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A08B7C" w14:textId="6354C558" w:rsidR="00D860B4" w:rsidRDefault="00D860B4" w:rsidP="00D860B4">
      <w:pPr>
        <w:pStyle w:val="Title"/>
      </w:pPr>
      <w:r w:rsidRPr="007031D2">
        <w:t>COMP</w:t>
      </w:r>
      <w:r w:rsidR="00E36DC2">
        <w:t>997</w:t>
      </w:r>
      <w:r w:rsidRPr="007031D2">
        <w:t xml:space="preserve"> </w:t>
      </w:r>
    </w:p>
    <w:p w14:paraId="77D04F8D" w14:textId="7615102C" w:rsidR="00D860B4" w:rsidRDefault="00E36DC2" w:rsidP="00D860B4">
      <w:pPr>
        <w:pStyle w:val="Subtitle"/>
        <w:rPr>
          <w:rFonts w:asciiTheme="majorHAnsi" w:eastAsiaTheme="majorEastAsia" w:hAnsiTheme="majorHAnsi" w:cstheme="majorBidi"/>
          <w:color w:val="auto"/>
          <w:spacing w:val="-10"/>
          <w:kern w:val="28"/>
          <w:sz w:val="56"/>
          <w:szCs w:val="56"/>
          <w:lang w:val="en-NZ" w:eastAsia="en-US"/>
          <w14:ligatures w14:val="standardContextual"/>
        </w:rPr>
      </w:pPr>
      <w:r>
        <w:rPr>
          <w:rFonts w:asciiTheme="majorHAnsi" w:eastAsiaTheme="majorEastAsia" w:hAnsiTheme="majorHAnsi" w:cstheme="majorBidi"/>
          <w:color w:val="auto"/>
          <w:spacing w:val="-10"/>
          <w:kern w:val="28"/>
          <w:sz w:val="56"/>
          <w:szCs w:val="56"/>
          <w:lang w:val="en-NZ" w:eastAsia="en-US"/>
          <w14:ligatures w14:val="standardContextual"/>
        </w:rPr>
        <w:t>Dissertation</w:t>
      </w:r>
    </w:p>
    <w:p w14:paraId="1832CAD1" w14:textId="7E6EB2DA" w:rsidR="00D860B4" w:rsidRDefault="00D860B4" w:rsidP="00D860B4">
      <w:pPr>
        <w:pStyle w:val="Subtitle"/>
        <w:rPr>
          <w:lang w:val="en-NZ"/>
        </w:rPr>
      </w:pPr>
      <w:r w:rsidRPr="007031D2">
        <w:rPr>
          <w:lang w:val="en-NZ"/>
        </w:rPr>
        <w:t xml:space="preserve">Master of Cyber Security &amp; Digital Forensics </w:t>
      </w:r>
    </w:p>
    <w:p w14:paraId="6F9B6680" w14:textId="77777777" w:rsidR="00D860B4" w:rsidRDefault="00D860B4" w:rsidP="00D860B4"/>
    <w:p w14:paraId="37B82DA4" w14:textId="77777777" w:rsidR="00D860B4" w:rsidRDefault="00D860B4" w:rsidP="00D860B4"/>
    <w:p w14:paraId="5A61307B" w14:textId="77777777" w:rsidR="00D860B4" w:rsidRDefault="00D860B4" w:rsidP="00D860B4">
      <w:pPr>
        <w:spacing w:line="552" w:lineRule="exact"/>
        <w:jc w:val="both"/>
        <w:rPr>
          <w:b/>
          <w:bCs/>
        </w:rPr>
      </w:pPr>
    </w:p>
    <w:p w14:paraId="5D8DCF73" w14:textId="41E79DCF" w:rsidR="00D860B4" w:rsidRDefault="00E36DC2" w:rsidP="00D860B4">
      <w:pPr>
        <w:pStyle w:val="Title"/>
      </w:pPr>
      <w:r w:rsidRPr="00E36DC2">
        <w:rPr>
          <w:sz w:val="40"/>
          <w:szCs w:val="40"/>
        </w:rPr>
        <w:t>Utilising the Zero Knowledge Proof</w:t>
      </w:r>
      <w:r w:rsidR="00DC11C1">
        <w:rPr>
          <w:sz w:val="40"/>
          <w:szCs w:val="40"/>
        </w:rPr>
        <w:t>s</w:t>
      </w:r>
      <w:r w:rsidRPr="00E36DC2">
        <w:rPr>
          <w:sz w:val="40"/>
          <w:szCs w:val="40"/>
        </w:rPr>
        <w:t xml:space="preserve"> (ZKP</w:t>
      </w:r>
      <w:r w:rsidR="00DC11C1">
        <w:rPr>
          <w:sz w:val="40"/>
          <w:szCs w:val="40"/>
        </w:rPr>
        <w:t>s</w:t>
      </w:r>
      <w:r w:rsidRPr="00E36DC2">
        <w:rPr>
          <w:sz w:val="40"/>
          <w:szCs w:val="40"/>
        </w:rPr>
        <w:t>) technique over Hyperledger Fabric, a permissioned open-source blockchain architecture, to create an anonymous cross</w:t>
      </w:r>
      <w:r w:rsidR="00ED119D">
        <w:rPr>
          <w:sz w:val="40"/>
          <w:szCs w:val="40"/>
        </w:rPr>
        <w:t xml:space="preserve"> </w:t>
      </w:r>
      <w:r w:rsidR="007D1243">
        <w:rPr>
          <w:sz w:val="40"/>
          <w:szCs w:val="40"/>
        </w:rPr>
        <w:t>smart</w:t>
      </w:r>
      <w:r w:rsidR="00ED119D">
        <w:rPr>
          <w:sz w:val="40"/>
          <w:szCs w:val="40"/>
        </w:rPr>
        <w:t xml:space="preserve"> </w:t>
      </w:r>
      <w:r w:rsidR="007D1243">
        <w:rPr>
          <w:sz w:val="40"/>
          <w:szCs w:val="40"/>
        </w:rPr>
        <w:t>contract</w:t>
      </w:r>
      <w:r w:rsidRPr="00E36DC2">
        <w:rPr>
          <w:sz w:val="40"/>
          <w:szCs w:val="40"/>
        </w:rPr>
        <w:t xml:space="preserve"> authentication mechanism prototype, enabling </w:t>
      </w:r>
      <w:r w:rsidR="007D1243">
        <w:rPr>
          <w:sz w:val="40"/>
          <w:szCs w:val="40"/>
        </w:rPr>
        <w:t>smart contract</w:t>
      </w:r>
      <w:r w:rsidRPr="00E36DC2">
        <w:rPr>
          <w:sz w:val="40"/>
          <w:szCs w:val="40"/>
        </w:rPr>
        <w:t xml:space="preserve"> interoperability</w:t>
      </w:r>
    </w:p>
    <w:p w14:paraId="243119A0" w14:textId="459917DF" w:rsidR="003561A0" w:rsidRPr="003561A0" w:rsidRDefault="003561A0" w:rsidP="003561A0"/>
    <w:p w14:paraId="245C56C8" w14:textId="77777777" w:rsidR="00D860B4" w:rsidRDefault="00D860B4" w:rsidP="00D860B4">
      <w:pPr>
        <w:pStyle w:val="NormalWeb"/>
        <w:rPr>
          <w:rFonts w:ascii="TimesNewRomanPSMT" w:hAnsi="TimesNewRomanPSMT"/>
        </w:rPr>
      </w:pPr>
    </w:p>
    <w:p w14:paraId="0579EEA2" w14:textId="77777777" w:rsidR="00D860B4" w:rsidRPr="007031D2" w:rsidRDefault="00D860B4" w:rsidP="00D860B4">
      <w:pPr>
        <w:spacing w:line="552" w:lineRule="exact"/>
        <w:jc w:val="both"/>
        <w:rPr>
          <w:b/>
          <w:bCs/>
        </w:rPr>
      </w:pPr>
    </w:p>
    <w:p w14:paraId="258EE8D4" w14:textId="57F7FB4A" w:rsidR="00E36DC2" w:rsidRDefault="00E36DC2" w:rsidP="00E36DC2">
      <w:pPr>
        <w:pStyle w:val="Subtitle"/>
        <w:rPr>
          <w:lang w:val="en-NZ"/>
        </w:rPr>
      </w:pPr>
      <w:r>
        <w:rPr>
          <w:lang w:val="en-NZ"/>
        </w:rPr>
        <w:t>Supervisor</w:t>
      </w:r>
      <w:r w:rsidR="00D860B4">
        <w:rPr>
          <w:lang w:val="en-NZ"/>
        </w:rPr>
        <w:t>:</w:t>
      </w:r>
      <w:r w:rsidR="00FE4AC6">
        <w:rPr>
          <w:lang w:val="en-NZ"/>
        </w:rPr>
        <w:t xml:space="preserve"> </w:t>
      </w:r>
      <w:r>
        <w:rPr>
          <w:lang w:val="en-NZ"/>
        </w:rPr>
        <w:t xml:space="preserve">Shu </w:t>
      </w:r>
      <w:proofErr w:type="spellStart"/>
      <w:r>
        <w:rPr>
          <w:lang w:val="en-NZ"/>
        </w:rPr>
        <w:t>Su</w:t>
      </w:r>
      <w:proofErr w:type="spellEnd"/>
    </w:p>
    <w:p w14:paraId="6F354312" w14:textId="7C48BCF7" w:rsidR="00E36DC2" w:rsidRPr="00E36DC2" w:rsidRDefault="00E36DC2" w:rsidP="00E36DC2">
      <w:pPr>
        <w:pStyle w:val="Subtitle"/>
        <w:rPr>
          <w:lang w:val="en-NZ"/>
        </w:rPr>
      </w:pPr>
      <w:r w:rsidRPr="00E36DC2">
        <w:rPr>
          <w:lang w:val="en-NZ"/>
        </w:rPr>
        <w:t>Co</w:t>
      </w:r>
      <w:r w:rsidR="001E5A68">
        <w:rPr>
          <w:lang w:val="en-NZ"/>
        </w:rPr>
        <w:t>-</w:t>
      </w:r>
      <w:r w:rsidRPr="00E36DC2">
        <w:rPr>
          <w:lang w:val="en-NZ"/>
        </w:rPr>
        <w:t xml:space="preserve">supervisor: Jeff </w:t>
      </w:r>
      <w:proofErr w:type="spellStart"/>
      <w:r w:rsidRPr="00E36DC2">
        <w:rPr>
          <w:lang w:val="en-NZ"/>
        </w:rPr>
        <w:t>Nijsse</w:t>
      </w:r>
      <w:proofErr w:type="spellEnd"/>
    </w:p>
    <w:p w14:paraId="08622A6F" w14:textId="77777777" w:rsidR="00D860B4" w:rsidRDefault="00D860B4" w:rsidP="00D860B4"/>
    <w:p w14:paraId="081B3C85" w14:textId="77777777" w:rsidR="000956B2" w:rsidRDefault="000956B2" w:rsidP="00D860B4"/>
    <w:p w14:paraId="39029C99" w14:textId="2AECBD09" w:rsidR="00D860B4" w:rsidRPr="000956B2" w:rsidRDefault="000956B2" w:rsidP="000956B2">
      <w:pPr>
        <w:pStyle w:val="Subtitle"/>
        <w:rPr>
          <w:lang w:val="en-NZ"/>
        </w:rPr>
      </w:pPr>
      <w:r w:rsidRPr="007031D2">
        <w:rPr>
          <w:lang w:val="en-NZ"/>
        </w:rPr>
        <w:t>Benjamin Oholeguy</w:t>
      </w:r>
    </w:p>
    <w:p w14:paraId="343E5CDE" w14:textId="269772DC" w:rsidR="00D860B4" w:rsidRPr="007031D2" w:rsidRDefault="00D860B4" w:rsidP="00D860B4">
      <w:pPr>
        <w:pStyle w:val="Subtitle"/>
        <w:rPr>
          <w:lang w:val="en-NZ"/>
        </w:rPr>
      </w:pPr>
      <w:r w:rsidRPr="007031D2">
        <w:rPr>
          <w:lang w:val="en-NZ"/>
        </w:rPr>
        <w:t xml:space="preserve">Semester </w:t>
      </w:r>
      <w:r w:rsidR="00E36DC2">
        <w:rPr>
          <w:lang w:val="en-NZ"/>
        </w:rPr>
        <w:t>2</w:t>
      </w:r>
      <w:r w:rsidRPr="007031D2">
        <w:rPr>
          <w:lang w:val="en-NZ"/>
        </w:rPr>
        <w:t xml:space="preserve"> - 202</w:t>
      </w:r>
      <w:r>
        <w:rPr>
          <w:lang w:val="en-NZ"/>
        </w:rPr>
        <w:t>4</w:t>
      </w:r>
    </w:p>
    <w:p w14:paraId="7ADD1727" w14:textId="77777777" w:rsidR="002300B0" w:rsidRDefault="002300B0">
      <w:r>
        <w:br w:type="page"/>
      </w:r>
    </w:p>
    <w:sdt>
      <w:sdtPr>
        <w:rPr>
          <w:rFonts w:asciiTheme="minorHAnsi" w:eastAsiaTheme="minorHAnsi" w:hAnsiTheme="minorHAnsi" w:cstheme="minorBidi"/>
          <w:b w:val="0"/>
          <w:bCs w:val="0"/>
          <w:color w:val="000000" w:themeColor="text1"/>
          <w:kern w:val="2"/>
          <w:sz w:val="24"/>
          <w:szCs w:val="24"/>
          <w:lang w:val="en-NZ"/>
          <w14:ligatures w14:val="standardContextual"/>
        </w:rPr>
        <w:id w:val="290411712"/>
        <w:docPartObj>
          <w:docPartGallery w:val="Table of Contents"/>
          <w:docPartUnique/>
        </w:docPartObj>
      </w:sdtPr>
      <w:sdtEndPr>
        <w:rPr>
          <w:noProof/>
          <w:color w:val="auto"/>
        </w:rPr>
      </w:sdtEndPr>
      <w:sdtContent>
        <w:p w14:paraId="64D26CDA" w14:textId="78E8D1E1" w:rsidR="002300B0" w:rsidRPr="00F12119" w:rsidRDefault="002300B0">
          <w:pPr>
            <w:pStyle w:val="TOCHeading"/>
            <w:rPr>
              <w:color w:val="000000" w:themeColor="text1"/>
            </w:rPr>
          </w:pPr>
          <w:r w:rsidRPr="002300B0">
            <w:rPr>
              <w:color w:val="000000" w:themeColor="text1"/>
            </w:rPr>
            <w:t>Table of Contents</w:t>
          </w:r>
        </w:p>
        <w:p w14:paraId="25F64E72" w14:textId="3CBDD7F2" w:rsidR="003A4D83" w:rsidRDefault="002300B0">
          <w:pPr>
            <w:pStyle w:val="TOC1"/>
            <w:tabs>
              <w:tab w:val="right" w:pos="9628"/>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180011774" w:history="1">
            <w:r w:rsidR="003A4D83" w:rsidRPr="001C3D6B">
              <w:rPr>
                <w:rStyle w:val="Hyperlink"/>
                <w:noProof/>
              </w:rPr>
              <w:t>Table of Figures</w:t>
            </w:r>
            <w:r w:rsidR="003A4D83">
              <w:rPr>
                <w:noProof/>
                <w:webHidden/>
              </w:rPr>
              <w:tab/>
            </w:r>
            <w:r w:rsidR="003A4D83">
              <w:rPr>
                <w:noProof/>
                <w:webHidden/>
              </w:rPr>
              <w:fldChar w:fldCharType="begin"/>
            </w:r>
            <w:r w:rsidR="003A4D83">
              <w:rPr>
                <w:noProof/>
                <w:webHidden/>
              </w:rPr>
              <w:instrText xml:space="preserve"> PAGEREF _Toc180011774 \h </w:instrText>
            </w:r>
            <w:r w:rsidR="003A4D83">
              <w:rPr>
                <w:noProof/>
                <w:webHidden/>
              </w:rPr>
            </w:r>
            <w:r w:rsidR="003A4D83">
              <w:rPr>
                <w:noProof/>
                <w:webHidden/>
              </w:rPr>
              <w:fldChar w:fldCharType="separate"/>
            </w:r>
            <w:r w:rsidR="003A4D83">
              <w:rPr>
                <w:noProof/>
                <w:webHidden/>
              </w:rPr>
              <w:t>4</w:t>
            </w:r>
            <w:r w:rsidR="003A4D83">
              <w:rPr>
                <w:noProof/>
                <w:webHidden/>
              </w:rPr>
              <w:fldChar w:fldCharType="end"/>
            </w:r>
          </w:hyperlink>
        </w:p>
        <w:p w14:paraId="752C3A03" w14:textId="113BE88A" w:rsidR="003A4D83" w:rsidRDefault="003A4D83">
          <w:pPr>
            <w:pStyle w:val="TOC1"/>
            <w:tabs>
              <w:tab w:val="right" w:pos="9628"/>
            </w:tabs>
            <w:rPr>
              <w:rFonts w:eastAsiaTheme="minorEastAsia" w:cstheme="minorBidi"/>
              <w:b w:val="0"/>
              <w:bCs w:val="0"/>
              <w:i w:val="0"/>
              <w:iCs w:val="0"/>
              <w:noProof/>
              <w:lang w:eastAsia="en-GB"/>
            </w:rPr>
          </w:pPr>
          <w:hyperlink w:anchor="_Toc180011775" w:history="1">
            <w:r w:rsidRPr="001C3D6B">
              <w:rPr>
                <w:rStyle w:val="Hyperlink"/>
                <w:noProof/>
              </w:rPr>
              <w:t>Abstract</w:t>
            </w:r>
            <w:r>
              <w:rPr>
                <w:noProof/>
                <w:webHidden/>
              </w:rPr>
              <w:tab/>
            </w:r>
            <w:r>
              <w:rPr>
                <w:noProof/>
                <w:webHidden/>
              </w:rPr>
              <w:fldChar w:fldCharType="begin"/>
            </w:r>
            <w:r>
              <w:rPr>
                <w:noProof/>
                <w:webHidden/>
              </w:rPr>
              <w:instrText xml:space="preserve"> PAGEREF _Toc180011775 \h </w:instrText>
            </w:r>
            <w:r>
              <w:rPr>
                <w:noProof/>
                <w:webHidden/>
              </w:rPr>
            </w:r>
            <w:r>
              <w:rPr>
                <w:noProof/>
                <w:webHidden/>
              </w:rPr>
              <w:fldChar w:fldCharType="separate"/>
            </w:r>
            <w:r>
              <w:rPr>
                <w:noProof/>
                <w:webHidden/>
              </w:rPr>
              <w:t>6</w:t>
            </w:r>
            <w:r>
              <w:rPr>
                <w:noProof/>
                <w:webHidden/>
              </w:rPr>
              <w:fldChar w:fldCharType="end"/>
            </w:r>
          </w:hyperlink>
        </w:p>
        <w:p w14:paraId="3CBA73AF" w14:textId="794852EE" w:rsidR="003A4D83" w:rsidRDefault="003A4D83">
          <w:pPr>
            <w:pStyle w:val="TOC1"/>
            <w:tabs>
              <w:tab w:val="left" w:pos="480"/>
              <w:tab w:val="right" w:pos="9628"/>
            </w:tabs>
            <w:rPr>
              <w:rFonts w:eastAsiaTheme="minorEastAsia" w:cstheme="minorBidi"/>
              <w:b w:val="0"/>
              <w:bCs w:val="0"/>
              <w:i w:val="0"/>
              <w:iCs w:val="0"/>
              <w:noProof/>
              <w:lang w:eastAsia="en-GB"/>
            </w:rPr>
          </w:pPr>
          <w:hyperlink w:anchor="_Toc180011776" w:history="1">
            <w:r w:rsidRPr="001C3D6B">
              <w:rPr>
                <w:rStyle w:val="Hyperlink"/>
                <w:noProof/>
              </w:rPr>
              <w:t>1.</w:t>
            </w:r>
            <w:r>
              <w:rPr>
                <w:rFonts w:eastAsiaTheme="minorEastAsia" w:cstheme="minorBidi"/>
                <w:b w:val="0"/>
                <w:bCs w:val="0"/>
                <w:i w:val="0"/>
                <w:iCs w:val="0"/>
                <w:noProof/>
                <w:lang w:eastAsia="en-GB"/>
              </w:rPr>
              <w:tab/>
            </w:r>
            <w:r w:rsidRPr="001C3D6B">
              <w:rPr>
                <w:rStyle w:val="Hyperlink"/>
                <w:noProof/>
              </w:rPr>
              <w:t>Introduction</w:t>
            </w:r>
            <w:r>
              <w:rPr>
                <w:noProof/>
                <w:webHidden/>
              </w:rPr>
              <w:tab/>
            </w:r>
            <w:r>
              <w:rPr>
                <w:noProof/>
                <w:webHidden/>
              </w:rPr>
              <w:fldChar w:fldCharType="begin"/>
            </w:r>
            <w:r>
              <w:rPr>
                <w:noProof/>
                <w:webHidden/>
              </w:rPr>
              <w:instrText xml:space="preserve"> PAGEREF _Toc180011776 \h </w:instrText>
            </w:r>
            <w:r>
              <w:rPr>
                <w:noProof/>
                <w:webHidden/>
              </w:rPr>
            </w:r>
            <w:r>
              <w:rPr>
                <w:noProof/>
                <w:webHidden/>
              </w:rPr>
              <w:fldChar w:fldCharType="separate"/>
            </w:r>
            <w:r>
              <w:rPr>
                <w:noProof/>
                <w:webHidden/>
              </w:rPr>
              <w:t>7</w:t>
            </w:r>
            <w:r>
              <w:rPr>
                <w:noProof/>
                <w:webHidden/>
              </w:rPr>
              <w:fldChar w:fldCharType="end"/>
            </w:r>
          </w:hyperlink>
        </w:p>
        <w:p w14:paraId="57F4DE4F" w14:textId="50665C0E"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777" w:history="1">
            <w:r w:rsidRPr="001C3D6B">
              <w:rPr>
                <w:rStyle w:val="Hyperlink"/>
                <w:noProof/>
              </w:rPr>
              <w:t>1.1.</w:t>
            </w:r>
            <w:r>
              <w:rPr>
                <w:rFonts w:eastAsiaTheme="minorEastAsia" w:cstheme="minorBidi"/>
                <w:b w:val="0"/>
                <w:bCs w:val="0"/>
                <w:noProof/>
                <w:sz w:val="24"/>
                <w:szCs w:val="24"/>
                <w:lang w:eastAsia="en-GB"/>
              </w:rPr>
              <w:tab/>
            </w:r>
            <w:r w:rsidRPr="001C3D6B">
              <w:rPr>
                <w:rStyle w:val="Hyperlink"/>
                <w:noProof/>
              </w:rPr>
              <w:t>Motivation</w:t>
            </w:r>
            <w:r>
              <w:rPr>
                <w:noProof/>
                <w:webHidden/>
              </w:rPr>
              <w:tab/>
            </w:r>
            <w:r>
              <w:rPr>
                <w:noProof/>
                <w:webHidden/>
              </w:rPr>
              <w:fldChar w:fldCharType="begin"/>
            </w:r>
            <w:r>
              <w:rPr>
                <w:noProof/>
                <w:webHidden/>
              </w:rPr>
              <w:instrText xml:space="preserve"> PAGEREF _Toc180011777 \h </w:instrText>
            </w:r>
            <w:r>
              <w:rPr>
                <w:noProof/>
                <w:webHidden/>
              </w:rPr>
            </w:r>
            <w:r>
              <w:rPr>
                <w:noProof/>
                <w:webHidden/>
              </w:rPr>
              <w:fldChar w:fldCharType="separate"/>
            </w:r>
            <w:r>
              <w:rPr>
                <w:noProof/>
                <w:webHidden/>
              </w:rPr>
              <w:t>8</w:t>
            </w:r>
            <w:r>
              <w:rPr>
                <w:noProof/>
                <w:webHidden/>
              </w:rPr>
              <w:fldChar w:fldCharType="end"/>
            </w:r>
          </w:hyperlink>
        </w:p>
        <w:p w14:paraId="68015F74" w14:textId="0486AC29"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778" w:history="1">
            <w:r w:rsidRPr="001C3D6B">
              <w:rPr>
                <w:rStyle w:val="Hyperlink"/>
                <w:noProof/>
              </w:rPr>
              <w:t>1.2.</w:t>
            </w:r>
            <w:r>
              <w:rPr>
                <w:rFonts w:eastAsiaTheme="minorEastAsia" w:cstheme="minorBidi"/>
                <w:b w:val="0"/>
                <w:bCs w:val="0"/>
                <w:noProof/>
                <w:sz w:val="24"/>
                <w:szCs w:val="24"/>
                <w:lang w:eastAsia="en-GB"/>
              </w:rPr>
              <w:tab/>
            </w:r>
            <w:r w:rsidRPr="001C3D6B">
              <w:rPr>
                <w:rStyle w:val="Hyperlink"/>
                <w:noProof/>
              </w:rPr>
              <w:t>Contributions</w:t>
            </w:r>
            <w:r>
              <w:rPr>
                <w:noProof/>
                <w:webHidden/>
              </w:rPr>
              <w:tab/>
            </w:r>
            <w:r>
              <w:rPr>
                <w:noProof/>
                <w:webHidden/>
              </w:rPr>
              <w:fldChar w:fldCharType="begin"/>
            </w:r>
            <w:r>
              <w:rPr>
                <w:noProof/>
                <w:webHidden/>
              </w:rPr>
              <w:instrText xml:space="preserve"> PAGEREF _Toc180011778 \h </w:instrText>
            </w:r>
            <w:r>
              <w:rPr>
                <w:noProof/>
                <w:webHidden/>
              </w:rPr>
            </w:r>
            <w:r>
              <w:rPr>
                <w:noProof/>
                <w:webHidden/>
              </w:rPr>
              <w:fldChar w:fldCharType="separate"/>
            </w:r>
            <w:r>
              <w:rPr>
                <w:noProof/>
                <w:webHidden/>
              </w:rPr>
              <w:t>9</w:t>
            </w:r>
            <w:r>
              <w:rPr>
                <w:noProof/>
                <w:webHidden/>
              </w:rPr>
              <w:fldChar w:fldCharType="end"/>
            </w:r>
          </w:hyperlink>
        </w:p>
        <w:p w14:paraId="17B7CE6B" w14:textId="73871802" w:rsidR="003A4D83" w:rsidRDefault="003A4D83">
          <w:pPr>
            <w:pStyle w:val="TOC1"/>
            <w:tabs>
              <w:tab w:val="left" w:pos="480"/>
              <w:tab w:val="right" w:pos="9628"/>
            </w:tabs>
            <w:rPr>
              <w:rFonts w:eastAsiaTheme="minorEastAsia" w:cstheme="minorBidi"/>
              <w:b w:val="0"/>
              <w:bCs w:val="0"/>
              <w:i w:val="0"/>
              <w:iCs w:val="0"/>
              <w:noProof/>
              <w:lang w:eastAsia="en-GB"/>
            </w:rPr>
          </w:pPr>
          <w:hyperlink w:anchor="_Toc180011779" w:history="1">
            <w:r w:rsidRPr="001C3D6B">
              <w:rPr>
                <w:rStyle w:val="Hyperlink"/>
                <w:noProof/>
              </w:rPr>
              <w:t>2.</w:t>
            </w:r>
            <w:r>
              <w:rPr>
                <w:rFonts w:eastAsiaTheme="minorEastAsia" w:cstheme="minorBidi"/>
                <w:b w:val="0"/>
                <w:bCs w:val="0"/>
                <w:i w:val="0"/>
                <w:iCs w:val="0"/>
                <w:noProof/>
                <w:lang w:eastAsia="en-GB"/>
              </w:rPr>
              <w:tab/>
            </w:r>
            <w:r w:rsidRPr="001C3D6B">
              <w:rPr>
                <w:rStyle w:val="Hyperlink"/>
                <w:noProof/>
              </w:rPr>
              <w:t>Literature review</w:t>
            </w:r>
            <w:r>
              <w:rPr>
                <w:noProof/>
                <w:webHidden/>
              </w:rPr>
              <w:tab/>
            </w:r>
            <w:r>
              <w:rPr>
                <w:noProof/>
                <w:webHidden/>
              </w:rPr>
              <w:fldChar w:fldCharType="begin"/>
            </w:r>
            <w:r>
              <w:rPr>
                <w:noProof/>
                <w:webHidden/>
              </w:rPr>
              <w:instrText xml:space="preserve"> PAGEREF _Toc180011779 \h </w:instrText>
            </w:r>
            <w:r>
              <w:rPr>
                <w:noProof/>
                <w:webHidden/>
              </w:rPr>
            </w:r>
            <w:r>
              <w:rPr>
                <w:noProof/>
                <w:webHidden/>
              </w:rPr>
              <w:fldChar w:fldCharType="separate"/>
            </w:r>
            <w:r>
              <w:rPr>
                <w:noProof/>
                <w:webHidden/>
              </w:rPr>
              <w:t>10</w:t>
            </w:r>
            <w:r>
              <w:rPr>
                <w:noProof/>
                <w:webHidden/>
              </w:rPr>
              <w:fldChar w:fldCharType="end"/>
            </w:r>
          </w:hyperlink>
        </w:p>
        <w:p w14:paraId="01769A38" w14:textId="7EF51E3A" w:rsidR="003A4D83" w:rsidRDefault="003A4D83">
          <w:pPr>
            <w:pStyle w:val="TOC1"/>
            <w:tabs>
              <w:tab w:val="left" w:pos="480"/>
              <w:tab w:val="right" w:pos="9628"/>
            </w:tabs>
            <w:rPr>
              <w:rFonts w:eastAsiaTheme="minorEastAsia" w:cstheme="minorBidi"/>
              <w:b w:val="0"/>
              <w:bCs w:val="0"/>
              <w:i w:val="0"/>
              <w:iCs w:val="0"/>
              <w:noProof/>
              <w:lang w:eastAsia="en-GB"/>
            </w:rPr>
          </w:pPr>
          <w:hyperlink w:anchor="_Toc180011780" w:history="1">
            <w:r w:rsidRPr="001C3D6B">
              <w:rPr>
                <w:rStyle w:val="Hyperlink"/>
                <w:noProof/>
              </w:rPr>
              <w:t>3.</w:t>
            </w:r>
            <w:r>
              <w:rPr>
                <w:rFonts w:eastAsiaTheme="minorEastAsia" w:cstheme="minorBidi"/>
                <w:b w:val="0"/>
                <w:bCs w:val="0"/>
                <w:i w:val="0"/>
                <w:iCs w:val="0"/>
                <w:noProof/>
                <w:lang w:eastAsia="en-GB"/>
              </w:rPr>
              <w:tab/>
            </w:r>
            <w:r w:rsidRPr="001C3D6B">
              <w:rPr>
                <w:rStyle w:val="Hyperlink"/>
                <w:noProof/>
              </w:rPr>
              <w:t>Research Design</w:t>
            </w:r>
            <w:r>
              <w:rPr>
                <w:noProof/>
                <w:webHidden/>
              </w:rPr>
              <w:tab/>
            </w:r>
            <w:r>
              <w:rPr>
                <w:noProof/>
                <w:webHidden/>
              </w:rPr>
              <w:fldChar w:fldCharType="begin"/>
            </w:r>
            <w:r>
              <w:rPr>
                <w:noProof/>
                <w:webHidden/>
              </w:rPr>
              <w:instrText xml:space="preserve"> PAGEREF _Toc180011780 \h </w:instrText>
            </w:r>
            <w:r>
              <w:rPr>
                <w:noProof/>
                <w:webHidden/>
              </w:rPr>
            </w:r>
            <w:r>
              <w:rPr>
                <w:noProof/>
                <w:webHidden/>
              </w:rPr>
              <w:fldChar w:fldCharType="separate"/>
            </w:r>
            <w:r>
              <w:rPr>
                <w:noProof/>
                <w:webHidden/>
              </w:rPr>
              <w:t>12</w:t>
            </w:r>
            <w:r>
              <w:rPr>
                <w:noProof/>
                <w:webHidden/>
              </w:rPr>
              <w:fldChar w:fldCharType="end"/>
            </w:r>
          </w:hyperlink>
        </w:p>
        <w:p w14:paraId="3E07046D" w14:textId="0363EA13"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781" w:history="1">
            <w:r w:rsidRPr="001C3D6B">
              <w:rPr>
                <w:rStyle w:val="Hyperlink"/>
                <w:noProof/>
              </w:rPr>
              <w:t>3.1.</w:t>
            </w:r>
            <w:r>
              <w:rPr>
                <w:rFonts w:eastAsiaTheme="minorEastAsia" w:cstheme="minorBidi"/>
                <w:b w:val="0"/>
                <w:bCs w:val="0"/>
                <w:noProof/>
                <w:sz w:val="24"/>
                <w:szCs w:val="24"/>
                <w:lang w:eastAsia="en-GB"/>
              </w:rPr>
              <w:tab/>
            </w:r>
            <w:r w:rsidRPr="001C3D6B">
              <w:rPr>
                <w:rStyle w:val="Hyperlink"/>
                <w:noProof/>
              </w:rPr>
              <w:t>Research Questions</w:t>
            </w:r>
            <w:r>
              <w:rPr>
                <w:noProof/>
                <w:webHidden/>
              </w:rPr>
              <w:tab/>
            </w:r>
            <w:r>
              <w:rPr>
                <w:noProof/>
                <w:webHidden/>
              </w:rPr>
              <w:fldChar w:fldCharType="begin"/>
            </w:r>
            <w:r>
              <w:rPr>
                <w:noProof/>
                <w:webHidden/>
              </w:rPr>
              <w:instrText xml:space="preserve"> PAGEREF _Toc180011781 \h </w:instrText>
            </w:r>
            <w:r>
              <w:rPr>
                <w:noProof/>
                <w:webHidden/>
              </w:rPr>
            </w:r>
            <w:r>
              <w:rPr>
                <w:noProof/>
                <w:webHidden/>
              </w:rPr>
              <w:fldChar w:fldCharType="separate"/>
            </w:r>
            <w:r>
              <w:rPr>
                <w:noProof/>
                <w:webHidden/>
              </w:rPr>
              <w:t>12</w:t>
            </w:r>
            <w:r>
              <w:rPr>
                <w:noProof/>
                <w:webHidden/>
              </w:rPr>
              <w:fldChar w:fldCharType="end"/>
            </w:r>
          </w:hyperlink>
        </w:p>
        <w:p w14:paraId="2E419846" w14:textId="30789DE3"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782" w:history="1">
            <w:r w:rsidRPr="001C3D6B">
              <w:rPr>
                <w:rStyle w:val="Hyperlink"/>
                <w:noProof/>
              </w:rPr>
              <w:t>3.2.</w:t>
            </w:r>
            <w:r>
              <w:rPr>
                <w:rFonts w:eastAsiaTheme="minorEastAsia" w:cstheme="minorBidi"/>
                <w:b w:val="0"/>
                <w:bCs w:val="0"/>
                <w:noProof/>
                <w:sz w:val="24"/>
                <w:szCs w:val="24"/>
                <w:lang w:eastAsia="en-GB"/>
              </w:rPr>
              <w:tab/>
            </w:r>
            <w:r w:rsidRPr="001C3D6B">
              <w:rPr>
                <w:rStyle w:val="Hyperlink"/>
                <w:noProof/>
              </w:rPr>
              <w:t>Defining the prototype</w:t>
            </w:r>
            <w:r>
              <w:rPr>
                <w:noProof/>
                <w:webHidden/>
              </w:rPr>
              <w:tab/>
            </w:r>
            <w:r>
              <w:rPr>
                <w:noProof/>
                <w:webHidden/>
              </w:rPr>
              <w:fldChar w:fldCharType="begin"/>
            </w:r>
            <w:r>
              <w:rPr>
                <w:noProof/>
                <w:webHidden/>
              </w:rPr>
              <w:instrText xml:space="preserve"> PAGEREF _Toc180011782 \h </w:instrText>
            </w:r>
            <w:r>
              <w:rPr>
                <w:noProof/>
                <w:webHidden/>
              </w:rPr>
            </w:r>
            <w:r>
              <w:rPr>
                <w:noProof/>
                <w:webHidden/>
              </w:rPr>
              <w:fldChar w:fldCharType="separate"/>
            </w:r>
            <w:r>
              <w:rPr>
                <w:noProof/>
                <w:webHidden/>
              </w:rPr>
              <w:t>12</w:t>
            </w:r>
            <w:r>
              <w:rPr>
                <w:noProof/>
                <w:webHidden/>
              </w:rPr>
              <w:fldChar w:fldCharType="end"/>
            </w:r>
          </w:hyperlink>
        </w:p>
        <w:p w14:paraId="257B9018" w14:textId="67F76346"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783" w:history="1">
            <w:r w:rsidRPr="001C3D6B">
              <w:rPr>
                <w:rStyle w:val="Hyperlink"/>
                <w:noProof/>
              </w:rPr>
              <w:t>3.3.</w:t>
            </w:r>
            <w:r>
              <w:rPr>
                <w:rFonts w:eastAsiaTheme="minorEastAsia" w:cstheme="minorBidi"/>
                <w:b w:val="0"/>
                <w:bCs w:val="0"/>
                <w:noProof/>
                <w:sz w:val="24"/>
                <w:szCs w:val="24"/>
                <w:lang w:eastAsia="en-GB"/>
              </w:rPr>
              <w:tab/>
            </w:r>
            <w:r w:rsidRPr="001C3D6B">
              <w:rPr>
                <w:rStyle w:val="Hyperlink"/>
                <w:noProof/>
              </w:rPr>
              <w:t>Infrastructure</w:t>
            </w:r>
            <w:r>
              <w:rPr>
                <w:noProof/>
                <w:webHidden/>
              </w:rPr>
              <w:tab/>
            </w:r>
            <w:r>
              <w:rPr>
                <w:noProof/>
                <w:webHidden/>
              </w:rPr>
              <w:fldChar w:fldCharType="begin"/>
            </w:r>
            <w:r>
              <w:rPr>
                <w:noProof/>
                <w:webHidden/>
              </w:rPr>
              <w:instrText xml:space="preserve"> PAGEREF _Toc180011783 \h </w:instrText>
            </w:r>
            <w:r>
              <w:rPr>
                <w:noProof/>
                <w:webHidden/>
              </w:rPr>
            </w:r>
            <w:r>
              <w:rPr>
                <w:noProof/>
                <w:webHidden/>
              </w:rPr>
              <w:fldChar w:fldCharType="separate"/>
            </w:r>
            <w:r>
              <w:rPr>
                <w:noProof/>
                <w:webHidden/>
              </w:rPr>
              <w:t>14</w:t>
            </w:r>
            <w:r>
              <w:rPr>
                <w:noProof/>
                <w:webHidden/>
              </w:rPr>
              <w:fldChar w:fldCharType="end"/>
            </w:r>
          </w:hyperlink>
        </w:p>
        <w:p w14:paraId="1053BA52" w14:textId="72F329DD" w:rsidR="003A4D83" w:rsidRDefault="003A4D83">
          <w:pPr>
            <w:pStyle w:val="TOC3"/>
            <w:tabs>
              <w:tab w:val="left" w:pos="1440"/>
              <w:tab w:val="right" w:pos="9628"/>
            </w:tabs>
            <w:rPr>
              <w:rFonts w:eastAsiaTheme="minorEastAsia" w:cstheme="minorBidi"/>
              <w:noProof/>
              <w:sz w:val="24"/>
              <w:szCs w:val="24"/>
              <w:lang w:eastAsia="en-GB"/>
            </w:rPr>
          </w:pPr>
          <w:hyperlink w:anchor="_Toc180011784" w:history="1">
            <w:r w:rsidRPr="001C3D6B">
              <w:rPr>
                <w:rStyle w:val="Hyperlink"/>
                <w:noProof/>
              </w:rPr>
              <w:t>3.3.1.</w:t>
            </w:r>
            <w:r>
              <w:rPr>
                <w:rFonts w:eastAsiaTheme="minorEastAsia" w:cstheme="minorBidi"/>
                <w:noProof/>
                <w:sz w:val="24"/>
                <w:szCs w:val="24"/>
                <w:lang w:eastAsia="en-GB"/>
              </w:rPr>
              <w:tab/>
            </w:r>
            <w:r w:rsidRPr="001C3D6B">
              <w:rPr>
                <w:rStyle w:val="Hyperlink"/>
                <w:noProof/>
              </w:rPr>
              <w:t>Hyperledger Fabric installation</w:t>
            </w:r>
            <w:r>
              <w:rPr>
                <w:noProof/>
                <w:webHidden/>
              </w:rPr>
              <w:tab/>
            </w:r>
            <w:r>
              <w:rPr>
                <w:noProof/>
                <w:webHidden/>
              </w:rPr>
              <w:fldChar w:fldCharType="begin"/>
            </w:r>
            <w:r>
              <w:rPr>
                <w:noProof/>
                <w:webHidden/>
              </w:rPr>
              <w:instrText xml:space="preserve"> PAGEREF _Toc180011784 \h </w:instrText>
            </w:r>
            <w:r>
              <w:rPr>
                <w:noProof/>
                <w:webHidden/>
              </w:rPr>
            </w:r>
            <w:r>
              <w:rPr>
                <w:noProof/>
                <w:webHidden/>
              </w:rPr>
              <w:fldChar w:fldCharType="separate"/>
            </w:r>
            <w:r>
              <w:rPr>
                <w:noProof/>
                <w:webHidden/>
              </w:rPr>
              <w:t>14</w:t>
            </w:r>
            <w:r>
              <w:rPr>
                <w:noProof/>
                <w:webHidden/>
              </w:rPr>
              <w:fldChar w:fldCharType="end"/>
            </w:r>
          </w:hyperlink>
        </w:p>
        <w:p w14:paraId="771F87D8" w14:textId="5DABC51C" w:rsidR="003A4D83" w:rsidRDefault="003A4D83">
          <w:pPr>
            <w:pStyle w:val="TOC3"/>
            <w:tabs>
              <w:tab w:val="left" w:pos="1440"/>
              <w:tab w:val="right" w:pos="9628"/>
            </w:tabs>
            <w:rPr>
              <w:rFonts w:eastAsiaTheme="minorEastAsia" w:cstheme="minorBidi"/>
              <w:noProof/>
              <w:sz w:val="24"/>
              <w:szCs w:val="24"/>
              <w:lang w:eastAsia="en-GB"/>
            </w:rPr>
          </w:pPr>
          <w:hyperlink w:anchor="_Toc180011785" w:history="1">
            <w:r w:rsidRPr="001C3D6B">
              <w:rPr>
                <w:rStyle w:val="Hyperlink"/>
                <w:noProof/>
              </w:rPr>
              <w:t>3.3.2.</w:t>
            </w:r>
            <w:r>
              <w:rPr>
                <w:rFonts w:eastAsiaTheme="minorEastAsia" w:cstheme="minorBidi"/>
                <w:noProof/>
                <w:sz w:val="24"/>
                <w:szCs w:val="24"/>
                <w:lang w:eastAsia="en-GB"/>
              </w:rPr>
              <w:tab/>
            </w:r>
            <w:r w:rsidRPr="001C3D6B">
              <w:rPr>
                <w:rStyle w:val="Hyperlink"/>
                <w:noProof/>
              </w:rPr>
              <w:t>Smart-contract installation (deploy)</w:t>
            </w:r>
            <w:r>
              <w:rPr>
                <w:noProof/>
                <w:webHidden/>
              </w:rPr>
              <w:tab/>
            </w:r>
            <w:r>
              <w:rPr>
                <w:noProof/>
                <w:webHidden/>
              </w:rPr>
              <w:fldChar w:fldCharType="begin"/>
            </w:r>
            <w:r>
              <w:rPr>
                <w:noProof/>
                <w:webHidden/>
              </w:rPr>
              <w:instrText xml:space="preserve"> PAGEREF _Toc180011785 \h </w:instrText>
            </w:r>
            <w:r>
              <w:rPr>
                <w:noProof/>
                <w:webHidden/>
              </w:rPr>
            </w:r>
            <w:r>
              <w:rPr>
                <w:noProof/>
                <w:webHidden/>
              </w:rPr>
              <w:fldChar w:fldCharType="separate"/>
            </w:r>
            <w:r>
              <w:rPr>
                <w:noProof/>
                <w:webHidden/>
              </w:rPr>
              <w:t>14</w:t>
            </w:r>
            <w:r>
              <w:rPr>
                <w:noProof/>
                <w:webHidden/>
              </w:rPr>
              <w:fldChar w:fldCharType="end"/>
            </w:r>
          </w:hyperlink>
        </w:p>
        <w:p w14:paraId="0FAB622E" w14:textId="1BEC601A" w:rsidR="003A4D83" w:rsidRDefault="003A4D83">
          <w:pPr>
            <w:pStyle w:val="TOC1"/>
            <w:tabs>
              <w:tab w:val="left" w:pos="480"/>
              <w:tab w:val="right" w:pos="9628"/>
            </w:tabs>
            <w:rPr>
              <w:rFonts w:eastAsiaTheme="minorEastAsia" w:cstheme="minorBidi"/>
              <w:b w:val="0"/>
              <w:bCs w:val="0"/>
              <w:i w:val="0"/>
              <w:iCs w:val="0"/>
              <w:noProof/>
              <w:lang w:eastAsia="en-GB"/>
            </w:rPr>
          </w:pPr>
          <w:hyperlink w:anchor="_Toc180011786" w:history="1">
            <w:r w:rsidRPr="001C3D6B">
              <w:rPr>
                <w:rStyle w:val="Hyperlink"/>
                <w:noProof/>
              </w:rPr>
              <w:t>4.</w:t>
            </w:r>
            <w:r>
              <w:rPr>
                <w:rFonts w:eastAsiaTheme="minorEastAsia" w:cstheme="minorBidi"/>
                <w:b w:val="0"/>
                <w:bCs w:val="0"/>
                <w:i w:val="0"/>
                <w:iCs w:val="0"/>
                <w:noProof/>
                <w:lang w:eastAsia="en-GB"/>
              </w:rPr>
              <w:tab/>
            </w:r>
            <w:r w:rsidRPr="001C3D6B">
              <w:rPr>
                <w:rStyle w:val="Hyperlink"/>
                <w:noProof/>
              </w:rPr>
              <w:t>Prototype Setup</w:t>
            </w:r>
            <w:r>
              <w:rPr>
                <w:noProof/>
                <w:webHidden/>
              </w:rPr>
              <w:tab/>
            </w:r>
            <w:r>
              <w:rPr>
                <w:noProof/>
                <w:webHidden/>
              </w:rPr>
              <w:fldChar w:fldCharType="begin"/>
            </w:r>
            <w:r>
              <w:rPr>
                <w:noProof/>
                <w:webHidden/>
              </w:rPr>
              <w:instrText xml:space="preserve"> PAGEREF _Toc180011786 \h </w:instrText>
            </w:r>
            <w:r>
              <w:rPr>
                <w:noProof/>
                <w:webHidden/>
              </w:rPr>
            </w:r>
            <w:r>
              <w:rPr>
                <w:noProof/>
                <w:webHidden/>
              </w:rPr>
              <w:fldChar w:fldCharType="separate"/>
            </w:r>
            <w:r>
              <w:rPr>
                <w:noProof/>
                <w:webHidden/>
              </w:rPr>
              <w:t>16</w:t>
            </w:r>
            <w:r>
              <w:rPr>
                <w:noProof/>
                <w:webHidden/>
              </w:rPr>
              <w:fldChar w:fldCharType="end"/>
            </w:r>
          </w:hyperlink>
        </w:p>
        <w:p w14:paraId="3CE24A2A" w14:textId="1DDFB570"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787" w:history="1">
            <w:r w:rsidRPr="001C3D6B">
              <w:rPr>
                <w:rStyle w:val="Hyperlink"/>
                <w:noProof/>
              </w:rPr>
              <w:t>4.1.</w:t>
            </w:r>
            <w:r>
              <w:rPr>
                <w:rFonts w:eastAsiaTheme="minorEastAsia" w:cstheme="minorBidi"/>
                <w:b w:val="0"/>
                <w:bCs w:val="0"/>
                <w:noProof/>
                <w:sz w:val="24"/>
                <w:szCs w:val="24"/>
                <w:lang w:eastAsia="en-GB"/>
              </w:rPr>
              <w:tab/>
            </w:r>
            <w:r w:rsidRPr="001C3D6B">
              <w:rPr>
                <w:rStyle w:val="Hyperlink"/>
                <w:noProof/>
              </w:rPr>
              <w:t>Zero Knowledge Proof</w:t>
            </w:r>
            <w:r>
              <w:rPr>
                <w:noProof/>
                <w:webHidden/>
              </w:rPr>
              <w:tab/>
            </w:r>
            <w:r>
              <w:rPr>
                <w:noProof/>
                <w:webHidden/>
              </w:rPr>
              <w:fldChar w:fldCharType="begin"/>
            </w:r>
            <w:r>
              <w:rPr>
                <w:noProof/>
                <w:webHidden/>
              </w:rPr>
              <w:instrText xml:space="preserve"> PAGEREF _Toc180011787 \h </w:instrText>
            </w:r>
            <w:r>
              <w:rPr>
                <w:noProof/>
                <w:webHidden/>
              </w:rPr>
            </w:r>
            <w:r>
              <w:rPr>
                <w:noProof/>
                <w:webHidden/>
              </w:rPr>
              <w:fldChar w:fldCharType="separate"/>
            </w:r>
            <w:r>
              <w:rPr>
                <w:noProof/>
                <w:webHidden/>
              </w:rPr>
              <w:t>17</w:t>
            </w:r>
            <w:r>
              <w:rPr>
                <w:noProof/>
                <w:webHidden/>
              </w:rPr>
              <w:fldChar w:fldCharType="end"/>
            </w:r>
          </w:hyperlink>
        </w:p>
        <w:p w14:paraId="504403B9" w14:textId="150271F2" w:rsidR="003A4D83" w:rsidRDefault="003A4D83">
          <w:pPr>
            <w:pStyle w:val="TOC3"/>
            <w:tabs>
              <w:tab w:val="left" w:pos="1440"/>
              <w:tab w:val="right" w:pos="9628"/>
            </w:tabs>
            <w:rPr>
              <w:rFonts w:eastAsiaTheme="minorEastAsia" w:cstheme="minorBidi"/>
              <w:noProof/>
              <w:sz w:val="24"/>
              <w:szCs w:val="24"/>
              <w:lang w:eastAsia="en-GB"/>
            </w:rPr>
          </w:pPr>
          <w:hyperlink w:anchor="_Toc180011788" w:history="1">
            <w:r w:rsidRPr="001C3D6B">
              <w:rPr>
                <w:rStyle w:val="Hyperlink"/>
                <w:noProof/>
              </w:rPr>
              <w:t>4.1.1.</w:t>
            </w:r>
            <w:r>
              <w:rPr>
                <w:rFonts w:eastAsiaTheme="minorEastAsia" w:cstheme="minorBidi"/>
                <w:noProof/>
                <w:sz w:val="24"/>
                <w:szCs w:val="24"/>
                <w:lang w:eastAsia="en-GB"/>
              </w:rPr>
              <w:tab/>
            </w:r>
            <w:r w:rsidRPr="001C3D6B">
              <w:rPr>
                <w:rStyle w:val="Hyperlink"/>
                <w:noProof/>
              </w:rPr>
              <w:t>Implementation</w:t>
            </w:r>
            <w:r>
              <w:rPr>
                <w:noProof/>
                <w:webHidden/>
              </w:rPr>
              <w:tab/>
            </w:r>
            <w:r>
              <w:rPr>
                <w:noProof/>
                <w:webHidden/>
              </w:rPr>
              <w:fldChar w:fldCharType="begin"/>
            </w:r>
            <w:r>
              <w:rPr>
                <w:noProof/>
                <w:webHidden/>
              </w:rPr>
              <w:instrText xml:space="preserve"> PAGEREF _Toc180011788 \h </w:instrText>
            </w:r>
            <w:r>
              <w:rPr>
                <w:noProof/>
                <w:webHidden/>
              </w:rPr>
            </w:r>
            <w:r>
              <w:rPr>
                <w:noProof/>
                <w:webHidden/>
              </w:rPr>
              <w:fldChar w:fldCharType="separate"/>
            </w:r>
            <w:r>
              <w:rPr>
                <w:noProof/>
                <w:webHidden/>
              </w:rPr>
              <w:t>17</w:t>
            </w:r>
            <w:r>
              <w:rPr>
                <w:noProof/>
                <w:webHidden/>
              </w:rPr>
              <w:fldChar w:fldCharType="end"/>
            </w:r>
          </w:hyperlink>
        </w:p>
        <w:p w14:paraId="5C4FC192" w14:textId="7E9339B6" w:rsidR="003A4D83" w:rsidRDefault="003A4D83">
          <w:pPr>
            <w:pStyle w:val="TOC3"/>
            <w:tabs>
              <w:tab w:val="left" w:pos="1440"/>
              <w:tab w:val="right" w:pos="9628"/>
            </w:tabs>
            <w:rPr>
              <w:rFonts w:eastAsiaTheme="minorEastAsia" w:cstheme="minorBidi"/>
              <w:noProof/>
              <w:sz w:val="24"/>
              <w:szCs w:val="24"/>
              <w:lang w:eastAsia="en-GB"/>
            </w:rPr>
          </w:pPr>
          <w:hyperlink w:anchor="_Toc180011789" w:history="1">
            <w:r w:rsidRPr="001C3D6B">
              <w:rPr>
                <w:rStyle w:val="Hyperlink"/>
                <w:noProof/>
              </w:rPr>
              <w:t>4.1.2.</w:t>
            </w:r>
            <w:r>
              <w:rPr>
                <w:rFonts w:eastAsiaTheme="minorEastAsia" w:cstheme="minorBidi"/>
                <w:noProof/>
                <w:sz w:val="24"/>
                <w:szCs w:val="24"/>
                <w:lang w:eastAsia="en-GB"/>
              </w:rPr>
              <w:tab/>
            </w:r>
            <w:r w:rsidRPr="001C3D6B">
              <w:rPr>
                <w:rStyle w:val="Hyperlink"/>
                <w:noProof/>
              </w:rPr>
              <w:t>Circuit definition</w:t>
            </w:r>
            <w:r>
              <w:rPr>
                <w:noProof/>
                <w:webHidden/>
              </w:rPr>
              <w:tab/>
            </w:r>
            <w:r>
              <w:rPr>
                <w:noProof/>
                <w:webHidden/>
              </w:rPr>
              <w:fldChar w:fldCharType="begin"/>
            </w:r>
            <w:r>
              <w:rPr>
                <w:noProof/>
                <w:webHidden/>
              </w:rPr>
              <w:instrText xml:space="preserve"> PAGEREF _Toc180011789 \h </w:instrText>
            </w:r>
            <w:r>
              <w:rPr>
                <w:noProof/>
                <w:webHidden/>
              </w:rPr>
            </w:r>
            <w:r>
              <w:rPr>
                <w:noProof/>
                <w:webHidden/>
              </w:rPr>
              <w:fldChar w:fldCharType="separate"/>
            </w:r>
            <w:r>
              <w:rPr>
                <w:noProof/>
                <w:webHidden/>
              </w:rPr>
              <w:t>18</w:t>
            </w:r>
            <w:r>
              <w:rPr>
                <w:noProof/>
                <w:webHidden/>
              </w:rPr>
              <w:fldChar w:fldCharType="end"/>
            </w:r>
          </w:hyperlink>
        </w:p>
        <w:p w14:paraId="7AC1F76B" w14:textId="626BF4D7"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790" w:history="1">
            <w:r w:rsidRPr="001C3D6B">
              <w:rPr>
                <w:rStyle w:val="Hyperlink"/>
                <w:noProof/>
              </w:rPr>
              <w:t>4.2.</w:t>
            </w:r>
            <w:r>
              <w:rPr>
                <w:rFonts w:eastAsiaTheme="minorEastAsia" w:cstheme="minorBidi"/>
                <w:b w:val="0"/>
                <w:bCs w:val="0"/>
                <w:noProof/>
                <w:sz w:val="24"/>
                <w:szCs w:val="24"/>
                <w:lang w:eastAsia="en-GB"/>
              </w:rPr>
              <w:tab/>
            </w:r>
            <w:r w:rsidRPr="001C3D6B">
              <w:rPr>
                <w:rStyle w:val="Hyperlink"/>
                <w:noProof/>
              </w:rPr>
              <w:t>SnarkJS installation set-up process</w:t>
            </w:r>
            <w:r>
              <w:rPr>
                <w:noProof/>
                <w:webHidden/>
              </w:rPr>
              <w:tab/>
            </w:r>
            <w:r>
              <w:rPr>
                <w:noProof/>
                <w:webHidden/>
              </w:rPr>
              <w:fldChar w:fldCharType="begin"/>
            </w:r>
            <w:r>
              <w:rPr>
                <w:noProof/>
                <w:webHidden/>
              </w:rPr>
              <w:instrText xml:space="preserve"> PAGEREF _Toc180011790 \h </w:instrText>
            </w:r>
            <w:r>
              <w:rPr>
                <w:noProof/>
                <w:webHidden/>
              </w:rPr>
            </w:r>
            <w:r>
              <w:rPr>
                <w:noProof/>
                <w:webHidden/>
              </w:rPr>
              <w:fldChar w:fldCharType="separate"/>
            </w:r>
            <w:r>
              <w:rPr>
                <w:noProof/>
                <w:webHidden/>
              </w:rPr>
              <w:t>19</w:t>
            </w:r>
            <w:r>
              <w:rPr>
                <w:noProof/>
                <w:webHidden/>
              </w:rPr>
              <w:fldChar w:fldCharType="end"/>
            </w:r>
          </w:hyperlink>
        </w:p>
        <w:p w14:paraId="7E3DCDF6" w14:textId="19B0B140"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791" w:history="1">
            <w:r w:rsidRPr="001C3D6B">
              <w:rPr>
                <w:rStyle w:val="Hyperlink"/>
                <w:noProof/>
              </w:rPr>
              <w:t>4.3.</w:t>
            </w:r>
            <w:r>
              <w:rPr>
                <w:rFonts w:eastAsiaTheme="minorEastAsia" w:cstheme="minorBidi"/>
                <w:b w:val="0"/>
                <w:bCs w:val="0"/>
                <w:noProof/>
                <w:sz w:val="24"/>
                <w:szCs w:val="24"/>
                <w:lang w:eastAsia="en-GB"/>
              </w:rPr>
              <w:tab/>
            </w:r>
            <w:r w:rsidRPr="001C3D6B">
              <w:rPr>
                <w:rStyle w:val="Hyperlink"/>
                <w:noProof/>
              </w:rPr>
              <w:t>Smart-contract Application</w:t>
            </w:r>
            <w:r>
              <w:rPr>
                <w:noProof/>
                <w:webHidden/>
              </w:rPr>
              <w:tab/>
            </w:r>
            <w:r>
              <w:rPr>
                <w:noProof/>
                <w:webHidden/>
              </w:rPr>
              <w:fldChar w:fldCharType="begin"/>
            </w:r>
            <w:r>
              <w:rPr>
                <w:noProof/>
                <w:webHidden/>
              </w:rPr>
              <w:instrText xml:space="preserve"> PAGEREF _Toc180011791 \h </w:instrText>
            </w:r>
            <w:r>
              <w:rPr>
                <w:noProof/>
                <w:webHidden/>
              </w:rPr>
            </w:r>
            <w:r>
              <w:rPr>
                <w:noProof/>
                <w:webHidden/>
              </w:rPr>
              <w:fldChar w:fldCharType="separate"/>
            </w:r>
            <w:r>
              <w:rPr>
                <w:noProof/>
                <w:webHidden/>
              </w:rPr>
              <w:t>20</w:t>
            </w:r>
            <w:r>
              <w:rPr>
                <w:noProof/>
                <w:webHidden/>
              </w:rPr>
              <w:fldChar w:fldCharType="end"/>
            </w:r>
          </w:hyperlink>
        </w:p>
        <w:p w14:paraId="24134D95" w14:textId="653A37AD" w:rsidR="003A4D83" w:rsidRDefault="003A4D83">
          <w:pPr>
            <w:pStyle w:val="TOC3"/>
            <w:tabs>
              <w:tab w:val="left" w:pos="1440"/>
              <w:tab w:val="right" w:pos="9628"/>
            </w:tabs>
            <w:rPr>
              <w:rFonts w:eastAsiaTheme="minorEastAsia" w:cstheme="minorBidi"/>
              <w:noProof/>
              <w:sz w:val="24"/>
              <w:szCs w:val="24"/>
              <w:lang w:eastAsia="en-GB"/>
            </w:rPr>
          </w:pPr>
          <w:hyperlink w:anchor="_Toc180011792" w:history="1">
            <w:r w:rsidRPr="001C3D6B">
              <w:rPr>
                <w:rStyle w:val="Hyperlink"/>
                <w:noProof/>
              </w:rPr>
              <w:t>4.3.1.</w:t>
            </w:r>
            <w:r>
              <w:rPr>
                <w:rFonts w:eastAsiaTheme="minorEastAsia" w:cstheme="minorBidi"/>
                <w:noProof/>
                <w:sz w:val="24"/>
                <w:szCs w:val="24"/>
                <w:lang w:eastAsia="en-GB"/>
              </w:rPr>
              <w:tab/>
            </w:r>
            <w:r w:rsidRPr="001C3D6B">
              <w:rPr>
                <w:rStyle w:val="Hyperlink"/>
                <w:noProof/>
              </w:rPr>
              <w:t>Apartment Smart Contract</w:t>
            </w:r>
            <w:r>
              <w:rPr>
                <w:noProof/>
                <w:webHidden/>
              </w:rPr>
              <w:tab/>
            </w:r>
            <w:r>
              <w:rPr>
                <w:noProof/>
                <w:webHidden/>
              </w:rPr>
              <w:fldChar w:fldCharType="begin"/>
            </w:r>
            <w:r>
              <w:rPr>
                <w:noProof/>
                <w:webHidden/>
              </w:rPr>
              <w:instrText xml:space="preserve"> PAGEREF _Toc180011792 \h </w:instrText>
            </w:r>
            <w:r>
              <w:rPr>
                <w:noProof/>
                <w:webHidden/>
              </w:rPr>
            </w:r>
            <w:r>
              <w:rPr>
                <w:noProof/>
                <w:webHidden/>
              </w:rPr>
              <w:fldChar w:fldCharType="separate"/>
            </w:r>
            <w:r>
              <w:rPr>
                <w:noProof/>
                <w:webHidden/>
              </w:rPr>
              <w:t>20</w:t>
            </w:r>
            <w:r>
              <w:rPr>
                <w:noProof/>
                <w:webHidden/>
              </w:rPr>
              <w:fldChar w:fldCharType="end"/>
            </w:r>
          </w:hyperlink>
        </w:p>
        <w:p w14:paraId="1394004F" w14:textId="5CA39BA9" w:rsidR="003A4D83" w:rsidRDefault="003A4D83">
          <w:pPr>
            <w:pStyle w:val="TOC3"/>
            <w:tabs>
              <w:tab w:val="left" w:pos="1440"/>
              <w:tab w:val="right" w:pos="9628"/>
            </w:tabs>
            <w:rPr>
              <w:rFonts w:eastAsiaTheme="minorEastAsia" w:cstheme="minorBidi"/>
              <w:noProof/>
              <w:sz w:val="24"/>
              <w:szCs w:val="24"/>
              <w:lang w:eastAsia="en-GB"/>
            </w:rPr>
          </w:pPr>
          <w:hyperlink w:anchor="_Toc180011793" w:history="1">
            <w:r w:rsidRPr="001C3D6B">
              <w:rPr>
                <w:rStyle w:val="Hyperlink"/>
                <w:noProof/>
              </w:rPr>
              <w:t>4.3.2.</w:t>
            </w:r>
            <w:r>
              <w:rPr>
                <w:rFonts w:eastAsiaTheme="minorEastAsia" w:cstheme="minorBidi"/>
                <w:noProof/>
                <w:sz w:val="24"/>
                <w:szCs w:val="24"/>
                <w:lang w:eastAsia="en-GB"/>
              </w:rPr>
              <w:tab/>
            </w:r>
            <w:r w:rsidRPr="001C3D6B">
              <w:rPr>
                <w:rStyle w:val="Hyperlink"/>
                <w:noProof/>
              </w:rPr>
              <w:t>Energy Smart Contract</w:t>
            </w:r>
            <w:r>
              <w:rPr>
                <w:noProof/>
                <w:webHidden/>
              </w:rPr>
              <w:tab/>
            </w:r>
            <w:r>
              <w:rPr>
                <w:noProof/>
                <w:webHidden/>
              </w:rPr>
              <w:fldChar w:fldCharType="begin"/>
            </w:r>
            <w:r>
              <w:rPr>
                <w:noProof/>
                <w:webHidden/>
              </w:rPr>
              <w:instrText xml:space="preserve"> PAGEREF _Toc180011793 \h </w:instrText>
            </w:r>
            <w:r>
              <w:rPr>
                <w:noProof/>
                <w:webHidden/>
              </w:rPr>
            </w:r>
            <w:r>
              <w:rPr>
                <w:noProof/>
                <w:webHidden/>
              </w:rPr>
              <w:fldChar w:fldCharType="separate"/>
            </w:r>
            <w:r>
              <w:rPr>
                <w:noProof/>
                <w:webHidden/>
              </w:rPr>
              <w:t>20</w:t>
            </w:r>
            <w:r>
              <w:rPr>
                <w:noProof/>
                <w:webHidden/>
              </w:rPr>
              <w:fldChar w:fldCharType="end"/>
            </w:r>
          </w:hyperlink>
        </w:p>
        <w:p w14:paraId="2FDC8C80" w14:textId="6415B8E8" w:rsidR="003A4D83" w:rsidRDefault="003A4D83">
          <w:pPr>
            <w:pStyle w:val="TOC3"/>
            <w:tabs>
              <w:tab w:val="left" w:pos="1440"/>
              <w:tab w:val="right" w:pos="9628"/>
            </w:tabs>
            <w:rPr>
              <w:rFonts w:eastAsiaTheme="minorEastAsia" w:cstheme="minorBidi"/>
              <w:noProof/>
              <w:sz w:val="24"/>
              <w:szCs w:val="24"/>
              <w:lang w:eastAsia="en-GB"/>
            </w:rPr>
          </w:pPr>
          <w:hyperlink w:anchor="_Toc180011794" w:history="1">
            <w:r w:rsidRPr="001C3D6B">
              <w:rPr>
                <w:rStyle w:val="Hyperlink"/>
                <w:noProof/>
              </w:rPr>
              <w:t>4.3.3.</w:t>
            </w:r>
            <w:r>
              <w:rPr>
                <w:rFonts w:eastAsiaTheme="minorEastAsia" w:cstheme="minorBidi"/>
                <w:noProof/>
                <w:sz w:val="24"/>
                <w:szCs w:val="24"/>
                <w:lang w:eastAsia="en-GB"/>
              </w:rPr>
              <w:tab/>
            </w:r>
            <w:r w:rsidRPr="001C3D6B">
              <w:rPr>
                <w:rStyle w:val="Hyperlink"/>
                <w:noProof/>
              </w:rPr>
              <w:t>Common for both Smart Contract</w:t>
            </w:r>
            <w:r>
              <w:rPr>
                <w:noProof/>
                <w:webHidden/>
              </w:rPr>
              <w:tab/>
            </w:r>
            <w:r>
              <w:rPr>
                <w:noProof/>
                <w:webHidden/>
              </w:rPr>
              <w:fldChar w:fldCharType="begin"/>
            </w:r>
            <w:r>
              <w:rPr>
                <w:noProof/>
                <w:webHidden/>
              </w:rPr>
              <w:instrText xml:space="preserve"> PAGEREF _Toc180011794 \h </w:instrText>
            </w:r>
            <w:r>
              <w:rPr>
                <w:noProof/>
                <w:webHidden/>
              </w:rPr>
            </w:r>
            <w:r>
              <w:rPr>
                <w:noProof/>
                <w:webHidden/>
              </w:rPr>
              <w:fldChar w:fldCharType="separate"/>
            </w:r>
            <w:r>
              <w:rPr>
                <w:noProof/>
                <w:webHidden/>
              </w:rPr>
              <w:t>20</w:t>
            </w:r>
            <w:r>
              <w:rPr>
                <w:noProof/>
                <w:webHidden/>
              </w:rPr>
              <w:fldChar w:fldCharType="end"/>
            </w:r>
          </w:hyperlink>
        </w:p>
        <w:p w14:paraId="3B06CE03" w14:textId="7DC5B9C8"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795" w:history="1">
            <w:r w:rsidRPr="001C3D6B">
              <w:rPr>
                <w:rStyle w:val="Hyperlink"/>
                <w:noProof/>
              </w:rPr>
              <w:t>4.4.</w:t>
            </w:r>
            <w:r>
              <w:rPr>
                <w:rFonts w:eastAsiaTheme="minorEastAsia" w:cstheme="minorBidi"/>
                <w:b w:val="0"/>
                <w:bCs w:val="0"/>
                <w:noProof/>
                <w:sz w:val="24"/>
                <w:szCs w:val="24"/>
                <w:lang w:eastAsia="en-GB"/>
              </w:rPr>
              <w:tab/>
            </w:r>
            <w:r w:rsidRPr="001C3D6B">
              <w:rPr>
                <w:rStyle w:val="Hyperlink"/>
                <w:noProof/>
              </w:rPr>
              <w:t>TypeScript Applications</w:t>
            </w:r>
            <w:r>
              <w:rPr>
                <w:noProof/>
                <w:webHidden/>
              </w:rPr>
              <w:tab/>
            </w:r>
            <w:r>
              <w:rPr>
                <w:noProof/>
                <w:webHidden/>
              </w:rPr>
              <w:fldChar w:fldCharType="begin"/>
            </w:r>
            <w:r>
              <w:rPr>
                <w:noProof/>
                <w:webHidden/>
              </w:rPr>
              <w:instrText xml:space="preserve"> PAGEREF _Toc180011795 \h </w:instrText>
            </w:r>
            <w:r>
              <w:rPr>
                <w:noProof/>
                <w:webHidden/>
              </w:rPr>
            </w:r>
            <w:r>
              <w:rPr>
                <w:noProof/>
                <w:webHidden/>
              </w:rPr>
              <w:fldChar w:fldCharType="separate"/>
            </w:r>
            <w:r>
              <w:rPr>
                <w:noProof/>
                <w:webHidden/>
              </w:rPr>
              <w:t>21</w:t>
            </w:r>
            <w:r>
              <w:rPr>
                <w:noProof/>
                <w:webHidden/>
              </w:rPr>
              <w:fldChar w:fldCharType="end"/>
            </w:r>
          </w:hyperlink>
        </w:p>
        <w:p w14:paraId="0F1A15D2" w14:textId="52665124" w:rsidR="003A4D83" w:rsidRDefault="003A4D83">
          <w:pPr>
            <w:pStyle w:val="TOC3"/>
            <w:tabs>
              <w:tab w:val="left" w:pos="1440"/>
              <w:tab w:val="right" w:pos="9628"/>
            </w:tabs>
            <w:rPr>
              <w:rFonts w:eastAsiaTheme="minorEastAsia" w:cstheme="minorBidi"/>
              <w:noProof/>
              <w:sz w:val="24"/>
              <w:szCs w:val="24"/>
              <w:lang w:eastAsia="en-GB"/>
            </w:rPr>
          </w:pPr>
          <w:hyperlink w:anchor="_Toc180011796" w:history="1">
            <w:r w:rsidRPr="001C3D6B">
              <w:rPr>
                <w:rStyle w:val="Hyperlink"/>
                <w:noProof/>
              </w:rPr>
              <w:t>4.4.1.</w:t>
            </w:r>
            <w:r>
              <w:rPr>
                <w:rFonts w:eastAsiaTheme="minorEastAsia" w:cstheme="minorBidi"/>
                <w:noProof/>
                <w:sz w:val="24"/>
                <w:szCs w:val="24"/>
                <w:lang w:eastAsia="en-GB"/>
              </w:rPr>
              <w:tab/>
            </w:r>
            <w:r w:rsidRPr="001C3D6B">
              <w:rPr>
                <w:rStyle w:val="Hyperlink"/>
                <w:noProof/>
              </w:rPr>
              <w:t>Apartment TypeScript App</w:t>
            </w:r>
            <w:r>
              <w:rPr>
                <w:noProof/>
                <w:webHidden/>
              </w:rPr>
              <w:tab/>
            </w:r>
            <w:r>
              <w:rPr>
                <w:noProof/>
                <w:webHidden/>
              </w:rPr>
              <w:fldChar w:fldCharType="begin"/>
            </w:r>
            <w:r>
              <w:rPr>
                <w:noProof/>
                <w:webHidden/>
              </w:rPr>
              <w:instrText xml:space="preserve"> PAGEREF _Toc180011796 \h </w:instrText>
            </w:r>
            <w:r>
              <w:rPr>
                <w:noProof/>
                <w:webHidden/>
              </w:rPr>
            </w:r>
            <w:r>
              <w:rPr>
                <w:noProof/>
                <w:webHidden/>
              </w:rPr>
              <w:fldChar w:fldCharType="separate"/>
            </w:r>
            <w:r>
              <w:rPr>
                <w:noProof/>
                <w:webHidden/>
              </w:rPr>
              <w:t>21</w:t>
            </w:r>
            <w:r>
              <w:rPr>
                <w:noProof/>
                <w:webHidden/>
              </w:rPr>
              <w:fldChar w:fldCharType="end"/>
            </w:r>
          </w:hyperlink>
        </w:p>
        <w:p w14:paraId="76C3CCC3" w14:textId="2769B3A2" w:rsidR="003A4D83" w:rsidRDefault="003A4D83">
          <w:pPr>
            <w:pStyle w:val="TOC3"/>
            <w:tabs>
              <w:tab w:val="left" w:pos="1440"/>
              <w:tab w:val="right" w:pos="9628"/>
            </w:tabs>
            <w:rPr>
              <w:rFonts w:eastAsiaTheme="minorEastAsia" w:cstheme="minorBidi"/>
              <w:noProof/>
              <w:sz w:val="24"/>
              <w:szCs w:val="24"/>
              <w:lang w:eastAsia="en-GB"/>
            </w:rPr>
          </w:pPr>
          <w:hyperlink w:anchor="_Toc180011797" w:history="1">
            <w:r w:rsidRPr="001C3D6B">
              <w:rPr>
                <w:rStyle w:val="Hyperlink"/>
                <w:noProof/>
              </w:rPr>
              <w:t>4.4.2.</w:t>
            </w:r>
            <w:r>
              <w:rPr>
                <w:rFonts w:eastAsiaTheme="minorEastAsia" w:cstheme="minorBidi"/>
                <w:noProof/>
                <w:sz w:val="24"/>
                <w:szCs w:val="24"/>
                <w:lang w:eastAsia="en-GB"/>
              </w:rPr>
              <w:tab/>
            </w:r>
            <w:r w:rsidRPr="001C3D6B">
              <w:rPr>
                <w:rStyle w:val="Hyperlink"/>
                <w:noProof/>
              </w:rPr>
              <w:t>Energy TypeScript App</w:t>
            </w:r>
            <w:r>
              <w:rPr>
                <w:noProof/>
                <w:webHidden/>
              </w:rPr>
              <w:tab/>
            </w:r>
            <w:r>
              <w:rPr>
                <w:noProof/>
                <w:webHidden/>
              </w:rPr>
              <w:fldChar w:fldCharType="begin"/>
            </w:r>
            <w:r>
              <w:rPr>
                <w:noProof/>
                <w:webHidden/>
              </w:rPr>
              <w:instrText xml:space="preserve"> PAGEREF _Toc180011797 \h </w:instrText>
            </w:r>
            <w:r>
              <w:rPr>
                <w:noProof/>
                <w:webHidden/>
              </w:rPr>
            </w:r>
            <w:r>
              <w:rPr>
                <w:noProof/>
                <w:webHidden/>
              </w:rPr>
              <w:fldChar w:fldCharType="separate"/>
            </w:r>
            <w:r>
              <w:rPr>
                <w:noProof/>
                <w:webHidden/>
              </w:rPr>
              <w:t>21</w:t>
            </w:r>
            <w:r>
              <w:rPr>
                <w:noProof/>
                <w:webHidden/>
              </w:rPr>
              <w:fldChar w:fldCharType="end"/>
            </w:r>
          </w:hyperlink>
        </w:p>
        <w:p w14:paraId="50934CE0" w14:textId="583F6C0A"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798" w:history="1">
            <w:r w:rsidRPr="001C3D6B">
              <w:rPr>
                <w:rStyle w:val="Hyperlink"/>
                <w:noProof/>
              </w:rPr>
              <w:t>4.5.</w:t>
            </w:r>
            <w:r>
              <w:rPr>
                <w:rFonts w:eastAsiaTheme="minorEastAsia" w:cstheme="minorBidi"/>
                <w:b w:val="0"/>
                <w:bCs w:val="0"/>
                <w:noProof/>
                <w:sz w:val="24"/>
                <w:szCs w:val="24"/>
                <w:lang w:eastAsia="en-GB"/>
              </w:rPr>
              <w:tab/>
            </w:r>
            <w:r w:rsidRPr="001C3D6B">
              <w:rPr>
                <w:rStyle w:val="Hyperlink"/>
                <w:noProof/>
              </w:rPr>
              <w:t>The Oracle</w:t>
            </w:r>
            <w:r>
              <w:rPr>
                <w:noProof/>
                <w:webHidden/>
              </w:rPr>
              <w:tab/>
            </w:r>
            <w:r>
              <w:rPr>
                <w:noProof/>
                <w:webHidden/>
              </w:rPr>
              <w:fldChar w:fldCharType="begin"/>
            </w:r>
            <w:r>
              <w:rPr>
                <w:noProof/>
                <w:webHidden/>
              </w:rPr>
              <w:instrText xml:space="preserve"> PAGEREF _Toc180011798 \h </w:instrText>
            </w:r>
            <w:r>
              <w:rPr>
                <w:noProof/>
                <w:webHidden/>
              </w:rPr>
            </w:r>
            <w:r>
              <w:rPr>
                <w:noProof/>
                <w:webHidden/>
              </w:rPr>
              <w:fldChar w:fldCharType="separate"/>
            </w:r>
            <w:r>
              <w:rPr>
                <w:noProof/>
                <w:webHidden/>
              </w:rPr>
              <w:t>21</w:t>
            </w:r>
            <w:r>
              <w:rPr>
                <w:noProof/>
                <w:webHidden/>
              </w:rPr>
              <w:fldChar w:fldCharType="end"/>
            </w:r>
          </w:hyperlink>
        </w:p>
        <w:p w14:paraId="3DF906C4" w14:textId="3EDE8908" w:rsidR="003A4D83" w:rsidRDefault="003A4D83">
          <w:pPr>
            <w:pStyle w:val="TOC1"/>
            <w:tabs>
              <w:tab w:val="left" w:pos="480"/>
              <w:tab w:val="right" w:pos="9628"/>
            </w:tabs>
            <w:rPr>
              <w:rFonts w:eastAsiaTheme="minorEastAsia" w:cstheme="minorBidi"/>
              <w:b w:val="0"/>
              <w:bCs w:val="0"/>
              <w:i w:val="0"/>
              <w:iCs w:val="0"/>
              <w:noProof/>
              <w:lang w:eastAsia="en-GB"/>
            </w:rPr>
          </w:pPr>
          <w:hyperlink w:anchor="_Toc180011799" w:history="1">
            <w:r w:rsidRPr="001C3D6B">
              <w:rPr>
                <w:rStyle w:val="Hyperlink"/>
                <w:noProof/>
              </w:rPr>
              <w:t>5.</w:t>
            </w:r>
            <w:r>
              <w:rPr>
                <w:rFonts w:eastAsiaTheme="minorEastAsia" w:cstheme="minorBidi"/>
                <w:b w:val="0"/>
                <w:bCs w:val="0"/>
                <w:i w:val="0"/>
                <w:iCs w:val="0"/>
                <w:noProof/>
                <w:lang w:eastAsia="en-GB"/>
              </w:rPr>
              <w:tab/>
            </w:r>
            <w:r w:rsidRPr="001C3D6B">
              <w:rPr>
                <w:rStyle w:val="Hyperlink"/>
                <w:noProof/>
              </w:rPr>
              <w:t>Prototype Execution</w:t>
            </w:r>
            <w:r>
              <w:rPr>
                <w:noProof/>
                <w:webHidden/>
              </w:rPr>
              <w:tab/>
            </w:r>
            <w:r>
              <w:rPr>
                <w:noProof/>
                <w:webHidden/>
              </w:rPr>
              <w:fldChar w:fldCharType="begin"/>
            </w:r>
            <w:r>
              <w:rPr>
                <w:noProof/>
                <w:webHidden/>
              </w:rPr>
              <w:instrText xml:space="preserve"> PAGEREF _Toc180011799 \h </w:instrText>
            </w:r>
            <w:r>
              <w:rPr>
                <w:noProof/>
                <w:webHidden/>
              </w:rPr>
            </w:r>
            <w:r>
              <w:rPr>
                <w:noProof/>
                <w:webHidden/>
              </w:rPr>
              <w:fldChar w:fldCharType="separate"/>
            </w:r>
            <w:r>
              <w:rPr>
                <w:noProof/>
                <w:webHidden/>
              </w:rPr>
              <w:t>23</w:t>
            </w:r>
            <w:r>
              <w:rPr>
                <w:noProof/>
                <w:webHidden/>
              </w:rPr>
              <w:fldChar w:fldCharType="end"/>
            </w:r>
          </w:hyperlink>
        </w:p>
        <w:p w14:paraId="15855B6E" w14:textId="395E60B4"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800" w:history="1">
            <w:r w:rsidRPr="001C3D6B">
              <w:rPr>
                <w:rStyle w:val="Hyperlink"/>
                <w:noProof/>
              </w:rPr>
              <w:t>5.1.</w:t>
            </w:r>
            <w:r>
              <w:rPr>
                <w:rFonts w:eastAsiaTheme="minorEastAsia" w:cstheme="minorBidi"/>
                <w:b w:val="0"/>
                <w:bCs w:val="0"/>
                <w:noProof/>
                <w:sz w:val="24"/>
                <w:szCs w:val="24"/>
                <w:lang w:eastAsia="en-GB"/>
              </w:rPr>
              <w:tab/>
            </w:r>
            <w:r w:rsidRPr="001C3D6B">
              <w:rPr>
                <w:rStyle w:val="Hyperlink"/>
                <w:noProof/>
              </w:rPr>
              <w:t>Explanation</w:t>
            </w:r>
            <w:r>
              <w:rPr>
                <w:noProof/>
                <w:webHidden/>
              </w:rPr>
              <w:tab/>
            </w:r>
            <w:r>
              <w:rPr>
                <w:noProof/>
                <w:webHidden/>
              </w:rPr>
              <w:fldChar w:fldCharType="begin"/>
            </w:r>
            <w:r>
              <w:rPr>
                <w:noProof/>
                <w:webHidden/>
              </w:rPr>
              <w:instrText xml:space="preserve"> PAGEREF _Toc180011800 \h </w:instrText>
            </w:r>
            <w:r>
              <w:rPr>
                <w:noProof/>
                <w:webHidden/>
              </w:rPr>
            </w:r>
            <w:r>
              <w:rPr>
                <w:noProof/>
                <w:webHidden/>
              </w:rPr>
              <w:fldChar w:fldCharType="separate"/>
            </w:r>
            <w:r>
              <w:rPr>
                <w:noProof/>
                <w:webHidden/>
              </w:rPr>
              <w:t>23</w:t>
            </w:r>
            <w:r>
              <w:rPr>
                <w:noProof/>
                <w:webHidden/>
              </w:rPr>
              <w:fldChar w:fldCharType="end"/>
            </w:r>
          </w:hyperlink>
        </w:p>
        <w:p w14:paraId="381156B7" w14:textId="5696690A" w:rsidR="003A4D83" w:rsidRDefault="003A4D83">
          <w:pPr>
            <w:pStyle w:val="TOC2"/>
            <w:tabs>
              <w:tab w:val="left" w:pos="1200"/>
              <w:tab w:val="right" w:pos="9628"/>
            </w:tabs>
            <w:rPr>
              <w:rFonts w:eastAsiaTheme="minorEastAsia" w:cstheme="minorBidi"/>
              <w:b w:val="0"/>
              <w:bCs w:val="0"/>
              <w:noProof/>
              <w:sz w:val="24"/>
              <w:szCs w:val="24"/>
              <w:lang w:eastAsia="en-GB"/>
            </w:rPr>
          </w:pPr>
          <w:hyperlink w:anchor="_Toc180011801" w:history="1">
            <w:r w:rsidRPr="001C3D6B">
              <w:rPr>
                <w:rStyle w:val="Hyperlink"/>
                <w:noProof/>
              </w:rPr>
              <w:t>5.1.1.</w:t>
            </w:r>
            <w:r>
              <w:rPr>
                <w:rFonts w:eastAsiaTheme="minorEastAsia" w:cstheme="minorBidi"/>
                <w:b w:val="0"/>
                <w:bCs w:val="0"/>
                <w:noProof/>
                <w:sz w:val="24"/>
                <w:szCs w:val="24"/>
                <w:lang w:eastAsia="en-GB"/>
              </w:rPr>
              <w:tab/>
            </w:r>
            <w:r w:rsidRPr="001C3D6B">
              <w:rPr>
                <w:rStyle w:val="Hyperlink"/>
                <w:noProof/>
              </w:rPr>
              <w:t>The Oracle</w:t>
            </w:r>
            <w:r>
              <w:rPr>
                <w:noProof/>
                <w:webHidden/>
              </w:rPr>
              <w:tab/>
            </w:r>
            <w:r>
              <w:rPr>
                <w:noProof/>
                <w:webHidden/>
              </w:rPr>
              <w:fldChar w:fldCharType="begin"/>
            </w:r>
            <w:r>
              <w:rPr>
                <w:noProof/>
                <w:webHidden/>
              </w:rPr>
              <w:instrText xml:space="preserve"> PAGEREF _Toc180011801 \h </w:instrText>
            </w:r>
            <w:r>
              <w:rPr>
                <w:noProof/>
                <w:webHidden/>
              </w:rPr>
            </w:r>
            <w:r>
              <w:rPr>
                <w:noProof/>
                <w:webHidden/>
              </w:rPr>
              <w:fldChar w:fldCharType="separate"/>
            </w:r>
            <w:r>
              <w:rPr>
                <w:noProof/>
                <w:webHidden/>
              </w:rPr>
              <w:t>23</w:t>
            </w:r>
            <w:r>
              <w:rPr>
                <w:noProof/>
                <w:webHidden/>
              </w:rPr>
              <w:fldChar w:fldCharType="end"/>
            </w:r>
          </w:hyperlink>
        </w:p>
        <w:p w14:paraId="0C387676" w14:textId="17BC6C80" w:rsidR="003A4D83" w:rsidRDefault="003A4D83">
          <w:pPr>
            <w:pStyle w:val="TOC1"/>
            <w:tabs>
              <w:tab w:val="left" w:pos="480"/>
              <w:tab w:val="right" w:pos="9628"/>
            </w:tabs>
            <w:rPr>
              <w:rFonts w:eastAsiaTheme="minorEastAsia" w:cstheme="minorBidi"/>
              <w:b w:val="0"/>
              <w:bCs w:val="0"/>
              <w:i w:val="0"/>
              <w:iCs w:val="0"/>
              <w:noProof/>
              <w:lang w:eastAsia="en-GB"/>
            </w:rPr>
          </w:pPr>
          <w:hyperlink w:anchor="_Toc180011802" w:history="1">
            <w:r w:rsidRPr="001C3D6B">
              <w:rPr>
                <w:rStyle w:val="Hyperlink"/>
                <w:noProof/>
              </w:rPr>
              <w:t>6.</w:t>
            </w:r>
            <w:r>
              <w:rPr>
                <w:rFonts w:eastAsiaTheme="minorEastAsia" w:cstheme="minorBidi"/>
                <w:b w:val="0"/>
                <w:bCs w:val="0"/>
                <w:i w:val="0"/>
                <w:iCs w:val="0"/>
                <w:noProof/>
                <w:lang w:eastAsia="en-GB"/>
              </w:rPr>
              <w:tab/>
            </w:r>
            <w:r w:rsidRPr="001C3D6B">
              <w:rPr>
                <w:rStyle w:val="Hyperlink"/>
                <w:noProof/>
              </w:rPr>
              <w:t>Results and Discussion</w:t>
            </w:r>
            <w:r>
              <w:rPr>
                <w:noProof/>
                <w:webHidden/>
              </w:rPr>
              <w:tab/>
            </w:r>
            <w:r>
              <w:rPr>
                <w:noProof/>
                <w:webHidden/>
              </w:rPr>
              <w:fldChar w:fldCharType="begin"/>
            </w:r>
            <w:r>
              <w:rPr>
                <w:noProof/>
                <w:webHidden/>
              </w:rPr>
              <w:instrText xml:space="preserve"> PAGEREF _Toc180011802 \h </w:instrText>
            </w:r>
            <w:r>
              <w:rPr>
                <w:noProof/>
                <w:webHidden/>
              </w:rPr>
            </w:r>
            <w:r>
              <w:rPr>
                <w:noProof/>
                <w:webHidden/>
              </w:rPr>
              <w:fldChar w:fldCharType="separate"/>
            </w:r>
            <w:r>
              <w:rPr>
                <w:noProof/>
                <w:webHidden/>
              </w:rPr>
              <w:t>25</w:t>
            </w:r>
            <w:r>
              <w:rPr>
                <w:noProof/>
                <w:webHidden/>
              </w:rPr>
              <w:fldChar w:fldCharType="end"/>
            </w:r>
          </w:hyperlink>
        </w:p>
        <w:p w14:paraId="6D254762" w14:textId="44AC2F29"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803" w:history="1">
            <w:r w:rsidRPr="001C3D6B">
              <w:rPr>
                <w:rStyle w:val="Hyperlink"/>
                <w:noProof/>
              </w:rPr>
              <w:t>6.1.</w:t>
            </w:r>
            <w:r>
              <w:rPr>
                <w:rFonts w:eastAsiaTheme="minorEastAsia" w:cstheme="minorBidi"/>
                <w:b w:val="0"/>
                <w:bCs w:val="0"/>
                <w:noProof/>
                <w:sz w:val="24"/>
                <w:szCs w:val="24"/>
                <w:lang w:eastAsia="en-GB"/>
              </w:rPr>
              <w:tab/>
            </w:r>
            <w:r w:rsidRPr="001C3D6B">
              <w:rPr>
                <w:rStyle w:val="Hyperlink"/>
                <w:noProof/>
              </w:rPr>
              <w:t>Results</w:t>
            </w:r>
            <w:r>
              <w:rPr>
                <w:noProof/>
                <w:webHidden/>
              </w:rPr>
              <w:tab/>
            </w:r>
            <w:r>
              <w:rPr>
                <w:noProof/>
                <w:webHidden/>
              </w:rPr>
              <w:fldChar w:fldCharType="begin"/>
            </w:r>
            <w:r>
              <w:rPr>
                <w:noProof/>
                <w:webHidden/>
              </w:rPr>
              <w:instrText xml:space="preserve"> PAGEREF _Toc180011803 \h </w:instrText>
            </w:r>
            <w:r>
              <w:rPr>
                <w:noProof/>
                <w:webHidden/>
              </w:rPr>
            </w:r>
            <w:r>
              <w:rPr>
                <w:noProof/>
                <w:webHidden/>
              </w:rPr>
              <w:fldChar w:fldCharType="separate"/>
            </w:r>
            <w:r>
              <w:rPr>
                <w:noProof/>
                <w:webHidden/>
              </w:rPr>
              <w:t>25</w:t>
            </w:r>
            <w:r>
              <w:rPr>
                <w:noProof/>
                <w:webHidden/>
              </w:rPr>
              <w:fldChar w:fldCharType="end"/>
            </w:r>
          </w:hyperlink>
        </w:p>
        <w:p w14:paraId="4A30757C" w14:textId="64C80BBC" w:rsidR="003A4D83" w:rsidRDefault="003A4D83">
          <w:pPr>
            <w:pStyle w:val="TOC2"/>
            <w:tabs>
              <w:tab w:val="left" w:pos="1200"/>
              <w:tab w:val="right" w:pos="9628"/>
            </w:tabs>
            <w:rPr>
              <w:rFonts w:eastAsiaTheme="minorEastAsia" w:cstheme="minorBidi"/>
              <w:b w:val="0"/>
              <w:bCs w:val="0"/>
              <w:noProof/>
              <w:sz w:val="24"/>
              <w:szCs w:val="24"/>
              <w:lang w:eastAsia="en-GB"/>
            </w:rPr>
          </w:pPr>
          <w:hyperlink w:anchor="_Toc180011804" w:history="1">
            <w:r w:rsidRPr="001C3D6B">
              <w:rPr>
                <w:rStyle w:val="Hyperlink"/>
                <w:noProof/>
              </w:rPr>
              <w:t>6.1.1.</w:t>
            </w:r>
            <w:r>
              <w:rPr>
                <w:rFonts w:eastAsiaTheme="minorEastAsia" w:cstheme="minorBidi"/>
                <w:b w:val="0"/>
                <w:bCs w:val="0"/>
                <w:noProof/>
                <w:sz w:val="24"/>
                <w:szCs w:val="24"/>
                <w:lang w:eastAsia="en-GB"/>
              </w:rPr>
              <w:tab/>
            </w:r>
            <w:r w:rsidRPr="001C3D6B">
              <w:rPr>
                <w:rStyle w:val="Hyperlink"/>
                <w:noProof/>
              </w:rPr>
              <w:t>Plonk</w:t>
            </w:r>
            <w:r>
              <w:rPr>
                <w:noProof/>
                <w:webHidden/>
              </w:rPr>
              <w:tab/>
            </w:r>
            <w:r>
              <w:rPr>
                <w:noProof/>
                <w:webHidden/>
              </w:rPr>
              <w:fldChar w:fldCharType="begin"/>
            </w:r>
            <w:r>
              <w:rPr>
                <w:noProof/>
                <w:webHidden/>
              </w:rPr>
              <w:instrText xml:space="preserve"> PAGEREF _Toc180011804 \h </w:instrText>
            </w:r>
            <w:r>
              <w:rPr>
                <w:noProof/>
                <w:webHidden/>
              </w:rPr>
            </w:r>
            <w:r>
              <w:rPr>
                <w:noProof/>
                <w:webHidden/>
              </w:rPr>
              <w:fldChar w:fldCharType="separate"/>
            </w:r>
            <w:r>
              <w:rPr>
                <w:noProof/>
                <w:webHidden/>
              </w:rPr>
              <w:t>25</w:t>
            </w:r>
            <w:r>
              <w:rPr>
                <w:noProof/>
                <w:webHidden/>
              </w:rPr>
              <w:fldChar w:fldCharType="end"/>
            </w:r>
          </w:hyperlink>
        </w:p>
        <w:p w14:paraId="4017EBB1" w14:textId="307661DF" w:rsidR="003A4D83" w:rsidRDefault="003A4D83">
          <w:pPr>
            <w:pStyle w:val="TOC2"/>
            <w:tabs>
              <w:tab w:val="left" w:pos="1200"/>
              <w:tab w:val="right" w:pos="9628"/>
            </w:tabs>
            <w:rPr>
              <w:rFonts w:eastAsiaTheme="minorEastAsia" w:cstheme="minorBidi"/>
              <w:b w:val="0"/>
              <w:bCs w:val="0"/>
              <w:noProof/>
              <w:sz w:val="24"/>
              <w:szCs w:val="24"/>
              <w:lang w:eastAsia="en-GB"/>
            </w:rPr>
          </w:pPr>
          <w:hyperlink w:anchor="_Toc180011805" w:history="1">
            <w:r w:rsidRPr="001C3D6B">
              <w:rPr>
                <w:rStyle w:val="Hyperlink"/>
                <w:noProof/>
              </w:rPr>
              <w:t>6.1.2.</w:t>
            </w:r>
            <w:r>
              <w:rPr>
                <w:rFonts w:eastAsiaTheme="minorEastAsia" w:cstheme="minorBidi"/>
                <w:b w:val="0"/>
                <w:bCs w:val="0"/>
                <w:noProof/>
                <w:sz w:val="24"/>
                <w:szCs w:val="24"/>
                <w:lang w:eastAsia="en-GB"/>
              </w:rPr>
              <w:tab/>
            </w:r>
            <w:r w:rsidRPr="001C3D6B">
              <w:rPr>
                <w:rStyle w:val="Hyperlink"/>
                <w:noProof/>
              </w:rPr>
              <w:t>Groth16</w:t>
            </w:r>
            <w:r>
              <w:rPr>
                <w:noProof/>
                <w:webHidden/>
              </w:rPr>
              <w:tab/>
            </w:r>
            <w:r>
              <w:rPr>
                <w:noProof/>
                <w:webHidden/>
              </w:rPr>
              <w:fldChar w:fldCharType="begin"/>
            </w:r>
            <w:r>
              <w:rPr>
                <w:noProof/>
                <w:webHidden/>
              </w:rPr>
              <w:instrText xml:space="preserve"> PAGEREF _Toc180011805 \h </w:instrText>
            </w:r>
            <w:r>
              <w:rPr>
                <w:noProof/>
                <w:webHidden/>
              </w:rPr>
            </w:r>
            <w:r>
              <w:rPr>
                <w:noProof/>
                <w:webHidden/>
              </w:rPr>
              <w:fldChar w:fldCharType="separate"/>
            </w:r>
            <w:r>
              <w:rPr>
                <w:noProof/>
                <w:webHidden/>
              </w:rPr>
              <w:t>25</w:t>
            </w:r>
            <w:r>
              <w:rPr>
                <w:noProof/>
                <w:webHidden/>
              </w:rPr>
              <w:fldChar w:fldCharType="end"/>
            </w:r>
          </w:hyperlink>
        </w:p>
        <w:p w14:paraId="70B9B060" w14:textId="617C2192" w:rsidR="003A4D83" w:rsidRDefault="003A4D83">
          <w:pPr>
            <w:pStyle w:val="TOC2"/>
            <w:tabs>
              <w:tab w:val="left" w:pos="1200"/>
              <w:tab w:val="right" w:pos="9628"/>
            </w:tabs>
            <w:rPr>
              <w:rFonts w:eastAsiaTheme="minorEastAsia" w:cstheme="minorBidi"/>
              <w:b w:val="0"/>
              <w:bCs w:val="0"/>
              <w:noProof/>
              <w:sz w:val="24"/>
              <w:szCs w:val="24"/>
              <w:lang w:eastAsia="en-GB"/>
            </w:rPr>
          </w:pPr>
          <w:hyperlink w:anchor="_Toc180011806" w:history="1">
            <w:r w:rsidRPr="001C3D6B">
              <w:rPr>
                <w:rStyle w:val="Hyperlink"/>
                <w:noProof/>
              </w:rPr>
              <w:t>6.1.3.</w:t>
            </w:r>
            <w:r>
              <w:rPr>
                <w:rFonts w:eastAsiaTheme="minorEastAsia" w:cstheme="minorBidi"/>
                <w:b w:val="0"/>
                <w:bCs w:val="0"/>
                <w:noProof/>
                <w:sz w:val="24"/>
                <w:szCs w:val="24"/>
                <w:lang w:eastAsia="en-GB"/>
              </w:rPr>
              <w:tab/>
            </w:r>
            <w:r w:rsidRPr="001C3D6B">
              <w:rPr>
                <w:rStyle w:val="Hyperlink"/>
                <w:noProof/>
              </w:rPr>
              <w:t>Fflonk</w:t>
            </w:r>
            <w:r>
              <w:rPr>
                <w:noProof/>
                <w:webHidden/>
              </w:rPr>
              <w:tab/>
            </w:r>
            <w:r>
              <w:rPr>
                <w:noProof/>
                <w:webHidden/>
              </w:rPr>
              <w:fldChar w:fldCharType="begin"/>
            </w:r>
            <w:r>
              <w:rPr>
                <w:noProof/>
                <w:webHidden/>
              </w:rPr>
              <w:instrText xml:space="preserve"> PAGEREF _Toc180011806 \h </w:instrText>
            </w:r>
            <w:r>
              <w:rPr>
                <w:noProof/>
                <w:webHidden/>
              </w:rPr>
            </w:r>
            <w:r>
              <w:rPr>
                <w:noProof/>
                <w:webHidden/>
              </w:rPr>
              <w:fldChar w:fldCharType="separate"/>
            </w:r>
            <w:r>
              <w:rPr>
                <w:noProof/>
                <w:webHidden/>
              </w:rPr>
              <w:t>25</w:t>
            </w:r>
            <w:r>
              <w:rPr>
                <w:noProof/>
                <w:webHidden/>
              </w:rPr>
              <w:fldChar w:fldCharType="end"/>
            </w:r>
          </w:hyperlink>
        </w:p>
        <w:p w14:paraId="1EB0533B" w14:textId="1B465539"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807" w:history="1">
            <w:r w:rsidRPr="001C3D6B">
              <w:rPr>
                <w:rStyle w:val="Hyperlink"/>
                <w:noProof/>
              </w:rPr>
              <w:t>6.2.</w:t>
            </w:r>
            <w:r>
              <w:rPr>
                <w:rFonts w:eastAsiaTheme="minorEastAsia" w:cstheme="minorBidi"/>
                <w:b w:val="0"/>
                <w:bCs w:val="0"/>
                <w:noProof/>
                <w:sz w:val="24"/>
                <w:szCs w:val="24"/>
                <w:lang w:eastAsia="en-GB"/>
              </w:rPr>
              <w:tab/>
            </w:r>
            <w:r w:rsidRPr="001C3D6B">
              <w:rPr>
                <w:rStyle w:val="Hyperlink"/>
                <w:noProof/>
              </w:rPr>
              <w:t>Discussion</w:t>
            </w:r>
            <w:r>
              <w:rPr>
                <w:noProof/>
                <w:webHidden/>
              </w:rPr>
              <w:tab/>
            </w:r>
            <w:r>
              <w:rPr>
                <w:noProof/>
                <w:webHidden/>
              </w:rPr>
              <w:fldChar w:fldCharType="begin"/>
            </w:r>
            <w:r>
              <w:rPr>
                <w:noProof/>
                <w:webHidden/>
              </w:rPr>
              <w:instrText xml:space="preserve"> PAGEREF _Toc180011807 \h </w:instrText>
            </w:r>
            <w:r>
              <w:rPr>
                <w:noProof/>
                <w:webHidden/>
              </w:rPr>
            </w:r>
            <w:r>
              <w:rPr>
                <w:noProof/>
                <w:webHidden/>
              </w:rPr>
              <w:fldChar w:fldCharType="separate"/>
            </w:r>
            <w:r>
              <w:rPr>
                <w:noProof/>
                <w:webHidden/>
              </w:rPr>
              <w:t>25</w:t>
            </w:r>
            <w:r>
              <w:rPr>
                <w:noProof/>
                <w:webHidden/>
              </w:rPr>
              <w:fldChar w:fldCharType="end"/>
            </w:r>
          </w:hyperlink>
        </w:p>
        <w:p w14:paraId="6D75B7C0" w14:textId="7822FA82" w:rsidR="003A4D83" w:rsidRDefault="003A4D83">
          <w:pPr>
            <w:pStyle w:val="TOC2"/>
            <w:tabs>
              <w:tab w:val="left" w:pos="1200"/>
              <w:tab w:val="right" w:pos="9628"/>
            </w:tabs>
            <w:rPr>
              <w:rFonts w:eastAsiaTheme="minorEastAsia" w:cstheme="minorBidi"/>
              <w:b w:val="0"/>
              <w:bCs w:val="0"/>
              <w:noProof/>
              <w:sz w:val="24"/>
              <w:szCs w:val="24"/>
              <w:lang w:eastAsia="en-GB"/>
            </w:rPr>
          </w:pPr>
          <w:hyperlink w:anchor="_Toc180011808" w:history="1">
            <w:r w:rsidRPr="001C3D6B">
              <w:rPr>
                <w:rStyle w:val="Hyperlink"/>
                <w:noProof/>
              </w:rPr>
              <w:t>6.2.1.</w:t>
            </w:r>
            <w:r>
              <w:rPr>
                <w:rFonts w:eastAsiaTheme="minorEastAsia" w:cstheme="minorBidi"/>
                <w:b w:val="0"/>
                <w:bCs w:val="0"/>
                <w:noProof/>
                <w:sz w:val="24"/>
                <w:szCs w:val="24"/>
                <w:lang w:eastAsia="en-GB"/>
              </w:rPr>
              <w:tab/>
            </w:r>
            <w:r w:rsidRPr="001C3D6B">
              <w:rPr>
                <w:rStyle w:val="Hyperlink"/>
                <w:noProof/>
              </w:rPr>
              <w:t>Data Analysis</w:t>
            </w:r>
            <w:r>
              <w:rPr>
                <w:noProof/>
                <w:webHidden/>
              </w:rPr>
              <w:tab/>
            </w:r>
            <w:r>
              <w:rPr>
                <w:noProof/>
                <w:webHidden/>
              </w:rPr>
              <w:fldChar w:fldCharType="begin"/>
            </w:r>
            <w:r>
              <w:rPr>
                <w:noProof/>
                <w:webHidden/>
              </w:rPr>
              <w:instrText xml:space="preserve"> PAGEREF _Toc180011808 \h </w:instrText>
            </w:r>
            <w:r>
              <w:rPr>
                <w:noProof/>
                <w:webHidden/>
              </w:rPr>
            </w:r>
            <w:r>
              <w:rPr>
                <w:noProof/>
                <w:webHidden/>
              </w:rPr>
              <w:fldChar w:fldCharType="separate"/>
            </w:r>
            <w:r>
              <w:rPr>
                <w:noProof/>
                <w:webHidden/>
              </w:rPr>
              <w:t>25</w:t>
            </w:r>
            <w:r>
              <w:rPr>
                <w:noProof/>
                <w:webHidden/>
              </w:rPr>
              <w:fldChar w:fldCharType="end"/>
            </w:r>
          </w:hyperlink>
        </w:p>
        <w:p w14:paraId="58173F3A" w14:textId="49F18ADC" w:rsidR="003A4D83" w:rsidRDefault="003A4D83">
          <w:pPr>
            <w:pStyle w:val="TOC3"/>
            <w:tabs>
              <w:tab w:val="left" w:pos="1440"/>
              <w:tab w:val="right" w:pos="9628"/>
            </w:tabs>
            <w:rPr>
              <w:rFonts w:eastAsiaTheme="minorEastAsia" w:cstheme="minorBidi"/>
              <w:noProof/>
              <w:sz w:val="24"/>
              <w:szCs w:val="24"/>
              <w:lang w:eastAsia="en-GB"/>
            </w:rPr>
          </w:pPr>
          <w:hyperlink w:anchor="_Toc180011809" w:history="1">
            <w:r w:rsidRPr="001C3D6B">
              <w:rPr>
                <w:rStyle w:val="Hyperlink"/>
                <w:noProof/>
              </w:rPr>
              <w:t>6.2.2.</w:t>
            </w:r>
            <w:r>
              <w:rPr>
                <w:rFonts w:eastAsiaTheme="minorEastAsia" w:cstheme="minorBidi"/>
                <w:noProof/>
                <w:sz w:val="24"/>
                <w:szCs w:val="24"/>
                <w:lang w:eastAsia="en-GB"/>
              </w:rPr>
              <w:tab/>
            </w:r>
            <w:r w:rsidRPr="001C3D6B">
              <w:rPr>
                <w:rStyle w:val="Hyperlink"/>
                <w:noProof/>
              </w:rPr>
              <w:t>Plonk</w:t>
            </w:r>
            <w:r>
              <w:rPr>
                <w:noProof/>
                <w:webHidden/>
              </w:rPr>
              <w:tab/>
            </w:r>
            <w:r>
              <w:rPr>
                <w:noProof/>
                <w:webHidden/>
              </w:rPr>
              <w:fldChar w:fldCharType="begin"/>
            </w:r>
            <w:r>
              <w:rPr>
                <w:noProof/>
                <w:webHidden/>
              </w:rPr>
              <w:instrText xml:space="preserve"> PAGEREF _Toc180011809 \h </w:instrText>
            </w:r>
            <w:r>
              <w:rPr>
                <w:noProof/>
                <w:webHidden/>
              </w:rPr>
            </w:r>
            <w:r>
              <w:rPr>
                <w:noProof/>
                <w:webHidden/>
              </w:rPr>
              <w:fldChar w:fldCharType="separate"/>
            </w:r>
            <w:r>
              <w:rPr>
                <w:noProof/>
                <w:webHidden/>
              </w:rPr>
              <w:t>26</w:t>
            </w:r>
            <w:r>
              <w:rPr>
                <w:noProof/>
                <w:webHidden/>
              </w:rPr>
              <w:fldChar w:fldCharType="end"/>
            </w:r>
          </w:hyperlink>
        </w:p>
        <w:p w14:paraId="0EE1854A" w14:textId="04D36362" w:rsidR="003A4D83" w:rsidRDefault="003A4D83">
          <w:pPr>
            <w:pStyle w:val="TOC3"/>
            <w:tabs>
              <w:tab w:val="left" w:pos="1440"/>
              <w:tab w:val="right" w:pos="9628"/>
            </w:tabs>
            <w:rPr>
              <w:rFonts w:eastAsiaTheme="minorEastAsia" w:cstheme="minorBidi"/>
              <w:noProof/>
              <w:sz w:val="24"/>
              <w:szCs w:val="24"/>
              <w:lang w:eastAsia="en-GB"/>
            </w:rPr>
          </w:pPr>
          <w:hyperlink w:anchor="_Toc180011810" w:history="1">
            <w:r w:rsidRPr="001C3D6B">
              <w:rPr>
                <w:rStyle w:val="Hyperlink"/>
                <w:noProof/>
              </w:rPr>
              <w:t>6.2.3.</w:t>
            </w:r>
            <w:r>
              <w:rPr>
                <w:rFonts w:eastAsiaTheme="minorEastAsia" w:cstheme="minorBidi"/>
                <w:noProof/>
                <w:sz w:val="24"/>
                <w:szCs w:val="24"/>
                <w:lang w:eastAsia="en-GB"/>
              </w:rPr>
              <w:tab/>
            </w:r>
            <w:r w:rsidRPr="001C3D6B">
              <w:rPr>
                <w:rStyle w:val="Hyperlink"/>
                <w:noProof/>
              </w:rPr>
              <w:t>Groth16</w:t>
            </w:r>
            <w:r>
              <w:rPr>
                <w:noProof/>
                <w:webHidden/>
              </w:rPr>
              <w:tab/>
            </w:r>
            <w:r>
              <w:rPr>
                <w:noProof/>
                <w:webHidden/>
              </w:rPr>
              <w:fldChar w:fldCharType="begin"/>
            </w:r>
            <w:r>
              <w:rPr>
                <w:noProof/>
                <w:webHidden/>
              </w:rPr>
              <w:instrText xml:space="preserve"> PAGEREF _Toc180011810 \h </w:instrText>
            </w:r>
            <w:r>
              <w:rPr>
                <w:noProof/>
                <w:webHidden/>
              </w:rPr>
            </w:r>
            <w:r>
              <w:rPr>
                <w:noProof/>
                <w:webHidden/>
              </w:rPr>
              <w:fldChar w:fldCharType="separate"/>
            </w:r>
            <w:r>
              <w:rPr>
                <w:noProof/>
                <w:webHidden/>
              </w:rPr>
              <w:t>28</w:t>
            </w:r>
            <w:r>
              <w:rPr>
                <w:noProof/>
                <w:webHidden/>
              </w:rPr>
              <w:fldChar w:fldCharType="end"/>
            </w:r>
          </w:hyperlink>
        </w:p>
        <w:p w14:paraId="7CC32CF7" w14:textId="6796E68D" w:rsidR="003A4D83" w:rsidRDefault="003A4D83">
          <w:pPr>
            <w:pStyle w:val="TOC3"/>
            <w:tabs>
              <w:tab w:val="left" w:pos="1440"/>
              <w:tab w:val="right" w:pos="9628"/>
            </w:tabs>
            <w:rPr>
              <w:rFonts w:eastAsiaTheme="minorEastAsia" w:cstheme="minorBidi"/>
              <w:noProof/>
              <w:sz w:val="24"/>
              <w:szCs w:val="24"/>
              <w:lang w:eastAsia="en-GB"/>
            </w:rPr>
          </w:pPr>
          <w:hyperlink w:anchor="_Toc180011811" w:history="1">
            <w:r w:rsidRPr="001C3D6B">
              <w:rPr>
                <w:rStyle w:val="Hyperlink"/>
                <w:noProof/>
              </w:rPr>
              <w:t>6.2.4.</w:t>
            </w:r>
            <w:r>
              <w:rPr>
                <w:rFonts w:eastAsiaTheme="minorEastAsia" w:cstheme="minorBidi"/>
                <w:noProof/>
                <w:sz w:val="24"/>
                <w:szCs w:val="24"/>
                <w:lang w:eastAsia="en-GB"/>
              </w:rPr>
              <w:tab/>
            </w:r>
            <w:r w:rsidRPr="001C3D6B">
              <w:rPr>
                <w:rStyle w:val="Hyperlink"/>
                <w:noProof/>
              </w:rPr>
              <w:t>Fflonk</w:t>
            </w:r>
            <w:r>
              <w:rPr>
                <w:noProof/>
                <w:webHidden/>
              </w:rPr>
              <w:tab/>
            </w:r>
            <w:r>
              <w:rPr>
                <w:noProof/>
                <w:webHidden/>
              </w:rPr>
              <w:fldChar w:fldCharType="begin"/>
            </w:r>
            <w:r>
              <w:rPr>
                <w:noProof/>
                <w:webHidden/>
              </w:rPr>
              <w:instrText xml:space="preserve"> PAGEREF _Toc180011811 \h </w:instrText>
            </w:r>
            <w:r>
              <w:rPr>
                <w:noProof/>
                <w:webHidden/>
              </w:rPr>
            </w:r>
            <w:r>
              <w:rPr>
                <w:noProof/>
                <w:webHidden/>
              </w:rPr>
              <w:fldChar w:fldCharType="separate"/>
            </w:r>
            <w:r>
              <w:rPr>
                <w:noProof/>
                <w:webHidden/>
              </w:rPr>
              <w:t>29</w:t>
            </w:r>
            <w:r>
              <w:rPr>
                <w:noProof/>
                <w:webHidden/>
              </w:rPr>
              <w:fldChar w:fldCharType="end"/>
            </w:r>
          </w:hyperlink>
        </w:p>
        <w:p w14:paraId="66A0EBB3" w14:textId="4DDB8153"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812" w:history="1">
            <w:r w:rsidRPr="001C3D6B">
              <w:rPr>
                <w:rStyle w:val="Hyperlink"/>
                <w:noProof/>
              </w:rPr>
              <w:t>6.3.</w:t>
            </w:r>
            <w:r>
              <w:rPr>
                <w:rFonts w:eastAsiaTheme="minorEastAsia" w:cstheme="minorBidi"/>
                <w:b w:val="0"/>
                <w:bCs w:val="0"/>
                <w:noProof/>
                <w:sz w:val="24"/>
                <w:szCs w:val="24"/>
                <w:lang w:eastAsia="en-GB"/>
              </w:rPr>
              <w:tab/>
            </w:r>
            <w:r w:rsidRPr="001C3D6B">
              <w:rPr>
                <w:rStyle w:val="Hyperlink"/>
                <w:noProof/>
              </w:rPr>
              <w:t>Research Q1 answer</w:t>
            </w:r>
            <w:r>
              <w:rPr>
                <w:noProof/>
                <w:webHidden/>
              </w:rPr>
              <w:tab/>
            </w:r>
            <w:r>
              <w:rPr>
                <w:noProof/>
                <w:webHidden/>
              </w:rPr>
              <w:fldChar w:fldCharType="begin"/>
            </w:r>
            <w:r>
              <w:rPr>
                <w:noProof/>
                <w:webHidden/>
              </w:rPr>
              <w:instrText xml:space="preserve"> PAGEREF _Toc180011812 \h </w:instrText>
            </w:r>
            <w:r>
              <w:rPr>
                <w:noProof/>
                <w:webHidden/>
              </w:rPr>
            </w:r>
            <w:r>
              <w:rPr>
                <w:noProof/>
                <w:webHidden/>
              </w:rPr>
              <w:fldChar w:fldCharType="separate"/>
            </w:r>
            <w:r>
              <w:rPr>
                <w:noProof/>
                <w:webHidden/>
              </w:rPr>
              <w:t>30</w:t>
            </w:r>
            <w:r>
              <w:rPr>
                <w:noProof/>
                <w:webHidden/>
              </w:rPr>
              <w:fldChar w:fldCharType="end"/>
            </w:r>
          </w:hyperlink>
        </w:p>
        <w:p w14:paraId="467F287D" w14:textId="31DFDDB7"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813" w:history="1">
            <w:r w:rsidRPr="001C3D6B">
              <w:rPr>
                <w:rStyle w:val="Hyperlink"/>
                <w:noProof/>
              </w:rPr>
              <w:t>6.4.</w:t>
            </w:r>
            <w:r>
              <w:rPr>
                <w:rFonts w:eastAsiaTheme="minorEastAsia" w:cstheme="minorBidi"/>
                <w:b w:val="0"/>
                <w:bCs w:val="0"/>
                <w:noProof/>
                <w:sz w:val="24"/>
                <w:szCs w:val="24"/>
                <w:lang w:eastAsia="en-GB"/>
              </w:rPr>
              <w:tab/>
            </w:r>
            <w:r w:rsidRPr="001C3D6B">
              <w:rPr>
                <w:rStyle w:val="Hyperlink"/>
                <w:noProof/>
              </w:rPr>
              <w:t>Research Q2 answer</w:t>
            </w:r>
            <w:r>
              <w:rPr>
                <w:noProof/>
                <w:webHidden/>
              </w:rPr>
              <w:tab/>
            </w:r>
            <w:r>
              <w:rPr>
                <w:noProof/>
                <w:webHidden/>
              </w:rPr>
              <w:fldChar w:fldCharType="begin"/>
            </w:r>
            <w:r>
              <w:rPr>
                <w:noProof/>
                <w:webHidden/>
              </w:rPr>
              <w:instrText xml:space="preserve"> PAGEREF _Toc180011813 \h </w:instrText>
            </w:r>
            <w:r>
              <w:rPr>
                <w:noProof/>
                <w:webHidden/>
              </w:rPr>
            </w:r>
            <w:r>
              <w:rPr>
                <w:noProof/>
                <w:webHidden/>
              </w:rPr>
              <w:fldChar w:fldCharType="separate"/>
            </w:r>
            <w:r>
              <w:rPr>
                <w:noProof/>
                <w:webHidden/>
              </w:rPr>
              <w:t>31</w:t>
            </w:r>
            <w:r>
              <w:rPr>
                <w:noProof/>
                <w:webHidden/>
              </w:rPr>
              <w:fldChar w:fldCharType="end"/>
            </w:r>
          </w:hyperlink>
        </w:p>
        <w:p w14:paraId="174123EC" w14:textId="3DCB4BC0"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814" w:history="1">
            <w:r w:rsidRPr="001C3D6B">
              <w:rPr>
                <w:rStyle w:val="Hyperlink"/>
                <w:noProof/>
              </w:rPr>
              <w:t>6.5.</w:t>
            </w:r>
            <w:r>
              <w:rPr>
                <w:rFonts w:eastAsiaTheme="minorEastAsia" w:cstheme="minorBidi"/>
                <w:b w:val="0"/>
                <w:bCs w:val="0"/>
                <w:noProof/>
                <w:sz w:val="24"/>
                <w:szCs w:val="24"/>
                <w:lang w:eastAsia="en-GB"/>
              </w:rPr>
              <w:tab/>
            </w:r>
            <w:r w:rsidRPr="001C3D6B">
              <w:rPr>
                <w:rStyle w:val="Hyperlink"/>
                <w:noProof/>
              </w:rPr>
              <w:t>Research Q3 answer</w:t>
            </w:r>
            <w:r>
              <w:rPr>
                <w:noProof/>
                <w:webHidden/>
              </w:rPr>
              <w:tab/>
            </w:r>
            <w:r>
              <w:rPr>
                <w:noProof/>
                <w:webHidden/>
              </w:rPr>
              <w:fldChar w:fldCharType="begin"/>
            </w:r>
            <w:r>
              <w:rPr>
                <w:noProof/>
                <w:webHidden/>
              </w:rPr>
              <w:instrText xml:space="preserve"> PAGEREF _Toc180011814 \h </w:instrText>
            </w:r>
            <w:r>
              <w:rPr>
                <w:noProof/>
                <w:webHidden/>
              </w:rPr>
            </w:r>
            <w:r>
              <w:rPr>
                <w:noProof/>
                <w:webHidden/>
              </w:rPr>
              <w:fldChar w:fldCharType="separate"/>
            </w:r>
            <w:r>
              <w:rPr>
                <w:noProof/>
                <w:webHidden/>
              </w:rPr>
              <w:t>31</w:t>
            </w:r>
            <w:r>
              <w:rPr>
                <w:noProof/>
                <w:webHidden/>
              </w:rPr>
              <w:fldChar w:fldCharType="end"/>
            </w:r>
          </w:hyperlink>
        </w:p>
        <w:p w14:paraId="390BC66A" w14:textId="696B5250" w:rsidR="003A4D83" w:rsidRDefault="003A4D83">
          <w:pPr>
            <w:pStyle w:val="TOC1"/>
            <w:tabs>
              <w:tab w:val="left" w:pos="480"/>
              <w:tab w:val="right" w:pos="9628"/>
            </w:tabs>
            <w:rPr>
              <w:rFonts w:eastAsiaTheme="minorEastAsia" w:cstheme="minorBidi"/>
              <w:b w:val="0"/>
              <w:bCs w:val="0"/>
              <w:i w:val="0"/>
              <w:iCs w:val="0"/>
              <w:noProof/>
              <w:lang w:eastAsia="en-GB"/>
            </w:rPr>
          </w:pPr>
          <w:hyperlink w:anchor="_Toc180011815" w:history="1">
            <w:r w:rsidRPr="001C3D6B">
              <w:rPr>
                <w:rStyle w:val="Hyperlink"/>
                <w:noProof/>
              </w:rPr>
              <w:t>7.</w:t>
            </w:r>
            <w:r>
              <w:rPr>
                <w:rFonts w:eastAsiaTheme="minorEastAsia" w:cstheme="minorBidi"/>
                <w:b w:val="0"/>
                <w:bCs w:val="0"/>
                <w:i w:val="0"/>
                <w:iCs w:val="0"/>
                <w:noProof/>
                <w:lang w:eastAsia="en-GB"/>
              </w:rPr>
              <w:tab/>
            </w:r>
            <w:r w:rsidRPr="001C3D6B">
              <w:rPr>
                <w:rStyle w:val="Hyperlink"/>
                <w:noProof/>
              </w:rPr>
              <w:t>Conclusion</w:t>
            </w:r>
            <w:r>
              <w:rPr>
                <w:noProof/>
                <w:webHidden/>
              </w:rPr>
              <w:tab/>
            </w:r>
            <w:r>
              <w:rPr>
                <w:noProof/>
                <w:webHidden/>
              </w:rPr>
              <w:fldChar w:fldCharType="begin"/>
            </w:r>
            <w:r>
              <w:rPr>
                <w:noProof/>
                <w:webHidden/>
              </w:rPr>
              <w:instrText xml:space="preserve"> PAGEREF _Toc180011815 \h </w:instrText>
            </w:r>
            <w:r>
              <w:rPr>
                <w:noProof/>
                <w:webHidden/>
              </w:rPr>
            </w:r>
            <w:r>
              <w:rPr>
                <w:noProof/>
                <w:webHidden/>
              </w:rPr>
              <w:fldChar w:fldCharType="separate"/>
            </w:r>
            <w:r>
              <w:rPr>
                <w:noProof/>
                <w:webHidden/>
              </w:rPr>
              <w:t>33</w:t>
            </w:r>
            <w:r>
              <w:rPr>
                <w:noProof/>
                <w:webHidden/>
              </w:rPr>
              <w:fldChar w:fldCharType="end"/>
            </w:r>
          </w:hyperlink>
        </w:p>
        <w:p w14:paraId="13C79465" w14:textId="72A745A7"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816" w:history="1">
            <w:r w:rsidRPr="001C3D6B">
              <w:rPr>
                <w:rStyle w:val="Hyperlink"/>
                <w:noProof/>
              </w:rPr>
              <w:t>7.1.</w:t>
            </w:r>
            <w:r>
              <w:rPr>
                <w:rFonts w:eastAsiaTheme="minorEastAsia" w:cstheme="minorBidi"/>
                <w:b w:val="0"/>
                <w:bCs w:val="0"/>
                <w:noProof/>
                <w:sz w:val="24"/>
                <w:szCs w:val="24"/>
                <w:lang w:eastAsia="en-GB"/>
              </w:rPr>
              <w:tab/>
            </w:r>
            <w:r w:rsidRPr="001C3D6B">
              <w:rPr>
                <w:rStyle w:val="Hyperlink"/>
                <w:noProof/>
              </w:rPr>
              <w:t>Limitations</w:t>
            </w:r>
            <w:r>
              <w:rPr>
                <w:noProof/>
                <w:webHidden/>
              </w:rPr>
              <w:tab/>
            </w:r>
            <w:r>
              <w:rPr>
                <w:noProof/>
                <w:webHidden/>
              </w:rPr>
              <w:fldChar w:fldCharType="begin"/>
            </w:r>
            <w:r>
              <w:rPr>
                <w:noProof/>
                <w:webHidden/>
              </w:rPr>
              <w:instrText xml:space="preserve"> PAGEREF _Toc180011816 \h </w:instrText>
            </w:r>
            <w:r>
              <w:rPr>
                <w:noProof/>
                <w:webHidden/>
              </w:rPr>
            </w:r>
            <w:r>
              <w:rPr>
                <w:noProof/>
                <w:webHidden/>
              </w:rPr>
              <w:fldChar w:fldCharType="separate"/>
            </w:r>
            <w:r>
              <w:rPr>
                <w:noProof/>
                <w:webHidden/>
              </w:rPr>
              <w:t>33</w:t>
            </w:r>
            <w:r>
              <w:rPr>
                <w:noProof/>
                <w:webHidden/>
              </w:rPr>
              <w:fldChar w:fldCharType="end"/>
            </w:r>
          </w:hyperlink>
        </w:p>
        <w:p w14:paraId="6A94AFE5" w14:textId="7BA142F1"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817" w:history="1">
            <w:r w:rsidRPr="001C3D6B">
              <w:rPr>
                <w:rStyle w:val="Hyperlink"/>
                <w:noProof/>
              </w:rPr>
              <w:t>7.2.</w:t>
            </w:r>
            <w:r>
              <w:rPr>
                <w:rFonts w:eastAsiaTheme="minorEastAsia" w:cstheme="minorBidi"/>
                <w:b w:val="0"/>
                <w:bCs w:val="0"/>
                <w:noProof/>
                <w:sz w:val="24"/>
                <w:szCs w:val="24"/>
                <w:lang w:eastAsia="en-GB"/>
              </w:rPr>
              <w:tab/>
            </w:r>
            <w:r w:rsidRPr="001C3D6B">
              <w:rPr>
                <w:rStyle w:val="Hyperlink"/>
                <w:noProof/>
              </w:rPr>
              <w:t>Further research</w:t>
            </w:r>
            <w:r>
              <w:rPr>
                <w:noProof/>
                <w:webHidden/>
              </w:rPr>
              <w:tab/>
            </w:r>
            <w:r>
              <w:rPr>
                <w:noProof/>
                <w:webHidden/>
              </w:rPr>
              <w:fldChar w:fldCharType="begin"/>
            </w:r>
            <w:r>
              <w:rPr>
                <w:noProof/>
                <w:webHidden/>
              </w:rPr>
              <w:instrText xml:space="preserve"> PAGEREF _Toc180011817 \h </w:instrText>
            </w:r>
            <w:r>
              <w:rPr>
                <w:noProof/>
                <w:webHidden/>
              </w:rPr>
            </w:r>
            <w:r>
              <w:rPr>
                <w:noProof/>
                <w:webHidden/>
              </w:rPr>
              <w:fldChar w:fldCharType="separate"/>
            </w:r>
            <w:r>
              <w:rPr>
                <w:noProof/>
                <w:webHidden/>
              </w:rPr>
              <w:t>33</w:t>
            </w:r>
            <w:r>
              <w:rPr>
                <w:noProof/>
                <w:webHidden/>
              </w:rPr>
              <w:fldChar w:fldCharType="end"/>
            </w:r>
          </w:hyperlink>
        </w:p>
        <w:p w14:paraId="652CCFC9" w14:textId="6BDCE437" w:rsidR="003A4D83" w:rsidRDefault="003A4D83">
          <w:pPr>
            <w:pStyle w:val="TOC1"/>
            <w:tabs>
              <w:tab w:val="left" w:pos="480"/>
              <w:tab w:val="right" w:pos="9628"/>
            </w:tabs>
            <w:rPr>
              <w:rFonts w:eastAsiaTheme="minorEastAsia" w:cstheme="minorBidi"/>
              <w:b w:val="0"/>
              <w:bCs w:val="0"/>
              <w:i w:val="0"/>
              <w:iCs w:val="0"/>
              <w:noProof/>
              <w:lang w:eastAsia="en-GB"/>
            </w:rPr>
          </w:pPr>
          <w:hyperlink w:anchor="_Toc180011818" w:history="1">
            <w:r w:rsidRPr="001C3D6B">
              <w:rPr>
                <w:rStyle w:val="Hyperlink"/>
                <w:rFonts w:cs="Times New Roman (Headings CS)"/>
                <w:noProof/>
              </w:rPr>
              <w:t>8.</w:t>
            </w:r>
            <w:r>
              <w:rPr>
                <w:rFonts w:eastAsiaTheme="minorEastAsia" w:cstheme="minorBidi"/>
                <w:b w:val="0"/>
                <w:bCs w:val="0"/>
                <w:i w:val="0"/>
                <w:iCs w:val="0"/>
                <w:noProof/>
                <w:lang w:eastAsia="en-GB"/>
              </w:rPr>
              <w:tab/>
            </w:r>
            <w:r w:rsidRPr="001C3D6B">
              <w:rPr>
                <w:rStyle w:val="Hyperlink"/>
                <w:rFonts w:cs="Times New Roman (Headings CS)"/>
                <w:noProof/>
              </w:rPr>
              <w:t>References</w:t>
            </w:r>
            <w:r>
              <w:rPr>
                <w:noProof/>
                <w:webHidden/>
              </w:rPr>
              <w:tab/>
            </w:r>
            <w:r>
              <w:rPr>
                <w:noProof/>
                <w:webHidden/>
              </w:rPr>
              <w:fldChar w:fldCharType="begin"/>
            </w:r>
            <w:r>
              <w:rPr>
                <w:noProof/>
                <w:webHidden/>
              </w:rPr>
              <w:instrText xml:space="preserve"> PAGEREF _Toc180011818 \h </w:instrText>
            </w:r>
            <w:r>
              <w:rPr>
                <w:noProof/>
                <w:webHidden/>
              </w:rPr>
            </w:r>
            <w:r>
              <w:rPr>
                <w:noProof/>
                <w:webHidden/>
              </w:rPr>
              <w:fldChar w:fldCharType="separate"/>
            </w:r>
            <w:r>
              <w:rPr>
                <w:noProof/>
                <w:webHidden/>
              </w:rPr>
              <w:t>34</w:t>
            </w:r>
            <w:r>
              <w:rPr>
                <w:noProof/>
                <w:webHidden/>
              </w:rPr>
              <w:fldChar w:fldCharType="end"/>
            </w:r>
          </w:hyperlink>
        </w:p>
        <w:p w14:paraId="032C4BEF" w14:textId="7F231CF0" w:rsidR="003A4D83" w:rsidRDefault="003A4D83">
          <w:pPr>
            <w:pStyle w:val="TOC1"/>
            <w:tabs>
              <w:tab w:val="left" w:pos="480"/>
              <w:tab w:val="right" w:pos="9628"/>
            </w:tabs>
            <w:rPr>
              <w:rFonts w:eastAsiaTheme="minorEastAsia" w:cstheme="minorBidi"/>
              <w:b w:val="0"/>
              <w:bCs w:val="0"/>
              <w:i w:val="0"/>
              <w:iCs w:val="0"/>
              <w:noProof/>
              <w:lang w:eastAsia="en-GB"/>
            </w:rPr>
          </w:pPr>
          <w:hyperlink w:anchor="_Toc180011819" w:history="1">
            <w:r w:rsidRPr="001C3D6B">
              <w:rPr>
                <w:rStyle w:val="Hyperlink"/>
                <w:noProof/>
              </w:rPr>
              <w:t>9.</w:t>
            </w:r>
            <w:r>
              <w:rPr>
                <w:rFonts w:eastAsiaTheme="minorEastAsia" w:cstheme="minorBidi"/>
                <w:b w:val="0"/>
                <w:bCs w:val="0"/>
                <w:i w:val="0"/>
                <w:iCs w:val="0"/>
                <w:noProof/>
                <w:lang w:eastAsia="en-GB"/>
              </w:rPr>
              <w:tab/>
            </w:r>
            <w:r w:rsidRPr="001C3D6B">
              <w:rPr>
                <w:rStyle w:val="Hyperlink"/>
                <w:noProof/>
              </w:rPr>
              <w:t>Acknowledgements</w:t>
            </w:r>
            <w:r>
              <w:rPr>
                <w:noProof/>
                <w:webHidden/>
              </w:rPr>
              <w:tab/>
            </w:r>
            <w:r>
              <w:rPr>
                <w:noProof/>
                <w:webHidden/>
              </w:rPr>
              <w:fldChar w:fldCharType="begin"/>
            </w:r>
            <w:r>
              <w:rPr>
                <w:noProof/>
                <w:webHidden/>
              </w:rPr>
              <w:instrText xml:space="preserve"> PAGEREF _Toc180011819 \h </w:instrText>
            </w:r>
            <w:r>
              <w:rPr>
                <w:noProof/>
                <w:webHidden/>
              </w:rPr>
            </w:r>
            <w:r>
              <w:rPr>
                <w:noProof/>
                <w:webHidden/>
              </w:rPr>
              <w:fldChar w:fldCharType="separate"/>
            </w:r>
            <w:r>
              <w:rPr>
                <w:noProof/>
                <w:webHidden/>
              </w:rPr>
              <w:t>36</w:t>
            </w:r>
            <w:r>
              <w:rPr>
                <w:noProof/>
                <w:webHidden/>
              </w:rPr>
              <w:fldChar w:fldCharType="end"/>
            </w:r>
          </w:hyperlink>
        </w:p>
        <w:p w14:paraId="5569B13E" w14:textId="32306C11" w:rsidR="003A4D83" w:rsidRDefault="003A4D83">
          <w:pPr>
            <w:pStyle w:val="TOC1"/>
            <w:tabs>
              <w:tab w:val="left" w:pos="720"/>
              <w:tab w:val="right" w:pos="9628"/>
            </w:tabs>
            <w:rPr>
              <w:rFonts w:eastAsiaTheme="minorEastAsia" w:cstheme="minorBidi"/>
              <w:b w:val="0"/>
              <w:bCs w:val="0"/>
              <w:i w:val="0"/>
              <w:iCs w:val="0"/>
              <w:noProof/>
              <w:lang w:eastAsia="en-GB"/>
            </w:rPr>
          </w:pPr>
          <w:hyperlink w:anchor="_Toc180011820" w:history="1">
            <w:r w:rsidRPr="001C3D6B">
              <w:rPr>
                <w:rStyle w:val="Hyperlink"/>
                <w:noProof/>
              </w:rPr>
              <w:t>10.</w:t>
            </w:r>
            <w:r>
              <w:rPr>
                <w:rFonts w:eastAsiaTheme="minorEastAsia" w:cstheme="minorBidi"/>
                <w:b w:val="0"/>
                <w:bCs w:val="0"/>
                <w:i w:val="0"/>
                <w:iCs w:val="0"/>
                <w:noProof/>
                <w:lang w:eastAsia="en-GB"/>
              </w:rPr>
              <w:tab/>
            </w:r>
            <w:r w:rsidRPr="001C3D6B">
              <w:rPr>
                <w:rStyle w:val="Hyperlink"/>
                <w:noProof/>
              </w:rPr>
              <w:t>Appendix</w:t>
            </w:r>
            <w:r>
              <w:rPr>
                <w:noProof/>
                <w:webHidden/>
              </w:rPr>
              <w:tab/>
            </w:r>
            <w:r>
              <w:rPr>
                <w:noProof/>
                <w:webHidden/>
              </w:rPr>
              <w:fldChar w:fldCharType="begin"/>
            </w:r>
            <w:r>
              <w:rPr>
                <w:noProof/>
                <w:webHidden/>
              </w:rPr>
              <w:instrText xml:space="preserve"> PAGEREF _Toc180011820 \h </w:instrText>
            </w:r>
            <w:r>
              <w:rPr>
                <w:noProof/>
                <w:webHidden/>
              </w:rPr>
            </w:r>
            <w:r>
              <w:rPr>
                <w:noProof/>
                <w:webHidden/>
              </w:rPr>
              <w:fldChar w:fldCharType="separate"/>
            </w:r>
            <w:r>
              <w:rPr>
                <w:noProof/>
                <w:webHidden/>
              </w:rPr>
              <w:t>37</w:t>
            </w:r>
            <w:r>
              <w:rPr>
                <w:noProof/>
                <w:webHidden/>
              </w:rPr>
              <w:fldChar w:fldCharType="end"/>
            </w:r>
          </w:hyperlink>
        </w:p>
        <w:p w14:paraId="52C171D0" w14:textId="36F49B4E"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821" w:history="1">
            <w:r w:rsidRPr="001C3D6B">
              <w:rPr>
                <w:rStyle w:val="Hyperlink"/>
                <w:noProof/>
              </w:rPr>
              <w:t>10.1.</w:t>
            </w:r>
            <w:r>
              <w:rPr>
                <w:rFonts w:eastAsiaTheme="minorEastAsia" w:cstheme="minorBidi"/>
                <w:b w:val="0"/>
                <w:bCs w:val="0"/>
                <w:noProof/>
                <w:sz w:val="24"/>
                <w:szCs w:val="24"/>
                <w:lang w:eastAsia="en-GB"/>
              </w:rPr>
              <w:tab/>
            </w:r>
            <w:r w:rsidRPr="001C3D6B">
              <w:rPr>
                <w:rStyle w:val="Hyperlink"/>
                <w:noProof/>
              </w:rPr>
              <w:t>The circuit</w:t>
            </w:r>
            <w:r>
              <w:rPr>
                <w:noProof/>
                <w:webHidden/>
              </w:rPr>
              <w:tab/>
            </w:r>
            <w:r>
              <w:rPr>
                <w:noProof/>
                <w:webHidden/>
              </w:rPr>
              <w:fldChar w:fldCharType="begin"/>
            </w:r>
            <w:r>
              <w:rPr>
                <w:noProof/>
                <w:webHidden/>
              </w:rPr>
              <w:instrText xml:space="preserve"> PAGEREF _Toc180011821 \h </w:instrText>
            </w:r>
            <w:r>
              <w:rPr>
                <w:noProof/>
                <w:webHidden/>
              </w:rPr>
            </w:r>
            <w:r>
              <w:rPr>
                <w:noProof/>
                <w:webHidden/>
              </w:rPr>
              <w:fldChar w:fldCharType="separate"/>
            </w:r>
            <w:r>
              <w:rPr>
                <w:noProof/>
                <w:webHidden/>
              </w:rPr>
              <w:t>37</w:t>
            </w:r>
            <w:r>
              <w:rPr>
                <w:noProof/>
                <w:webHidden/>
              </w:rPr>
              <w:fldChar w:fldCharType="end"/>
            </w:r>
          </w:hyperlink>
        </w:p>
        <w:p w14:paraId="623824AF" w14:textId="31A537A3" w:rsidR="003A4D83" w:rsidRDefault="003A4D83">
          <w:pPr>
            <w:pStyle w:val="TOC2"/>
            <w:tabs>
              <w:tab w:val="left" w:pos="1200"/>
              <w:tab w:val="right" w:pos="9628"/>
            </w:tabs>
            <w:rPr>
              <w:rFonts w:eastAsiaTheme="minorEastAsia" w:cstheme="minorBidi"/>
              <w:b w:val="0"/>
              <w:bCs w:val="0"/>
              <w:noProof/>
              <w:sz w:val="24"/>
              <w:szCs w:val="24"/>
              <w:lang w:eastAsia="en-GB"/>
            </w:rPr>
          </w:pPr>
          <w:hyperlink w:anchor="_Toc180011822" w:history="1">
            <w:r w:rsidRPr="001C3D6B">
              <w:rPr>
                <w:rStyle w:val="Hyperlink"/>
                <w:noProof/>
              </w:rPr>
              <w:t>10.2.</w:t>
            </w:r>
            <w:r>
              <w:rPr>
                <w:rFonts w:eastAsiaTheme="minorEastAsia" w:cstheme="minorBidi"/>
                <w:b w:val="0"/>
                <w:bCs w:val="0"/>
                <w:noProof/>
                <w:sz w:val="24"/>
                <w:szCs w:val="24"/>
                <w:lang w:eastAsia="en-GB"/>
              </w:rPr>
              <w:tab/>
            </w:r>
            <w:r w:rsidRPr="001C3D6B">
              <w:rPr>
                <w:rStyle w:val="Hyperlink"/>
                <w:noProof/>
              </w:rPr>
              <w:t>SnarkJS</w:t>
            </w:r>
            <w:r>
              <w:rPr>
                <w:noProof/>
                <w:webHidden/>
              </w:rPr>
              <w:tab/>
            </w:r>
            <w:r>
              <w:rPr>
                <w:noProof/>
                <w:webHidden/>
              </w:rPr>
              <w:fldChar w:fldCharType="begin"/>
            </w:r>
            <w:r>
              <w:rPr>
                <w:noProof/>
                <w:webHidden/>
              </w:rPr>
              <w:instrText xml:space="preserve"> PAGEREF _Toc180011822 \h </w:instrText>
            </w:r>
            <w:r>
              <w:rPr>
                <w:noProof/>
                <w:webHidden/>
              </w:rPr>
            </w:r>
            <w:r>
              <w:rPr>
                <w:noProof/>
                <w:webHidden/>
              </w:rPr>
              <w:fldChar w:fldCharType="separate"/>
            </w:r>
            <w:r>
              <w:rPr>
                <w:noProof/>
                <w:webHidden/>
              </w:rPr>
              <w:t>38</w:t>
            </w:r>
            <w:r>
              <w:rPr>
                <w:noProof/>
                <w:webHidden/>
              </w:rPr>
              <w:fldChar w:fldCharType="end"/>
            </w:r>
          </w:hyperlink>
        </w:p>
        <w:p w14:paraId="1EE42B89" w14:textId="72F13FE4" w:rsidR="003A4D83" w:rsidRDefault="003A4D83">
          <w:pPr>
            <w:pStyle w:val="TOC2"/>
            <w:tabs>
              <w:tab w:val="left" w:pos="1200"/>
              <w:tab w:val="right" w:pos="9628"/>
            </w:tabs>
            <w:rPr>
              <w:rFonts w:eastAsiaTheme="minorEastAsia" w:cstheme="minorBidi"/>
              <w:b w:val="0"/>
              <w:bCs w:val="0"/>
              <w:noProof/>
              <w:sz w:val="24"/>
              <w:szCs w:val="24"/>
              <w:lang w:eastAsia="en-GB"/>
            </w:rPr>
          </w:pPr>
          <w:hyperlink w:anchor="_Toc180011823" w:history="1">
            <w:r w:rsidRPr="001C3D6B">
              <w:rPr>
                <w:rStyle w:val="Hyperlink"/>
                <w:noProof/>
              </w:rPr>
              <w:t>10.3.</w:t>
            </w:r>
            <w:r>
              <w:rPr>
                <w:rFonts w:eastAsiaTheme="minorEastAsia" w:cstheme="minorBidi"/>
                <w:b w:val="0"/>
                <w:bCs w:val="0"/>
                <w:noProof/>
                <w:sz w:val="24"/>
                <w:szCs w:val="24"/>
                <w:lang w:eastAsia="en-GB"/>
              </w:rPr>
              <w:tab/>
            </w:r>
            <w:r w:rsidRPr="001C3D6B">
              <w:rPr>
                <w:rStyle w:val="Hyperlink"/>
                <w:noProof/>
              </w:rPr>
              <w:t>Smart contracts</w:t>
            </w:r>
            <w:r>
              <w:rPr>
                <w:noProof/>
                <w:webHidden/>
              </w:rPr>
              <w:tab/>
            </w:r>
            <w:r>
              <w:rPr>
                <w:noProof/>
                <w:webHidden/>
              </w:rPr>
              <w:fldChar w:fldCharType="begin"/>
            </w:r>
            <w:r>
              <w:rPr>
                <w:noProof/>
                <w:webHidden/>
              </w:rPr>
              <w:instrText xml:space="preserve"> PAGEREF _Toc180011823 \h </w:instrText>
            </w:r>
            <w:r>
              <w:rPr>
                <w:noProof/>
                <w:webHidden/>
              </w:rPr>
            </w:r>
            <w:r>
              <w:rPr>
                <w:noProof/>
                <w:webHidden/>
              </w:rPr>
              <w:fldChar w:fldCharType="separate"/>
            </w:r>
            <w:r>
              <w:rPr>
                <w:noProof/>
                <w:webHidden/>
              </w:rPr>
              <w:t>39</w:t>
            </w:r>
            <w:r>
              <w:rPr>
                <w:noProof/>
                <w:webHidden/>
              </w:rPr>
              <w:fldChar w:fldCharType="end"/>
            </w:r>
          </w:hyperlink>
        </w:p>
        <w:p w14:paraId="3266F811" w14:textId="33BBEE05" w:rsidR="003A4D83" w:rsidRDefault="003A4D83">
          <w:pPr>
            <w:pStyle w:val="TOC2"/>
            <w:tabs>
              <w:tab w:val="left" w:pos="1200"/>
              <w:tab w:val="right" w:pos="9628"/>
            </w:tabs>
            <w:rPr>
              <w:rFonts w:eastAsiaTheme="minorEastAsia" w:cstheme="minorBidi"/>
              <w:b w:val="0"/>
              <w:bCs w:val="0"/>
              <w:noProof/>
              <w:sz w:val="24"/>
              <w:szCs w:val="24"/>
              <w:lang w:eastAsia="en-GB"/>
            </w:rPr>
          </w:pPr>
          <w:hyperlink w:anchor="_Toc180011824" w:history="1">
            <w:r w:rsidRPr="001C3D6B">
              <w:rPr>
                <w:rStyle w:val="Hyperlink"/>
                <w:noProof/>
              </w:rPr>
              <w:t>10.4.</w:t>
            </w:r>
            <w:r>
              <w:rPr>
                <w:rFonts w:eastAsiaTheme="minorEastAsia" w:cstheme="minorBidi"/>
                <w:b w:val="0"/>
                <w:bCs w:val="0"/>
                <w:noProof/>
                <w:sz w:val="24"/>
                <w:szCs w:val="24"/>
                <w:lang w:eastAsia="en-GB"/>
              </w:rPr>
              <w:tab/>
            </w:r>
            <w:r w:rsidRPr="001C3D6B">
              <w:rPr>
                <w:rStyle w:val="Hyperlink"/>
                <w:noProof/>
              </w:rPr>
              <w:t>Node applications</w:t>
            </w:r>
            <w:r>
              <w:rPr>
                <w:noProof/>
                <w:webHidden/>
              </w:rPr>
              <w:tab/>
            </w:r>
            <w:r>
              <w:rPr>
                <w:noProof/>
                <w:webHidden/>
              </w:rPr>
              <w:fldChar w:fldCharType="begin"/>
            </w:r>
            <w:r>
              <w:rPr>
                <w:noProof/>
                <w:webHidden/>
              </w:rPr>
              <w:instrText xml:space="preserve"> PAGEREF _Toc180011824 \h </w:instrText>
            </w:r>
            <w:r>
              <w:rPr>
                <w:noProof/>
                <w:webHidden/>
              </w:rPr>
            </w:r>
            <w:r>
              <w:rPr>
                <w:noProof/>
                <w:webHidden/>
              </w:rPr>
              <w:fldChar w:fldCharType="separate"/>
            </w:r>
            <w:r>
              <w:rPr>
                <w:noProof/>
                <w:webHidden/>
              </w:rPr>
              <w:t>41</w:t>
            </w:r>
            <w:r>
              <w:rPr>
                <w:noProof/>
                <w:webHidden/>
              </w:rPr>
              <w:fldChar w:fldCharType="end"/>
            </w:r>
          </w:hyperlink>
        </w:p>
        <w:p w14:paraId="33478117" w14:textId="24BE7BBF" w:rsidR="003A4D83" w:rsidRDefault="003A4D83">
          <w:pPr>
            <w:pStyle w:val="TOC2"/>
            <w:tabs>
              <w:tab w:val="left" w:pos="1200"/>
              <w:tab w:val="right" w:pos="9628"/>
            </w:tabs>
            <w:rPr>
              <w:rFonts w:eastAsiaTheme="minorEastAsia" w:cstheme="minorBidi"/>
              <w:b w:val="0"/>
              <w:bCs w:val="0"/>
              <w:noProof/>
              <w:sz w:val="24"/>
              <w:szCs w:val="24"/>
              <w:lang w:eastAsia="en-GB"/>
            </w:rPr>
          </w:pPr>
          <w:hyperlink w:anchor="_Toc180011825" w:history="1">
            <w:r w:rsidRPr="001C3D6B">
              <w:rPr>
                <w:rStyle w:val="Hyperlink"/>
                <w:noProof/>
              </w:rPr>
              <w:t>10.5.</w:t>
            </w:r>
            <w:r>
              <w:rPr>
                <w:rFonts w:eastAsiaTheme="minorEastAsia" w:cstheme="minorBidi"/>
                <w:b w:val="0"/>
                <w:bCs w:val="0"/>
                <w:noProof/>
                <w:sz w:val="24"/>
                <w:szCs w:val="24"/>
                <w:lang w:eastAsia="en-GB"/>
              </w:rPr>
              <w:tab/>
            </w:r>
            <w:r w:rsidRPr="001C3D6B">
              <w:rPr>
                <w:rStyle w:val="Hyperlink"/>
                <w:noProof/>
              </w:rPr>
              <w:t>ZKPs Prototype execution</w:t>
            </w:r>
            <w:r>
              <w:rPr>
                <w:noProof/>
                <w:webHidden/>
              </w:rPr>
              <w:tab/>
            </w:r>
            <w:r>
              <w:rPr>
                <w:noProof/>
                <w:webHidden/>
              </w:rPr>
              <w:fldChar w:fldCharType="begin"/>
            </w:r>
            <w:r>
              <w:rPr>
                <w:noProof/>
                <w:webHidden/>
              </w:rPr>
              <w:instrText xml:space="preserve"> PAGEREF _Toc180011825 \h </w:instrText>
            </w:r>
            <w:r>
              <w:rPr>
                <w:noProof/>
                <w:webHidden/>
              </w:rPr>
            </w:r>
            <w:r>
              <w:rPr>
                <w:noProof/>
                <w:webHidden/>
              </w:rPr>
              <w:fldChar w:fldCharType="separate"/>
            </w:r>
            <w:r>
              <w:rPr>
                <w:noProof/>
                <w:webHidden/>
              </w:rPr>
              <w:t>43</w:t>
            </w:r>
            <w:r>
              <w:rPr>
                <w:noProof/>
                <w:webHidden/>
              </w:rPr>
              <w:fldChar w:fldCharType="end"/>
            </w:r>
          </w:hyperlink>
        </w:p>
        <w:p w14:paraId="59300BD2" w14:textId="1862AB33" w:rsidR="003A4D83" w:rsidRDefault="003A4D83">
          <w:pPr>
            <w:pStyle w:val="TOC2"/>
            <w:tabs>
              <w:tab w:val="left" w:pos="960"/>
              <w:tab w:val="right" w:pos="9628"/>
            </w:tabs>
            <w:rPr>
              <w:rFonts w:eastAsiaTheme="minorEastAsia" w:cstheme="minorBidi"/>
              <w:b w:val="0"/>
              <w:bCs w:val="0"/>
              <w:noProof/>
              <w:sz w:val="24"/>
              <w:szCs w:val="24"/>
              <w:lang w:eastAsia="en-GB"/>
            </w:rPr>
          </w:pPr>
          <w:hyperlink w:anchor="_Toc180011826" w:history="1">
            <w:r w:rsidRPr="001C3D6B">
              <w:rPr>
                <w:rStyle w:val="Hyperlink"/>
                <w:noProof/>
              </w:rPr>
              <w:t>10.6.</w:t>
            </w:r>
            <w:r>
              <w:rPr>
                <w:rFonts w:eastAsiaTheme="minorEastAsia" w:cstheme="minorBidi"/>
                <w:b w:val="0"/>
                <w:bCs w:val="0"/>
                <w:noProof/>
                <w:sz w:val="24"/>
                <w:szCs w:val="24"/>
                <w:lang w:eastAsia="en-GB"/>
              </w:rPr>
              <w:tab/>
            </w:r>
            <w:r w:rsidRPr="001C3D6B">
              <w:rPr>
                <w:rStyle w:val="Hyperlink"/>
                <w:noProof/>
              </w:rPr>
              <w:t>The oracle. Prototype execution</w:t>
            </w:r>
            <w:r>
              <w:rPr>
                <w:noProof/>
                <w:webHidden/>
              </w:rPr>
              <w:tab/>
            </w:r>
            <w:r>
              <w:rPr>
                <w:noProof/>
                <w:webHidden/>
              </w:rPr>
              <w:fldChar w:fldCharType="begin"/>
            </w:r>
            <w:r>
              <w:rPr>
                <w:noProof/>
                <w:webHidden/>
              </w:rPr>
              <w:instrText xml:space="preserve"> PAGEREF _Toc180011826 \h </w:instrText>
            </w:r>
            <w:r>
              <w:rPr>
                <w:noProof/>
                <w:webHidden/>
              </w:rPr>
            </w:r>
            <w:r>
              <w:rPr>
                <w:noProof/>
                <w:webHidden/>
              </w:rPr>
              <w:fldChar w:fldCharType="separate"/>
            </w:r>
            <w:r>
              <w:rPr>
                <w:noProof/>
                <w:webHidden/>
              </w:rPr>
              <w:t>47</w:t>
            </w:r>
            <w:r>
              <w:rPr>
                <w:noProof/>
                <w:webHidden/>
              </w:rPr>
              <w:fldChar w:fldCharType="end"/>
            </w:r>
          </w:hyperlink>
        </w:p>
        <w:p w14:paraId="77A6D81C" w14:textId="23426789" w:rsidR="002300B0" w:rsidRDefault="002300B0">
          <w:r>
            <w:rPr>
              <w:b/>
              <w:bCs/>
              <w:noProof/>
            </w:rPr>
            <w:fldChar w:fldCharType="end"/>
          </w:r>
        </w:p>
      </w:sdtContent>
    </w:sdt>
    <w:p w14:paraId="1A9A6085" w14:textId="07E86E53" w:rsidR="00C13A9E" w:rsidRDefault="00C13A9E">
      <w:r>
        <w:br w:type="page"/>
      </w:r>
    </w:p>
    <w:p w14:paraId="27CD5A3D" w14:textId="77777777" w:rsidR="007B3C24" w:rsidRDefault="007B3C24" w:rsidP="007B3C24">
      <w:pPr>
        <w:pStyle w:val="Heading1"/>
        <w:rPr>
          <w:color w:val="000000" w:themeColor="text1"/>
        </w:rPr>
      </w:pPr>
      <w:bookmarkStart w:id="0" w:name="_Toc180011774"/>
      <w:r>
        <w:rPr>
          <w:color w:val="000000" w:themeColor="text1"/>
        </w:rPr>
        <w:lastRenderedPageBreak/>
        <w:t>Table of Figures</w:t>
      </w:r>
      <w:bookmarkEnd w:id="0"/>
    </w:p>
    <w:p w14:paraId="5E61C81F" w14:textId="74D65299" w:rsidR="004342ED" w:rsidRDefault="004342ED">
      <w:pPr>
        <w:pStyle w:val="TableofFigures"/>
        <w:tabs>
          <w:tab w:val="right" w:leader="dot" w:pos="9628"/>
        </w:tabs>
        <w:rPr>
          <w:rFonts w:eastAsiaTheme="minorEastAsia" w:cstheme="minorBidi"/>
          <w:b w:val="0"/>
          <w:bCs w:val="0"/>
          <w:noProof/>
          <w:sz w:val="24"/>
          <w:szCs w:val="24"/>
          <w:lang w:eastAsia="en-GB"/>
        </w:rPr>
      </w:pPr>
      <w:r>
        <w:fldChar w:fldCharType="begin"/>
      </w:r>
      <w:r>
        <w:instrText xml:space="preserve"> TOC \h \z \c "Figure" </w:instrText>
      </w:r>
      <w:r>
        <w:fldChar w:fldCharType="separate"/>
      </w:r>
      <w:hyperlink w:anchor="_Toc180011728" w:history="1">
        <w:r w:rsidRPr="002D2A7F">
          <w:rPr>
            <w:rStyle w:val="Hyperlink"/>
            <w:noProof/>
          </w:rPr>
          <w:t>Figure 1. Interaction diagram between energy and apartment smart contracts. Apartment smart contract uses SnarkJS library to do the verification.</w:t>
        </w:r>
        <w:r>
          <w:rPr>
            <w:noProof/>
            <w:webHidden/>
          </w:rPr>
          <w:tab/>
        </w:r>
        <w:r>
          <w:rPr>
            <w:noProof/>
            <w:webHidden/>
          </w:rPr>
          <w:fldChar w:fldCharType="begin"/>
        </w:r>
        <w:r>
          <w:rPr>
            <w:noProof/>
            <w:webHidden/>
          </w:rPr>
          <w:instrText xml:space="preserve"> PAGEREF _Toc180011728 \h </w:instrText>
        </w:r>
        <w:r>
          <w:rPr>
            <w:noProof/>
            <w:webHidden/>
          </w:rPr>
        </w:r>
        <w:r>
          <w:rPr>
            <w:noProof/>
            <w:webHidden/>
          </w:rPr>
          <w:fldChar w:fldCharType="separate"/>
        </w:r>
        <w:r>
          <w:rPr>
            <w:noProof/>
            <w:webHidden/>
          </w:rPr>
          <w:t>12</w:t>
        </w:r>
        <w:r>
          <w:rPr>
            <w:noProof/>
            <w:webHidden/>
          </w:rPr>
          <w:fldChar w:fldCharType="end"/>
        </w:r>
      </w:hyperlink>
    </w:p>
    <w:p w14:paraId="684728BF" w14:textId="014F35DF"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29" w:history="1">
        <w:r w:rsidRPr="002D2A7F">
          <w:rPr>
            <w:rStyle w:val="Hyperlink"/>
            <w:noProof/>
          </w:rPr>
          <w:t>Figure 2. Sequence diagram of the interaction between energy and apartment smart contract. The apartment smart contract uses SnarkJS library to do the verification process. After that, if the answer is yes, it would send the data back to the energy smart contract.</w:t>
        </w:r>
        <w:r>
          <w:rPr>
            <w:noProof/>
            <w:webHidden/>
          </w:rPr>
          <w:tab/>
        </w:r>
        <w:r>
          <w:rPr>
            <w:noProof/>
            <w:webHidden/>
          </w:rPr>
          <w:fldChar w:fldCharType="begin"/>
        </w:r>
        <w:r>
          <w:rPr>
            <w:noProof/>
            <w:webHidden/>
          </w:rPr>
          <w:instrText xml:space="preserve"> PAGEREF _Toc180011729 \h </w:instrText>
        </w:r>
        <w:r>
          <w:rPr>
            <w:noProof/>
            <w:webHidden/>
          </w:rPr>
        </w:r>
        <w:r>
          <w:rPr>
            <w:noProof/>
            <w:webHidden/>
          </w:rPr>
          <w:fldChar w:fldCharType="separate"/>
        </w:r>
        <w:r>
          <w:rPr>
            <w:noProof/>
            <w:webHidden/>
          </w:rPr>
          <w:t>13</w:t>
        </w:r>
        <w:r>
          <w:rPr>
            <w:noProof/>
            <w:webHidden/>
          </w:rPr>
          <w:fldChar w:fldCharType="end"/>
        </w:r>
      </w:hyperlink>
    </w:p>
    <w:p w14:paraId="0CF31F47" w14:textId="1C1F0205"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30" w:history="1">
        <w:r w:rsidRPr="002D2A7F">
          <w:rPr>
            <w:rStyle w:val="Hyperlink"/>
            <w:noProof/>
          </w:rPr>
          <w:t>Figure 3. Sequence diagram interaction between the energy smart contract, the energy node application and the Accuweather API.</w:t>
        </w:r>
        <w:r>
          <w:rPr>
            <w:noProof/>
            <w:webHidden/>
          </w:rPr>
          <w:tab/>
        </w:r>
        <w:r>
          <w:rPr>
            <w:noProof/>
            <w:webHidden/>
          </w:rPr>
          <w:fldChar w:fldCharType="begin"/>
        </w:r>
        <w:r>
          <w:rPr>
            <w:noProof/>
            <w:webHidden/>
          </w:rPr>
          <w:instrText xml:space="preserve"> PAGEREF _Toc180011730 \h </w:instrText>
        </w:r>
        <w:r>
          <w:rPr>
            <w:noProof/>
            <w:webHidden/>
          </w:rPr>
        </w:r>
        <w:r>
          <w:rPr>
            <w:noProof/>
            <w:webHidden/>
          </w:rPr>
          <w:fldChar w:fldCharType="separate"/>
        </w:r>
        <w:r>
          <w:rPr>
            <w:noProof/>
            <w:webHidden/>
          </w:rPr>
          <w:t>14</w:t>
        </w:r>
        <w:r>
          <w:rPr>
            <w:noProof/>
            <w:webHidden/>
          </w:rPr>
          <w:fldChar w:fldCharType="end"/>
        </w:r>
      </w:hyperlink>
    </w:p>
    <w:p w14:paraId="66038BE1" w14:textId="1659E216"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31" w:history="1">
        <w:r w:rsidRPr="002D2A7F">
          <w:rPr>
            <w:rStyle w:val="Hyperlink"/>
            <w:noProof/>
          </w:rPr>
          <w:t>Figure 4. Hyperledger Fabric entities to support the dissertation prototype.</w:t>
        </w:r>
        <w:r>
          <w:rPr>
            <w:noProof/>
            <w:webHidden/>
          </w:rPr>
          <w:tab/>
        </w:r>
        <w:r>
          <w:rPr>
            <w:noProof/>
            <w:webHidden/>
          </w:rPr>
          <w:fldChar w:fldCharType="begin"/>
        </w:r>
        <w:r>
          <w:rPr>
            <w:noProof/>
            <w:webHidden/>
          </w:rPr>
          <w:instrText xml:space="preserve"> PAGEREF _Toc180011731 \h </w:instrText>
        </w:r>
        <w:r>
          <w:rPr>
            <w:noProof/>
            <w:webHidden/>
          </w:rPr>
        </w:r>
        <w:r>
          <w:rPr>
            <w:noProof/>
            <w:webHidden/>
          </w:rPr>
          <w:fldChar w:fldCharType="separate"/>
        </w:r>
        <w:r>
          <w:rPr>
            <w:noProof/>
            <w:webHidden/>
          </w:rPr>
          <w:t>14</w:t>
        </w:r>
        <w:r>
          <w:rPr>
            <w:noProof/>
            <w:webHidden/>
          </w:rPr>
          <w:fldChar w:fldCharType="end"/>
        </w:r>
      </w:hyperlink>
    </w:p>
    <w:p w14:paraId="311A3392" w14:textId="4724769F"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32" w:history="1">
        <w:r w:rsidRPr="002D2A7F">
          <w:rPr>
            <w:rStyle w:val="Hyperlink"/>
            <w:noProof/>
          </w:rPr>
          <w:t>Figure 5. Circuit definition using Circom for the prototype.</w:t>
        </w:r>
        <w:r>
          <w:rPr>
            <w:noProof/>
            <w:webHidden/>
          </w:rPr>
          <w:tab/>
        </w:r>
        <w:r>
          <w:rPr>
            <w:noProof/>
            <w:webHidden/>
          </w:rPr>
          <w:fldChar w:fldCharType="begin"/>
        </w:r>
        <w:r>
          <w:rPr>
            <w:noProof/>
            <w:webHidden/>
          </w:rPr>
          <w:instrText xml:space="preserve"> PAGEREF _Toc180011732 \h </w:instrText>
        </w:r>
        <w:r>
          <w:rPr>
            <w:noProof/>
            <w:webHidden/>
          </w:rPr>
        </w:r>
        <w:r>
          <w:rPr>
            <w:noProof/>
            <w:webHidden/>
          </w:rPr>
          <w:fldChar w:fldCharType="separate"/>
        </w:r>
        <w:r>
          <w:rPr>
            <w:noProof/>
            <w:webHidden/>
          </w:rPr>
          <w:t>18</w:t>
        </w:r>
        <w:r>
          <w:rPr>
            <w:noProof/>
            <w:webHidden/>
          </w:rPr>
          <w:fldChar w:fldCharType="end"/>
        </w:r>
      </w:hyperlink>
    </w:p>
    <w:p w14:paraId="5539330B" w14:textId="7EF30252"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33" w:history="1">
        <w:r w:rsidRPr="002D2A7F">
          <w:rPr>
            <w:rStyle w:val="Hyperlink"/>
            <w:noProof/>
          </w:rPr>
          <w:t>Figure 6. Histogram of the three protocols by milliseconds.</w:t>
        </w:r>
        <w:r>
          <w:rPr>
            <w:noProof/>
            <w:webHidden/>
          </w:rPr>
          <w:tab/>
        </w:r>
        <w:r>
          <w:rPr>
            <w:noProof/>
            <w:webHidden/>
          </w:rPr>
          <w:fldChar w:fldCharType="begin"/>
        </w:r>
        <w:r>
          <w:rPr>
            <w:noProof/>
            <w:webHidden/>
          </w:rPr>
          <w:instrText xml:space="preserve"> PAGEREF _Toc180011733 \h </w:instrText>
        </w:r>
        <w:r>
          <w:rPr>
            <w:noProof/>
            <w:webHidden/>
          </w:rPr>
        </w:r>
        <w:r>
          <w:rPr>
            <w:noProof/>
            <w:webHidden/>
          </w:rPr>
          <w:fldChar w:fldCharType="separate"/>
        </w:r>
        <w:r>
          <w:rPr>
            <w:noProof/>
            <w:webHidden/>
          </w:rPr>
          <w:t>26</w:t>
        </w:r>
        <w:r>
          <w:rPr>
            <w:noProof/>
            <w:webHidden/>
          </w:rPr>
          <w:fldChar w:fldCharType="end"/>
        </w:r>
      </w:hyperlink>
    </w:p>
    <w:p w14:paraId="0E680005" w14:textId="247315E9"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34" w:history="1">
        <w:r w:rsidRPr="002D2A7F">
          <w:rPr>
            <w:rStyle w:val="Hyperlink"/>
            <w:noProof/>
          </w:rPr>
          <w:t>Figure 7. Plonk protocol performance data after running 10,000 queries.</w:t>
        </w:r>
        <w:r>
          <w:rPr>
            <w:noProof/>
            <w:webHidden/>
          </w:rPr>
          <w:tab/>
        </w:r>
        <w:r>
          <w:rPr>
            <w:noProof/>
            <w:webHidden/>
          </w:rPr>
          <w:fldChar w:fldCharType="begin"/>
        </w:r>
        <w:r>
          <w:rPr>
            <w:noProof/>
            <w:webHidden/>
          </w:rPr>
          <w:instrText xml:space="preserve"> PAGEREF _Toc180011734 \h </w:instrText>
        </w:r>
        <w:r>
          <w:rPr>
            <w:noProof/>
            <w:webHidden/>
          </w:rPr>
        </w:r>
        <w:r>
          <w:rPr>
            <w:noProof/>
            <w:webHidden/>
          </w:rPr>
          <w:fldChar w:fldCharType="separate"/>
        </w:r>
        <w:r>
          <w:rPr>
            <w:noProof/>
            <w:webHidden/>
          </w:rPr>
          <w:t>27</w:t>
        </w:r>
        <w:r>
          <w:rPr>
            <w:noProof/>
            <w:webHidden/>
          </w:rPr>
          <w:fldChar w:fldCharType="end"/>
        </w:r>
      </w:hyperlink>
    </w:p>
    <w:p w14:paraId="46D57D2F" w14:textId="415BD53B"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35" w:history="1">
        <w:r w:rsidRPr="002D2A7F">
          <w:rPr>
            <w:rStyle w:val="Hyperlink"/>
            <w:noProof/>
          </w:rPr>
          <w:t>Figure 8. Plonk protocol performance data after running 10,000 queries grouped by milliseconds.</w:t>
        </w:r>
        <w:r>
          <w:rPr>
            <w:noProof/>
            <w:webHidden/>
          </w:rPr>
          <w:tab/>
        </w:r>
        <w:r>
          <w:rPr>
            <w:noProof/>
            <w:webHidden/>
          </w:rPr>
          <w:fldChar w:fldCharType="begin"/>
        </w:r>
        <w:r>
          <w:rPr>
            <w:noProof/>
            <w:webHidden/>
          </w:rPr>
          <w:instrText xml:space="preserve"> PAGEREF _Toc180011735 \h </w:instrText>
        </w:r>
        <w:r>
          <w:rPr>
            <w:noProof/>
            <w:webHidden/>
          </w:rPr>
        </w:r>
        <w:r>
          <w:rPr>
            <w:noProof/>
            <w:webHidden/>
          </w:rPr>
          <w:fldChar w:fldCharType="separate"/>
        </w:r>
        <w:r>
          <w:rPr>
            <w:noProof/>
            <w:webHidden/>
          </w:rPr>
          <w:t>27</w:t>
        </w:r>
        <w:r>
          <w:rPr>
            <w:noProof/>
            <w:webHidden/>
          </w:rPr>
          <w:fldChar w:fldCharType="end"/>
        </w:r>
      </w:hyperlink>
    </w:p>
    <w:p w14:paraId="073044DA" w14:textId="6B5384DA"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36" w:history="1">
        <w:r w:rsidRPr="002D2A7F">
          <w:rPr>
            <w:rStyle w:val="Hyperlink"/>
            <w:noProof/>
          </w:rPr>
          <w:t>Figure 9. Groth16 protocol performance data after running 10,000 queries.</w:t>
        </w:r>
        <w:r>
          <w:rPr>
            <w:noProof/>
            <w:webHidden/>
          </w:rPr>
          <w:tab/>
        </w:r>
        <w:r>
          <w:rPr>
            <w:noProof/>
            <w:webHidden/>
          </w:rPr>
          <w:fldChar w:fldCharType="begin"/>
        </w:r>
        <w:r>
          <w:rPr>
            <w:noProof/>
            <w:webHidden/>
          </w:rPr>
          <w:instrText xml:space="preserve"> PAGEREF _Toc180011736 \h </w:instrText>
        </w:r>
        <w:r>
          <w:rPr>
            <w:noProof/>
            <w:webHidden/>
          </w:rPr>
        </w:r>
        <w:r>
          <w:rPr>
            <w:noProof/>
            <w:webHidden/>
          </w:rPr>
          <w:fldChar w:fldCharType="separate"/>
        </w:r>
        <w:r>
          <w:rPr>
            <w:noProof/>
            <w:webHidden/>
          </w:rPr>
          <w:t>28</w:t>
        </w:r>
        <w:r>
          <w:rPr>
            <w:noProof/>
            <w:webHidden/>
          </w:rPr>
          <w:fldChar w:fldCharType="end"/>
        </w:r>
      </w:hyperlink>
    </w:p>
    <w:p w14:paraId="61CE0B54" w14:textId="447CA190"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37" w:history="1">
        <w:r w:rsidRPr="002D2A7F">
          <w:rPr>
            <w:rStyle w:val="Hyperlink"/>
            <w:noProof/>
          </w:rPr>
          <w:t>Figure 10. Groth16 protocol performance data after running 10,000 queries grouped by milliseconds.</w:t>
        </w:r>
        <w:r>
          <w:rPr>
            <w:noProof/>
            <w:webHidden/>
          </w:rPr>
          <w:tab/>
        </w:r>
        <w:r>
          <w:rPr>
            <w:noProof/>
            <w:webHidden/>
          </w:rPr>
          <w:fldChar w:fldCharType="begin"/>
        </w:r>
        <w:r>
          <w:rPr>
            <w:noProof/>
            <w:webHidden/>
          </w:rPr>
          <w:instrText xml:space="preserve"> PAGEREF _Toc180011737 \h </w:instrText>
        </w:r>
        <w:r>
          <w:rPr>
            <w:noProof/>
            <w:webHidden/>
          </w:rPr>
        </w:r>
        <w:r>
          <w:rPr>
            <w:noProof/>
            <w:webHidden/>
          </w:rPr>
          <w:fldChar w:fldCharType="separate"/>
        </w:r>
        <w:r>
          <w:rPr>
            <w:noProof/>
            <w:webHidden/>
          </w:rPr>
          <w:t>29</w:t>
        </w:r>
        <w:r>
          <w:rPr>
            <w:noProof/>
            <w:webHidden/>
          </w:rPr>
          <w:fldChar w:fldCharType="end"/>
        </w:r>
      </w:hyperlink>
    </w:p>
    <w:p w14:paraId="38956ED5" w14:textId="46965A18"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38" w:history="1">
        <w:r w:rsidRPr="002D2A7F">
          <w:rPr>
            <w:rStyle w:val="Hyperlink"/>
            <w:noProof/>
          </w:rPr>
          <w:t>Figure 11. Fflonk protocol performance data after running 10,000 queries.</w:t>
        </w:r>
        <w:r>
          <w:rPr>
            <w:noProof/>
            <w:webHidden/>
          </w:rPr>
          <w:tab/>
        </w:r>
        <w:r>
          <w:rPr>
            <w:noProof/>
            <w:webHidden/>
          </w:rPr>
          <w:fldChar w:fldCharType="begin"/>
        </w:r>
        <w:r>
          <w:rPr>
            <w:noProof/>
            <w:webHidden/>
          </w:rPr>
          <w:instrText xml:space="preserve"> PAGEREF _Toc180011738 \h </w:instrText>
        </w:r>
        <w:r>
          <w:rPr>
            <w:noProof/>
            <w:webHidden/>
          </w:rPr>
        </w:r>
        <w:r>
          <w:rPr>
            <w:noProof/>
            <w:webHidden/>
          </w:rPr>
          <w:fldChar w:fldCharType="separate"/>
        </w:r>
        <w:r>
          <w:rPr>
            <w:noProof/>
            <w:webHidden/>
          </w:rPr>
          <w:t>29</w:t>
        </w:r>
        <w:r>
          <w:rPr>
            <w:noProof/>
            <w:webHidden/>
          </w:rPr>
          <w:fldChar w:fldCharType="end"/>
        </w:r>
      </w:hyperlink>
    </w:p>
    <w:p w14:paraId="57C9A8A2" w14:textId="7943EB67"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39" w:history="1">
        <w:r w:rsidRPr="002D2A7F">
          <w:rPr>
            <w:rStyle w:val="Hyperlink"/>
            <w:noProof/>
          </w:rPr>
          <w:t>Figure 12. Fflonk protocol performance data after running 10,000 queries grouped by milliseconds.</w:t>
        </w:r>
        <w:r>
          <w:rPr>
            <w:noProof/>
            <w:webHidden/>
          </w:rPr>
          <w:tab/>
        </w:r>
        <w:r>
          <w:rPr>
            <w:noProof/>
            <w:webHidden/>
          </w:rPr>
          <w:fldChar w:fldCharType="begin"/>
        </w:r>
        <w:r>
          <w:rPr>
            <w:noProof/>
            <w:webHidden/>
          </w:rPr>
          <w:instrText xml:space="preserve"> PAGEREF _Toc180011739 \h </w:instrText>
        </w:r>
        <w:r>
          <w:rPr>
            <w:noProof/>
            <w:webHidden/>
          </w:rPr>
        </w:r>
        <w:r>
          <w:rPr>
            <w:noProof/>
            <w:webHidden/>
          </w:rPr>
          <w:fldChar w:fldCharType="separate"/>
        </w:r>
        <w:r>
          <w:rPr>
            <w:noProof/>
            <w:webHidden/>
          </w:rPr>
          <w:t>30</w:t>
        </w:r>
        <w:r>
          <w:rPr>
            <w:noProof/>
            <w:webHidden/>
          </w:rPr>
          <w:fldChar w:fldCharType="end"/>
        </w:r>
      </w:hyperlink>
    </w:p>
    <w:p w14:paraId="6E574516" w14:textId="09F603AC"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40" w:history="1">
        <w:r w:rsidRPr="002D2A7F">
          <w:rPr>
            <w:rStyle w:val="Hyperlink"/>
            <w:noProof/>
          </w:rPr>
          <w:t>Figure 13. The expected cube is exposed to release the pubic signals.</w:t>
        </w:r>
        <w:r>
          <w:rPr>
            <w:noProof/>
            <w:webHidden/>
          </w:rPr>
          <w:tab/>
        </w:r>
        <w:r>
          <w:rPr>
            <w:noProof/>
            <w:webHidden/>
          </w:rPr>
          <w:fldChar w:fldCharType="begin"/>
        </w:r>
        <w:r>
          <w:rPr>
            <w:noProof/>
            <w:webHidden/>
          </w:rPr>
          <w:instrText xml:space="preserve"> PAGEREF _Toc180011740 \h </w:instrText>
        </w:r>
        <w:r>
          <w:rPr>
            <w:noProof/>
            <w:webHidden/>
          </w:rPr>
        </w:r>
        <w:r>
          <w:rPr>
            <w:noProof/>
            <w:webHidden/>
          </w:rPr>
          <w:fldChar w:fldCharType="separate"/>
        </w:r>
        <w:r>
          <w:rPr>
            <w:noProof/>
            <w:webHidden/>
          </w:rPr>
          <w:t>37</w:t>
        </w:r>
        <w:r>
          <w:rPr>
            <w:noProof/>
            <w:webHidden/>
          </w:rPr>
          <w:fldChar w:fldCharType="end"/>
        </w:r>
      </w:hyperlink>
    </w:p>
    <w:p w14:paraId="25024EF6" w14:textId="7FAB5475"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41" w:history="1">
        <w:r w:rsidRPr="002D2A7F">
          <w:rPr>
            <w:rStyle w:val="Hyperlink"/>
            <w:noProof/>
          </w:rPr>
          <w:t>Figure 14. Verification key output. This value was hard coded in the smart contract for ZKPs verification.</w:t>
        </w:r>
        <w:r>
          <w:rPr>
            <w:noProof/>
            <w:webHidden/>
          </w:rPr>
          <w:tab/>
        </w:r>
        <w:r>
          <w:rPr>
            <w:noProof/>
            <w:webHidden/>
          </w:rPr>
          <w:fldChar w:fldCharType="begin"/>
        </w:r>
        <w:r>
          <w:rPr>
            <w:noProof/>
            <w:webHidden/>
          </w:rPr>
          <w:instrText xml:space="preserve"> PAGEREF _Toc180011741 \h </w:instrText>
        </w:r>
        <w:r>
          <w:rPr>
            <w:noProof/>
            <w:webHidden/>
          </w:rPr>
        </w:r>
        <w:r>
          <w:rPr>
            <w:noProof/>
            <w:webHidden/>
          </w:rPr>
          <w:fldChar w:fldCharType="separate"/>
        </w:r>
        <w:r>
          <w:rPr>
            <w:noProof/>
            <w:webHidden/>
          </w:rPr>
          <w:t>37</w:t>
        </w:r>
        <w:r>
          <w:rPr>
            <w:noProof/>
            <w:webHidden/>
          </w:rPr>
          <w:fldChar w:fldCharType="end"/>
        </w:r>
      </w:hyperlink>
    </w:p>
    <w:p w14:paraId="649BF17B" w14:textId="659CC532"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42" w:history="1">
        <w:r w:rsidRPr="002D2A7F">
          <w:rPr>
            <w:rStyle w:val="Hyperlink"/>
            <w:noProof/>
          </w:rPr>
          <w:t>Figure 15. File public.json with the public signal values.</w:t>
        </w:r>
        <w:r>
          <w:rPr>
            <w:noProof/>
            <w:webHidden/>
          </w:rPr>
          <w:tab/>
        </w:r>
        <w:r>
          <w:rPr>
            <w:noProof/>
            <w:webHidden/>
          </w:rPr>
          <w:fldChar w:fldCharType="begin"/>
        </w:r>
        <w:r>
          <w:rPr>
            <w:noProof/>
            <w:webHidden/>
          </w:rPr>
          <w:instrText xml:space="preserve"> PAGEREF _Toc180011742 \h </w:instrText>
        </w:r>
        <w:r>
          <w:rPr>
            <w:noProof/>
            <w:webHidden/>
          </w:rPr>
        </w:r>
        <w:r>
          <w:rPr>
            <w:noProof/>
            <w:webHidden/>
          </w:rPr>
          <w:fldChar w:fldCharType="separate"/>
        </w:r>
        <w:r>
          <w:rPr>
            <w:noProof/>
            <w:webHidden/>
          </w:rPr>
          <w:t>37</w:t>
        </w:r>
        <w:r>
          <w:rPr>
            <w:noProof/>
            <w:webHidden/>
          </w:rPr>
          <w:fldChar w:fldCharType="end"/>
        </w:r>
      </w:hyperlink>
    </w:p>
    <w:p w14:paraId="4D8BEBC7" w14:textId="1A6B3826"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43" w:history="1">
        <w:r w:rsidRPr="002D2A7F">
          <w:rPr>
            <w:rStyle w:val="Hyperlink"/>
            <w:noProof/>
          </w:rPr>
          <w:t>Figure 16. File proof.json generated storing the proof value to be used at the smart contracts for ZKPs verification.</w:t>
        </w:r>
        <w:r>
          <w:rPr>
            <w:noProof/>
            <w:webHidden/>
          </w:rPr>
          <w:tab/>
        </w:r>
        <w:r>
          <w:rPr>
            <w:noProof/>
            <w:webHidden/>
          </w:rPr>
          <w:fldChar w:fldCharType="begin"/>
        </w:r>
        <w:r>
          <w:rPr>
            <w:noProof/>
            <w:webHidden/>
          </w:rPr>
          <w:instrText xml:space="preserve"> PAGEREF _Toc180011743 \h </w:instrText>
        </w:r>
        <w:r>
          <w:rPr>
            <w:noProof/>
            <w:webHidden/>
          </w:rPr>
        </w:r>
        <w:r>
          <w:rPr>
            <w:noProof/>
            <w:webHidden/>
          </w:rPr>
          <w:fldChar w:fldCharType="separate"/>
        </w:r>
        <w:r>
          <w:rPr>
            <w:noProof/>
            <w:webHidden/>
          </w:rPr>
          <w:t>38</w:t>
        </w:r>
        <w:r>
          <w:rPr>
            <w:noProof/>
            <w:webHidden/>
          </w:rPr>
          <w:fldChar w:fldCharType="end"/>
        </w:r>
      </w:hyperlink>
    </w:p>
    <w:p w14:paraId="0BE100F2" w14:textId="31A023CB"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44" w:history="1">
        <w:r w:rsidRPr="002D2A7F">
          <w:rPr>
            <w:rStyle w:val="Hyperlink"/>
            <w:noProof/>
          </w:rPr>
          <w:t>Figure 17. File input.json with the public and private inputs.</w:t>
        </w:r>
        <w:r>
          <w:rPr>
            <w:noProof/>
            <w:webHidden/>
          </w:rPr>
          <w:tab/>
        </w:r>
        <w:r>
          <w:rPr>
            <w:noProof/>
            <w:webHidden/>
          </w:rPr>
          <w:fldChar w:fldCharType="begin"/>
        </w:r>
        <w:r>
          <w:rPr>
            <w:noProof/>
            <w:webHidden/>
          </w:rPr>
          <w:instrText xml:space="preserve"> PAGEREF _Toc180011744 \h </w:instrText>
        </w:r>
        <w:r>
          <w:rPr>
            <w:noProof/>
            <w:webHidden/>
          </w:rPr>
        </w:r>
        <w:r>
          <w:rPr>
            <w:noProof/>
            <w:webHidden/>
          </w:rPr>
          <w:fldChar w:fldCharType="separate"/>
        </w:r>
        <w:r>
          <w:rPr>
            <w:noProof/>
            <w:webHidden/>
          </w:rPr>
          <w:t>38</w:t>
        </w:r>
        <w:r>
          <w:rPr>
            <w:noProof/>
            <w:webHidden/>
          </w:rPr>
          <w:fldChar w:fldCharType="end"/>
        </w:r>
      </w:hyperlink>
    </w:p>
    <w:p w14:paraId="51EDFA9C" w14:textId="11870EC9" w:rsidR="004342ED" w:rsidRDefault="004342ED">
      <w:pPr>
        <w:pStyle w:val="TableofFigures"/>
        <w:tabs>
          <w:tab w:val="right" w:leader="dot" w:pos="9628"/>
        </w:tabs>
        <w:rPr>
          <w:rFonts w:eastAsiaTheme="minorEastAsia" w:cstheme="minorBidi"/>
          <w:b w:val="0"/>
          <w:bCs w:val="0"/>
          <w:noProof/>
          <w:sz w:val="24"/>
          <w:szCs w:val="24"/>
          <w:lang w:eastAsia="en-GB"/>
        </w:rPr>
      </w:pPr>
      <w:hyperlink r:id="rId8" w:anchor="_Toc180011745" w:history="1">
        <w:r w:rsidRPr="002D2A7F">
          <w:rPr>
            <w:rStyle w:val="Hyperlink"/>
            <w:noProof/>
          </w:rPr>
          <w:t>Figure 18. Require JavaScript functionality to include a module in the code.</w:t>
        </w:r>
        <w:r>
          <w:rPr>
            <w:noProof/>
            <w:webHidden/>
          </w:rPr>
          <w:tab/>
        </w:r>
        <w:r>
          <w:rPr>
            <w:noProof/>
            <w:webHidden/>
          </w:rPr>
          <w:fldChar w:fldCharType="begin"/>
        </w:r>
        <w:r>
          <w:rPr>
            <w:noProof/>
            <w:webHidden/>
          </w:rPr>
          <w:instrText xml:space="preserve"> PAGEREF _Toc180011745 \h </w:instrText>
        </w:r>
        <w:r>
          <w:rPr>
            <w:noProof/>
            <w:webHidden/>
          </w:rPr>
        </w:r>
        <w:r>
          <w:rPr>
            <w:noProof/>
            <w:webHidden/>
          </w:rPr>
          <w:fldChar w:fldCharType="separate"/>
        </w:r>
        <w:r>
          <w:rPr>
            <w:noProof/>
            <w:webHidden/>
          </w:rPr>
          <w:t>38</w:t>
        </w:r>
        <w:r>
          <w:rPr>
            <w:noProof/>
            <w:webHidden/>
          </w:rPr>
          <w:fldChar w:fldCharType="end"/>
        </w:r>
      </w:hyperlink>
    </w:p>
    <w:p w14:paraId="31B42371" w14:textId="6B629F16"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46" w:history="1">
        <w:r w:rsidRPr="002D2A7F">
          <w:rPr>
            <w:rStyle w:val="Hyperlink"/>
            <w:noProof/>
          </w:rPr>
          <w:t>Figure 19. The energy and apartment smart-contracts configuration file package.json is shown with snarkjs library added as a dependency.</w:t>
        </w:r>
        <w:r>
          <w:rPr>
            <w:noProof/>
            <w:webHidden/>
          </w:rPr>
          <w:tab/>
        </w:r>
        <w:r>
          <w:rPr>
            <w:noProof/>
            <w:webHidden/>
          </w:rPr>
          <w:fldChar w:fldCharType="begin"/>
        </w:r>
        <w:r>
          <w:rPr>
            <w:noProof/>
            <w:webHidden/>
          </w:rPr>
          <w:instrText xml:space="preserve"> PAGEREF _Toc180011746 \h </w:instrText>
        </w:r>
        <w:r>
          <w:rPr>
            <w:noProof/>
            <w:webHidden/>
          </w:rPr>
        </w:r>
        <w:r>
          <w:rPr>
            <w:noProof/>
            <w:webHidden/>
          </w:rPr>
          <w:fldChar w:fldCharType="separate"/>
        </w:r>
        <w:r>
          <w:rPr>
            <w:noProof/>
            <w:webHidden/>
          </w:rPr>
          <w:t>38</w:t>
        </w:r>
        <w:r>
          <w:rPr>
            <w:noProof/>
            <w:webHidden/>
          </w:rPr>
          <w:fldChar w:fldCharType="end"/>
        </w:r>
      </w:hyperlink>
    </w:p>
    <w:p w14:paraId="66C067B0" w14:textId="72B01992"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47" w:history="1">
        <w:r w:rsidRPr="002D2A7F">
          <w:rPr>
            <w:rStyle w:val="Hyperlink"/>
            <w:noProof/>
          </w:rPr>
          <w:t>Figure 20. Energy smart contract CreateAsset defines the apartment structure.</w:t>
        </w:r>
        <w:r>
          <w:rPr>
            <w:noProof/>
            <w:webHidden/>
          </w:rPr>
          <w:tab/>
        </w:r>
        <w:r>
          <w:rPr>
            <w:noProof/>
            <w:webHidden/>
          </w:rPr>
          <w:fldChar w:fldCharType="begin"/>
        </w:r>
        <w:r>
          <w:rPr>
            <w:noProof/>
            <w:webHidden/>
          </w:rPr>
          <w:instrText xml:space="preserve"> PAGEREF _Toc180011747 \h </w:instrText>
        </w:r>
        <w:r>
          <w:rPr>
            <w:noProof/>
            <w:webHidden/>
          </w:rPr>
        </w:r>
        <w:r>
          <w:rPr>
            <w:noProof/>
            <w:webHidden/>
          </w:rPr>
          <w:fldChar w:fldCharType="separate"/>
        </w:r>
        <w:r>
          <w:rPr>
            <w:noProof/>
            <w:webHidden/>
          </w:rPr>
          <w:t>39</w:t>
        </w:r>
        <w:r>
          <w:rPr>
            <w:noProof/>
            <w:webHidden/>
          </w:rPr>
          <w:fldChar w:fldCharType="end"/>
        </w:r>
      </w:hyperlink>
    </w:p>
    <w:p w14:paraId="7E56A945" w14:textId="02634AA4"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48" w:history="1">
        <w:r w:rsidRPr="002D2A7F">
          <w:rPr>
            <w:rStyle w:val="Hyperlink"/>
            <w:noProof/>
          </w:rPr>
          <w:t>Figure 21. Apartment smart contract function QueryEnergyUsage returns the energy used in each apartment.</w:t>
        </w:r>
        <w:r>
          <w:rPr>
            <w:noProof/>
            <w:webHidden/>
          </w:rPr>
          <w:tab/>
        </w:r>
        <w:r>
          <w:rPr>
            <w:noProof/>
            <w:webHidden/>
          </w:rPr>
          <w:fldChar w:fldCharType="begin"/>
        </w:r>
        <w:r>
          <w:rPr>
            <w:noProof/>
            <w:webHidden/>
          </w:rPr>
          <w:instrText xml:space="preserve"> PAGEREF _Toc180011748 \h </w:instrText>
        </w:r>
        <w:r>
          <w:rPr>
            <w:noProof/>
            <w:webHidden/>
          </w:rPr>
        </w:r>
        <w:r>
          <w:rPr>
            <w:noProof/>
            <w:webHidden/>
          </w:rPr>
          <w:fldChar w:fldCharType="separate"/>
        </w:r>
        <w:r>
          <w:rPr>
            <w:noProof/>
            <w:webHidden/>
          </w:rPr>
          <w:t>39</w:t>
        </w:r>
        <w:r>
          <w:rPr>
            <w:noProof/>
            <w:webHidden/>
          </w:rPr>
          <w:fldChar w:fldCharType="end"/>
        </w:r>
      </w:hyperlink>
    </w:p>
    <w:p w14:paraId="5DA8B034" w14:textId="5DD8AEED"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49" w:history="1">
        <w:r w:rsidRPr="002D2A7F">
          <w:rPr>
            <w:rStyle w:val="Hyperlink"/>
            <w:noProof/>
          </w:rPr>
          <w:t>Figure 22. CreateAsset function in Energy smart contract.</w:t>
        </w:r>
        <w:r>
          <w:rPr>
            <w:noProof/>
            <w:webHidden/>
          </w:rPr>
          <w:tab/>
        </w:r>
        <w:r>
          <w:rPr>
            <w:noProof/>
            <w:webHidden/>
          </w:rPr>
          <w:fldChar w:fldCharType="begin"/>
        </w:r>
        <w:r>
          <w:rPr>
            <w:noProof/>
            <w:webHidden/>
          </w:rPr>
          <w:instrText xml:space="preserve"> PAGEREF _Toc180011749 \h </w:instrText>
        </w:r>
        <w:r>
          <w:rPr>
            <w:noProof/>
            <w:webHidden/>
          </w:rPr>
        </w:r>
        <w:r>
          <w:rPr>
            <w:noProof/>
            <w:webHidden/>
          </w:rPr>
          <w:fldChar w:fldCharType="separate"/>
        </w:r>
        <w:r>
          <w:rPr>
            <w:noProof/>
            <w:webHidden/>
          </w:rPr>
          <w:t>39</w:t>
        </w:r>
        <w:r>
          <w:rPr>
            <w:noProof/>
            <w:webHidden/>
          </w:rPr>
          <w:fldChar w:fldCharType="end"/>
        </w:r>
      </w:hyperlink>
    </w:p>
    <w:p w14:paraId="2B7CA990" w14:textId="6896A7CF"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50" w:history="1">
        <w:r w:rsidRPr="002D2A7F">
          <w:rPr>
            <w:rStyle w:val="Hyperlink"/>
            <w:noProof/>
          </w:rPr>
          <w:t>Figure 23. GetEnergyUsage in energy smart contract.</w:t>
        </w:r>
        <w:r>
          <w:rPr>
            <w:noProof/>
            <w:webHidden/>
          </w:rPr>
          <w:tab/>
        </w:r>
        <w:r>
          <w:rPr>
            <w:noProof/>
            <w:webHidden/>
          </w:rPr>
          <w:fldChar w:fldCharType="begin"/>
        </w:r>
        <w:r>
          <w:rPr>
            <w:noProof/>
            <w:webHidden/>
          </w:rPr>
          <w:instrText xml:space="preserve"> PAGEREF _Toc180011750 \h </w:instrText>
        </w:r>
        <w:r>
          <w:rPr>
            <w:noProof/>
            <w:webHidden/>
          </w:rPr>
        </w:r>
        <w:r>
          <w:rPr>
            <w:noProof/>
            <w:webHidden/>
          </w:rPr>
          <w:fldChar w:fldCharType="separate"/>
        </w:r>
        <w:r>
          <w:rPr>
            <w:noProof/>
            <w:webHidden/>
          </w:rPr>
          <w:t>40</w:t>
        </w:r>
        <w:r>
          <w:rPr>
            <w:noProof/>
            <w:webHidden/>
          </w:rPr>
          <w:fldChar w:fldCharType="end"/>
        </w:r>
      </w:hyperlink>
    </w:p>
    <w:p w14:paraId="6881B7A7" w14:textId="67FFCD42"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51" w:history="1">
        <w:r w:rsidRPr="002D2A7F">
          <w:rPr>
            <w:rStyle w:val="Hyperlink"/>
            <w:noProof/>
          </w:rPr>
          <w:t>Figure 24. VerifyPlonk function code.</w:t>
        </w:r>
        <w:r>
          <w:rPr>
            <w:noProof/>
            <w:webHidden/>
          </w:rPr>
          <w:tab/>
        </w:r>
        <w:r>
          <w:rPr>
            <w:noProof/>
            <w:webHidden/>
          </w:rPr>
          <w:fldChar w:fldCharType="begin"/>
        </w:r>
        <w:r>
          <w:rPr>
            <w:noProof/>
            <w:webHidden/>
          </w:rPr>
          <w:instrText xml:space="preserve"> PAGEREF _Toc180011751 \h </w:instrText>
        </w:r>
        <w:r>
          <w:rPr>
            <w:noProof/>
            <w:webHidden/>
          </w:rPr>
        </w:r>
        <w:r>
          <w:rPr>
            <w:noProof/>
            <w:webHidden/>
          </w:rPr>
          <w:fldChar w:fldCharType="separate"/>
        </w:r>
        <w:r>
          <w:rPr>
            <w:noProof/>
            <w:webHidden/>
          </w:rPr>
          <w:t>40</w:t>
        </w:r>
        <w:r>
          <w:rPr>
            <w:noProof/>
            <w:webHidden/>
          </w:rPr>
          <w:fldChar w:fldCharType="end"/>
        </w:r>
      </w:hyperlink>
    </w:p>
    <w:p w14:paraId="536F604D" w14:textId="693B4EEC"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52" w:history="1">
        <w:r w:rsidRPr="002D2A7F">
          <w:rPr>
            <w:rStyle w:val="Hyperlink"/>
            <w:noProof/>
          </w:rPr>
          <w:t>Figure 25. VerifyGroth16 function code.</w:t>
        </w:r>
        <w:r>
          <w:rPr>
            <w:noProof/>
            <w:webHidden/>
          </w:rPr>
          <w:tab/>
        </w:r>
        <w:r>
          <w:rPr>
            <w:noProof/>
            <w:webHidden/>
          </w:rPr>
          <w:fldChar w:fldCharType="begin"/>
        </w:r>
        <w:r>
          <w:rPr>
            <w:noProof/>
            <w:webHidden/>
          </w:rPr>
          <w:instrText xml:space="preserve"> PAGEREF _Toc180011752 \h </w:instrText>
        </w:r>
        <w:r>
          <w:rPr>
            <w:noProof/>
            <w:webHidden/>
          </w:rPr>
        </w:r>
        <w:r>
          <w:rPr>
            <w:noProof/>
            <w:webHidden/>
          </w:rPr>
          <w:fldChar w:fldCharType="separate"/>
        </w:r>
        <w:r>
          <w:rPr>
            <w:noProof/>
            <w:webHidden/>
          </w:rPr>
          <w:t>40</w:t>
        </w:r>
        <w:r>
          <w:rPr>
            <w:noProof/>
            <w:webHidden/>
          </w:rPr>
          <w:fldChar w:fldCharType="end"/>
        </w:r>
      </w:hyperlink>
    </w:p>
    <w:p w14:paraId="72CE539E" w14:textId="3DFBDDF2"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53" w:history="1">
        <w:r w:rsidRPr="002D2A7F">
          <w:rPr>
            <w:rStyle w:val="Hyperlink"/>
            <w:noProof/>
          </w:rPr>
          <w:t>Figure 26. VerifyFflonk function code.</w:t>
        </w:r>
        <w:r>
          <w:rPr>
            <w:noProof/>
            <w:webHidden/>
          </w:rPr>
          <w:tab/>
        </w:r>
        <w:r>
          <w:rPr>
            <w:noProof/>
            <w:webHidden/>
          </w:rPr>
          <w:fldChar w:fldCharType="begin"/>
        </w:r>
        <w:r>
          <w:rPr>
            <w:noProof/>
            <w:webHidden/>
          </w:rPr>
          <w:instrText xml:space="preserve"> PAGEREF _Toc180011753 \h </w:instrText>
        </w:r>
        <w:r>
          <w:rPr>
            <w:noProof/>
            <w:webHidden/>
          </w:rPr>
        </w:r>
        <w:r>
          <w:rPr>
            <w:noProof/>
            <w:webHidden/>
          </w:rPr>
          <w:fldChar w:fldCharType="separate"/>
        </w:r>
        <w:r>
          <w:rPr>
            <w:noProof/>
            <w:webHidden/>
          </w:rPr>
          <w:t>40</w:t>
        </w:r>
        <w:r>
          <w:rPr>
            <w:noProof/>
            <w:webHidden/>
          </w:rPr>
          <w:fldChar w:fldCharType="end"/>
        </w:r>
      </w:hyperlink>
    </w:p>
    <w:p w14:paraId="706AD8F2" w14:textId="624A6A92"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54" w:history="1">
        <w:r w:rsidRPr="002D2A7F">
          <w:rPr>
            <w:rStyle w:val="Hyperlink"/>
            <w:noProof/>
          </w:rPr>
          <w:t>Figure 27. NodeJS application createAsset function for creating apartments with energy usage random integer value in apartment smart contract.</w:t>
        </w:r>
        <w:r>
          <w:rPr>
            <w:noProof/>
            <w:webHidden/>
          </w:rPr>
          <w:tab/>
        </w:r>
        <w:r>
          <w:rPr>
            <w:noProof/>
            <w:webHidden/>
          </w:rPr>
          <w:fldChar w:fldCharType="begin"/>
        </w:r>
        <w:r>
          <w:rPr>
            <w:noProof/>
            <w:webHidden/>
          </w:rPr>
          <w:instrText xml:space="preserve"> PAGEREF _Toc180011754 \h </w:instrText>
        </w:r>
        <w:r>
          <w:rPr>
            <w:noProof/>
            <w:webHidden/>
          </w:rPr>
        </w:r>
        <w:r>
          <w:rPr>
            <w:noProof/>
            <w:webHidden/>
          </w:rPr>
          <w:fldChar w:fldCharType="separate"/>
        </w:r>
        <w:r>
          <w:rPr>
            <w:noProof/>
            <w:webHidden/>
          </w:rPr>
          <w:t>41</w:t>
        </w:r>
        <w:r>
          <w:rPr>
            <w:noProof/>
            <w:webHidden/>
          </w:rPr>
          <w:fldChar w:fldCharType="end"/>
        </w:r>
      </w:hyperlink>
    </w:p>
    <w:p w14:paraId="4E11A231" w14:textId="23FA0DB5"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55" w:history="1">
        <w:r w:rsidRPr="002D2A7F">
          <w:rPr>
            <w:rStyle w:val="Hyperlink"/>
            <w:noProof/>
          </w:rPr>
          <w:t>Figure 28. NodeJS application createAsset function for creating apartments with energy usage value equal 0 in energy smart contract.</w:t>
        </w:r>
        <w:r>
          <w:rPr>
            <w:noProof/>
            <w:webHidden/>
          </w:rPr>
          <w:tab/>
        </w:r>
        <w:r>
          <w:rPr>
            <w:noProof/>
            <w:webHidden/>
          </w:rPr>
          <w:fldChar w:fldCharType="begin"/>
        </w:r>
        <w:r>
          <w:rPr>
            <w:noProof/>
            <w:webHidden/>
          </w:rPr>
          <w:instrText xml:space="preserve"> PAGEREF _Toc180011755 \h </w:instrText>
        </w:r>
        <w:r>
          <w:rPr>
            <w:noProof/>
            <w:webHidden/>
          </w:rPr>
        </w:r>
        <w:r>
          <w:rPr>
            <w:noProof/>
            <w:webHidden/>
          </w:rPr>
          <w:fldChar w:fldCharType="separate"/>
        </w:r>
        <w:r>
          <w:rPr>
            <w:noProof/>
            <w:webHidden/>
          </w:rPr>
          <w:t>41</w:t>
        </w:r>
        <w:r>
          <w:rPr>
            <w:noProof/>
            <w:webHidden/>
          </w:rPr>
          <w:fldChar w:fldCharType="end"/>
        </w:r>
      </w:hyperlink>
    </w:p>
    <w:p w14:paraId="15880965" w14:textId="38D9B4F2"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56" w:history="1">
        <w:r w:rsidRPr="002D2A7F">
          <w:rPr>
            <w:rStyle w:val="Hyperlink"/>
            <w:noProof/>
          </w:rPr>
          <w:t>Figure 29. Energy NodeJS application updateAsset triggers the process of fetching energy usage from apartment smart contract.</w:t>
        </w:r>
        <w:r>
          <w:rPr>
            <w:noProof/>
            <w:webHidden/>
          </w:rPr>
          <w:tab/>
        </w:r>
        <w:r>
          <w:rPr>
            <w:noProof/>
            <w:webHidden/>
          </w:rPr>
          <w:fldChar w:fldCharType="begin"/>
        </w:r>
        <w:r>
          <w:rPr>
            <w:noProof/>
            <w:webHidden/>
          </w:rPr>
          <w:instrText xml:space="preserve"> PAGEREF _Toc180011756 \h </w:instrText>
        </w:r>
        <w:r>
          <w:rPr>
            <w:noProof/>
            <w:webHidden/>
          </w:rPr>
        </w:r>
        <w:r>
          <w:rPr>
            <w:noProof/>
            <w:webHidden/>
          </w:rPr>
          <w:fldChar w:fldCharType="separate"/>
        </w:r>
        <w:r>
          <w:rPr>
            <w:noProof/>
            <w:webHidden/>
          </w:rPr>
          <w:t>42</w:t>
        </w:r>
        <w:r>
          <w:rPr>
            <w:noProof/>
            <w:webHidden/>
          </w:rPr>
          <w:fldChar w:fldCharType="end"/>
        </w:r>
      </w:hyperlink>
    </w:p>
    <w:p w14:paraId="1EDD2822" w14:textId="43D6EF0A"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57" w:history="1">
        <w:r w:rsidRPr="002D2A7F">
          <w:rPr>
            <w:rStyle w:val="Hyperlink"/>
            <w:noProof/>
          </w:rPr>
          <w:t>Figure 30. Energy NodeJS application oracleUpdateAsset function.</w:t>
        </w:r>
        <w:r>
          <w:rPr>
            <w:noProof/>
            <w:webHidden/>
          </w:rPr>
          <w:tab/>
        </w:r>
        <w:r>
          <w:rPr>
            <w:noProof/>
            <w:webHidden/>
          </w:rPr>
          <w:fldChar w:fldCharType="begin"/>
        </w:r>
        <w:r>
          <w:rPr>
            <w:noProof/>
            <w:webHidden/>
          </w:rPr>
          <w:instrText xml:space="preserve"> PAGEREF _Toc180011757 \h </w:instrText>
        </w:r>
        <w:r>
          <w:rPr>
            <w:noProof/>
            <w:webHidden/>
          </w:rPr>
        </w:r>
        <w:r>
          <w:rPr>
            <w:noProof/>
            <w:webHidden/>
          </w:rPr>
          <w:fldChar w:fldCharType="separate"/>
        </w:r>
        <w:r>
          <w:rPr>
            <w:noProof/>
            <w:webHidden/>
          </w:rPr>
          <w:t>42</w:t>
        </w:r>
        <w:r>
          <w:rPr>
            <w:noProof/>
            <w:webHidden/>
          </w:rPr>
          <w:fldChar w:fldCharType="end"/>
        </w:r>
      </w:hyperlink>
    </w:p>
    <w:p w14:paraId="25595BEC" w14:textId="213068D8"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58" w:history="1">
        <w:r w:rsidRPr="002D2A7F">
          <w:rPr>
            <w:rStyle w:val="Hyperlink"/>
            <w:noProof/>
          </w:rPr>
          <w:t>Figure 31. Energy NodeJS application CallOracle function.</w:t>
        </w:r>
        <w:r>
          <w:rPr>
            <w:noProof/>
            <w:webHidden/>
          </w:rPr>
          <w:tab/>
        </w:r>
        <w:r>
          <w:rPr>
            <w:noProof/>
            <w:webHidden/>
          </w:rPr>
          <w:fldChar w:fldCharType="begin"/>
        </w:r>
        <w:r>
          <w:rPr>
            <w:noProof/>
            <w:webHidden/>
          </w:rPr>
          <w:instrText xml:space="preserve"> PAGEREF _Toc180011758 \h </w:instrText>
        </w:r>
        <w:r>
          <w:rPr>
            <w:noProof/>
            <w:webHidden/>
          </w:rPr>
        </w:r>
        <w:r>
          <w:rPr>
            <w:noProof/>
            <w:webHidden/>
          </w:rPr>
          <w:fldChar w:fldCharType="separate"/>
        </w:r>
        <w:r>
          <w:rPr>
            <w:noProof/>
            <w:webHidden/>
          </w:rPr>
          <w:t>42</w:t>
        </w:r>
        <w:r>
          <w:rPr>
            <w:noProof/>
            <w:webHidden/>
          </w:rPr>
          <w:fldChar w:fldCharType="end"/>
        </w:r>
      </w:hyperlink>
    </w:p>
    <w:p w14:paraId="70282FB8" w14:textId="1F72D4B0"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59" w:history="1">
        <w:r w:rsidRPr="002D2A7F">
          <w:rPr>
            <w:rStyle w:val="Hyperlink"/>
            <w:noProof/>
          </w:rPr>
          <w:t>Figure 32. Energy smart contract OracleUpdateAsset function.</w:t>
        </w:r>
        <w:r>
          <w:rPr>
            <w:noProof/>
            <w:webHidden/>
          </w:rPr>
          <w:tab/>
        </w:r>
        <w:r>
          <w:rPr>
            <w:noProof/>
            <w:webHidden/>
          </w:rPr>
          <w:fldChar w:fldCharType="begin"/>
        </w:r>
        <w:r>
          <w:rPr>
            <w:noProof/>
            <w:webHidden/>
          </w:rPr>
          <w:instrText xml:space="preserve"> PAGEREF _Toc180011759 \h </w:instrText>
        </w:r>
        <w:r>
          <w:rPr>
            <w:noProof/>
            <w:webHidden/>
          </w:rPr>
        </w:r>
        <w:r>
          <w:rPr>
            <w:noProof/>
            <w:webHidden/>
          </w:rPr>
          <w:fldChar w:fldCharType="separate"/>
        </w:r>
        <w:r>
          <w:rPr>
            <w:noProof/>
            <w:webHidden/>
          </w:rPr>
          <w:t>43</w:t>
        </w:r>
        <w:r>
          <w:rPr>
            <w:noProof/>
            <w:webHidden/>
          </w:rPr>
          <w:fldChar w:fldCharType="end"/>
        </w:r>
      </w:hyperlink>
    </w:p>
    <w:p w14:paraId="50BB8E85" w14:textId="2D7FC60A"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60" w:history="1">
        <w:r w:rsidRPr="002D2A7F">
          <w:rPr>
            <w:rStyle w:val="Hyperlink"/>
            <w:noProof/>
          </w:rPr>
          <w:t>Figure 33. Apartment smart contract CreateAsset function terminal output.</w:t>
        </w:r>
        <w:r>
          <w:rPr>
            <w:noProof/>
            <w:webHidden/>
          </w:rPr>
          <w:tab/>
        </w:r>
        <w:r>
          <w:rPr>
            <w:noProof/>
            <w:webHidden/>
          </w:rPr>
          <w:fldChar w:fldCharType="begin"/>
        </w:r>
        <w:r>
          <w:rPr>
            <w:noProof/>
            <w:webHidden/>
          </w:rPr>
          <w:instrText xml:space="preserve"> PAGEREF _Toc180011760 \h </w:instrText>
        </w:r>
        <w:r>
          <w:rPr>
            <w:noProof/>
            <w:webHidden/>
          </w:rPr>
        </w:r>
        <w:r>
          <w:rPr>
            <w:noProof/>
            <w:webHidden/>
          </w:rPr>
          <w:fldChar w:fldCharType="separate"/>
        </w:r>
        <w:r>
          <w:rPr>
            <w:noProof/>
            <w:webHidden/>
          </w:rPr>
          <w:t>43</w:t>
        </w:r>
        <w:r>
          <w:rPr>
            <w:noProof/>
            <w:webHidden/>
          </w:rPr>
          <w:fldChar w:fldCharType="end"/>
        </w:r>
      </w:hyperlink>
    </w:p>
    <w:p w14:paraId="465754B7" w14:textId="3C7CCB85"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61" w:history="1">
        <w:r w:rsidRPr="002D2A7F">
          <w:rPr>
            <w:rStyle w:val="Hyperlink"/>
            <w:noProof/>
          </w:rPr>
          <w:t>Figure 34. Energy smart contract function CreateAsset with EnergyUsage attribute equals 0.</w:t>
        </w:r>
        <w:r>
          <w:rPr>
            <w:noProof/>
            <w:webHidden/>
          </w:rPr>
          <w:tab/>
        </w:r>
        <w:r>
          <w:rPr>
            <w:noProof/>
            <w:webHidden/>
          </w:rPr>
          <w:fldChar w:fldCharType="begin"/>
        </w:r>
        <w:r>
          <w:rPr>
            <w:noProof/>
            <w:webHidden/>
          </w:rPr>
          <w:instrText xml:space="preserve"> PAGEREF _Toc180011761 \h </w:instrText>
        </w:r>
        <w:r>
          <w:rPr>
            <w:noProof/>
            <w:webHidden/>
          </w:rPr>
        </w:r>
        <w:r>
          <w:rPr>
            <w:noProof/>
            <w:webHidden/>
          </w:rPr>
          <w:fldChar w:fldCharType="separate"/>
        </w:r>
        <w:r>
          <w:rPr>
            <w:noProof/>
            <w:webHidden/>
          </w:rPr>
          <w:t>44</w:t>
        </w:r>
        <w:r>
          <w:rPr>
            <w:noProof/>
            <w:webHidden/>
          </w:rPr>
          <w:fldChar w:fldCharType="end"/>
        </w:r>
      </w:hyperlink>
    </w:p>
    <w:p w14:paraId="1F59C680" w14:textId="5EF4106D"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62" w:history="1">
        <w:r w:rsidRPr="002D2A7F">
          <w:rPr>
            <w:rStyle w:val="Hyperlink"/>
            <w:noProof/>
          </w:rPr>
          <w:t>Figure 35. Energy smart contract UpdateAsset function output.</w:t>
        </w:r>
        <w:r>
          <w:rPr>
            <w:noProof/>
            <w:webHidden/>
          </w:rPr>
          <w:tab/>
        </w:r>
        <w:r>
          <w:rPr>
            <w:noProof/>
            <w:webHidden/>
          </w:rPr>
          <w:fldChar w:fldCharType="begin"/>
        </w:r>
        <w:r>
          <w:rPr>
            <w:noProof/>
            <w:webHidden/>
          </w:rPr>
          <w:instrText xml:space="preserve"> PAGEREF _Toc180011762 \h </w:instrText>
        </w:r>
        <w:r>
          <w:rPr>
            <w:noProof/>
            <w:webHidden/>
          </w:rPr>
        </w:r>
        <w:r>
          <w:rPr>
            <w:noProof/>
            <w:webHidden/>
          </w:rPr>
          <w:fldChar w:fldCharType="separate"/>
        </w:r>
        <w:r>
          <w:rPr>
            <w:noProof/>
            <w:webHidden/>
          </w:rPr>
          <w:t>44</w:t>
        </w:r>
        <w:r>
          <w:rPr>
            <w:noProof/>
            <w:webHidden/>
          </w:rPr>
          <w:fldChar w:fldCharType="end"/>
        </w:r>
      </w:hyperlink>
    </w:p>
    <w:p w14:paraId="5220E40E" w14:textId="7922588D"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63" w:history="1">
        <w:r w:rsidRPr="002D2A7F">
          <w:rPr>
            <w:rStyle w:val="Hyperlink"/>
            <w:noProof/>
          </w:rPr>
          <w:t>Figure 36. Energy smart contract UpdateAsset terminal output execution showing the asset with the lowest latency verifying with the Plonk protocol.</w:t>
        </w:r>
        <w:r>
          <w:rPr>
            <w:noProof/>
            <w:webHidden/>
          </w:rPr>
          <w:tab/>
        </w:r>
        <w:r>
          <w:rPr>
            <w:noProof/>
            <w:webHidden/>
          </w:rPr>
          <w:fldChar w:fldCharType="begin"/>
        </w:r>
        <w:r>
          <w:rPr>
            <w:noProof/>
            <w:webHidden/>
          </w:rPr>
          <w:instrText xml:space="preserve"> PAGEREF _Toc180011763 \h </w:instrText>
        </w:r>
        <w:r>
          <w:rPr>
            <w:noProof/>
            <w:webHidden/>
          </w:rPr>
        </w:r>
        <w:r>
          <w:rPr>
            <w:noProof/>
            <w:webHidden/>
          </w:rPr>
          <w:fldChar w:fldCharType="separate"/>
        </w:r>
        <w:r>
          <w:rPr>
            <w:noProof/>
            <w:webHidden/>
          </w:rPr>
          <w:t>45</w:t>
        </w:r>
        <w:r>
          <w:rPr>
            <w:noProof/>
            <w:webHidden/>
          </w:rPr>
          <w:fldChar w:fldCharType="end"/>
        </w:r>
      </w:hyperlink>
    </w:p>
    <w:p w14:paraId="52D9D8D5" w14:textId="4B75EEF3"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64" w:history="1">
        <w:r w:rsidRPr="002D2A7F">
          <w:rPr>
            <w:rStyle w:val="Hyperlink"/>
            <w:noProof/>
          </w:rPr>
          <w:t>Figure 37. Energy smart contract UpdateAsset terminal output execution showing the asset with the highest latency verifying with the Plonk protocol.</w:t>
        </w:r>
        <w:r>
          <w:rPr>
            <w:noProof/>
            <w:webHidden/>
          </w:rPr>
          <w:tab/>
        </w:r>
        <w:r>
          <w:rPr>
            <w:noProof/>
            <w:webHidden/>
          </w:rPr>
          <w:fldChar w:fldCharType="begin"/>
        </w:r>
        <w:r>
          <w:rPr>
            <w:noProof/>
            <w:webHidden/>
          </w:rPr>
          <w:instrText xml:space="preserve"> PAGEREF _Toc180011764 \h </w:instrText>
        </w:r>
        <w:r>
          <w:rPr>
            <w:noProof/>
            <w:webHidden/>
          </w:rPr>
        </w:r>
        <w:r>
          <w:rPr>
            <w:noProof/>
            <w:webHidden/>
          </w:rPr>
          <w:fldChar w:fldCharType="separate"/>
        </w:r>
        <w:r>
          <w:rPr>
            <w:noProof/>
            <w:webHidden/>
          </w:rPr>
          <w:t>45</w:t>
        </w:r>
        <w:r>
          <w:rPr>
            <w:noProof/>
            <w:webHidden/>
          </w:rPr>
          <w:fldChar w:fldCharType="end"/>
        </w:r>
      </w:hyperlink>
    </w:p>
    <w:p w14:paraId="0A6044DD" w14:textId="227C1C88"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65" w:history="1">
        <w:r w:rsidRPr="002D2A7F">
          <w:rPr>
            <w:rStyle w:val="Hyperlink"/>
            <w:noProof/>
          </w:rPr>
          <w:t>Figure 38. Energy smart contract UpdateAsset terminal output summary using the Plonk protocol.</w:t>
        </w:r>
        <w:r>
          <w:rPr>
            <w:noProof/>
            <w:webHidden/>
          </w:rPr>
          <w:tab/>
        </w:r>
        <w:r>
          <w:rPr>
            <w:noProof/>
            <w:webHidden/>
          </w:rPr>
          <w:fldChar w:fldCharType="begin"/>
        </w:r>
        <w:r>
          <w:rPr>
            <w:noProof/>
            <w:webHidden/>
          </w:rPr>
          <w:instrText xml:space="preserve"> PAGEREF _Toc180011765 \h </w:instrText>
        </w:r>
        <w:r>
          <w:rPr>
            <w:noProof/>
            <w:webHidden/>
          </w:rPr>
        </w:r>
        <w:r>
          <w:rPr>
            <w:noProof/>
            <w:webHidden/>
          </w:rPr>
          <w:fldChar w:fldCharType="separate"/>
        </w:r>
        <w:r>
          <w:rPr>
            <w:noProof/>
            <w:webHidden/>
          </w:rPr>
          <w:t>45</w:t>
        </w:r>
        <w:r>
          <w:rPr>
            <w:noProof/>
            <w:webHidden/>
          </w:rPr>
          <w:fldChar w:fldCharType="end"/>
        </w:r>
      </w:hyperlink>
    </w:p>
    <w:p w14:paraId="2A3E91D3" w14:textId="70F9DBBF"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66" w:history="1">
        <w:r w:rsidRPr="002D2A7F">
          <w:rPr>
            <w:rStyle w:val="Hyperlink"/>
            <w:noProof/>
          </w:rPr>
          <w:t>Figure 39. Energy smart contract UpdateAsset terminal output execution showing the asset with the lowest latency verifying with the Groth16 protocol.</w:t>
        </w:r>
        <w:r>
          <w:rPr>
            <w:noProof/>
            <w:webHidden/>
          </w:rPr>
          <w:tab/>
        </w:r>
        <w:r>
          <w:rPr>
            <w:noProof/>
            <w:webHidden/>
          </w:rPr>
          <w:fldChar w:fldCharType="begin"/>
        </w:r>
        <w:r>
          <w:rPr>
            <w:noProof/>
            <w:webHidden/>
          </w:rPr>
          <w:instrText xml:space="preserve"> PAGEREF _Toc180011766 \h </w:instrText>
        </w:r>
        <w:r>
          <w:rPr>
            <w:noProof/>
            <w:webHidden/>
          </w:rPr>
        </w:r>
        <w:r>
          <w:rPr>
            <w:noProof/>
            <w:webHidden/>
          </w:rPr>
          <w:fldChar w:fldCharType="separate"/>
        </w:r>
        <w:r>
          <w:rPr>
            <w:noProof/>
            <w:webHidden/>
          </w:rPr>
          <w:t>45</w:t>
        </w:r>
        <w:r>
          <w:rPr>
            <w:noProof/>
            <w:webHidden/>
          </w:rPr>
          <w:fldChar w:fldCharType="end"/>
        </w:r>
      </w:hyperlink>
    </w:p>
    <w:p w14:paraId="3D6D26B1" w14:textId="53E1605E"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67" w:history="1">
        <w:r w:rsidRPr="002D2A7F">
          <w:rPr>
            <w:rStyle w:val="Hyperlink"/>
            <w:noProof/>
          </w:rPr>
          <w:t>Figure 40. Energy smart contract UpdateAsset terminal output execution showing the asset with the highest latency verifying with the Groth16 protocol.</w:t>
        </w:r>
        <w:r>
          <w:rPr>
            <w:noProof/>
            <w:webHidden/>
          </w:rPr>
          <w:tab/>
        </w:r>
        <w:r>
          <w:rPr>
            <w:noProof/>
            <w:webHidden/>
          </w:rPr>
          <w:fldChar w:fldCharType="begin"/>
        </w:r>
        <w:r>
          <w:rPr>
            <w:noProof/>
            <w:webHidden/>
          </w:rPr>
          <w:instrText xml:space="preserve"> PAGEREF _Toc180011767 \h </w:instrText>
        </w:r>
        <w:r>
          <w:rPr>
            <w:noProof/>
            <w:webHidden/>
          </w:rPr>
        </w:r>
        <w:r>
          <w:rPr>
            <w:noProof/>
            <w:webHidden/>
          </w:rPr>
          <w:fldChar w:fldCharType="separate"/>
        </w:r>
        <w:r>
          <w:rPr>
            <w:noProof/>
            <w:webHidden/>
          </w:rPr>
          <w:t>45</w:t>
        </w:r>
        <w:r>
          <w:rPr>
            <w:noProof/>
            <w:webHidden/>
          </w:rPr>
          <w:fldChar w:fldCharType="end"/>
        </w:r>
      </w:hyperlink>
    </w:p>
    <w:p w14:paraId="1F722261" w14:textId="6A123ACC"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68" w:history="1">
        <w:r w:rsidRPr="002D2A7F">
          <w:rPr>
            <w:rStyle w:val="Hyperlink"/>
            <w:noProof/>
          </w:rPr>
          <w:t>Figure 41. Energy smart contract UpdateAsset terminal output summary using the Groth16 protocol.</w:t>
        </w:r>
        <w:r>
          <w:rPr>
            <w:noProof/>
            <w:webHidden/>
          </w:rPr>
          <w:tab/>
        </w:r>
        <w:r>
          <w:rPr>
            <w:noProof/>
            <w:webHidden/>
          </w:rPr>
          <w:fldChar w:fldCharType="begin"/>
        </w:r>
        <w:r>
          <w:rPr>
            <w:noProof/>
            <w:webHidden/>
          </w:rPr>
          <w:instrText xml:space="preserve"> PAGEREF _Toc180011768 \h </w:instrText>
        </w:r>
        <w:r>
          <w:rPr>
            <w:noProof/>
            <w:webHidden/>
          </w:rPr>
        </w:r>
        <w:r>
          <w:rPr>
            <w:noProof/>
            <w:webHidden/>
          </w:rPr>
          <w:fldChar w:fldCharType="separate"/>
        </w:r>
        <w:r>
          <w:rPr>
            <w:noProof/>
            <w:webHidden/>
          </w:rPr>
          <w:t>46</w:t>
        </w:r>
        <w:r>
          <w:rPr>
            <w:noProof/>
            <w:webHidden/>
          </w:rPr>
          <w:fldChar w:fldCharType="end"/>
        </w:r>
      </w:hyperlink>
    </w:p>
    <w:p w14:paraId="789DA10D" w14:textId="4B867709"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69" w:history="1">
        <w:r w:rsidRPr="002D2A7F">
          <w:rPr>
            <w:rStyle w:val="Hyperlink"/>
            <w:noProof/>
          </w:rPr>
          <w:t>Figure 42. Energy smart contract UpdateAsset terminal output execution showing the asset with the lowest latency verifying with the Fflonk protocol.</w:t>
        </w:r>
        <w:r>
          <w:rPr>
            <w:noProof/>
            <w:webHidden/>
          </w:rPr>
          <w:tab/>
        </w:r>
        <w:r>
          <w:rPr>
            <w:noProof/>
            <w:webHidden/>
          </w:rPr>
          <w:fldChar w:fldCharType="begin"/>
        </w:r>
        <w:r>
          <w:rPr>
            <w:noProof/>
            <w:webHidden/>
          </w:rPr>
          <w:instrText xml:space="preserve"> PAGEREF _Toc180011769 \h </w:instrText>
        </w:r>
        <w:r>
          <w:rPr>
            <w:noProof/>
            <w:webHidden/>
          </w:rPr>
        </w:r>
        <w:r>
          <w:rPr>
            <w:noProof/>
            <w:webHidden/>
          </w:rPr>
          <w:fldChar w:fldCharType="separate"/>
        </w:r>
        <w:r>
          <w:rPr>
            <w:noProof/>
            <w:webHidden/>
          </w:rPr>
          <w:t>46</w:t>
        </w:r>
        <w:r>
          <w:rPr>
            <w:noProof/>
            <w:webHidden/>
          </w:rPr>
          <w:fldChar w:fldCharType="end"/>
        </w:r>
      </w:hyperlink>
    </w:p>
    <w:p w14:paraId="52386A4E" w14:textId="51971C9A"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70" w:history="1">
        <w:r w:rsidRPr="002D2A7F">
          <w:rPr>
            <w:rStyle w:val="Hyperlink"/>
            <w:noProof/>
          </w:rPr>
          <w:t>Figure 43. Energy smart contract UpdateAsset terminal output execution showing the asset with the highest latency verifying with the Fflonk protocol.</w:t>
        </w:r>
        <w:r>
          <w:rPr>
            <w:noProof/>
            <w:webHidden/>
          </w:rPr>
          <w:tab/>
        </w:r>
        <w:r>
          <w:rPr>
            <w:noProof/>
            <w:webHidden/>
          </w:rPr>
          <w:fldChar w:fldCharType="begin"/>
        </w:r>
        <w:r>
          <w:rPr>
            <w:noProof/>
            <w:webHidden/>
          </w:rPr>
          <w:instrText xml:space="preserve"> PAGEREF _Toc180011770 \h </w:instrText>
        </w:r>
        <w:r>
          <w:rPr>
            <w:noProof/>
            <w:webHidden/>
          </w:rPr>
        </w:r>
        <w:r>
          <w:rPr>
            <w:noProof/>
            <w:webHidden/>
          </w:rPr>
          <w:fldChar w:fldCharType="separate"/>
        </w:r>
        <w:r>
          <w:rPr>
            <w:noProof/>
            <w:webHidden/>
          </w:rPr>
          <w:t>46</w:t>
        </w:r>
        <w:r>
          <w:rPr>
            <w:noProof/>
            <w:webHidden/>
          </w:rPr>
          <w:fldChar w:fldCharType="end"/>
        </w:r>
      </w:hyperlink>
    </w:p>
    <w:p w14:paraId="59531278" w14:textId="52731BAB"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71" w:history="1">
        <w:r w:rsidRPr="002D2A7F">
          <w:rPr>
            <w:rStyle w:val="Hyperlink"/>
            <w:noProof/>
          </w:rPr>
          <w:t>Figure 44. Energy smart contract UpdateAsset terminal output summary using the Fflonk protocol.</w:t>
        </w:r>
        <w:r>
          <w:rPr>
            <w:noProof/>
            <w:webHidden/>
          </w:rPr>
          <w:tab/>
        </w:r>
        <w:r>
          <w:rPr>
            <w:noProof/>
            <w:webHidden/>
          </w:rPr>
          <w:fldChar w:fldCharType="begin"/>
        </w:r>
        <w:r>
          <w:rPr>
            <w:noProof/>
            <w:webHidden/>
          </w:rPr>
          <w:instrText xml:space="preserve"> PAGEREF _Toc180011771 \h </w:instrText>
        </w:r>
        <w:r>
          <w:rPr>
            <w:noProof/>
            <w:webHidden/>
          </w:rPr>
        </w:r>
        <w:r>
          <w:rPr>
            <w:noProof/>
            <w:webHidden/>
          </w:rPr>
          <w:fldChar w:fldCharType="separate"/>
        </w:r>
        <w:r>
          <w:rPr>
            <w:noProof/>
            <w:webHidden/>
          </w:rPr>
          <w:t>46</w:t>
        </w:r>
        <w:r>
          <w:rPr>
            <w:noProof/>
            <w:webHidden/>
          </w:rPr>
          <w:fldChar w:fldCharType="end"/>
        </w:r>
      </w:hyperlink>
    </w:p>
    <w:p w14:paraId="62F86128" w14:textId="3B015DD5"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72" w:history="1">
        <w:r w:rsidRPr="002D2A7F">
          <w:rPr>
            <w:rStyle w:val="Hyperlink"/>
            <w:noProof/>
          </w:rPr>
          <w:t>Figure 45. OracleUpdateAsset terminal output execution with Accuweather API attribute TypeID equals 0.</w:t>
        </w:r>
        <w:r>
          <w:rPr>
            <w:noProof/>
            <w:webHidden/>
          </w:rPr>
          <w:tab/>
        </w:r>
        <w:r>
          <w:rPr>
            <w:noProof/>
            <w:webHidden/>
          </w:rPr>
          <w:fldChar w:fldCharType="begin"/>
        </w:r>
        <w:r>
          <w:rPr>
            <w:noProof/>
            <w:webHidden/>
          </w:rPr>
          <w:instrText xml:space="preserve"> PAGEREF _Toc180011772 \h </w:instrText>
        </w:r>
        <w:r>
          <w:rPr>
            <w:noProof/>
            <w:webHidden/>
          </w:rPr>
        </w:r>
        <w:r>
          <w:rPr>
            <w:noProof/>
            <w:webHidden/>
          </w:rPr>
          <w:fldChar w:fldCharType="separate"/>
        </w:r>
        <w:r>
          <w:rPr>
            <w:noProof/>
            <w:webHidden/>
          </w:rPr>
          <w:t>47</w:t>
        </w:r>
        <w:r>
          <w:rPr>
            <w:noProof/>
            <w:webHidden/>
          </w:rPr>
          <w:fldChar w:fldCharType="end"/>
        </w:r>
      </w:hyperlink>
    </w:p>
    <w:p w14:paraId="6DB41405" w14:textId="5325AAC7" w:rsidR="004342ED" w:rsidRDefault="004342ED">
      <w:pPr>
        <w:pStyle w:val="TableofFigures"/>
        <w:tabs>
          <w:tab w:val="right" w:leader="dot" w:pos="9628"/>
        </w:tabs>
        <w:rPr>
          <w:rFonts w:eastAsiaTheme="minorEastAsia" w:cstheme="minorBidi"/>
          <w:b w:val="0"/>
          <w:bCs w:val="0"/>
          <w:noProof/>
          <w:sz w:val="24"/>
          <w:szCs w:val="24"/>
          <w:lang w:eastAsia="en-GB"/>
        </w:rPr>
      </w:pPr>
      <w:hyperlink w:anchor="_Toc180011773" w:history="1">
        <w:r w:rsidRPr="002D2A7F">
          <w:rPr>
            <w:rStyle w:val="Hyperlink"/>
            <w:noProof/>
          </w:rPr>
          <w:t>Figure 46. OracleUpdateAsset terminal output execution with Accuweather API attribute TypeID equals 1.</w:t>
        </w:r>
        <w:r>
          <w:rPr>
            <w:noProof/>
            <w:webHidden/>
          </w:rPr>
          <w:tab/>
        </w:r>
        <w:r>
          <w:rPr>
            <w:noProof/>
            <w:webHidden/>
          </w:rPr>
          <w:fldChar w:fldCharType="begin"/>
        </w:r>
        <w:r>
          <w:rPr>
            <w:noProof/>
            <w:webHidden/>
          </w:rPr>
          <w:instrText xml:space="preserve"> PAGEREF _Toc180011773 \h </w:instrText>
        </w:r>
        <w:r>
          <w:rPr>
            <w:noProof/>
            <w:webHidden/>
          </w:rPr>
        </w:r>
        <w:r>
          <w:rPr>
            <w:noProof/>
            <w:webHidden/>
          </w:rPr>
          <w:fldChar w:fldCharType="separate"/>
        </w:r>
        <w:r>
          <w:rPr>
            <w:noProof/>
            <w:webHidden/>
          </w:rPr>
          <w:t>47</w:t>
        </w:r>
        <w:r>
          <w:rPr>
            <w:noProof/>
            <w:webHidden/>
          </w:rPr>
          <w:fldChar w:fldCharType="end"/>
        </w:r>
      </w:hyperlink>
    </w:p>
    <w:p w14:paraId="4E041F9D" w14:textId="3070F183" w:rsidR="00CA73AC" w:rsidRDefault="004342ED" w:rsidP="007B3C24">
      <w:r>
        <w:fldChar w:fldCharType="end"/>
      </w:r>
    </w:p>
    <w:p w14:paraId="5EB9F749" w14:textId="63AACB85" w:rsidR="007B3C24" w:rsidRDefault="007B3C24">
      <w:r>
        <w:br w:type="page"/>
      </w:r>
    </w:p>
    <w:p w14:paraId="500F8B1A" w14:textId="4162B649" w:rsidR="00865055" w:rsidRPr="00856E7B" w:rsidRDefault="00FE4AC6" w:rsidP="00856E7B">
      <w:pPr>
        <w:pStyle w:val="Heading1"/>
        <w:rPr>
          <w:color w:val="000000" w:themeColor="text1"/>
        </w:rPr>
      </w:pPr>
      <w:bookmarkStart w:id="1" w:name="_Toc180011775"/>
      <w:r>
        <w:rPr>
          <w:color w:val="000000" w:themeColor="text1"/>
        </w:rPr>
        <w:lastRenderedPageBreak/>
        <w:t>Abstract</w:t>
      </w:r>
      <w:bookmarkEnd w:id="1"/>
    </w:p>
    <w:p w14:paraId="7A22C046" w14:textId="1E2ED938" w:rsidR="00CE2716" w:rsidRDefault="003F6666" w:rsidP="00081BC8">
      <w:pPr>
        <w:jc w:val="both"/>
      </w:pPr>
      <w:r w:rsidRPr="003F6666">
        <w:t xml:space="preserve">As an emergent concept, a smart city represents a way to organise and improve the use of resources. Optimising time and energy or providing health services with better performance can comfort its inhabitants. Additionally, a smart city’s resource management positively impacts the environment. Internet of Things, wearable devices, and sensors create an ecosystem where data is constantly generated, shared, and analysed to make decisions. However, these benefits also represent the challenge of information management. Anonymity, confidentiality, integrity, and information availability are paramount for smart cities. </w:t>
      </w:r>
      <w:r w:rsidR="00BD41BC">
        <w:t xml:space="preserve">By testing three different proof verification protocols, Plonk, Groth16 and </w:t>
      </w:r>
      <w:proofErr w:type="spellStart"/>
      <w:r w:rsidR="00BD41BC">
        <w:t>Fflonk</w:t>
      </w:r>
      <w:proofErr w:type="spellEnd"/>
      <w:r w:rsidR="00BD41BC">
        <w:t>, t</w:t>
      </w:r>
      <w:r w:rsidRPr="003F6666">
        <w:t>his research aims at implementing a ZKP</w:t>
      </w:r>
      <w:r w:rsidR="00B63D59">
        <w:t>s</w:t>
      </w:r>
      <w:r w:rsidRPr="003F6666">
        <w:t>-based piece of software (gateway) to interconnect more than one</w:t>
      </w:r>
      <w:r w:rsidR="00BD41BC">
        <w:t xml:space="preserve"> </w:t>
      </w:r>
      <w:proofErr w:type="spellStart"/>
      <w:r w:rsidR="00BD41BC">
        <w:t>chaincode</w:t>
      </w:r>
      <w:proofErr w:type="spellEnd"/>
      <w:r w:rsidR="00BD41BC">
        <w:t xml:space="preserve"> (smart contract) </w:t>
      </w:r>
      <w:r w:rsidR="00BD41BC" w:rsidRPr="003F6666">
        <w:t>for sharing information</w:t>
      </w:r>
      <w:r w:rsidR="00BD41BC">
        <w:t>, running on the same</w:t>
      </w:r>
      <w:r w:rsidRPr="003F6666">
        <w:t xml:space="preserve"> Hyperledger Fabric</w:t>
      </w:r>
      <w:r w:rsidR="00CD4B9A">
        <w:t xml:space="preserve"> (Fabric)</w:t>
      </w:r>
      <w:r w:rsidRPr="003F6666">
        <w:t xml:space="preserve"> blockchain. This study will also focus on unveiling the advantages and disadvantages of sharing information in a smart city environment.</w:t>
      </w:r>
    </w:p>
    <w:p w14:paraId="36257EF2" w14:textId="77777777" w:rsidR="00577865" w:rsidRDefault="00577865" w:rsidP="00081BC8">
      <w:pPr>
        <w:jc w:val="both"/>
      </w:pPr>
    </w:p>
    <w:p w14:paraId="2E2180F3" w14:textId="73B2B822" w:rsidR="00970C86" w:rsidRDefault="00970C86" w:rsidP="00081BC8">
      <w:pPr>
        <w:jc w:val="both"/>
      </w:pPr>
      <w:r>
        <w:t>After running three tests, one for each protocol, t</w:t>
      </w:r>
      <w:r>
        <w:t xml:space="preserve">he results </w:t>
      </w:r>
      <w:r>
        <w:t xml:space="preserve">have </w:t>
      </w:r>
      <w:r>
        <w:t>shown</w:t>
      </w:r>
      <w:r>
        <w:t xml:space="preserve"> that</w:t>
      </w:r>
      <w:r w:rsidR="000B6DF3">
        <w:t xml:space="preserve"> the novel</w:t>
      </w:r>
      <w:r>
        <w:t xml:space="preserve"> </w:t>
      </w:r>
      <w:proofErr w:type="spellStart"/>
      <w:r>
        <w:t>Fflonk</w:t>
      </w:r>
      <w:proofErr w:type="spellEnd"/>
      <w:r>
        <w:t xml:space="preserve"> </w:t>
      </w:r>
      <w:r w:rsidR="000B6DF3">
        <w:t xml:space="preserve">protocol </w:t>
      </w:r>
      <w:r>
        <w:t xml:space="preserve">performs better, with a latency average time of </w:t>
      </w:r>
      <w:r>
        <w:t>20.535 milliseconds</w:t>
      </w:r>
      <w:r>
        <w:t xml:space="preserve"> to verify each query. Groth16 with 22.523 </w:t>
      </w:r>
      <w:r w:rsidR="005D3A8C">
        <w:t xml:space="preserve">milliseconds </w:t>
      </w:r>
      <w:r>
        <w:t xml:space="preserve">and </w:t>
      </w:r>
      <w:r w:rsidR="005D3A8C">
        <w:t>P</w:t>
      </w:r>
      <w:r>
        <w:t>lonk with 24.35</w:t>
      </w:r>
      <w:r w:rsidR="005D3A8C">
        <w:t xml:space="preserve"> milliseconds</w:t>
      </w:r>
      <w:r>
        <w:t xml:space="preserve"> followed in that order.  </w:t>
      </w:r>
    </w:p>
    <w:p w14:paraId="781CED60" w14:textId="77777777" w:rsidR="00CD4B9A" w:rsidRDefault="00CD4B9A" w:rsidP="00081BC8">
      <w:pPr>
        <w:jc w:val="both"/>
      </w:pPr>
    </w:p>
    <w:p w14:paraId="01557D97" w14:textId="4ED055CB" w:rsidR="00E1311C" w:rsidRDefault="00CD4B9A" w:rsidP="00081BC8">
      <w:pPr>
        <w:jc w:val="both"/>
      </w:pPr>
      <w:r w:rsidRPr="00D7143A">
        <w:t xml:space="preserve">The Fabric blockchain smart contracts, the Node.js gateway application and the three ZKPs protocols set-up, </w:t>
      </w:r>
      <w:r w:rsidR="00D7143A">
        <w:t xml:space="preserve">Groth16, </w:t>
      </w:r>
      <w:r w:rsidRPr="00D7143A">
        <w:t>Plonk</w:t>
      </w:r>
      <w:r w:rsidR="00D7143A">
        <w:t xml:space="preserve"> and</w:t>
      </w:r>
      <w:r w:rsidRPr="00D7143A">
        <w:t xml:space="preserve"> </w:t>
      </w:r>
      <w:proofErr w:type="spellStart"/>
      <w:r w:rsidRPr="00D7143A">
        <w:t>Fflonk</w:t>
      </w:r>
      <w:proofErr w:type="spellEnd"/>
      <w:r w:rsidR="004D3A93">
        <w:t>,</w:t>
      </w:r>
      <w:r w:rsidRPr="00D7143A">
        <w:t xml:space="preserve"> used in this dissertation, are version-controlled and available on GitHub</w:t>
      </w:r>
      <w:r w:rsidR="00035A69">
        <w:rPr>
          <w:rStyle w:val="FootnoteReference"/>
        </w:rPr>
        <w:footnoteReference w:id="1"/>
      </w:r>
      <w:r w:rsidR="00732BE7">
        <w:t>.</w:t>
      </w:r>
      <w:r w:rsidRPr="00D7143A">
        <w:t xml:space="preserve"> </w:t>
      </w:r>
    </w:p>
    <w:p w14:paraId="443560D3" w14:textId="4A7D1805" w:rsidR="00CD4B9A" w:rsidRPr="00D7143A" w:rsidRDefault="00E1311C" w:rsidP="00E1311C">
      <w:r>
        <w:br w:type="page"/>
      </w:r>
    </w:p>
    <w:p w14:paraId="7941014C" w14:textId="1605DE02" w:rsidR="00FE4AC6" w:rsidRDefault="00FE4AC6" w:rsidP="002B463E">
      <w:pPr>
        <w:pStyle w:val="Heading1"/>
        <w:numPr>
          <w:ilvl w:val="0"/>
          <w:numId w:val="6"/>
        </w:numPr>
        <w:rPr>
          <w:color w:val="000000" w:themeColor="text1"/>
        </w:rPr>
      </w:pPr>
      <w:bookmarkStart w:id="2" w:name="_Toc180011776"/>
      <w:r>
        <w:rPr>
          <w:color w:val="000000" w:themeColor="text1"/>
        </w:rPr>
        <w:lastRenderedPageBreak/>
        <w:t>Introduc</w:t>
      </w:r>
      <w:r w:rsidR="00F90532">
        <w:rPr>
          <w:color w:val="000000" w:themeColor="text1"/>
        </w:rPr>
        <w:t>tion</w:t>
      </w:r>
      <w:bookmarkEnd w:id="2"/>
    </w:p>
    <w:p w14:paraId="14C2C1C1" w14:textId="1D38BBB5" w:rsidR="00591576" w:rsidRDefault="00591576" w:rsidP="00591576">
      <w:pPr>
        <w:jc w:val="both"/>
      </w:pPr>
      <w:r>
        <w:t>Security is paramount in a smart city environment</w:t>
      </w:r>
      <w:r w:rsidR="00DB5841">
        <w:t xml:space="preserve"> a</w:t>
      </w:r>
      <w:r>
        <w:t xml:space="preserve">s the population grows and urbanisation becomes more complex. Records generated by and for their inhabitants and all </w:t>
      </w:r>
      <w:r w:rsidR="00DB5841">
        <w:t>associated devices push the limits of data recollection and processing performance and security</w:t>
      </w:r>
      <w:r>
        <w:t xml:space="preserve">. </w:t>
      </w:r>
    </w:p>
    <w:p w14:paraId="147D6562" w14:textId="77777777" w:rsidR="00ED15C7" w:rsidRDefault="00ED15C7" w:rsidP="00591576">
      <w:pPr>
        <w:jc w:val="both"/>
      </w:pPr>
    </w:p>
    <w:p w14:paraId="22A4644A" w14:textId="433C1E6A" w:rsidR="00ED15C7" w:rsidRDefault="00DB5841" w:rsidP="00ED15C7">
      <w:pPr>
        <w:jc w:val="both"/>
      </w:pPr>
      <w:r>
        <w:t>As</w:t>
      </w:r>
      <w:r w:rsidR="00ED15C7">
        <w:t xml:space="preserve"> an advanced vision of the future, smart cities are rising in this digital era as a vision of urban development, where advanced technology and city infrastructure become integrated with the goal of improving </w:t>
      </w:r>
      <w:r w:rsidR="00164628">
        <w:t>their</w:t>
      </w:r>
      <w:r w:rsidR="00ED15C7">
        <w:t xml:space="preserve"> inhabitants’ life quality </w:t>
      </w:r>
      <w:r w:rsidR="00ED15C7">
        <w:fldChar w:fldCharType="begin"/>
      </w:r>
      <w:r w:rsidR="00ED15C7">
        <w:instrText xml:space="preserve"> ADDIN EN.CITE &lt;EndNote&gt;&lt;Cite&gt;&lt;Author&gt;Zhang&lt;/Author&gt;&lt;Year&gt;2017&lt;/Year&gt;&lt;RecNum&gt;35&lt;/RecNum&gt;&lt;DisplayText&gt;(Zhang et al., 2017)&lt;/DisplayText&gt;&lt;record&gt;&lt;rec-number&gt;35&lt;/rec-number&gt;&lt;foreign-keys&gt;&lt;key app="EN" db-id="refdsetfmxfv0xezzx0x00r2eas9wvvxsrxv" timestamp="1713771939"&gt;35&lt;/key&gt;&lt;/foreign-keys&gt;&lt;ref-type name="Journal Article"&gt;17&lt;/ref-type&gt;&lt;contributors&gt;&lt;authors&gt;&lt;author&gt;Zhang, Kuan&lt;/author&gt;&lt;author&gt;Ni, Jianbing&lt;/author&gt;&lt;author&gt;Yang, Kan&lt;/author&gt;&lt;author&gt;Liang, Xiaohui&lt;/author&gt;&lt;author&gt;Ren, Ju&lt;/author&gt;&lt;author&gt;Shen, Xuemin Sherman&lt;/author&gt;&lt;/authors&gt;&lt;/contributors&gt;&lt;titles&gt;&lt;title&gt;Security and privacy in smart city applications: Challenges and solutions&lt;/title&gt;&lt;secondary-title&gt;IEEE communications magazine&lt;/secondary-title&gt;&lt;/titles&gt;&lt;periodical&gt;&lt;full-title&gt;IEEE communications magazine&lt;/full-title&gt;&lt;/periodical&gt;&lt;pages&gt;122-129&lt;/pages&gt;&lt;volume&gt;55&lt;/volume&gt;&lt;number&gt;1&lt;/number&gt;&lt;dates&gt;&lt;year&gt;2017&lt;/year&gt;&lt;/dates&gt;&lt;isbn&gt;0163-6804&lt;/isbn&gt;&lt;urls&gt;&lt;/urls&gt;&lt;/record&gt;&lt;/Cite&gt;&lt;/EndNote&gt;</w:instrText>
      </w:r>
      <w:r w:rsidR="00ED15C7">
        <w:fldChar w:fldCharType="separate"/>
      </w:r>
      <w:r w:rsidR="00ED15C7">
        <w:rPr>
          <w:noProof/>
        </w:rPr>
        <w:t>(Zhang et al., 2017)</w:t>
      </w:r>
      <w:r w:rsidR="00ED15C7">
        <w:fldChar w:fldCharType="end"/>
      </w:r>
      <w:r w:rsidR="00ED15C7">
        <w:t xml:space="preserve">. Smart transport, sensor networks for monitoring, energy resources management, and digitalised public services are just some of these technologies </w:t>
      </w:r>
      <w:r w:rsidR="00ED15C7">
        <w:fldChar w:fldCharType="begin"/>
      </w:r>
      <w:r w:rsidR="00ED15C7">
        <w:instrText xml:space="preserve"> ADDIN EN.CITE &lt;EndNote&gt;&lt;Cite&gt;&lt;Author&gt;Eskhita&lt;/Author&gt;&lt;Year&gt;2021&lt;/Year&gt;&lt;RecNum&gt;38&lt;/RecNum&gt;&lt;DisplayText&gt;(Eskhita et al., 2021)&lt;/DisplayText&gt;&lt;record&gt;&lt;rec-number&gt;38&lt;/rec-number&gt;&lt;foreign-keys&gt;&lt;key app="EN" db-id="refdsetfmxfv0xezzx0x00r2eas9wvvxsrxv" timestamp="1714167214"&gt;38&lt;/key&gt;&lt;/foreign-keys&gt;&lt;ref-type name="Journal Article"&gt;17&lt;/ref-type&gt;&lt;contributors&gt;&lt;authors&gt;&lt;author&gt;Eskhita, Radwan&lt;/author&gt;&lt;author&gt;Manda, Vijaya Kittu&lt;/author&gt;&lt;author&gt;Hlali, Arbia&lt;/author&gt;&lt;/authors&gt;&lt;/contributors&gt;&lt;titles&gt;&lt;title&gt;Dubai and Barcelona as Smart Cities: Some Reflections on Data Protection Law and Privacy&lt;/title&gt;&lt;secondary-title&gt;Environmental Policy and Law&lt;/secondary-title&gt;&lt;/titles&gt;&lt;periodical&gt;&lt;full-title&gt;Environmental Policy and Law&lt;/full-title&gt;&lt;/periodical&gt;&lt;pages&gt;403-407&lt;/pages&gt;&lt;volume&gt;51&lt;/volume&gt;&lt;number&gt;6&lt;/number&gt;&lt;dates&gt;&lt;year&gt;2021&lt;/year&gt;&lt;/dates&gt;&lt;isbn&gt;0378-777X&lt;/isbn&gt;&lt;urls&gt;&lt;/urls&gt;&lt;/record&gt;&lt;/Cite&gt;&lt;/EndNote&gt;</w:instrText>
      </w:r>
      <w:r w:rsidR="00ED15C7">
        <w:fldChar w:fldCharType="separate"/>
      </w:r>
      <w:r w:rsidR="00ED15C7">
        <w:rPr>
          <w:noProof/>
        </w:rPr>
        <w:t>(Eskhita et al., 2021)</w:t>
      </w:r>
      <w:r w:rsidR="00ED15C7">
        <w:fldChar w:fldCharType="end"/>
      </w:r>
      <w:r w:rsidR="00ED15C7">
        <w:t xml:space="preserve">. However, identification, recollection and analysis </w:t>
      </w:r>
      <w:r w:rsidR="00ED15C7">
        <w:fldChar w:fldCharType="begin"/>
      </w:r>
      <w:r w:rsidR="00ED15C7">
        <w:instrText xml:space="preserve"> ADDIN EN.CITE &lt;EndNote&gt;&lt;Cite&gt;&lt;Author&gt;Javed&lt;/Author&gt;&lt;Year&gt;2022&lt;/Year&gt;&lt;RecNum&gt;76&lt;/RecNum&gt;&lt;DisplayText&gt;(Javed et al., 2022)&lt;/DisplayText&gt;&lt;record&gt;&lt;rec-number&gt;76&lt;/rec-number&gt;&lt;foreign-keys&gt;&lt;key app="EN" db-id="refdsetfmxfv0xezzx0x00r2eas9wvvxsrxv" timestamp="1717103872"&gt;76&lt;/key&gt;&lt;/foreign-keys&gt;&lt;ref-type name="Journal Article"&gt;17&lt;/ref-type&gt;&lt;contributors&gt;&lt;authors&gt;&lt;author&gt;Javed, Abdul Rehman&lt;/author&gt;&lt;author&gt;Ahmed, Waqas&lt;/author&gt;&lt;author&gt;Alazab, Mamoun&lt;/author&gt;&lt;author&gt;Jalil, Zunera&lt;/author&gt;&lt;author&gt;Kifayat, Kashif&lt;/author&gt;&lt;author&gt;Gadekallu, Thippa Reddy&lt;/author&gt;&lt;/authors&gt;&lt;/contributors&gt;&lt;titles&gt;&lt;title&gt;A comprehensive survey on computer forensics: State-of-the-art, tools, techniques, challenges, and future directions&lt;/title&gt;&lt;secondary-title&gt;IEEE Access&lt;/secondary-title&gt;&lt;/titles&gt;&lt;periodical&gt;&lt;full-title&gt;IEEE Access&lt;/full-title&gt;&lt;/periodical&gt;&lt;pages&gt;11065-11089&lt;/pages&gt;&lt;volume&gt;10&lt;/volume&gt;&lt;dates&gt;&lt;year&gt;2022&lt;/year&gt;&lt;/dates&gt;&lt;isbn&gt;2169-3536&lt;/isbn&gt;&lt;urls&gt;&lt;/urls&gt;&lt;/record&gt;&lt;/Cite&gt;&lt;/EndNote&gt;</w:instrText>
      </w:r>
      <w:r w:rsidR="00ED15C7">
        <w:fldChar w:fldCharType="separate"/>
      </w:r>
      <w:r w:rsidR="00ED15C7">
        <w:rPr>
          <w:noProof/>
        </w:rPr>
        <w:t>(Javed et al., 2022)</w:t>
      </w:r>
      <w:r w:rsidR="00ED15C7">
        <w:fldChar w:fldCharType="end"/>
      </w:r>
      <w:r w:rsidR="00ED15C7">
        <w:t xml:space="preserve"> of all the inhabitants’ generated data raises concerns about user privacy and the security of the information </w:t>
      </w:r>
      <w:r w:rsidR="00ED15C7">
        <w:fldChar w:fldCharType="begin"/>
      </w:r>
      <w:r w:rsidR="00ED15C7">
        <w:instrText xml:space="preserve"> ADDIN EN.CITE &lt;EndNote&gt;&lt;Cite&gt;&lt;Author&gt;Farayola&lt;/Author&gt;&lt;Year&gt;2024&lt;/Year&gt;&lt;RecNum&gt;61&lt;/RecNum&gt;&lt;DisplayText&gt;(Farayola et al., 2024)&lt;/DisplayText&gt;&lt;record&gt;&lt;rec-number&gt;61&lt;/rec-number&gt;&lt;foreign-keys&gt;&lt;key app="EN" db-id="refdsetfmxfv0xezzx0x00r2eas9wvvxsrxv" timestamp="1716495907"&gt;61&lt;/key&gt;&lt;/foreign-keys&gt;&lt;ref-type name="Journal Article"&gt;17&lt;/ref-type&gt;&lt;contributors&gt;&lt;authors&gt;&lt;author&gt;Farayola, Oluwatoyin Ajoke&lt;/author&gt;&lt;author&gt;Olorunfemi, Oluwabukunmi Latifat&lt;/author&gt;&lt;author&gt;Shoetan, Philip Olaseni&lt;/author&gt;&lt;/authors&gt;&lt;/contributors&gt;&lt;titles&gt;&lt;title&gt;Data privacy and security in IT: a review of techniques and challenges&lt;/title&gt;&lt;secondary-title&gt;Computer Science &amp;amp; IT Research Journal&lt;/secondary-title&gt;&lt;/titles&gt;&lt;periodical&gt;&lt;full-title&gt;Computer Science &amp;amp; IT Research Journal&lt;/full-title&gt;&lt;/periodical&gt;&lt;pages&gt;606-615&lt;/pages&gt;&lt;volume&gt;5&lt;/volume&gt;&lt;number&gt;3&lt;/number&gt;&lt;dates&gt;&lt;year&gt;2024&lt;/year&gt;&lt;/dates&gt;&lt;isbn&gt;2709-0051&lt;/isbn&gt;&lt;urls&gt;&lt;/urls&gt;&lt;/record&gt;&lt;/Cite&gt;&lt;/EndNote&gt;</w:instrText>
      </w:r>
      <w:r w:rsidR="00ED15C7">
        <w:fldChar w:fldCharType="separate"/>
      </w:r>
      <w:r w:rsidR="00ED15C7">
        <w:rPr>
          <w:noProof/>
        </w:rPr>
        <w:t>(Farayola et al., 2024)</w:t>
      </w:r>
      <w:r w:rsidR="00ED15C7">
        <w:fldChar w:fldCharType="end"/>
      </w:r>
      <w:r w:rsidR="00ED15C7">
        <w:t xml:space="preserve"> because of the threat of potential attacks </w:t>
      </w:r>
      <w:r w:rsidR="00ED15C7">
        <w:fldChar w:fldCharType="begin"/>
      </w:r>
      <w:r w:rsidR="00ED15C7">
        <w:instrText xml:space="preserve"> ADDIN EN.CITE &lt;EndNote&gt;&lt;Cite&gt;&lt;Author&gt;Arogundade&lt;/Author&gt;&lt;Year&gt;2023&lt;/Year&gt;&lt;RecNum&gt;32&lt;/RecNum&gt;&lt;DisplayText&gt;(Ahmid &amp;amp; Kazar, 2023; Arogundade, 2023)&lt;/DisplayText&gt;&lt;record&gt;&lt;rec-number&gt;32&lt;/rec-number&gt;&lt;foreign-keys&gt;&lt;key app="EN" db-id="refdsetfmxfv0xezzx0x00r2eas9wvvxsrxv" timestamp="1713217066"&gt;32&lt;/key&gt;&lt;/foreign-keys&gt;&lt;ref-type name="Journal Article"&gt;17&lt;/ref-type&gt;&lt;contributors&gt;&lt;authors&gt;&lt;author&gt;Arogundade, Oluwasanmi Richard&lt;/author&gt;&lt;/authors&gt;&lt;/contributors&gt;&lt;titles&gt;&lt;title&gt;Network security concepts, dangers, and defense best practical&lt;/title&gt;&lt;secondary-title&gt;Computer Engineering and Intelligent Systems&lt;/secondary-title&gt;&lt;/titles&gt;&lt;periodical&gt;&lt;full-title&gt;Computer Engineering and Intelligent Systems&lt;/full-title&gt;&lt;/periodical&gt;&lt;volume&gt;14&lt;/volume&gt;&lt;number&gt;2&lt;/number&gt;&lt;dates&gt;&lt;year&gt;2023&lt;/year&gt;&lt;/dates&gt;&lt;urls&gt;&lt;/urls&gt;&lt;/record&gt;&lt;/Cite&gt;&lt;Cite&gt;&lt;Author&gt;Ahmid&lt;/Author&gt;&lt;Year&gt;2023&lt;/Year&gt;&lt;RecNum&gt;33&lt;/RecNum&gt;&lt;record&gt;&lt;rec-number&gt;33&lt;/rec-number&gt;&lt;foreign-keys&gt;&lt;key app="EN" db-id="refdsetfmxfv0xezzx0x00r2eas9wvvxsrxv" timestamp="1713217186"&gt;33&lt;/key&gt;&lt;/foreign-keys&gt;&lt;ref-type name="Journal Article"&gt;17&lt;/ref-type&gt;&lt;contributors&gt;&lt;authors&gt;&lt;author&gt;Ahmid, Maroua&lt;/author&gt;&lt;author&gt;Kazar, Okba&lt;/author&gt;&lt;/authors&gt;&lt;/contributors&gt;&lt;titles&gt;&lt;title&gt;A comprehensive review of the internet of things security&lt;/title&gt;&lt;secondary-title&gt;Journal of Applied Security Research&lt;/secondary-title&gt;&lt;/titles&gt;&lt;periodical&gt;&lt;full-title&gt;Journal of Applied Security Research&lt;/full-title&gt;&lt;/periodical&gt;&lt;pages&gt;289-305&lt;/pages&gt;&lt;volume&gt;18&lt;/volume&gt;&lt;number&gt;3&lt;/number&gt;&lt;dates&gt;&lt;year&gt;2023&lt;/year&gt;&lt;/dates&gt;&lt;isbn&gt;1936-1610&lt;/isbn&gt;&lt;urls&gt;&lt;/urls&gt;&lt;/record&gt;&lt;/Cite&gt;&lt;/EndNote&gt;</w:instrText>
      </w:r>
      <w:r w:rsidR="00ED15C7">
        <w:fldChar w:fldCharType="separate"/>
      </w:r>
      <w:r w:rsidR="00ED15C7">
        <w:rPr>
          <w:noProof/>
        </w:rPr>
        <w:t>(Ahmid &amp; Kazar, 2023; Arogundade, 2023)</w:t>
      </w:r>
      <w:r w:rsidR="00ED15C7">
        <w:fldChar w:fldCharType="end"/>
      </w:r>
      <w:r w:rsidR="00ED15C7">
        <w:t>.</w:t>
      </w:r>
    </w:p>
    <w:p w14:paraId="0CD930FD" w14:textId="77777777" w:rsidR="00ED15C7" w:rsidRDefault="00ED15C7" w:rsidP="00591576">
      <w:pPr>
        <w:jc w:val="both"/>
      </w:pPr>
    </w:p>
    <w:p w14:paraId="1547E0C8" w14:textId="29A09C5A" w:rsidR="00164628" w:rsidRDefault="00164628" w:rsidP="00164628">
      <w:pPr>
        <w:jc w:val="both"/>
      </w:pPr>
      <w:r>
        <w:t>Since users have to share information to make the smart city ecosystem work, they have to trust the process, and that is the reason why user privacy is mandatory. Data they generate contains</w:t>
      </w:r>
      <w:r w:rsidR="00E95329">
        <w:t xml:space="preserve"> sensitive</w:t>
      </w:r>
      <w:r>
        <w:t xml:space="preserve"> </w:t>
      </w:r>
      <w:r w:rsidR="001135B4">
        <w:t>personal</w:t>
      </w:r>
      <w:r>
        <w:t xml:space="preserve"> information such as behaviour and consumption patterns, or health information. Moreover, the user’s data visibility and misuse of it by attackers would result in a loss of trust in the smart city system by the user. Consequently, it is essential to implement security and privacy data protection measures to guarantee the secure and ethical use of this information </w:t>
      </w:r>
      <w:r>
        <w:fldChar w:fldCharType="begin"/>
      </w:r>
      <w:r>
        <w:instrText xml:space="preserve"> ADDIN EN.CITE &lt;EndNote&gt;&lt;Cite&gt;&lt;Author&gt;Rao&lt;/Author&gt;&lt;Year&gt;2023&lt;/Year&gt;&lt;RecNum&gt;58&lt;/RecNum&gt;&lt;DisplayText&gt;(Rao &amp;amp; Deebak, 2023)&lt;/DisplayText&gt;&lt;record&gt;&lt;rec-number&gt;58&lt;/rec-number&gt;&lt;foreign-keys&gt;&lt;key app="EN" db-id="refdsetfmxfv0xezzx0x00r2eas9wvvxsrxv" timestamp="1715842972"&gt;58&lt;/key&gt;&lt;/foreign-keys&gt;&lt;ref-type name="Journal Article"&gt;17&lt;/ref-type&gt;&lt;contributors&gt;&lt;authors&gt;&lt;author&gt;Rao, P Muralidhara&lt;/author&gt;&lt;author&gt;Deebak, Bakkiam David&lt;/author&gt;&lt;/authors&gt;&lt;/contributors&gt;&lt;titles&gt;&lt;title&gt;Security and privacy issues in smart cities/industries: technologies, applications, and challenges&lt;/title&gt;&lt;secondary-title&gt;Journal of Ambient Intelligence and Humanized Computing&lt;/secondary-title&gt;&lt;/titles&gt;&lt;periodical&gt;&lt;full-title&gt;Journal of Ambient Intelligence and Humanized Computing&lt;/full-title&gt;&lt;/periodical&gt;&lt;pages&gt;10517-10553&lt;/pages&gt;&lt;volume&gt;14&lt;/volume&gt;&lt;number&gt;8&lt;/number&gt;&lt;dates&gt;&lt;year&gt;2023&lt;/year&gt;&lt;/dates&gt;&lt;isbn&gt;1868-5137&lt;/isbn&gt;&lt;urls&gt;&lt;/urls&gt;&lt;/record&gt;&lt;/Cite&gt;&lt;/EndNote&gt;</w:instrText>
      </w:r>
      <w:r>
        <w:fldChar w:fldCharType="separate"/>
      </w:r>
      <w:r>
        <w:rPr>
          <w:noProof/>
        </w:rPr>
        <w:t>(Rao &amp; Deebak, 2023)</w:t>
      </w:r>
      <w:r>
        <w:fldChar w:fldCharType="end"/>
      </w:r>
      <w:r>
        <w:t>.</w:t>
      </w:r>
    </w:p>
    <w:p w14:paraId="0EA0AC01" w14:textId="77777777" w:rsidR="008A1770" w:rsidRDefault="008A1770" w:rsidP="00591576">
      <w:pPr>
        <w:jc w:val="both"/>
      </w:pPr>
    </w:p>
    <w:p w14:paraId="1AD1B840" w14:textId="6642C679" w:rsidR="00164628" w:rsidRDefault="00DB5841" w:rsidP="00164628">
      <w:pPr>
        <w:jc w:val="both"/>
      </w:pPr>
      <w:r>
        <w:t>The necessity of a reliable storage mechanism for the massive amount of data generated links with the blockchain network, a technology c</w:t>
      </w:r>
      <w:r w:rsidR="00164628">
        <w:t xml:space="preserve">onceived </w:t>
      </w:r>
      <w:r w:rsidR="00164628" w:rsidRPr="00B6390A">
        <w:t>fundamentally as a public utility aiming to create a virtual analogue to physical currency</w:t>
      </w:r>
      <w:r>
        <w:t>.</w:t>
      </w:r>
      <w:r w:rsidR="00164628">
        <w:t xml:space="preserve"> Nakamoto initially delineated the advent of blockchain technology</w:t>
      </w:r>
      <w:r w:rsidR="00164628" w:rsidRPr="00B6390A">
        <w:t xml:space="preserve"> in a pivotal manuscript entitled “Bitcoin: A Peer-to-Peer Electronic Cash System”</w:t>
      </w:r>
      <w:r w:rsidR="00164628">
        <w:t xml:space="preserve"> </w:t>
      </w:r>
      <w:r w:rsidR="00164628">
        <w:fldChar w:fldCharType="begin"/>
      </w:r>
      <w:r w:rsidR="00164628">
        <w:instrText xml:space="preserve"> ADDIN EN.CITE &lt;EndNote&gt;&lt;Cite&gt;&lt;Author&gt;Nakamoto&lt;/Author&gt;&lt;Year&gt;2008&lt;/Year&gt;&lt;RecNum&gt;108&lt;/RecNum&gt;&lt;DisplayText&gt;(Nakamoto, 2008)&lt;/DisplayText&gt;&lt;record&gt;&lt;rec-number&gt;108&lt;/rec-number&gt;&lt;foreign-keys&gt;&lt;key app="EN" db-id="refdsetfmxfv0xezzx0x00r2eas9wvvxsrxv" timestamp="1727823902"&gt;108&lt;/key&gt;&lt;/foreign-keys&gt;&lt;ref-type name="Journal Article"&gt;17&lt;/ref-type&gt;&lt;contributors&gt;&lt;authors&gt;&lt;author&gt;Nakamoto, Satoshi&lt;/author&gt;&lt;/authors&gt;&lt;/contributors&gt;&lt;titles&gt;&lt;title&gt;Bitcoin: A peer-to-peer electronic cash system&lt;/title&gt;&lt;secondary-title&gt;Satoshi Nakamoto&lt;/secondary-title&gt;&lt;/titles&gt;&lt;periodical&gt;&lt;full-title&gt;Satoshi Nakamoto&lt;/full-title&gt;&lt;/periodical&gt;&lt;dates&gt;&lt;year&gt;2008&lt;/year&gt;&lt;/dates&gt;&lt;urls&gt;&lt;/urls&gt;&lt;/record&gt;&lt;/Cite&gt;&lt;/EndNote&gt;</w:instrText>
      </w:r>
      <w:r w:rsidR="00164628">
        <w:fldChar w:fldCharType="separate"/>
      </w:r>
      <w:r w:rsidR="00164628">
        <w:t>(Nakamoto, 2008)</w:t>
      </w:r>
      <w:r w:rsidR="00164628">
        <w:fldChar w:fldCharType="end"/>
      </w:r>
      <w:r w:rsidR="00164628">
        <w:t xml:space="preserve">, </w:t>
      </w:r>
      <w:r w:rsidR="00164628" w:rsidRPr="00B6390A">
        <w:t>which introduced a transformative paradigm for the authentication of transactions. Contrasting with extant methodologies that depended on centrali</w:t>
      </w:r>
      <w:r w:rsidR="00164628">
        <w:t>s</w:t>
      </w:r>
      <w:r w:rsidR="00164628" w:rsidRPr="00B6390A">
        <w:t>ed validation mechanisms, this approach removes the necessity for a central validating authority</w:t>
      </w:r>
      <w:r w:rsidR="00164628">
        <w:t xml:space="preserve"> </w:t>
      </w:r>
      <w:r w:rsidR="00164628">
        <w:fldChar w:fldCharType="begin"/>
      </w:r>
      <w:r w:rsidR="00164628">
        <w:instrText xml:space="preserve"> ADDIN EN.CITE &lt;EndNote&gt;&lt;Cite&gt;&lt;Author&gt;Enisa&lt;/Author&gt;&lt;Year&gt;2023&lt;/Year&gt;&lt;RecNum&gt;109&lt;/RecNum&gt;&lt;DisplayText&gt;(Enisa, 2023)&lt;/DisplayText&gt;&lt;record&gt;&lt;rec-number&gt;109&lt;/rec-number&gt;&lt;foreign-keys&gt;&lt;key app="EN" db-id="refdsetfmxfv0xezzx0x00r2eas9wvvxsrxv" timestamp="1727824211"&gt;109&lt;/key&gt;&lt;/foreign-keys&gt;&lt;ref-type name="Web Page"&gt;12&lt;/ref-type&gt;&lt;contributors&gt;&lt;authors&gt;&lt;author&gt;Enisa&lt;/author&gt;&lt;/authors&gt;&lt;/contributors&gt;&lt;titles&gt;&lt;/titles&gt;&lt;dates&gt;&lt;year&gt;2023&lt;/year&gt;&lt;/dates&gt;&lt;urls&gt;&lt;related-urls&gt;&lt;url&gt;https://www.enisa.europa.eu/topics/incident-response/glossary/blockchain&lt;/url&gt;&lt;/related-urls&gt;&lt;/urls&gt;&lt;/record&gt;&lt;/Cite&gt;&lt;/EndNote&gt;</w:instrText>
      </w:r>
      <w:r w:rsidR="00164628">
        <w:fldChar w:fldCharType="separate"/>
      </w:r>
      <w:r w:rsidR="00164628">
        <w:t>(</w:t>
      </w:r>
      <w:proofErr w:type="spellStart"/>
      <w:r w:rsidR="00164628">
        <w:t>Enisa</w:t>
      </w:r>
      <w:proofErr w:type="spellEnd"/>
      <w:r w:rsidR="00164628">
        <w:t>, 2023)</w:t>
      </w:r>
      <w:r w:rsidR="00164628">
        <w:fldChar w:fldCharType="end"/>
      </w:r>
      <w:r w:rsidR="00164628">
        <w:t xml:space="preserve">. </w:t>
      </w:r>
    </w:p>
    <w:p w14:paraId="6768419B" w14:textId="77777777" w:rsidR="00856E7B" w:rsidRDefault="00856E7B" w:rsidP="00345AE1">
      <w:pPr>
        <w:jc w:val="both"/>
      </w:pPr>
    </w:p>
    <w:p w14:paraId="5176E527" w14:textId="5795AC10" w:rsidR="00B6390A" w:rsidRDefault="00164628" w:rsidP="00345AE1">
      <w:pPr>
        <w:jc w:val="both"/>
      </w:pPr>
      <w:r>
        <w:t>The</w:t>
      </w:r>
      <w:r w:rsidR="00B6390A" w:rsidRPr="00B6390A">
        <w:t xml:space="preserve"> architectural design of </w:t>
      </w:r>
      <w:r w:rsidR="00CE2716">
        <w:t>the</w:t>
      </w:r>
      <w:r w:rsidR="00B6390A" w:rsidRPr="00B6390A">
        <w:t xml:space="preserve"> blockchain</w:t>
      </w:r>
      <w:r w:rsidR="00CE2716">
        <w:t>s</w:t>
      </w:r>
      <w:r w:rsidR="00B6390A" w:rsidRPr="00B6390A">
        <w:t xml:space="preserve"> underscored the profound potential inherent in decentrali</w:t>
      </w:r>
      <w:r w:rsidR="00B6390A">
        <w:t>s</w:t>
      </w:r>
      <w:r w:rsidR="00B6390A" w:rsidRPr="00B6390A">
        <w:t xml:space="preserve">ation. The underlying tenets set forth by the Bitcoin protocol have exerted a considerable influence on the subsequent development of </w:t>
      </w:r>
      <w:r w:rsidR="00B6390A">
        <w:t>many</w:t>
      </w:r>
      <w:r w:rsidR="00B6390A" w:rsidRPr="00B6390A">
        <w:t xml:space="preserve"> alternative cryptocurrencies. One of those cryptocurrencies is Ethereum, which has extended the capabilities of the blockchain infrastructure </w:t>
      </w:r>
      <w:r w:rsidR="00B6390A">
        <w:t>by using</w:t>
      </w:r>
      <w:r w:rsidR="00B6390A" w:rsidRPr="00B6390A">
        <w:t xml:space="preserve"> </w:t>
      </w:r>
      <w:r w:rsidR="00B6390A">
        <w:t>s</w:t>
      </w:r>
      <w:r w:rsidR="00B6390A" w:rsidRPr="00B6390A">
        <w:t xml:space="preserve">mart </w:t>
      </w:r>
      <w:r w:rsidR="00B6390A">
        <w:t>c</w:t>
      </w:r>
      <w:r w:rsidR="00B6390A" w:rsidRPr="00B6390A">
        <w:t>ontracts</w:t>
      </w:r>
      <w:r w:rsidR="001D07C1">
        <w:t xml:space="preserve"> </w:t>
      </w:r>
      <w:r w:rsidR="008E20D0">
        <w:fldChar w:fldCharType="begin"/>
      </w:r>
      <w:r w:rsidR="008E20D0">
        <w:instrText xml:space="preserve"> ADDIN EN.CITE &lt;EndNote&gt;&lt;Cite&gt;&lt;Author&gt;Buterin&lt;/Author&gt;&lt;Year&gt;2014&lt;/Year&gt;&lt;RecNum&gt;126&lt;/RecNum&gt;&lt;DisplayText&gt;(Buterin, 2014)&lt;/DisplayText&gt;&lt;record&gt;&lt;rec-number&gt;126&lt;/rec-number&gt;&lt;foreign-keys&gt;&lt;key app="EN" db-id="refdsetfmxfv0xezzx0x00r2eas9wvvxsrxv" timestamp="1728946682"&gt;126&lt;/key&gt;&lt;/foreign-keys&gt;&lt;ref-type name="Journal Article"&gt;17&lt;/ref-type&gt;&lt;contributors&gt;&lt;authors&gt;&lt;author&gt;Buterin, Vitalik&lt;/author&gt;&lt;/authors&gt;&lt;/contributors&gt;&lt;titles&gt;&lt;title&gt;A next-generation smart contract and decentralized application platform&lt;/title&gt;&lt;secondary-title&gt;white paper&lt;/secondary-title&gt;&lt;/titles&gt;&lt;periodical&gt;&lt;full-title&gt;white paper&lt;/full-title&gt;&lt;/periodical&gt;&lt;pages&gt;2-1&lt;/pages&gt;&lt;volume&gt;3&lt;/volume&gt;&lt;number&gt;37&lt;/number&gt;&lt;dates&gt;&lt;year&gt;2014&lt;/year&gt;&lt;/dates&gt;&lt;urls&gt;&lt;/urls&gt;&lt;/record&gt;&lt;/Cite&gt;&lt;/EndNote&gt;</w:instrText>
      </w:r>
      <w:r w:rsidR="008E20D0">
        <w:fldChar w:fldCharType="separate"/>
      </w:r>
      <w:r w:rsidR="008E20D0">
        <w:rPr>
          <w:noProof/>
        </w:rPr>
        <w:t>(Buterin, 2014)</w:t>
      </w:r>
      <w:r w:rsidR="008E20D0">
        <w:fldChar w:fldCharType="end"/>
      </w:r>
      <w:r w:rsidR="00CE2716">
        <w:t xml:space="preserve">, also called </w:t>
      </w:r>
      <w:proofErr w:type="spellStart"/>
      <w:r w:rsidR="00CE2716">
        <w:t>chaincode</w:t>
      </w:r>
      <w:proofErr w:type="spellEnd"/>
      <w:r w:rsidR="00CE2716">
        <w:t xml:space="preserve"> in the Fabric blockchain context</w:t>
      </w:r>
      <w:r w:rsidR="00583095">
        <w:t xml:space="preserve"> </w:t>
      </w:r>
      <w:r w:rsidR="00583095">
        <w:fldChar w:fldCharType="begin"/>
      </w:r>
      <w:r w:rsidR="00583095">
        <w:instrText xml:space="preserve"> ADDIN EN.CITE &lt;EndNote&gt;&lt;Cite&gt;&lt;Author&gt;Fabric&lt;/Author&gt;&lt;Year&gt;2023&lt;/Year&gt;&lt;RecNum&gt;115&lt;/RecNum&gt;&lt;DisplayText&gt;(Fabric, 2023)&lt;/DisplayText&gt;&lt;record&gt;&lt;rec-number&gt;115&lt;/rec-number&gt;&lt;foreign-keys&gt;&lt;key app="EN" db-id="refdsetfmxfv0xezzx0x00r2eas9wvvxsrxv" timestamp="1728005581"&gt;115&lt;/key&gt;&lt;/foreign-keys&gt;&lt;ref-type name="Web Page"&gt;12&lt;/ref-type&gt;&lt;contributors&gt;&lt;authors&gt;&lt;author&gt;Hyperledger Fabric&lt;/author&gt;&lt;/authors&gt;&lt;/contributors&gt;&lt;titles&gt;&lt;title&gt;Fabric chaincode lifecycle&lt;/title&gt;&lt;/titles&gt;&lt;dates&gt;&lt;year&gt;2023&lt;/year&gt;&lt;/dates&gt;&lt;urls&gt;&lt;related-urls&gt;&lt;url&gt;https://hyperledger-fabric.readthedocs.io/en/release-2.5/chaincode_lifecycle.html&lt;/url&gt;&lt;/related-urls&gt;&lt;/urls&gt;&lt;/record&gt;&lt;/Cite&gt;&lt;/EndNote&gt;</w:instrText>
      </w:r>
      <w:r w:rsidR="00583095">
        <w:fldChar w:fldCharType="separate"/>
      </w:r>
      <w:r w:rsidR="00583095">
        <w:rPr>
          <w:noProof/>
        </w:rPr>
        <w:t>(Fabric, 2023)</w:t>
      </w:r>
      <w:r w:rsidR="00583095">
        <w:fldChar w:fldCharType="end"/>
      </w:r>
      <w:r w:rsidR="00CE2716">
        <w:t>, the infrastructure used in the prototype for this dissertation</w:t>
      </w:r>
      <w:r w:rsidR="00B6390A" w:rsidRPr="00B6390A">
        <w:t>. These entities transcend mere transactional functions, serving as programmable scripts capable of autonomously enforcing predefined logical parameters and executing operations. As the parameters of decentrali</w:t>
      </w:r>
      <w:r w:rsidR="00B6390A">
        <w:t>s</w:t>
      </w:r>
      <w:r w:rsidR="00B6390A" w:rsidRPr="00B6390A">
        <w:t>ation and automation have broadened, there has been a concomitant expansion in the potential applicative domains for blockchain-enabled solutions, culminating in a substantial proliferation within this field</w:t>
      </w:r>
      <w:r w:rsidR="00B6390A">
        <w:t xml:space="preserve"> </w:t>
      </w:r>
      <w:r w:rsidR="00B6390A">
        <w:fldChar w:fldCharType="begin"/>
      </w:r>
      <w:r w:rsidR="00B6390A">
        <w:instrText xml:space="preserve"> ADDIN EN.CITE &lt;EndNote&gt;&lt;Cite&gt;&lt;Author&gt;Zarrin&lt;/Author&gt;&lt;Year&gt;2021&lt;/Year&gt;&lt;RecNum&gt;110&lt;/RecNum&gt;&lt;DisplayText&gt;(Zarrin et al., 2021)&lt;/DisplayText&gt;&lt;record&gt;&lt;rec-number&gt;110&lt;/rec-number&gt;&lt;foreign-keys&gt;&lt;key app="EN" db-id="refdsetfmxfv0xezzx0x00r2eas9wvvxsrxv" timestamp="1727824497"&gt;110&lt;/key&gt;&lt;/foreign-keys&gt;&lt;ref-type name="Journal Article"&gt;17&lt;/ref-type&gt;&lt;contributors&gt;&lt;authors&gt;&lt;author&gt;Zarrin, Javad&lt;/author&gt;&lt;author&gt;Wen Phang, Hao&lt;/author&gt;&lt;author&gt;Babu Saheer, Lakshmi&lt;/author&gt;&lt;author&gt;Zarrin, Bahram&lt;/author&gt;&lt;/authors&gt;&lt;/contributors&gt;&lt;titles&gt;&lt;title&gt;Blockchain for decentralization of internet: prospects, trends, and challenges&lt;/title&gt;&lt;secondary-title&gt;Cluster Computing&lt;/secondary-title&gt;&lt;/titles&gt;&lt;periodical&gt;&lt;full-title&gt;Cluster Computing&lt;/full-title&gt;&lt;/periodical&gt;&lt;pages&gt;2841-2866&lt;/pages&gt;&lt;volume&gt;24&lt;/volume&gt;&lt;number&gt;4&lt;/number&gt;&lt;dates&gt;&lt;year&gt;2021&lt;/year&gt;&lt;/dates&gt;&lt;isbn&gt;1386-7857&lt;/isbn&gt;&lt;urls&gt;&lt;/urls&gt;&lt;/record&gt;&lt;/Cite&gt;&lt;/EndNote&gt;</w:instrText>
      </w:r>
      <w:r w:rsidR="00B6390A">
        <w:fldChar w:fldCharType="separate"/>
      </w:r>
      <w:r w:rsidR="00B6390A">
        <w:t>(</w:t>
      </w:r>
      <w:proofErr w:type="spellStart"/>
      <w:r w:rsidR="00B6390A">
        <w:t>Zarrin</w:t>
      </w:r>
      <w:proofErr w:type="spellEnd"/>
      <w:r w:rsidR="00B6390A">
        <w:t xml:space="preserve"> et al., 2021)</w:t>
      </w:r>
      <w:r w:rsidR="00B6390A">
        <w:fldChar w:fldCharType="end"/>
      </w:r>
      <w:r w:rsidR="00B6390A">
        <w:t>.</w:t>
      </w:r>
    </w:p>
    <w:p w14:paraId="7A1E7429" w14:textId="77777777" w:rsidR="00856E7B" w:rsidRDefault="00856E7B" w:rsidP="00345AE1">
      <w:pPr>
        <w:jc w:val="both"/>
      </w:pPr>
    </w:p>
    <w:p w14:paraId="330761A3" w14:textId="468A2BC0" w:rsidR="00856E7B" w:rsidRPr="00B6390A" w:rsidRDefault="00856E7B" w:rsidP="00345AE1">
      <w:pPr>
        <w:jc w:val="both"/>
      </w:pPr>
      <w:r w:rsidRPr="00856E7B">
        <w:t xml:space="preserve">Despite its numerous advantages, blockchain technology is not without its limitations. Many of </w:t>
      </w:r>
      <w:r>
        <w:t>these</w:t>
      </w:r>
      <w:r w:rsidRPr="00856E7B">
        <w:t xml:space="preserve"> are inherent to the architecture</w:t>
      </w:r>
      <w:r>
        <w:t xml:space="preserve"> and</w:t>
      </w:r>
      <w:r w:rsidRPr="00856E7B">
        <w:t xml:space="preserve"> implemented to ensure alignment with the system’s fundamental requirements. Perhaps the biggest limitation is the blockchain’s inherent design as a distributed ledger system. This necessitates that each node within the network retain a complete copy of all the information held by the other nodes, a redundancy that is indispensable for maintaining the system’s decentrali</w:t>
      </w:r>
      <w:r>
        <w:t>s</w:t>
      </w:r>
      <w:r w:rsidRPr="00856E7B">
        <w:t xml:space="preserve">ed characteristics. Every node must possess the capacity to autonomously perpetuate the network’s functionality, a feature that entails a trade-off, manifesting </w:t>
      </w:r>
      <w:r w:rsidRPr="00856E7B">
        <w:lastRenderedPageBreak/>
        <w:t>as restrictions on the amount of data that each transaction can encompass, as well as limitations on the chain’s capacity to store only the most essential data required for transaction processing. This intrinsic data redundancy consequently imposes constraints on the functional capabilities of smart contracts, which are predominantly confined to interacting with the data available within the blockchain and the transaction, further compounded by the associated costs incurred by the storage of larger data quantities</w:t>
      </w:r>
      <w:r>
        <w:t xml:space="preserve"> </w:t>
      </w:r>
      <w:r>
        <w:fldChar w:fldCharType="begin"/>
      </w:r>
      <w:r>
        <w:instrText xml:space="preserve"> ADDIN EN.CITE &lt;EndNote&gt;&lt;Cite&gt;&lt;Author&gt;Khan&lt;/Author&gt;&lt;Year&gt;2020&lt;/Year&gt;&lt;RecNum&gt;111&lt;/RecNum&gt;&lt;DisplayText&gt;(Khan et al., 2020)&lt;/DisplayText&gt;&lt;record&gt;&lt;rec-number&gt;111&lt;/rec-number&gt;&lt;foreign-keys&gt;&lt;key app="EN" db-id="refdsetfmxfv0xezzx0x00r2eas9wvvxsrxv" timestamp="1727828873"&gt;111&lt;/key&gt;&lt;/foreign-keys&gt;&lt;ref-type name="Journal Article"&gt;17&lt;/ref-type&gt;&lt;contributors&gt;&lt;authors&gt;&lt;author&gt;Khan, Kashif Mehboob&lt;/author&gt;&lt;author&gt;Arshad, Junaid&lt;/author&gt;&lt;author&gt;Khan, Muhammad Mubashir&lt;/author&gt;&lt;/authors&gt;&lt;/contributors&gt;&lt;titles&gt;&lt;title&gt;Investigating performance constraints for blockchain based secure e-voting system&lt;/title&gt;&lt;secondary-title&gt;Future Generation Computer Systems&lt;/secondary-title&gt;&lt;/titles&gt;&lt;periodical&gt;&lt;full-title&gt;Future Generation Computer Systems&lt;/full-title&gt;&lt;/periodical&gt;&lt;pages&gt;13-26&lt;/pages&gt;&lt;volume&gt;105&lt;/volume&gt;&lt;dates&gt;&lt;year&gt;2020&lt;/year&gt;&lt;/dates&gt;&lt;isbn&gt;0167-739X&lt;/isbn&gt;&lt;urls&gt;&lt;/urls&gt;&lt;/record&gt;&lt;/Cite&gt;&lt;/EndNote&gt;</w:instrText>
      </w:r>
      <w:r>
        <w:fldChar w:fldCharType="separate"/>
      </w:r>
      <w:r>
        <w:t>(Khan et al., 2020)</w:t>
      </w:r>
      <w:r>
        <w:fldChar w:fldCharType="end"/>
      </w:r>
      <w:r w:rsidRPr="00856E7B">
        <w:t>.</w:t>
      </w:r>
    </w:p>
    <w:p w14:paraId="3C5EEB5B" w14:textId="77777777" w:rsidR="00B55D52" w:rsidRDefault="00B55D52" w:rsidP="00345AE1">
      <w:pPr>
        <w:jc w:val="both"/>
      </w:pPr>
    </w:p>
    <w:p w14:paraId="63C8AB78" w14:textId="02AAC6C1" w:rsidR="00856E7B" w:rsidRDefault="00856E7B" w:rsidP="00345AE1">
      <w:pPr>
        <w:jc w:val="both"/>
      </w:pPr>
      <w:r>
        <w:t>One consideration to be made when adopting decentralised</w:t>
      </w:r>
      <w:r w:rsidR="008A1770">
        <w:t xml:space="preserve"> ledger</w:t>
      </w:r>
      <w:r>
        <w:t xml:space="preserve"> technology is security and privacy.  Even though </w:t>
      </w:r>
      <w:r w:rsidR="00CE2716">
        <w:t>Zero Knowledge Proofs (</w:t>
      </w:r>
      <w:r>
        <w:t>ZKP</w:t>
      </w:r>
      <w:r w:rsidR="00CE2716">
        <w:t>s), the chosen protocol for the prototype implemented in this dissertation,</w:t>
      </w:r>
      <w:r>
        <w:t xml:space="preserve"> is presented by several research papers as cutting-edge technology</w:t>
      </w:r>
      <w:r w:rsidR="00CB3A83">
        <w:t xml:space="preserve"> </w:t>
      </w:r>
      <w:r w:rsidR="00CB3A83">
        <w:fldChar w:fldCharType="begin"/>
      </w:r>
      <w:r w:rsidR="00CB3A83">
        <w:instrText xml:space="preserve"> ADDIN EN.CITE &lt;EndNote&gt;&lt;Cite&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rsidR="00CB3A83">
        <w:fldChar w:fldCharType="separate"/>
      </w:r>
      <w:r w:rsidR="00CB3A83">
        <w:rPr>
          <w:noProof/>
        </w:rPr>
        <w:t>(Groth, 2016)</w:t>
      </w:r>
      <w:r w:rsidR="00CB3A83">
        <w:fldChar w:fldCharType="end"/>
      </w:r>
      <w:r>
        <w:t xml:space="preserve">, </w:t>
      </w:r>
      <w:r w:rsidR="00C03D15">
        <w:t>there are many applications</w:t>
      </w:r>
      <w:r>
        <w:t xml:space="preserve"> regarding user privacy-preserving techniques such as privacy-preserving identity management </w:t>
      </w:r>
      <w:r>
        <w:fldChar w:fldCharType="begin"/>
      </w:r>
      <w:r>
        <w:instrText xml:space="preserve"> ADDIN EN.CITE &lt;EndNote&gt;&lt;Cite&gt;&lt;Author&gt;Bernabe&lt;/Author&gt;&lt;Year&gt;2019&lt;/Year&gt;&lt;RecNum&gt;85&lt;/RecNum&gt;&lt;DisplayText&gt;(Bernabe et al., 2019)&lt;/DisplayText&gt;&lt;record&gt;&lt;rec-number&gt;85&lt;/rec-number&gt;&lt;foreign-keys&gt;&lt;key app="EN" db-id="refdsetfmxfv0xezzx0x00r2eas9wvvxsrxv" timestamp="1717629820"&gt;85&lt;/key&gt;&lt;/foreign-keys&gt;&lt;ref-type name="Journal Article"&gt;17&lt;/ref-type&gt;&lt;contributors&gt;&lt;authors&gt;&lt;author&gt;Bernabe, Jorge Bernal&lt;/author&gt;&lt;author&gt;Canovas, Jose Luis&lt;/author&gt;&lt;author&gt;Hernandez-Ramos, Jose L&lt;/author&gt;&lt;author&gt;Moreno, Rafael Torres&lt;/author&gt;&lt;author&gt;Skarmeta, Antonio&lt;/author&gt;&lt;/authors&gt;&lt;/contributors&gt;&lt;titles&gt;&lt;title&gt;Privacy-preserving solutions for blockchain: Review and challenges&lt;/title&gt;&lt;secondary-title&gt;IEEE Access&lt;/secondary-title&gt;&lt;/titles&gt;&lt;periodical&gt;&lt;full-title&gt;IEEE Access&lt;/full-title&gt;&lt;/periodical&gt;&lt;pages&gt;164908-164940&lt;/pages&gt;&lt;volume&gt;7&lt;/volume&gt;&lt;dates&gt;&lt;year&gt;2019&lt;/year&gt;&lt;/dates&gt;&lt;isbn&gt;2169-3536&lt;/isbn&gt;&lt;urls&gt;&lt;/urls&gt;&lt;/record&gt;&lt;/Cite&gt;&lt;/EndNote&gt;</w:instrText>
      </w:r>
      <w:r>
        <w:fldChar w:fldCharType="separate"/>
      </w:r>
      <w:r>
        <w:t>(Bernabe et al., 2019)</w:t>
      </w:r>
      <w:r>
        <w:fldChar w:fldCharType="end"/>
      </w:r>
      <w:r>
        <w:t xml:space="preserve">, privacy-preserving cross-domain authentication </w:t>
      </w:r>
      <w:r>
        <w:fldChar w:fldCharType="begin"/>
      </w:r>
      <w:r>
        <w:instrText xml:space="preserve"> ADDIN EN.CITE &lt;EndNote&gt;&lt;Cite&gt;&lt;Author&gt;Huang&lt;/Author&gt;&lt;Year&gt;2024&lt;/Year&gt;&lt;RecNum&gt;86&lt;/RecNum&gt;&lt;DisplayText&gt;(Huang &amp;amp; Shen, 2024)&lt;/DisplayText&gt;&lt;record&gt;&lt;rec-number&gt;86&lt;/rec-number&gt;&lt;foreign-keys&gt;&lt;key app="EN" db-id="refdsetfmxfv0xezzx0x00r2eas9wvvxsrxv" timestamp="1717632130"&gt;86&lt;/key&gt;&lt;/foreign-keys&gt;&lt;ref-type name="Journal Article"&gt;17&lt;/ref-type&gt;&lt;contributors&gt;&lt;authors&gt;&lt;author&gt;Huang, Cheng&lt;/author&gt;&lt;author&gt;Shen, Xuemin Sherman&lt;/author&gt;&lt;/authors&gt;&lt;/contributors&gt;&lt;titles&gt;&lt;title&gt;Decentralized Privacy Preservation in Smart Cities&lt;/title&gt;&lt;/titles&gt;&lt;dates&gt;&lt;year&gt;2024&lt;/year&gt;&lt;/dates&gt;&lt;isbn&gt;3031540751&lt;/isbn&gt;&lt;urls&gt;&lt;/urls&gt;&lt;/record&gt;&lt;/Cite&gt;&lt;/EndNote&gt;</w:instrText>
      </w:r>
      <w:r>
        <w:fldChar w:fldCharType="separate"/>
      </w:r>
      <w:r>
        <w:t>(Huang &amp; Shen, 2024)</w:t>
      </w:r>
      <w:r>
        <w:fldChar w:fldCharType="end"/>
      </w:r>
      <w:r>
        <w:t xml:space="preserve">, privacy-preserving data analytics </w:t>
      </w:r>
      <w:r>
        <w:fldChar w:fldCharType="begin"/>
      </w:r>
      <w:r>
        <w:instrText xml:space="preserve"> ADDIN EN.CITE &lt;EndNote&gt;&lt;Cite&gt;&lt;Author&gt;Zhang&lt;/Author&gt;&lt;Year&gt;2023&lt;/Year&gt;&lt;RecNum&gt;87&lt;/RecNum&gt;&lt;DisplayText&gt;(Zhang et al., 2023)&lt;/DisplayText&gt;&lt;record&gt;&lt;rec-number&gt;87&lt;/rec-number&gt;&lt;foreign-keys&gt;&lt;key app="EN" db-id="refdsetfmxfv0xezzx0x00r2eas9wvvxsrxv" timestamp="1717633485"&gt;87&lt;/key&gt;&lt;/foreign-keys&gt;&lt;ref-type name="Journal Article"&gt;17&lt;/ref-type&gt;&lt;contributors&gt;&lt;authors&gt;&lt;author&gt;Zhang, Yuping&lt;/author&gt;&lt;author&gt;Qu, Youyang&lt;/author&gt;&lt;author&gt;Gao, Longxiang&lt;/author&gt;&lt;author&gt;Luan, Tom Hao&lt;/author&gt;&lt;author&gt;Jolfaei, Alireza&lt;/author&gt;&lt;author&gt;Zheng, James Xi&lt;/author&gt;&lt;/authors&gt;&lt;/contributors&gt;&lt;titles&gt;&lt;title&gt;Privacy-preserving data analytics for smart decision-making energy systems in sustainable smart community&lt;/title&gt;&lt;secondary-title&gt;Sustainable Energy Technologies and Assessments&lt;/secondary-title&gt;&lt;/titles&gt;&lt;periodical&gt;&lt;full-title&gt;Sustainable Energy Technologies and Assessments&lt;/full-title&gt;&lt;/periodical&gt;&lt;pages&gt;103144&lt;/pages&gt;&lt;volume&gt;57&lt;/volume&gt;&lt;dates&gt;&lt;year&gt;2023&lt;/year&gt;&lt;/dates&gt;&lt;isbn&gt;2213-1388&lt;/isbn&gt;&lt;urls&gt;&lt;/urls&gt;&lt;/record&gt;&lt;/Cite&gt;&lt;/EndNote&gt;</w:instrText>
      </w:r>
      <w:r>
        <w:fldChar w:fldCharType="separate"/>
      </w:r>
      <w:r>
        <w:t>(Zhang et al., 2023)</w:t>
      </w:r>
      <w:r>
        <w:fldChar w:fldCharType="end"/>
      </w:r>
      <w:r>
        <w:t xml:space="preserve">, secure and lightweight authentication protocol </w:t>
      </w:r>
      <w:r>
        <w:fldChar w:fldCharType="begin"/>
      </w:r>
      <w:r>
        <w:instrText xml:space="preserve"> ADDIN EN.CITE &lt;EndNote&gt;&lt;Cite&gt;&lt;Author&gt;Oh&lt;/Author&gt;&lt;Year&gt;2021&lt;/Year&gt;&lt;RecNum&gt;88&lt;/RecNum&gt;&lt;DisplayText&gt;(Oh et al., 2021)&lt;/DisplayText&gt;&lt;record&gt;&lt;rec-number&gt;88&lt;/rec-number&gt;&lt;foreign-keys&gt;&lt;key app="EN" db-id="refdsetfmxfv0xezzx0x00r2eas9wvvxsrxv" timestamp="1717633799"&gt;88&lt;/key&gt;&lt;/foreign-keys&gt;&lt;ref-type name="Journal Article"&gt;17&lt;/ref-type&gt;&lt;contributors&gt;&lt;authors&gt;&lt;author&gt;Oh, JiHyeon&lt;/author&gt;&lt;author&gt;Yu, SungJin&lt;/author&gt;&lt;author&gt;Lee, JoonYoung&lt;/author&gt;&lt;author&gt;Son, SeungHwan&lt;/author&gt;&lt;author&gt;Kim, MyeongHyun&lt;/author&gt;&lt;author&gt;Park, YoungHo&lt;/author&gt;&lt;/authors&gt;&lt;/contributors&gt;&lt;titles&gt;&lt;title&gt;A secure and lightweight authentication protocol for IoT-based smart homes&lt;/title&gt;&lt;secondary-title&gt;Sensors&lt;/secondary-title&gt;&lt;/titles&gt;&lt;periodical&gt;&lt;full-title&gt;Sensors&lt;/full-title&gt;&lt;/periodical&gt;&lt;pages&gt;1488&lt;/pages&gt;&lt;volume&gt;21&lt;/volume&gt;&lt;number&gt;4&lt;/number&gt;&lt;dates&gt;&lt;year&gt;2021&lt;/year&gt;&lt;/dates&gt;&lt;isbn&gt;1424-8220&lt;/isbn&gt;&lt;urls&gt;&lt;/urls&gt;&lt;/record&gt;&lt;/Cite&gt;&lt;/EndNote&gt;</w:instrText>
      </w:r>
      <w:r>
        <w:fldChar w:fldCharType="separate"/>
      </w:r>
      <w:r>
        <w:t>(Oh et al., 2021)</w:t>
      </w:r>
      <w:r>
        <w:fldChar w:fldCharType="end"/>
      </w:r>
      <w:r>
        <w:t xml:space="preserve">, and Fully Homomorphic Encryption (FHE), presented by </w:t>
      </w:r>
      <w:r>
        <w:fldChar w:fldCharType="begin"/>
      </w:r>
      <w:r>
        <w:instrText xml:space="preserve"> ADDIN EN.CITE &lt;EndNote&gt;&lt;Cite AuthorYear="1"&gt;&lt;Author&gt;Zhang&lt;/Author&gt;&lt;Year&gt;2017&lt;/Year&gt;&lt;RecNum&gt;35&lt;/RecNum&gt;&lt;DisplayText&gt;Zhang et al. (2017)&lt;/DisplayText&gt;&lt;record&gt;&lt;rec-number&gt;35&lt;/rec-number&gt;&lt;foreign-keys&gt;&lt;key app="EN" db-id="refdsetfmxfv0xezzx0x00r2eas9wvvxsrxv" timestamp="1713771939"&gt;35&lt;/key&gt;&lt;/foreign-keys&gt;&lt;ref-type name="Journal Article"&gt;17&lt;/ref-type&gt;&lt;contributors&gt;&lt;authors&gt;&lt;author&gt;Zhang, Kuan&lt;/author&gt;&lt;author&gt;Ni, Jianbing&lt;/author&gt;&lt;author&gt;Yang, Kan&lt;/author&gt;&lt;author&gt;Liang, Xiaohui&lt;/author&gt;&lt;author&gt;Ren, Ju&lt;/author&gt;&lt;author&gt;Shen, Xuemin Sherman&lt;/author&gt;&lt;/authors&gt;&lt;/contributors&gt;&lt;titles&gt;&lt;title&gt;Security and privacy in smart city applications: Challenges and solutions&lt;/title&gt;&lt;secondary-title&gt;IEEE communications magazine&lt;/secondary-title&gt;&lt;/titles&gt;&lt;periodical&gt;&lt;full-title&gt;IEEE communications magazine&lt;/full-title&gt;&lt;/periodical&gt;&lt;pages&gt;122-129&lt;/pages&gt;&lt;volume&gt;55&lt;/volume&gt;&lt;number&gt;1&lt;/number&gt;&lt;dates&gt;&lt;year&gt;2017&lt;/year&gt;&lt;/dates&gt;&lt;isbn&gt;0163-6804&lt;/isbn&gt;&lt;urls&gt;&lt;/urls&gt;&lt;/record&gt;&lt;/Cite&gt;&lt;/EndNote&gt;</w:instrText>
      </w:r>
      <w:r>
        <w:fldChar w:fldCharType="separate"/>
      </w:r>
      <w:r>
        <w:t>Zhang et al. (2017)</w:t>
      </w:r>
      <w:r>
        <w:fldChar w:fldCharType="end"/>
      </w:r>
      <w:r>
        <w:t xml:space="preserve"> as a more efficient option to the detriment of standard encryption when data has to be processed by the device</w:t>
      </w:r>
      <w:r w:rsidR="00C03D15">
        <w:t xml:space="preserve">. </w:t>
      </w:r>
      <w:r w:rsidR="00401761">
        <w:t>Supporting their statement, the authors express that s</w:t>
      </w:r>
      <w:r w:rsidR="00C03D15">
        <w:t xml:space="preserve">ecurity relies on the fact that data remains encrypted from the beginning to the end of the process and privacy </w:t>
      </w:r>
      <w:r w:rsidR="00F9787E">
        <w:t>for the reason that</w:t>
      </w:r>
      <w:r w:rsidR="00C03D15">
        <w:t xml:space="preserve"> FHE maintains sensitive information hidden, even whilst being processed</w:t>
      </w:r>
      <w:r w:rsidR="00B50053">
        <w:t>. The drawback is that the</w:t>
      </w:r>
      <w:r w:rsidR="00110FA5">
        <w:t xml:space="preserve"> mathematics operations</w:t>
      </w:r>
      <w:r w:rsidR="00B50053">
        <w:t xml:space="preserve"> that can be done are simple</w:t>
      </w:r>
      <w:r>
        <w:t>.</w:t>
      </w:r>
    </w:p>
    <w:p w14:paraId="7165A71B" w14:textId="77777777" w:rsidR="00856E7B" w:rsidRDefault="00856E7B" w:rsidP="00345AE1">
      <w:pPr>
        <w:jc w:val="both"/>
      </w:pPr>
    </w:p>
    <w:p w14:paraId="65FFFE3E" w14:textId="4292CBBC" w:rsidR="00856E7B" w:rsidRDefault="00E124FF" w:rsidP="00345AE1">
      <w:pPr>
        <w:jc w:val="both"/>
      </w:pPr>
      <w:r>
        <w:t>Despite the fact that several protocols are being used and have to be considered as an option when looking for privacy, anonymity or security, it is t</w:t>
      </w:r>
      <w:r w:rsidR="00856E7B">
        <w:t>he capacity to prove encrypted knowledge without exposing sensitive data</w:t>
      </w:r>
      <w:r>
        <w:t>,</w:t>
      </w:r>
      <w:r w:rsidR="00856E7B">
        <w:t xml:space="preserve"> one of the ZKPs characteristics that made this protocol a desired feature for all applications </w:t>
      </w:r>
      <w:r w:rsidR="00856E7B">
        <w:fldChar w:fldCharType="begin"/>
      </w:r>
      <w:r w:rsidR="00856E7B">
        <w:instrText xml:space="preserve"> ADDIN EN.CITE &lt;EndNote&gt;&lt;Cite&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rsidR="00856E7B">
        <w:fldChar w:fldCharType="separate"/>
      </w:r>
      <w:r w:rsidR="00856E7B">
        <w:t>(</w:t>
      </w:r>
      <w:proofErr w:type="spellStart"/>
      <w:r w:rsidR="00856E7B">
        <w:t>Ernstberger</w:t>
      </w:r>
      <w:proofErr w:type="spellEnd"/>
      <w:r w:rsidR="00856E7B">
        <w:t xml:space="preserve"> et al., 2024)</w:t>
      </w:r>
      <w:r w:rsidR="00856E7B">
        <w:fldChar w:fldCharType="end"/>
      </w:r>
      <w:r w:rsidR="00856E7B">
        <w:t>. Non-interactivity and succinctness are also</w:t>
      </w:r>
      <w:r w:rsidR="00CE2716">
        <w:t xml:space="preserve"> ZKPs</w:t>
      </w:r>
      <w:r w:rsidR="00856E7B">
        <w:t xml:space="preserve"> functionalities highlighted by the authors in their research “</w:t>
      </w:r>
      <w:r w:rsidR="00856E7B" w:rsidRPr="00345AE1">
        <w:t>Do you need a Zero Knowledge Proof?</w:t>
      </w:r>
      <w:r w:rsidR="00856E7B">
        <w:t xml:space="preserve">”. </w:t>
      </w:r>
    </w:p>
    <w:p w14:paraId="084DE336" w14:textId="77777777" w:rsidR="00E124FF" w:rsidRDefault="00E124FF" w:rsidP="00345AE1">
      <w:pPr>
        <w:jc w:val="both"/>
      </w:pPr>
    </w:p>
    <w:p w14:paraId="692CA396" w14:textId="1F748F92" w:rsidR="00E124FF" w:rsidRDefault="00CE2716" w:rsidP="00345AE1">
      <w:pPr>
        <w:jc w:val="both"/>
      </w:pPr>
      <w:r>
        <w:t xml:space="preserve">In addition to non-interactivity, </w:t>
      </w:r>
      <w:r w:rsidR="00E124FF">
        <w:fldChar w:fldCharType="begin"/>
      </w:r>
      <w:r w:rsidR="00303E77">
        <w:instrText xml:space="preserve"> ADDIN EN.CITE &lt;EndNote&gt;&lt;Cite AuthorYear="1"&gt;&lt;Author&gt;Hasan&lt;/Author&gt;&lt;Year&gt;2019&lt;/Year&gt;&lt;RecNum&gt;121&lt;/RecNum&gt;&lt;DisplayText&gt;Hasan (2019)&lt;/DisplayText&gt;&lt;record&gt;&lt;rec-number&gt;121&lt;/rec-number&gt;&lt;foreign-keys&gt;&lt;key app="EN" db-id="refdsetfmxfv0xezzx0x00r2eas9wvvxsrxv" timestamp="1728519349"&gt;121&lt;/key&gt;&lt;/foreign-keys&gt;&lt;ref-type name="Journal Article"&gt;17&lt;/ref-type&gt;&lt;contributors&gt;&lt;authors&gt;&lt;author&gt;Hasan, Jahid&lt;/author&gt;&lt;/authors&gt;&lt;/contributors&gt;&lt;titles&gt;&lt;title&gt;Overview and applications of zero knowledge proof (ZKP)&lt;/title&gt;&lt;secondary-title&gt;International Journal of Computer Science and Network&lt;/secondary-title&gt;&lt;/titles&gt;&lt;periodical&gt;&lt;full-title&gt;International Journal of Computer Science and Network&lt;/full-title&gt;&lt;/periodical&gt;&lt;pages&gt;2277-5420&lt;/pages&gt;&lt;volume&gt;8&lt;/volume&gt;&lt;number&gt;5&lt;/number&gt;&lt;dates&gt;&lt;year&gt;2019&lt;/year&gt;&lt;/dates&gt;&lt;urls&gt;&lt;/urls&gt;&lt;/record&gt;&lt;/Cite&gt;&lt;/EndNote&gt;</w:instrText>
      </w:r>
      <w:r w:rsidR="00E124FF">
        <w:fldChar w:fldCharType="separate"/>
      </w:r>
      <w:r w:rsidR="00303E77">
        <w:rPr>
          <w:noProof/>
        </w:rPr>
        <w:t>Hasan (2019)</w:t>
      </w:r>
      <w:r w:rsidR="00E124FF">
        <w:fldChar w:fldCharType="end"/>
      </w:r>
      <w:r w:rsidR="00E124FF">
        <w:t xml:space="preserve"> </w:t>
      </w:r>
      <w:r w:rsidR="00303E77">
        <w:t>affirms</w:t>
      </w:r>
      <w:r w:rsidR="00E124FF">
        <w:t xml:space="preserve"> that soundness and completeness are </w:t>
      </w:r>
      <w:r>
        <w:t>also</w:t>
      </w:r>
      <w:r w:rsidR="00E124FF">
        <w:t xml:space="preserve"> aspects that a zero-knowledge proof has to satisfy. </w:t>
      </w:r>
      <w:r>
        <w:t>S</w:t>
      </w:r>
      <w:r w:rsidR="00E124FF">
        <w:t xml:space="preserve">oundness means that there is a low chance but not 0, that if the secret is false, the verifier cannot evaded by the prover. Zero-knowledge relies on the idea that the verifier does not know anything other than the secret if it is true. Finally, completeness, if the secret is true, the prover will know it.  </w:t>
      </w:r>
    </w:p>
    <w:p w14:paraId="0D6329DD" w14:textId="77777777" w:rsidR="00CE2716" w:rsidRDefault="00CE2716" w:rsidP="00345AE1">
      <w:pPr>
        <w:jc w:val="both"/>
      </w:pPr>
    </w:p>
    <w:p w14:paraId="466F29E0" w14:textId="77777777" w:rsidR="00CE2716" w:rsidRDefault="00CE2716" w:rsidP="00CE2716">
      <w:pPr>
        <w:jc w:val="both"/>
      </w:pPr>
      <w:r>
        <w:t xml:space="preserve">Through the next sections of the dissertation, evidence of a Hyperledger Fabric (Fabric) implementation using </w:t>
      </w:r>
      <w:proofErr w:type="spellStart"/>
      <w:r>
        <w:t>Circom</w:t>
      </w:r>
      <w:proofErr w:type="spellEnd"/>
      <w:r>
        <w:t xml:space="preserve"> for creating the circuit and the protocols Plonk, Groth16 and </w:t>
      </w:r>
      <w:proofErr w:type="spellStart"/>
      <w:r>
        <w:t>Fflonk</w:t>
      </w:r>
      <w:proofErr w:type="spellEnd"/>
      <w:r>
        <w:t xml:space="preserve"> to do the verification will be shown. A prototype to test the latency of the communication between two smart contracts will be run with 10,000 assets for each protocol. </w:t>
      </w:r>
    </w:p>
    <w:p w14:paraId="57233FD6" w14:textId="77777777" w:rsidR="00CE2716" w:rsidRDefault="00CE2716" w:rsidP="00CE2716">
      <w:pPr>
        <w:jc w:val="both"/>
      </w:pPr>
    </w:p>
    <w:p w14:paraId="294C5327" w14:textId="77777777" w:rsidR="00CE2716" w:rsidRDefault="00CE2716" w:rsidP="00030C74">
      <w:pPr>
        <w:pStyle w:val="Heading2"/>
        <w:numPr>
          <w:ilvl w:val="1"/>
          <w:numId w:val="6"/>
        </w:numPr>
        <w:rPr>
          <w:color w:val="000000" w:themeColor="text1"/>
        </w:rPr>
      </w:pPr>
      <w:bookmarkStart w:id="3" w:name="_Toc180011777"/>
      <w:r w:rsidRPr="00CE2716">
        <w:rPr>
          <w:color w:val="000000" w:themeColor="text1"/>
        </w:rPr>
        <w:t>Motivation</w:t>
      </w:r>
      <w:bookmarkEnd w:id="3"/>
    </w:p>
    <w:p w14:paraId="139D01B7" w14:textId="77777777" w:rsidR="00B85824" w:rsidRDefault="00B85824" w:rsidP="00B85824">
      <w:pPr>
        <w:jc w:val="both"/>
      </w:pPr>
      <w:r w:rsidRPr="0007418A">
        <w:t>Recognising the need for blockchain interconnections and understanding that not much study has been conducted, the gaps in evidential support motivated the study to contribute through this applied research project. The decision to focus on Fabric and ZKP</w:t>
      </w:r>
      <w:r>
        <w:t>s</w:t>
      </w:r>
      <w:r w:rsidRPr="0007418A">
        <w:t xml:space="preserve"> was made due to the extended worldwide use of this blockchain use and the ZKP</w:t>
      </w:r>
      <w:r>
        <w:t>s</w:t>
      </w:r>
      <w:r w:rsidRPr="0007418A">
        <w:t xml:space="preserve"> mechanism due to the information derived </w:t>
      </w:r>
      <w:r w:rsidRPr="0007418A">
        <w:fldChar w:fldCharType="begin">
          <w:fldData xml:space="preserve">PEVuZE5vdGU+PENpdGU+PEF1dGhvcj5NYXJ0aW5lejwvQXV0aG9yPjxZZWFyPjIwMjQ8L1llYXI+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</w:fldData>
        </w:fldChar>
      </w:r>
      <w:r w:rsidRPr="0007418A">
        <w:instrText xml:space="preserve"> ADDIN EN.CITE </w:instrText>
      </w:r>
      <w:r w:rsidRPr="0007418A">
        <w:fldChar w:fldCharType="begin">
          <w:fldData xml:space="preserve">PEVuZE5vdGU+PENpdGU+PEF1dGhvcj5NYXJ0aW5lejwvQXV0aG9yPjxZZWFyPjIwMjQ8L1llYXI+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</w:fldData>
        </w:fldChar>
      </w:r>
      <w:r w:rsidRPr="0007418A">
        <w:instrText xml:space="preserve"> ADDIN EN.CITE.DATA </w:instrText>
      </w:r>
      <w:r w:rsidRPr="0007418A">
        <w:fldChar w:fldCharType="end"/>
      </w:r>
      <w:r w:rsidRPr="0007418A">
        <w:fldChar w:fldCharType="separate"/>
      </w:r>
      <w:r w:rsidRPr="0007418A">
        <w:t>(Chen et al., 2023; Martinez et al., 2024; Zhou et al., 2024)</w:t>
      </w:r>
      <w:r w:rsidRPr="0007418A">
        <w:fldChar w:fldCharType="end"/>
      </w:r>
      <w:r>
        <w:t>.</w:t>
      </w:r>
    </w:p>
    <w:p w14:paraId="6767C928" w14:textId="77777777" w:rsidR="00B85824" w:rsidRPr="00B85824" w:rsidRDefault="00B85824" w:rsidP="00B85824"/>
    <w:p w14:paraId="37FA4414" w14:textId="0FED4F1E" w:rsidR="00CE2716" w:rsidRPr="00CE2716" w:rsidRDefault="003556E3" w:rsidP="00CE2716">
      <w:pPr>
        <w:jc w:val="both"/>
      </w:pPr>
      <w:r>
        <w:t xml:space="preserve">Due to the </w:t>
      </w:r>
      <w:r w:rsidR="004D6A4F">
        <w:t>large</w:t>
      </w:r>
      <w:r>
        <w:t xml:space="preserve"> amount of data generated in a smart city environment, the necessity of maintaining it secure and private but also doing it as fast as possible motivates this dissertation to test the latency in three ZKPs protocols</w:t>
      </w:r>
      <w:r w:rsidR="00037320">
        <w:t>,</w:t>
      </w:r>
      <w:r>
        <w:t xml:space="preserve"> Plonk, Groth16, and </w:t>
      </w:r>
      <w:proofErr w:type="spellStart"/>
      <w:r>
        <w:t>Fflonk</w:t>
      </w:r>
      <w:proofErr w:type="spellEnd"/>
      <w:r>
        <w:t xml:space="preserve">. </w:t>
      </w:r>
    </w:p>
    <w:p w14:paraId="66B7DE97" w14:textId="77777777" w:rsidR="00CE2716" w:rsidRDefault="00CE2716" w:rsidP="00CE2716">
      <w:pPr>
        <w:jc w:val="both"/>
      </w:pPr>
    </w:p>
    <w:p w14:paraId="3A6C5976" w14:textId="6D4100B7" w:rsidR="00CE2716" w:rsidRPr="00CE2716" w:rsidRDefault="00CE2716" w:rsidP="00030C74">
      <w:pPr>
        <w:pStyle w:val="Heading2"/>
        <w:numPr>
          <w:ilvl w:val="1"/>
          <w:numId w:val="6"/>
        </w:numPr>
        <w:rPr>
          <w:color w:val="000000" w:themeColor="text1"/>
        </w:rPr>
      </w:pPr>
      <w:bookmarkStart w:id="4" w:name="_Toc180011778"/>
      <w:r w:rsidRPr="00CE2716">
        <w:rPr>
          <w:color w:val="000000" w:themeColor="text1"/>
        </w:rPr>
        <w:lastRenderedPageBreak/>
        <w:t>Contribution</w:t>
      </w:r>
      <w:r w:rsidR="004D6A4F">
        <w:rPr>
          <w:color w:val="000000" w:themeColor="text1"/>
        </w:rPr>
        <w:t>s</w:t>
      </w:r>
      <w:bookmarkEnd w:id="4"/>
    </w:p>
    <w:p w14:paraId="1AA6B5A6" w14:textId="596B8857" w:rsidR="00B20C50" w:rsidRDefault="004D6A4F" w:rsidP="00B20C50">
      <w:pPr>
        <w:jc w:val="both"/>
      </w:pPr>
      <w:r>
        <w:t xml:space="preserve">This dissertation </w:t>
      </w:r>
      <w:r w:rsidR="00110FA5">
        <w:t>has mainly contributed in two aspects. Firstly, determining</w:t>
      </w:r>
      <w:r>
        <w:t xml:space="preserve"> which of the three protocols mentioned above has the fastest latency in the communication between two smart contracts running on the same blockchain and the same channel</w:t>
      </w:r>
      <w:r w:rsidR="00037320">
        <w:t xml:space="preserve">, thereby determining </w:t>
      </w:r>
      <w:r w:rsidR="00450C86">
        <w:t xml:space="preserve">that </w:t>
      </w:r>
      <w:proofErr w:type="spellStart"/>
      <w:r w:rsidR="00450C86">
        <w:t>Fflonk</w:t>
      </w:r>
      <w:proofErr w:type="spellEnd"/>
      <w:r w:rsidR="00450C86">
        <w:t xml:space="preserve"> protocol </w:t>
      </w:r>
      <w:r w:rsidR="00037320">
        <w:t>is more reliable</w:t>
      </w:r>
      <w:r w:rsidR="00450C86">
        <w:t xml:space="preserve"> than the others</w:t>
      </w:r>
      <w:r>
        <w:t>.</w:t>
      </w:r>
    </w:p>
    <w:p w14:paraId="6A5C028B" w14:textId="77777777" w:rsidR="00110FA5" w:rsidRDefault="00110FA5" w:rsidP="00B20C50">
      <w:pPr>
        <w:jc w:val="both"/>
      </w:pPr>
    </w:p>
    <w:p w14:paraId="64C1B2D3" w14:textId="7415ECF3" w:rsidR="00110FA5" w:rsidRDefault="00110FA5" w:rsidP="00B20C50">
      <w:pPr>
        <w:jc w:val="both"/>
      </w:pPr>
      <w:r>
        <w:t xml:space="preserve">The second contribution is the very same application. All that is developed in it, </w:t>
      </w:r>
      <w:proofErr w:type="spellStart"/>
      <w:r>
        <w:t>Flonk</w:t>
      </w:r>
      <w:proofErr w:type="spellEnd"/>
      <w:r>
        <w:t>, Groth16, Plonk</w:t>
      </w:r>
      <w:r w:rsidR="00450C86">
        <w:t xml:space="preserve">, </w:t>
      </w:r>
      <w:r>
        <w:t>the Fabric smart contracts</w:t>
      </w:r>
      <w:r w:rsidR="00450C86">
        <w:t>, and the oracle</w:t>
      </w:r>
      <w:r>
        <w:t xml:space="preserve">, can be </w:t>
      </w:r>
      <w:r w:rsidR="001A4999">
        <w:t xml:space="preserve">used, </w:t>
      </w:r>
      <w:r>
        <w:t xml:space="preserve">cloned, downloaded, transformed or upgraded by anyone interested in it as desired.  </w:t>
      </w:r>
    </w:p>
    <w:p w14:paraId="102F6FD6" w14:textId="77777777" w:rsidR="00AA7844" w:rsidRDefault="00AA7844" w:rsidP="00AA7844">
      <w:pPr>
        <w:jc w:val="both"/>
      </w:pPr>
    </w:p>
    <w:p w14:paraId="0D459059" w14:textId="398EC106" w:rsidR="00F020AE" w:rsidRDefault="001A4999" w:rsidP="00B20C50">
      <w:pPr>
        <w:jc w:val="both"/>
      </w:pPr>
      <w:r>
        <w:t xml:space="preserve">The third contribution is that </w:t>
      </w:r>
      <w:r w:rsidR="00AA7844">
        <w:t>t</w:t>
      </w:r>
      <w:r w:rsidR="00AA7844" w:rsidRPr="00F45F3D">
        <w:t>he benefits of the proposed approach would be the reduction of energetic consumption and associated costs in the smart city, as well as efficiency, sustainability, carbon footprint</w:t>
      </w:r>
      <w:r w:rsidR="00450C86">
        <w:t>, transparency</w:t>
      </w:r>
      <w:r w:rsidR="009042B7">
        <w:t>, privacy</w:t>
      </w:r>
      <w:r w:rsidR="00450C86">
        <w:t xml:space="preserve"> and security</w:t>
      </w:r>
      <w:r w:rsidR="00AA7844" w:rsidRPr="00F45F3D">
        <w:t xml:space="preserve">. </w:t>
      </w:r>
      <w:r w:rsidR="00D81D6E">
        <w:t>B</w:t>
      </w:r>
      <w:r w:rsidR="00AA7844" w:rsidRPr="00F45F3D">
        <w:t xml:space="preserve">uilding residents would enjoy better living conditions </w:t>
      </w:r>
      <w:r w:rsidR="00D81D6E">
        <w:t>as they can get</w:t>
      </w:r>
      <w:r w:rsidR="00AA7844">
        <w:t xml:space="preserve"> the energy price adjusted depending on the generation cost</w:t>
      </w:r>
      <w:r w:rsidR="00D81D6E">
        <w:t>. Getting data from outside the Fabric to impact the final invoice</w:t>
      </w:r>
      <w:r w:rsidR="00AA7844">
        <w:t xml:space="preserve"> would be</w:t>
      </w:r>
      <w:r w:rsidR="00D81D6E">
        <w:t>nefit</w:t>
      </w:r>
      <w:r w:rsidR="00AA7844">
        <w:t xml:space="preserve"> the smart city</w:t>
      </w:r>
      <w:r w:rsidR="00AA7844" w:rsidRPr="00F45F3D">
        <w:t>.</w:t>
      </w:r>
    </w:p>
    <w:p w14:paraId="6675D3DE" w14:textId="2C8FE9A6" w:rsidR="00AA7844" w:rsidRPr="00B20C50" w:rsidRDefault="00F020AE" w:rsidP="00F020AE">
      <w:r>
        <w:br w:type="page"/>
      </w:r>
    </w:p>
    <w:p w14:paraId="223F06D8" w14:textId="0499F586" w:rsidR="00591576" w:rsidRPr="009B2AE9" w:rsidRDefault="00FE4AC6" w:rsidP="00030C74">
      <w:pPr>
        <w:pStyle w:val="Heading1"/>
        <w:numPr>
          <w:ilvl w:val="0"/>
          <w:numId w:val="6"/>
        </w:numPr>
        <w:rPr>
          <w:color w:val="000000" w:themeColor="text1"/>
        </w:rPr>
      </w:pPr>
      <w:bookmarkStart w:id="5" w:name="_Toc180011779"/>
      <w:r>
        <w:rPr>
          <w:color w:val="000000" w:themeColor="text1"/>
        </w:rPr>
        <w:lastRenderedPageBreak/>
        <w:t>Literature review</w:t>
      </w:r>
      <w:bookmarkEnd w:id="5"/>
    </w:p>
    <w:p w14:paraId="27351758" w14:textId="13B26DE2" w:rsidR="003F6666" w:rsidRDefault="003F6666" w:rsidP="009A5A7C">
      <w:pPr>
        <w:jc w:val="both"/>
      </w:pPr>
      <w:r w:rsidRPr="00CB7968">
        <w:rPr>
          <w:rFonts w:eastAsia="Calibri" w:cstheme="minorHAnsi"/>
        </w:rPr>
        <w:t xml:space="preserve">The foundational paper on </w:t>
      </w:r>
      <w:r>
        <w:rPr>
          <w:rFonts w:eastAsia="Calibri" w:cstheme="minorHAnsi"/>
        </w:rPr>
        <w:t xml:space="preserve">Zero Knowledge Proof of Identity </w:t>
      </w:r>
      <w:r>
        <w:rPr>
          <w:rFonts w:eastAsia="Calibri" w:cstheme="minorHAnsi"/>
        </w:rPr>
        <w:fldChar w:fldCharType="begin"/>
      </w:r>
      <w:r>
        <w:rPr>
          <w:rFonts w:eastAsia="Calibri" w:cstheme="minorHAnsi"/>
        </w:rPr>
        <w:instrText xml:space="preserve"> ADDIN EN.CITE &lt;EndNote&gt;&lt;Cite&gt;&lt;Author&gt;Fiege&lt;/Author&gt;&lt;Year&gt;1987&lt;/Year&gt;&lt;RecNum&gt;97&lt;/RecNum&gt;&lt;DisplayText&gt;(Fiege et al., 1987)&lt;/DisplayText&gt;&lt;record&gt;&lt;rec-number&gt;97&lt;/rec-number&gt;&lt;foreign-keys&gt;&lt;key app="EN" db-id="refdsetfmxfv0xezzx0x00r2eas9wvvxsrxv" timestamp="1721162012"&gt;97&lt;/key&gt;&lt;/foreign-keys&gt;&lt;ref-type name="Conference Proceedings"&gt;10&lt;/ref-type&gt;&lt;contributors&gt;&lt;authors&gt;&lt;author&gt;Fiege, Uriel&lt;/author&gt;&lt;author&gt;Fiat, Amos&lt;/author&gt;&lt;author&gt;Shamir, Adi&lt;/author&gt;&lt;/authors&gt;&lt;/contributors&gt;&lt;titles&gt;&lt;title&gt;Zero knowledge proofs of identity&lt;/title&gt;&lt;secondary-title&gt;Proceedings of the nineteenth annual ACM symposium on Theory of computing&lt;/secondary-title&gt;&lt;/titles&gt;&lt;pages&gt;210-217&lt;/pages&gt;&lt;dates&gt;&lt;year&gt;1987&lt;/year&gt;&lt;/dates&gt;&lt;urls&gt;&lt;/urls&gt;&lt;/record&gt;&lt;/Cite&gt;&lt;/EndNote&gt;</w:instrText>
      </w:r>
      <w:r>
        <w:rPr>
          <w:rFonts w:eastAsia="Calibri" w:cstheme="minorHAnsi"/>
        </w:rPr>
        <w:fldChar w:fldCharType="separate"/>
      </w:r>
      <w:r>
        <w:rPr>
          <w:rFonts w:eastAsia="Calibri" w:cstheme="minorHAnsi"/>
          <w:noProof/>
        </w:rPr>
        <w:t>(Fiege et al., 1987)</w:t>
      </w:r>
      <w:r>
        <w:rPr>
          <w:rFonts w:eastAsia="Calibri" w:cstheme="minorHAnsi"/>
        </w:rPr>
        <w:fldChar w:fldCharType="end"/>
      </w:r>
      <w:r>
        <w:rPr>
          <w:rFonts w:eastAsia="Calibri" w:cstheme="minorHAnsi"/>
        </w:rPr>
        <w:t xml:space="preserve"> defines it as a cryptographic technique to demonstrate that a message is true without revealing anything more than the indispensable information to prove it and, consequently, keeping the rest of the data, such as personal information, unrevealed, ZKP is presented as a valid decentralised solution to solve identity theft and lack of identity.</w:t>
      </w:r>
      <w:r w:rsidRPr="00EA08E4">
        <w:t xml:space="preserve"> </w:t>
      </w:r>
    </w:p>
    <w:p w14:paraId="1E76A935" w14:textId="77777777" w:rsidR="003F6666" w:rsidRDefault="003F6666" w:rsidP="009A5A7C">
      <w:pPr>
        <w:jc w:val="both"/>
      </w:pPr>
    </w:p>
    <w:p w14:paraId="397F19AB" w14:textId="2750DB88" w:rsidR="00CE2716" w:rsidRDefault="007106D1" w:rsidP="0007418A">
      <w:pPr>
        <w:jc w:val="both"/>
      </w:pPr>
      <w:r>
        <w:t>Considering the Internet of Things (IOT) as one of the most prolific data generators in a smart city context, a</w:t>
      </w:r>
      <w:r w:rsidR="003F6666">
        <w:t xml:space="preserve"> recent study by </w:t>
      </w:r>
      <w:r w:rsidR="003F6666">
        <w:fldChar w:fldCharType="begin"/>
      </w:r>
      <w:r w:rsidR="003F6666">
        <w:instrText xml:space="preserve"> ADDIN EN.CITE &lt;EndNote&gt;&lt;Cite AuthorYear="1"&gt;&lt;Author&gt;Chen&lt;/Author&gt;&lt;Year&gt;2023&lt;/Year&gt;&lt;RecNum&gt;98&lt;/RecNum&gt;&lt;DisplayText&gt;Chen et al. (2023)&lt;/DisplayText&gt;&lt;record&gt;&lt;rec-number&gt;98&lt;/rec-number&gt;&lt;foreign-keys&gt;&lt;key app="EN" db-id="refdsetfmxfv0xezzx0x00r2eas9wvvxsrxv" timestamp="1721164522"&gt;98&lt;/key&gt;&lt;/foreign-keys&gt;&lt;ref-type name="Journal Article"&gt;17&lt;/ref-type&gt;&lt;contributors&gt;&lt;authors&gt;&lt;author&gt;Chen, Zhigang&lt;/author&gt;&lt;author&gt;Jiang, Yuting&lt;/author&gt;&lt;author&gt;Song, Xinxia&lt;/author&gt;&lt;author&gt;Chen, Liqun&lt;/author&gt;&lt;/authors&gt;&lt;/contributors&gt;&lt;titles&gt;&lt;title&gt;A survey on zero-knowledge authentication for internet of things&lt;/title&gt;&lt;secondary-title&gt;Electronics&lt;/secondary-title&gt;&lt;/titles&gt;&lt;periodical&gt;&lt;full-title&gt;Electronics&lt;/full-title&gt;&lt;/periodical&gt;&lt;pages&gt;1145&lt;/pages&gt;&lt;volume&gt;12&lt;/volume&gt;&lt;number&gt;5&lt;/number&gt;&lt;dates&gt;&lt;year&gt;2023&lt;/year&gt;&lt;/dates&gt;&lt;isbn&gt;2079-9292&lt;/isbn&gt;&lt;urls&gt;&lt;/urls&gt;&lt;/record&gt;&lt;/Cite&gt;&lt;/EndNote&gt;</w:instrText>
      </w:r>
      <w:r w:rsidR="003F6666">
        <w:fldChar w:fldCharType="separate"/>
      </w:r>
      <w:r w:rsidR="003F6666">
        <w:rPr>
          <w:noProof/>
        </w:rPr>
        <w:t>Chen et al. (2023)</w:t>
      </w:r>
      <w:r w:rsidR="003F6666">
        <w:fldChar w:fldCharType="end"/>
      </w:r>
      <w:r w:rsidR="003F6666">
        <w:t xml:space="preserve"> established that in practice, ZKP</w:t>
      </w:r>
      <w:r w:rsidR="00CE2716">
        <w:t>s</w:t>
      </w:r>
      <w:r w:rsidR="003F6666">
        <w:t xml:space="preserve"> communication overload produced in the IOT context makes it useless due to the massive amount of nodes. The approach proposed by the authors is the non-interactive zero-knowledge proof (NIZK).</w:t>
      </w:r>
      <w:r w:rsidR="00CE2716">
        <w:t xml:space="preserve"> </w:t>
      </w:r>
      <w:r>
        <w:t>However, a</w:t>
      </w:r>
      <w:r w:rsidR="003F6666" w:rsidRPr="0007418A">
        <w:t xml:space="preserve"> study by </w:t>
      </w:r>
      <w:r w:rsidR="003F6666" w:rsidRPr="0007418A">
        <w:fldChar w:fldCharType="begin"/>
      </w:r>
      <w:r w:rsidR="003F6666" w:rsidRPr="0007418A">
        <w:instrText xml:space="preserve"> ADDIN EN.CITE &lt;EndNote&gt;&lt;Cite AuthorYear="1"&gt;&lt;Author&gt;Martinez&lt;/Author&gt;&lt;Year&gt;2024&lt;/Year&gt;&lt;RecNum&gt;99&lt;/RecNum&gt;&lt;DisplayText&gt;Martinez et al. (2024)&lt;/DisplayText&gt;&lt;record&gt;&lt;rec-number&gt;99&lt;/rec-number&gt;&lt;foreign-keys&gt;&lt;key app="EN" db-id="refdsetfmxfv0xezzx0x00r2eas9wvvxsrxv" timestamp="1721192659"&gt;99&lt;/key&gt;&lt;/foreign-keys&gt;&lt;ref-type name="Journal Article"&gt;17&lt;/ref-type&gt;&lt;contributors&gt;&lt;authors&gt;&lt;author&gt;Martinez, Santiago&lt;/author&gt;&lt;author&gt;Ameigenda, Agustín&lt;/author&gt;&lt;author&gt;De Barros, Braian&lt;/author&gt;&lt;author&gt;Llambias, Guzman&lt;/author&gt;&lt;author&gt;González, Laura&lt;/author&gt;&lt;author&gt;Ruggia, Raúl&lt;/author&gt;&lt;/authors&gt;&lt;/contributors&gt;&lt;titles&gt;&lt;title&gt;Leveraging Zero-Knowledge Proofs for Blockchain Interoperability: Experiences with Ethereum and Hyperledger Fabric&lt;/title&gt;&lt;secondary-title&gt;Authorea Preprints&lt;/secondary-title&gt;&lt;/titles&gt;&lt;periodical&gt;&lt;full-title&gt;Authorea Preprints&lt;/full-title&gt;&lt;/periodical&gt;&lt;dates&gt;&lt;year&gt;2024&lt;/year&gt;&lt;/dates&gt;&lt;urls&gt;&lt;/urls&gt;&lt;/record&gt;&lt;/Cite&gt;&lt;/EndNote&gt;</w:instrText>
      </w:r>
      <w:r w:rsidR="003F6666" w:rsidRPr="0007418A">
        <w:fldChar w:fldCharType="separate"/>
      </w:r>
      <w:r w:rsidR="003F6666" w:rsidRPr="0007418A">
        <w:t>Martinez et al. (2024)</w:t>
      </w:r>
      <w:r w:rsidR="003F6666" w:rsidRPr="0007418A">
        <w:fldChar w:fldCharType="end"/>
      </w:r>
      <w:r w:rsidR="003F6666" w:rsidRPr="0007418A">
        <w:t xml:space="preserve"> found that ZKP</w:t>
      </w:r>
      <w:r w:rsidR="00CE2716">
        <w:t>s</w:t>
      </w:r>
      <w:r w:rsidR="003F6666" w:rsidRPr="0007418A">
        <w:t xml:space="preserve"> can improve </w:t>
      </w:r>
      <w:r w:rsidR="00CE2716">
        <w:t>smart contract</w:t>
      </w:r>
      <w:r w:rsidR="003F6666" w:rsidRPr="0007418A">
        <w:t xml:space="preserve"> interoperability.</w:t>
      </w:r>
    </w:p>
    <w:p w14:paraId="448FD00F" w14:textId="77777777" w:rsidR="00252D78" w:rsidRPr="0007418A" w:rsidRDefault="00252D78" w:rsidP="00252D78">
      <w:pPr>
        <w:jc w:val="both"/>
      </w:pPr>
    </w:p>
    <w:p w14:paraId="3BE7BECF" w14:textId="49B1295A" w:rsidR="00252D78" w:rsidRDefault="00252D78" w:rsidP="009A5A7C">
      <w:pPr>
        <w:jc w:val="both"/>
      </w:pPr>
      <w:r w:rsidRPr="0007418A">
        <w:fldChar w:fldCharType="begin"/>
      </w:r>
      <w:r w:rsidR="00811B9B">
        <w:instrText xml:space="preserve"> ADDIN EN.CITE &lt;EndNote&gt;&lt;Cite AuthorYear="1"&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rsidRPr="0007418A">
        <w:fldChar w:fldCharType="separate"/>
      </w:r>
      <w:r w:rsidR="00811B9B">
        <w:rPr>
          <w:noProof/>
        </w:rPr>
        <w:t>Ernstberger et al. (2024)</w:t>
      </w:r>
      <w:r w:rsidRPr="0007418A">
        <w:fldChar w:fldCharType="end"/>
      </w:r>
      <w:r w:rsidRPr="0007418A">
        <w:t xml:space="preserve"> shows applications that do not use the “zero knowledge” functionality of the protocol to prove the circuit but apply its succinctness and non-interactivity. The authors stated that a non-interactive proof avoids the posterior communication between the sender and the receiver after sending the signals, establishing that interaction proofs are not exempt from a very small probability of validating an invalid proof. The research states that any interactive proof can be non-interactively validated just using a few bits of the proof randomly selected based on the probabilistically checkable proof (PCP) theorem. </w:t>
      </w:r>
    </w:p>
    <w:p w14:paraId="4B614DC5" w14:textId="77777777" w:rsidR="00252D78" w:rsidRDefault="00252D78" w:rsidP="009A5A7C">
      <w:pPr>
        <w:jc w:val="both"/>
      </w:pPr>
    </w:p>
    <w:p w14:paraId="3A77A579" w14:textId="7EADD558" w:rsidR="00DC5AE0" w:rsidRDefault="00DC5AE0" w:rsidP="009A5A7C">
      <w:pPr>
        <w:jc w:val="both"/>
      </w:pPr>
      <w:r>
        <w:t>Non-interactive ZKP</w:t>
      </w:r>
      <w:r w:rsidR="00985BC9">
        <w:t>s</w:t>
      </w:r>
      <w:r>
        <w:t xml:space="preserve"> are usually built for one purpose, for example, to know a secret</w:t>
      </w:r>
      <w:r w:rsidR="00B0237F">
        <w:t>,</w:t>
      </w:r>
      <w:r>
        <w:t xml:space="preserve"> but they can be used to prove any type of statement. </w:t>
      </w:r>
      <w:r w:rsidR="00252D78">
        <w:t>However, traditional cryptography is interactive</w:t>
      </w:r>
      <w:r w:rsidR="00811280">
        <w:t>,</w:t>
      </w:r>
      <w:r w:rsidR="00B10780">
        <w:t xml:space="preserve"> requiring</w:t>
      </w:r>
      <w:r w:rsidR="00252D78">
        <w:t xml:space="preserve"> messages to be exchanged between the sender and the receiver. Turning an interactive algorithm into a ZKPs non-interactive algorithm is a procedure called the Fiat-Shamir technique, proposed by </w:t>
      </w:r>
      <w:r w:rsidR="00252D78">
        <w:fldChar w:fldCharType="begin"/>
      </w:r>
      <w:r w:rsidR="00811280">
        <w:instrText xml:space="preserve"> ADDIN EN.CITE &lt;EndNote&gt;&lt;Cite AuthorYear="1"&gt;&lt;Author&gt;Dagdelen&lt;/Author&gt;&lt;Year&gt;2013&lt;/Year&gt;&lt;RecNum&gt;120&lt;/RecNum&gt;&lt;DisplayText&gt;Dagdelen et al. (2013)&lt;/DisplayText&gt;&lt;record&gt;&lt;rec-number&gt;120&lt;/rec-number&gt;&lt;foreign-keys&gt;&lt;key app="EN" db-id="refdsetfmxfv0xezzx0x00r2eas9wvvxsrxv" timestamp="1728514610"&gt;120&lt;/key&gt;&lt;/foreign-keys&gt;&lt;ref-type name="Conference Proceedings"&gt;10&lt;/ref-type&gt;&lt;contributors&gt;&lt;authors&gt;&lt;author&gt;Dagdelen, Özgür&lt;/author&gt;&lt;author&gt;Fischlin, Marc&lt;/author&gt;&lt;author&gt;Gagliardoni, Tommaso&lt;/author&gt;&lt;/authors&gt;&lt;/contributors&gt;&lt;titles&gt;&lt;title&gt;The Fiat–Shamir transformation in a quantum world&lt;/title&gt;&lt;secondary-title&gt;Advances in Cryptology-ASIACRYPT 2013: 19th International Conference on the Theory and Application of Cryptology and Information Security, Bengaluru, India, December 1-5, 2013, Proceedings, Part II 19&lt;/secondary-title&gt;&lt;/titles&gt;&lt;pages&gt;62-81&lt;/pages&gt;&lt;dates&gt;&lt;year&gt;2013&lt;/year&gt;&lt;/dates&gt;&lt;publisher&gt;Springer&lt;/publisher&gt;&lt;isbn&gt;3642420443&lt;/isbn&gt;&lt;urls&gt;&lt;/urls&gt;&lt;/record&gt;&lt;/Cite&gt;&lt;/EndNote&gt;</w:instrText>
      </w:r>
      <w:r w:rsidR="00252D78">
        <w:fldChar w:fldCharType="separate"/>
      </w:r>
      <w:r w:rsidR="00811280">
        <w:rPr>
          <w:noProof/>
        </w:rPr>
        <w:t>Dagdelen et al. (2013)</w:t>
      </w:r>
      <w:r w:rsidR="00252D78">
        <w:fldChar w:fldCharType="end"/>
      </w:r>
      <w:r w:rsidR="00252D78">
        <w:t xml:space="preserve">, which turns identification into signatures schemes. </w:t>
      </w:r>
    </w:p>
    <w:p w14:paraId="6F4A49BF" w14:textId="77777777" w:rsidR="00D57659" w:rsidRDefault="00D57659" w:rsidP="009A5A7C">
      <w:pPr>
        <w:jc w:val="both"/>
      </w:pPr>
    </w:p>
    <w:p w14:paraId="5A6FF496" w14:textId="1FD57376" w:rsidR="00D57659" w:rsidRDefault="003B1856" w:rsidP="009A5A7C">
      <w:pPr>
        <w:jc w:val="both"/>
        <w:rPr>
          <w:rFonts w:eastAsiaTheme="minorEastAsia"/>
        </w:rPr>
      </w:pPr>
      <w:r>
        <w:fldChar w:fldCharType="begin"/>
      </w:r>
      <w:r w:rsidR="00811280">
        <w:instrText xml:space="preserve"> ADDIN EN.CITE &lt;EndNote&gt;&lt;Cite AuthorYear="1"&gt;&lt;Author&gt;Hasan&lt;/Author&gt;&lt;Year&gt;2019&lt;/Year&gt;&lt;RecNum&gt;121&lt;/RecNum&gt;&lt;DisplayText&gt;Hasan (2019)&lt;/DisplayText&gt;&lt;record&gt;&lt;rec-number&gt;121&lt;/rec-number&gt;&lt;foreign-keys&gt;&lt;key app="EN" db-id="refdsetfmxfv0xezzx0x00r2eas9wvvxsrxv" timestamp="1728519349"&gt;121&lt;/key&gt;&lt;/foreign-keys&gt;&lt;ref-type name="Journal Article"&gt;17&lt;/ref-type&gt;&lt;contributors&gt;&lt;authors&gt;&lt;author&gt;Hasan, Jahid&lt;/author&gt;&lt;/authors&gt;&lt;/contributors&gt;&lt;titles&gt;&lt;title&gt;Overview and applications of zero knowledge proof (ZKP)&lt;/title&gt;&lt;secondary-title&gt;International Journal of Computer Science and Network&lt;/secondary-title&gt;&lt;/titles&gt;&lt;periodical&gt;&lt;full-title&gt;International Journal of Computer Science and Network&lt;/full-title&gt;&lt;/periodical&gt;&lt;pages&gt;2277-5420&lt;/pages&gt;&lt;volume&gt;8&lt;/volume&gt;&lt;number&gt;5&lt;/number&gt;&lt;dates&gt;&lt;year&gt;2019&lt;/year&gt;&lt;/dates&gt;&lt;urls&gt;&lt;/urls&gt;&lt;/record&gt;&lt;/Cite&gt;&lt;/EndNote&gt;</w:instrText>
      </w:r>
      <w:r>
        <w:fldChar w:fldCharType="separate"/>
      </w:r>
      <w:r w:rsidR="00811280">
        <w:rPr>
          <w:noProof/>
        </w:rPr>
        <w:t>Hasan (2019)</w:t>
      </w:r>
      <w:r>
        <w:fldChar w:fldCharType="end"/>
      </w:r>
      <w:r>
        <w:t xml:space="preserve"> offers an explanation about non-interactive ZKPs verification using two actors, Alice as the sender and Bob as the receiver. On the one end of the communication, first, </w:t>
      </w:r>
      <w:r w:rsidR="00D57659">
        <w:t>A</w:t>
      </w:r>
      <w:r w:rsidR="00252D78">
        <w:t>lice</w:t>
      </w:r>
      <w:r>
        <w:t xml:space="preserve"> knows her </w:t>
      </w:r>
      <w:r w:rsidR="00D57659">
        <w:t xml:space="preserve">secret </w:t>
      </w:r>
      <w:r w:rsidR="00D57659" w:rsidRPr="00656D19">
        <w:rPr>
          <w:rFonts w:ascii="Bradley Hand ITC" w:eastAsiaTheme="minorEastAsia" w:hAnsi="Bradley Hand ITC"/>
          <w:i/>
          <w:iCs/>
        </w:rPr>
        <w:t>“s”</w:t>
      </w:r>
      <w:r w:rsidR="00D57659">
        <w:t xml:space="preserve"> and</w:t>
      </w:r>
      <w:r w:rsidR="00656D19">
        <w:t xml:space="preserve"> </w:t>
      </w:r>
      <w:proofErr w:type="spellStart"/>
      <w:r w:rsidR="00D57659" w:rsidRPr="00656D19">
        <w:rPr>
          <w:rFonts w:ascii="Bradley Hand ITC" w:eastAsiaTheme="minorEastAsia" w:hAnsi="Bradley Hand ITC"/>
          <w:i/>
          <w:iCs/>
        </w:rPr>
        <w:t>PK</w:t>
      </w:r>
      <w:r w:rsidR="00D57659" w:rsidRPr="00656D19">
        <w:rPr>
          <w:rFonts w:ascii="Bradley Hand ITC" w:eastAsiaTheme="minorEastAsia" w:hAnsi="Bradley Hand ITC"/>
          <w:i/>
          <w:iCs/>
          <w:vertAlign w:val="subscript"/>
        </w:rPr>
        <w:t>k</w:t>
      </w:r>
      <w:proofErr w:type="spellEnd"/>
      <w:r w:rsidR="00D57659" w:rsidRPr="00656D19">
        <w:rPr>
          <w:rFonts w:ascii="Bradley Hand ITC" w:eastAsiaTheme="minorEastAsia" w:hAnsi="Bradley Hand ITC"/>
          <w:i/>
          <w:iCs/>
        </w:rPr>
        <w:t xml:space="preserve"> = </w:t>
      </w:r>
      <w:proofErr w:type="spellStart"/>
      <w:r w:rsidR="00D57659" w:rsidRPr="00656D19">
        <w:rPr>
          <w:rFonts w:ascii="Bradley Hand ITC" w:eastAsiaTheme="minorEastAsia" w:hAnsi="Bradley Hand ITC"/>
          <w:i/>
          <w:iCs/>
        </w:rPr>
        <w:t>g</w:t>
      </w:r>
      <w:r w:rsidR="00D57659" w:rsidRPr="00656D19">
        <w:rPr>
          <w:rFonts w:ascii="Bradley Hand ITC" w:eastAsiaTheme="minorEastAsia" w:hAnsi="Bradley Hand ITC"/>
          <w:i/>
          <w:iCs/>
          <w:vertAlign w:val="subscript"/>
        </w:rPr>
        <w:t>s</w:t>
      </w:r>
      <w:proofErr w:type="spellEnd"/>
      <w:r w:rsidR="00D57659" w:rsidRPr="00656D19">
        <w:rPr>
          <w:rFonts w:ascii="Bradley Hand ITC" w:eastAsiaTheme="minorEastAsia" w:hAnsi="Bradley Hand ITC"/>
          <w:i/>
          <w:iCs/>
        </w:rPr>
        <w:t xml:space="preserve"> (mod p)</w:t>
      </w:r>
      <w:r>
        <w:rPr>
          <w:rFonts w:eastAsiaTheme="minorEastAsia"/>
        </w:rPr>
        <w:t xml:space="preserve">. Second, </w:t>
      </w:r>
      <w:r w:rsidR="00D57659">
        <w:rPr>
          <w:rFonts w:eastAsiaTheme="minorEastAsia"/>
        </w:rPr>
        <w:t xml:space="preserve">a random number </w:t>
      </w:r>
      <w:r w:rsidR="00EF5248" w:rsidRPr="00656D19">
        <w:rPr>
          <w:rFonts w:ascii="Bradley Hand ITC" w:eastAsiaTheme="minorEastAsia" w:hAnsi="Bradley Hand ITC"/>
          <w:i/>
          <w:iCs/>
        </w:rPr>
        <w:t>“</w:t>
      </w:r>
      <w:proofErr w:type="spellStart"/>
      <w:r w:rsidR="00EF5248" w:rsidRPr="00656D19">
        <w:rPr>
          <w:rFonts w:ascii="Bradley Hand ITC" w:eastAsiaTheme="minorEastAsia" w:hAnsi="Bradley Hand ITC"/>
          <w:i/>
          <w:iCs/>
        </w:rPr>
        <w:t>rn</w:t>
      </w:r>
      <w:proofErr w:type="spellEnd"/>
      <w:r w:rsidR="00EF5248" w:rsidRPr="00656D19">
        <w:rPr>
          <w:rFonts w:ascii="Bradley Hand ITC" w:eastAsiaTheme="minorEastAsia" w:hAnsi="Bradley Hand ITC"/>
          <w:i/>
          <w:iCs/>
        </w:rPr>
        <w:t>”</w:t>
      </w:r>
      <w:r w:rsidR="00D57659">
        <w:rPr>
          <w:rFonts w:eastAsiaTheme="minorEastAsia"/>
        </w:rPr>
        <w:t xml:space="preserve"> </w:t>
      </w:r>
      <w:r>
        <w:rPr>
          <w:rFonts w:eastAsiaTheme="minorEastAsia"/>
        </w:rPr>
        <w:t>is selected</w:t>
      </w:r>
      <w:r w:rsidR="00656D19">
        <w:rPr>
          <w:rFonts w:eastAsiaTheme="minorEastAsia"/>
        </w:rPr>
        <w:t>,</w:t>
      </w:r>
      <w:r>
        <w:rPr>
          <w:rFonts w:eastAsiaTheme="minorEastAsia"/>
        </w:rPr>
        <w:t xml:space="preserve"> creating the following commitment </w:t>
      </w:r>
      <w:proofErr w:type="spellStart"/>
      <w:r w:rsidR="00D57659" w:rsidRPr="00656D19">
        <w:rPr>
          <w:rFonts w:ascii="Bradley Hand ITC" w:eastAsiaTheme="minorEastAsia" w:hAnsi="Bradley Hand ITC"/>
          <w:i/>
          <w:iCs/>
        </w:rPr>
        <w:t>PK</w:t>
      </w:r>
      <w:r w:rsidR="00EF5248" w:rsidRPr="00656D19">
        <w:rPr>
          <w:rFonts w:ascii="Bradley Hand ITC" w:eastAsiaTheme="minorEastAsia" w:hAnsi="Bradley Hand ITC"/>
          <w:i/>
          <w:iCs/>
          <w:vertAlign w:val="subscript"/>
        </w:rPr>
        <w:t>rn</w:t>
      </w:r>
      <w:proofErr w:type="spellEnd"/>
      <w:r w:rsidR="00D57659" w:rsidRPr="00656D19">
        <w:rPr>
          <w:rFonts w:ascii="Bradley Hand ITC" w:eastAsiaTheme="minorEastAsia" w:hAnsi="Bradley Hand ITC"/>
          <w:i/>
          <w:iCs/>
        </w:rPr>
        <w:t xml:space="preserve"> = </w:t>
      </w:r>
      <w:proofErr w:type="spellStart"/>
      <w:r w:rsidR="00D57659" w:rsidRPr="00656D19">
        <w:rPr>
          <w:rFonts w:ascii="Bradley Hand ITC" w:eastAsiaTheme="minorEastAsia" w:hAnsi="Bradley Hand ITC"/>
          <w:i/>
          <w:iCs/>
        </w:rPr>
        <w:t>g</w:t>
      </w:r>
      <w:r w:rsidR="00EF5248" w:rsidRPr="00656D19">
        <w:rPr>
          <w:rFonts w:ascii="Bradley Hand ITC" w:eastAsiaTheme="minorEastAsia" w:hAnsi="Bradley Hand ITC"/>
          <w:i/>
          <w:iCs/>
          <w:vertAlign w:val="subscript"/>
        </w:rPr>
        <w:t>rn</w:t>
      </w:r>
      <w:proofErr w:type="spellEnd"/>
      <w:r w:rsidR="00D57659" w:rsidRPr="00656D19">
        <w:rPr>
          <w:rFonts w:eastAsiaTheme="minorEastAsia"/>
          <w:vertAlign w:val="subscript"/>
        </w:rPr>
        <w:t xml:space="preserve"> </w:t>
      </w:r>
      <w:r>
        <w:rPr>
          <w:rFonts w:eastAsiaTheme="minorEastAsia"/>
        </w:rPr>
        <w:t>. Third, Alice calculates her own</w:t>
      </w:r>
      <w:r w:rsidR="00D57659">
        <w:rPr>
          <w:rFonts w:eastAsiaTheme="minorEastAsia"/>
        </w:rPr>
        <w:t xml:space="preserve"> challenge </w:t>
      </w:r>
      <w:r w:rsidR="00D57659" w:rsidRPr="00656D19">
        <w:rPr>
          <w:rFonts w:ascii="Bradley Hand ITC" w:eastAsiaTheme="minorEastAsia" w:hAnsi="Bradley Hand ITC"/>
          <w:i/>
          <w:iCs/>
        </w:rPr>
        <w:t>c = Hash(</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g</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s</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proofErr w:type="spellStart"/>
      <w:r w:rsidR="00D57659" w:rsidRPr="00656D19">
        <w:rPr>
          <w:rFonts w:ascii="Bradley Hand ITC" w:eastAsiaTheme="minorEastAsia" w:hAnsi="Bradley Hand ITC"/>
          <w:i/>
          <w:iCs/>
        </w:rPr>
        <w:t>PK</w:t>
      </w:r>
      <w:r w:rsidR="00D57659" w:rsidRPr="00656D19">
        <w:rPr>
          <w:rFonts w:ascii="Bradley Hand ITC" w:eastAsiaTheme="minorEastAsia" w:hAnsi="Bradley Hand ITC"/>
          <w:i/>
          <w:iCs/>
          <w:vertAlign w:val="subscript"/>
        </w:rPr>
        <w:t>k</w:t>
      </w:r>
      <w:proofErr w:type="spellEnd"/>
      <w:r w:rsidR="00656D19">
        <w:rPr>
          <w:rFonts w:ascii="Bradley Hand ITC" w:eastAsiaTheme="minorEastAsia" w:hAnsi="Bradley Hand ITC"/>
          <w:i/>
          <w:iCs/>
          <w:vertAlign w:val="subscript"/>
        </w:rPr>
        <w:t xml:space="preserve"> </w:t>
      </w:r>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proofErr w:type="spellStart"/>
      <w:r w:rsidR="00D57659" w:rsidRPr="00656D19">
        <w:rPr>
          <w:rFonts w:ascii="Bradley Hand ITC" w:eastAsiaTheme="minorEastAsia" w:hAnsi="Bradley Hand ITC"/>
          <w:i/>
          <w:iCs/>
        </w:rPr>
        <w:t>PK</w:t>
      </w:r>
      <w:r w:rsidR="00EF5248" w:rsidRPr="00656D19">
        <w:rPr>
          <w:rFonts w:ascii="Bradley Hand ITC" w:eastAsiaTheme="minorEastAsia" w:hAnsi="Bradley Hand ITC"/>
          <w:i/>
          <w:iCs/>
          <w:vertAlign w:val="subscript"/>
        </w:rPr>
        <w:t>rn</w:t>
      </w:r>
      <w:proofErr w:type="spellEnd"/>
      <w:r w:rsidR="00656D19">
        <w:rPr>
          <w:rFonts w:ascii="Bradley Hand ITC" w:eastAsiaTheme="minorEastAsia" w:hAnsi="Bradley Hand ITC"/>
          <w:i/>
          <w:iCs/>
          <w:vertAlign w:val="subscript"/>
        </w:rPr>
        <w:t xml:space="preserve"> </w:t>
      </w:r>
      <w:r w:rsidR="00D57659" w:rsidRPr="00656D19">
        <w:rPr>
          <w:rFonts w:ascii="Bradley Hand ITC" w:eastAsiaTheme="minorEastAsia" w:hAnsi="Bradley Hand ITC"/>
          <w:i/>
          <w:iCs/>
        </w:rPr>
        <w:t>)</w:t>
      </w:r>
      <w:r>
        <w:rPr>
          <w:rFonts w:eastAsiaTheme="minorEastAsia"/>
        </w:rPr>
        <w:t>.</w:t>
      </w:r>
    </w:p>
    <w:p w14:paraId="5D073077" w14:textId="77777777" w:rsidR="00D22F4B" w:rsidRDefault="00D22F4B" w:rsidP="009A5A7C">
      <w:pPr>
        <w:jc w:val="both"/>
        <w:rPr>
          <w:rFonts w:eastAsiaTheme="minorEastAsia"/>
        </w:rPr>
      </w:pPr>
    </w:p>
    <w:p w14:paraId="6AED1CC4" w14:textId="5F8E7C57" w:rsidR="00D57659" w:rsidRDefault="003B1856" w:rsidP="009A5A7C">
      <w:pPr>
        <w:jc w:val="both"/>
        <w:rPr>
          <w:rFonts w:eastAsiaTheme="minorEastAsia"/>
        </w:rPr>
      </w:pPr>
      <w:r>
        <w:rPr>
          <w:rFonts w:eastAsiaTheme="minorEastAsia"/>
        </w:rPr>
        <w:t xml:space="preserve">In contraposition with the interactive way to let Bob know that she knows the secret information </w:t>
      </w:r>
      <w:r w:rsidRPr="00656D19">
        <w:rPr>
          <w:rFonts w:ascii="Bradley Hand ITC" w:eastAsiaTheme="minorEastAsia" w:hAnsi="Bradley Hand ITC"/>
          <w:i/>
          <w:iCs/>
        </w:rPr>
        <w:t>“s”</w:t>
      </w:r>
      <w:r>
        <w:rPr>
          <w:rFonts w:eastAsiaTheme="minorEastAsia"/>
        </w:rPr>
        <w:t xml:space="preserve">, </w:t>
      </w:r>
      <w:r w:rsidR="00252D78">
        <w:rPr>
          <w:rFonts w:eastAsiaTheme="minorEastAsia"/>
        </w:rPr>
        <w:t xml:space="preserve">Alice is creating her own challenge but not both. </w:t>
      </w:r>
      <w:r>
        <w:rPr>
          <w:rFonts w:eastAsiaTheme="minorEastAsia"/>
        </w:rPr>
        <w:t xml:space="preserve">In the prototype developed for the dissertation, the Hash function for creating the challenge is executed when the creation of the witness in the file witness_calculator.js. Finally, Alice calculates </w:t>
      </w:r>
      <w:r w:rsidR="00D57659" w:rsidRPr="00656D19">
        <w:rPr>
          <w:rFonts w:ascii="Bradley Hand ITC" w:eastAsiaTheme="minorEastAsia" w:hAnsi="Bradley Hand ITC"/>
          <w:i/>
          <w:iCs/>
        </w:rPr>
        <w:t>r = v – c * s</w:t>
      </w:r>
      <w:r>
        <w:rPr>
          <w:rFonts w:eastAsiaTheme="minorEastAsia"/>
        </w:rPr>
        <w:t xml:space="preserve"> and s</w:t>
      </w:r>
      <w:r w:rsidR="00D57659">
        <w:rPr>
          <w:rFonts w:eastAsiaTheme="minorEastAsia"/>
        </w:rPr>
        <w:t xml:space="preserve">ends </w:t>
      </w:r>
      <w:proofErr w:type="spellStart"/>
      <w:r w:rsidR="00D57659" w:rsidRPr="00656D19">
        <w:rPr>
          <w:rFonts w:ascii="Bradley Hand ITC" w:eastAsiaTheme="minorEastAsia" w:hAnsi="Bradley Hand ITC"/>
          <w:i/>
          <w:iCs/>
        </w:rPr>
        <w:t>PK</w:t>
      </w:r>
      <w:r w:rsidR="00D57659" w:rsidRPr="00656D19">
        <w:rPr>
          <w:rFonts w:ascii="Bradley Hand ITC" w:eastAsiaTheme="minorEastAsia" w:hAnsi="Bradley Hand ITC"/>
          <w:i/>
          <w:iCs/>
          <w:vertAlign w:val="subscript"/>
        </w:rPr>
        <w:t>v</w:t>
      </w:r>
      <w:proofErr w:type="spellEnd"/>
      <w:r w:rsidR="00D57659" w:rsidRPr="00656D19">
        <w:rPr>
          <w:rFonts w:ascii="Bradley Hand ITC" w:eastAsiaTheme="minorEastAsia" w:hAnsi="Bradley Hand ITC"/>
          <w:i/>
          <w:iCs/>
        </w:rPr>
        <w:t>,</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c,</w:t>
      </w:r>
      <w:r w:rsidR="00656D19">
        <w:rPr>
          <w:rFonts w:ascii="Bradley Hand ITC" w:eastAsiaTheme="minorEastAsia" w:hAnsi="Bradley Hand ITC"/>
          <w:i/>
          <w:iCs/>
        </w:rPr>
        <w:t xml:space="preserve"> </w:t>
      </w:r>
      <w:r w:rsidR="00D57659" w:rsidRPr="00656D19">
        <w:rPr>
          <w:rFonts w:ascii="Bradley Hand ITC" w:eastAsiaTheme="minorEastAsia" w:hAnsi="Bradley Hand ITC"/>
          <w:i/>
          <w:iCs/>
        </w:rPr>
        <w:t xml:space="preserve">r </w:t>
      </w:r>
      <w:r w:rsidR="00D57659">
        <w:rPr>
          <w:rFonts w:eastAsiaTheme="minorEastAsia"/>
        </w:rPr>
        <w:t>to Bob</w:t>
      </w:r>
      <w:r>
        <w:rPr>
          <w:rFonts w:eastAsiaTheme="minorEastAsia"/>
        </w:rPr>
        <w:t xml:space="preserve">. When Alice sends Bob all the numbers, Bob has to save </w:t>
      </w:r>
      <w:r w:rsidR="00656D19" w:rsidRPr="00656D19">
        <w:rPr>
          <w:rFonts w:ascii="Bradley Hand ITC" w:eastAsiaTheme="minorEastAsia" w:hAnsi="Bradley Hand ITC"/>
          <w:i/>
          <w:iCs/>
        </w:rPr>
        <w:t>“</w:t>
      </w:r>
      <w:r w:rsidRPr="00656D19">
        <w:rPr>
          <w:rFonts w:ascii="Bradley Hand ITC" w:eastAsiaTheme="minorEastAsia" w:hAnsi="Bradley Hand ITC"/>
          <w:i/>
          <w:iCs/>
        </w:rPr>
        <w:t>c</w:t>
      </w:r>
      <w:r w:rsidR="00656D19" w:rsidRPr="00656D19">
        <w:rPr>
          <w:rFonts w:ascii="Bradley Hand ITC" w:eastAsiaTheme="minorEastAsia" w:hAnsi="Bradley Hand ITC"/>
          <w:i/>
          <w:iCs/>
        </w:rPr>
        <w:t>”</w:t>
      </w:r>
      <w:r>
        <w:rPr>
          <w:rFonts w:eastAsiaTheme="minorEastAsia"/>
        </w:rPr>
        <w:t xml:space="preserve"> to avoid intruders impersonating Alice. </w:t>
      </w:r>
    </w:p>
    <w:p w14:paraId="70EFDC22" w14:textId="77777777" w:rsidR="00252D78" w:rsidRDefault="00252D78" w:rsidP="009A5A7C">
      <w:pPr>
        <w:jc w:val="both"/>
        <w:rPr>
          <w:rFonts w:eastAsiaTheme="minorEastAsia"/>
        </w:rPr>
      </w:pPr>
    </w:p>
    <w:p w14:paraId="559047E6" w14:textId="72AC43DA" w:rsidR="009B2AE9" w:rsidRPr="00E55DC9" w:rsidRDefault="003B1856" w:rsidP="009A5A7C">
      <w:pPr>
        <w:jc w:val="both"/>
        <w:rPr>
          <w:rFonts w:eastAsiaTheme="minorEastAsia"/>
        </w:rPr>
      </w:pPr>
      <w:r>
        <w:rPr>
          <w:rFonts w:eastAsiaTheme="minorEastAsia"/>
        </w:rPr>
        <w:t xml:space="preserve">On the other </w:t>
      </w:r>
      <w:r w:rsidR="00E55DC9">
        <w:rPr>
          <w:rFonts w:eastAsiaTheme="minorEastAsia"/>
        </w:rPr>
        <w:t>end of the communication</w:t>
      </w:r>
      <w:r>
        <w:rPr>
          <w:rFonts w:eastAsiaTheme="minorEastAsia"/>
        </w:rPr>
        <w:t xml:space="preserve">, </w:t>
      </w:r>
      <w:r w:rsidR="00252D78">
        <w:rPr>
          <w:rFonts w:eastAsiaTheme="minorEastAsia"/>
        </w:rPr>
        <w:t>Bob</w:t>
      </w:r>
      <w:r w:rsidR="00E55DC9">
        <w:rPr>
          <w:rFonts w:eastAsiaTheme="minorEastAsia"/>
        </w:rPr>
        <w:t xml:space="preserve"> c</w:t>
      </w:r>
      <w:r w:rsidR="00252D78">
        <w:rPr>
          <w:rFonts w:eastAsiaTheme="minorEastAsia"/>
        </w:rPr>
        <w:t>alculate</w:t>
      </w:r>
      <w:r w:rsidR="00E55DC9">
        <w:rPr>
          <w:rFonts w:eastAsiaTheme="minorEastAsia"/>
        </w:rPr>
        <w:t>s</w:t>
      </w:r>
      <w:r w:rsidR="00656D19">
        <w:rPr>
          <w:rFonts w:eastAsiaTheme="minorEastAsia"/>
        </w:rPr>
        <w:t xml:space="preserve"> </w:t>
      </w:r>
      <w:proofErr w:type="spellStart"/>
      <w:r w:rsidR="00656D19" w:rsidRPr="00656D19">
        <w:rPr>
          <w:rFonts w:ascii="Bradley Hand ITC" w:eastAsiaTheme="minorEastAsia" w:hAnsi="Bradley Hand ITC"/>
          <w:i/>
          <w:iCs/>
        </w:rPr>
        <w:t>V</w:t>
      </w:r>
      <w:r w:rsidR="00656D19" w:rsidRPr="00656D19">
        <w:rPr>
          <w:rFonts w:ascii="Bradley Hand ITC" w:eastAsiaTheme="minorEastAsia" w:hAnsi="Bradley Hand ITC"/>
          <w:i/>
          <w:iCs/>
          <w:vertAlign w:val="subscript"/>
        </w:rPr>
        <w:t>verify</w:t>
      </w:r>
      <w:proofErr w:type="spellEnd"/>
      <w:r w:rsidR="00C34F8C">
        <w:rPr>
          <w:rFonts w:ascii="Bradley Hand ITC" w:eastAsiaTheme="minorEastAsia" w:hAnsi="Bradley Hand ITC"/>
          <w:i/>
          <w:iCs/>
          <w:vertAlign w:val="subscript"/>
        </w:rPr>
        <w:t xml:space="preserve"> </w:t>
      </w:r>
      <w:r w:rsidR="00656D19" w:rsidRPr="00656D19">
        <w:rPr>
          <w:rFonts w:ascii="Bradley Hand ITC" w:eastAsiaTheme="minorEastAsia" w:hAnsi="Bradley Hand ITC"/>
          <w:i/>
          <w:iCs/>
        </w:rPr>
        <w:t xml:space="preserve">, </w:t>
      </w:r>
      <w:proofErr w:type="spellStart"/>
      <w:r w:rsidR="00656D19" w:rsidRPr="00656D19">
        <w:rPr>
          <w:rFonts w:ascii="Bradley Hand ITC" w:eastAsiaTheme="minorEastAsia" w:hAnsi="Bradley Hand ITC"/>
          <w:i/>
          <w:iCs/>
        </w:rPr>
        <w:t>V</w:t>
      </w:r>
      <w:r w:rsidR="00656D19" w:rsidRPr="00656D19">
        <w:rPr>
          <w:rFonts w:ascii="Bradley Hand ITC" w:eastAsiaTheme="minorEastAsia" w:hAnsi="Bradley Hand ITC"/>
          <w:i/>
          <w:iCs/>
          <w:vertAlign w:val="subscript"/>
        </w:rPr>
        <w:t>verify</w:t>
      </w:r>
      <w:proofErr w:type="spellEnd"/>
      <w:r w:rsidR="00656D19" w:rsidRPr="00656D19">
        <w:rPr>
          <w:rFonts w:ascii="Bradley Hand ITC" w:eastAsiaTheme="minorEastAsia" w:hAnsi="Bradley Hand ITC"/>
          <w:i/>
          <w:iCs/>
        </w:rPr>
        <w:t xml:space="preserve"> = g</w:t>
      </w:r>
      <w:r w:rsidR="00656D19" w:rsidRPr="00656D19">
        <w:rPr>
          <w:rFonts w:ascii="Bradley Hand ITC" w:eastAsiaTheme="minorEastAsia" w:hAnsi="Bradley Hand ITC"/>
          <w:i/>
          <w:iCs/>
          <w:vertAlign w:val="superscript"/>
        </w:rPr>
        <w:t>r</w:t>
      </w:r>
      <w:r w:rsidR="00656D19" w:rsidRPr="00656D19">
        <w:rPr>
          <w:rFonts w:ascii="Bradley Hand ITC" w:eastAsiaTheme="minorEastAsia" w:hAnsi="Bradley Hand ITC"/>
          <w:i/>
          <w:iCs/>
        </w:rPr>
        <w:t xml:space="preserve"> * (</w:t>
      </w:r>
      <w:proofErr w:type="spellStart"/>
      <w:r w:rsidR="00656D19" w:rsidRPr="00656D19">
        <w:rPr>
          <w:rFonts w:ascii="Bradley Hand ITC" w:eastAsiaTheme="minorEastAsia" w:hAnsi="Bradley Hand ITC"/>
          <w:i/>
          <w:iCs/>
        </w:rPr>
        <w:t>g</w:t>
      </w:r>
      <w:r w:rsidR="00656D19" w:rsidRPr="00656D19">
        <w:rPr>
          <w:rFonts w:ascii="Bradley Hand ITC" w:eastAsiaTheme="minorEastAsia" w:hAnsi="Bradley Hand ITC"/>
          <w:i/>
          <w:iCs/>
          <w:vertAlign w:val="subscript"/>
        </w:rPr>
        <w:t>s</w:t>
      </w:r>
      <w:proofErr w:type="spellEnd"/>
      <w:r w:rsidR="00656D19" w:rsidRPr="00656D19">
        <w:rPr>
          <w:rFonts w:ascii="Bradley Hand ITC" w:eastAsiaTheme="minorEastAsia" w:hAnsi="Bradley Hand ITC"/>
          <w:i/>
          <w:iCs/>
        </w:rPr>
        <w:t>)</w:t>
      </w:r>
      <w:r w:rsidR="00656D19" w:rsidRPr="00656D19">
        <w:rPr>
          <w:rFonts w:ascii="Bradley Hand ITC" w:eastAsiaTheme="minorEastAsia" w:hAnsi="Bradley Hand ITC"/>
          <w:i/>
          <w:iCs/>
          <w:vertAlign w:val="superscript"/>
        </w:rPr>
        <w:t>c</w:t>
      </w:r>
      <w:r w:rsidR="00656D19">
        <w:rPr>
          <w:rFonts w:eastAsiaTheme="minorEastAsia"/>
        </w:rPr>
        <w:t xml:space="preserve">. </w:t>
      </w:r>
      <w:r w:rsidR="00E55DC9">
        <w:rPr>
          <w:rFonts w:eastAsiaTheme="minorEastAsia"/>
        </w:rPr>
        <w:t>If Bob corroborates that</w:t>
      </w:r>
      <w:r w:rsidR="00252D78">
        <w:rPr>
          <w:rFonts w:eastAsiaTheme="minorEastAsia"/>
        </w:rPr>
        <w:t xml:space="preserve"> </w:t>
      </w:r>
      <w:proofErr w:type="spellStart"/>
      <w:r w:rsidR="00656D19" w:rsidRPr="00656D19">
        <w:rPr>
          <w:rFonts w:ascii="Bradley Hand ITC" w:eastAsiaTheme="minorEastAsia" w:hAnsi="Bradley Hand ITC"/>
          <w:i/>
          <w:iCs/>
        </w:rPr>
        <w:t>V</w:t>
      </w:r>
      <w:r w:rsidR="00656D19" w:rsidRPr="00656D19">
        <w:rPr>
          <w:rFonts w:ascii="Bradley Hand ITC" w:eastAsiaTheme="minorEastAsia" w:hAnsi="Bradley Hand ITC"/>
          <w:i/>
          <w:iCs/>
          <w:vertAlign w:val="subscript"/>
        </w:rPr>
        <w:t>verify</w:t>
      </w:r>
      <w:proofErr w:type="spellEnd"/>
      <w:r w:rsidR="00252D78">
        <w:rPr>
          <w:rFonts w:eastAsiaTheme="minorEastAsia"/>
        </w:rPr>
        <w:t xml:space="preserve"> </w:t>
      </w:r>
      <w:r w:rsidR="00252D78" w:rsidRPr="00656D19">
        <w:rPr>
          <w:rFonts w:ascii="Bradley Hand ITC" w:eastAsiaTheme="minorEastAsia" w:hAnsi="Bradley Hand ITC"/>
          <w:i/>
          <w:iCs/>
        </w:rPr>
        <w:t xml:space="preserve">= </w:t>
      </w:r>
      <w:proofErr w:type="spellStart"/>
      <w:r w:rsidR="00252D78" w:rsidRPr="00656D19">
        <w:rPr>
          <w:rFonts w:ascii="Bradley Hand ITC" w:eastAsiaTheme="minorEastAsia" w:hAnsi="Bradley Hand ITC"/>
          <w:i/>
          <w:iCs/>
        </w:rPr>
        <w:t>PK</w:t>
      </w:r>
      <w:r w:rsidR="00252D78" w:rsidRPr="00656D19">
        <w:rPr>
          <w:rFonts w:ascii="Bradley Hand ITC" w:eastAsiaTheme="minorEastAsia" w:hAnsi="Bradley Hand ITC"/>
          <w:i/>
          <w:iCs/>
          <w:vertAlign w:val="subscript"/>
        </w:rPr>
        <w:t>v</w:t>
      </w:r>
      <w:proofErr w:type="spellEnd"/>
      <w:r w:rsidR="003111C5">
        <w:rPr>
          <w:rFonts w:eastAsiaTheme="minorEastAsia"/>
          <w:vertAlign w:val="subscript"/>
        </w:rPr>
        <w:t>,</w:t>
      </w:r>
      <w:r w:rsidR="00252D78">
        <w:rPr>
          <w:rFonts w:eastAsiaTheme="minorEastAsia"/>
        </w:rPr>
        <w:t xml:space="preserve"> then </w:t>
      </w:r>
      <w:r w:rsidR="003111C5">
        <w:rPr>
          <w:rFonts w:eastAsiaTheme="minorEastAsia"/>
        </w:rPr>
        <w:t>it is ok</w:t>
      </w:r>
      <w:r>
        <w:rPr>
          <w:rFonts w:eastAsiaTheme="minorEastAsia"/>
        </w:rPr>
        <w:t>ay</w:t>
      </w:r>
      <w:r w:rsidR="003111C5">
        <w:rPr>
          <w:rFonts w:eastAsiaTheme="minorEastAsia"/>
        </w:rPr>
        <w:t xml:space="preserve">. </w:t>
      </w:r>
      <w:r>
        <w:rPr>
          <w:rFonts w:eastAsiaTheme="minorEastAsia"/>
        </w:rPr>
        <w:t>If the values are equal after checking the verifying equations, i</w:t>
      </w:r>
      <w:r w:rsidR="003111C5">
        <w:rPr>
          <w:rFonts w:eastAsiaTheme="minorEastAsia"/>
        </w:rPr>
        <w:t xml:space="preserve">t means that Alice knows the secret key </w:t>
      </w:r>
      <w:r w:rsidR="003111C5" w:rsidRPr="00656D19">
        <w:rPr>
          <w:rFonts w:ascii="Bradley Hand ITC" w:eastAsiaTheme="minorEastAsia" w:hAnsi="Bradley Hand ITC"/>
          <w:i/>
          <w:iCs/>
        </w:rPr>
        <w:t>“s”</w:t>
      </w:r>
      <w:r w:rsidR="003111C5">
        <w:rPr>
          <w:rFonts w:eastAsiaTheme="minorEastAsia"/>
        </w:rPr>
        <w:t>.</w:t>
      </w:r>
    </w:p>
    <w:p w14:paraId="60E6BD52" w14:textId="77777777" w:rsidR="00720146" w:rsidRDefault="00720146" w:rsidP="009A5A7C">
      <w:pPr>
        <w:jc w:val="both"/>
      </w:pPr>
    </w:p>
    <w:p w14:paraId="4ADA333C" w14:textId="396FDFC3" w:rsidR="000714F8" w:rsidRDefault="000714F8" w:rsidP="009A5A7C">
      <w:pPr>
        <w:jc w:val="both"/>
      </w:pPr>
      <w:r>
        <w:fldChar w:fldCharType="begin"/>
      </w:r>
      <w:r w:rsidR="00C34F8C">
        <w:instrText xml:space="preserve"> ADDIN EN.CITE &lt;EndNote&gt;&lt;Cite AuthorYear="1"&gt;&lt;Author&gt;Liu&lt;/Author&gt;&lt;Year&gt;2024&lt;/Year&gt;&lt;RecNum&gt;118&lt;/RecNum&gt;&lt;DisplayText&gt;Liu et al. (2024)&lt;/DisplayText&gt;&lt;record&gt;&lt;rec-number&gt;118&lt;/rec-number&gt;&lt;foreign-keys&gt;&lt;key app="EN" db-id="refdsetfmxfv0xezzx0x00r2eas9wvvxsrxv" timestamp="1728160831"&gt;118&lt;/key&gt;&lt;/foreign-keys&gt;&lt;ref-type name="Conference Proceedings"&gt;10&lt;/ref-type&gt;&lt;contributors&gt;&lt;authors&gt;&lt;author&gt;Liu, Tianyi&lt;/author&gt;&lt;author&gt;Xie, Tiancheng&lt;/author&gt;&lt;author&gt;Zhang, Jiaheng&lt;/author&gt;&lt;author&gt;Song, Dawn&lt;/author&gt;&lt;author&gt;Zhang, Yupeng&lt;/author&gt;&lt;/authors&gt;&lt;/contributors&gt;&lt;titles&gt;&lt;title&gt;Pianist: Scalable zkrollups via fully distributed zero-knowledge proofs&lt;/title&gt;&lt;secondary-title&gt;2024 IEEE Symposium on Security and Privacy (SP)&lt;/secondary-title&gt;&lt;/titles&gt;&lt;pages&gt;1777-1793&lt;/pages&gt;&lt;dates&gt;&lt;year&gt;2024&lt;/year&gt;&lt;/dates&gt;&lt;publisher&gt;IEEE&lt;/publisher&gt;&lt;isbn&gt;9798350331301&lt;/isbn&gt;&lt;urls&gt;&lt;/urls&gt;&lt;/record&gt;&lt;/Cite&gt;&lt;/EndNote&gt;</w:instrText>
      </w:r>
      <w:r>
        <w:fldChar w:fldCharType="separate"/>
      </w:r>
      <w:r w:rsidR="00C34F8C">
        <w:rPr>
          <w:noProof/>
        </w:rPr>
        <w:t>Liu et al. (2024)</w:t>
      </w:r>
      <w:r>
        <w:fldChar w:fldCharType="end"/>
      </w:r>
      <w:r>
        <w:t xml:space="preserve"> </w:t>
      </w:r>
      <w:r w:rsidR="00C34F8C">
        <w:t>express</w:t>
      </w:r>
      <w:r>
        <w:t xml:space="preserve"> that proof generation for ZKP</w:t>
      </w:r>
      <w:r w:rsidR="00BF2096">
        <w:t>s</w:t>
      </w:r>
      <w:r>
        <w:t xml:space="preserve"> is still a performance problem in this context when a large amount of data has to be processed, such as </w:t>
      </w:r>
      <w:proofErr w:type="spellStart"/>
      <w:r>
        <w:t>zkRollups</w:t>
      </w:r>
      <w:proofErr w:type="spellEnd"/>
      <w:r w:rsidR="00DD3421">
        <w:t>, which can multiply by 100 times the amount of system processing</w:t>
      </w:r>
      <w:r>
        <w:t xml:space="preserve"> and </w:t>
      </w:r>
      <w:proofErr w:type="spellStart"/>
      <w:r>
        <w:t>zkEVM</w:t>
      </w:r>
      <w:proofErr w:type="spellEnd"/>
      <w:r w:rsidR="00DD3421">
        <w:t xml:space="preserve">. None of them </w:t>
      </w:r>
      <w:r>
        <w:t xml:space="preserve">were tested in this research. The authors presented data showing that the Plonk protocol can only scale a circuit to 225 inputs in a 200GB </w:t>
      </w:r>
      <w:r>
        <w:lastRenderedPageBreak/>
        <w:t xml:space="preserve">memory computer. Finally, several companies implementing powerful and expensive terabyte clusters are given in order to exemplify how costly proof generation is.  </w:t>
      </w:r>
    </w:p>
    <w:p w14:paraId="72E1766C" w14:textId="77777777" w:rsidR="00C34F8C" w:rsidRDefault="00C34F8C" w:rsidP="009A5A7C">
      <w:pPr>
        <w:jc w:val="both"/>
      </w:pPr>
    </w:p>
    <w:p w14:paraId="7B67ECC3" w14:textId="73B50133" w:rsidR="00C34F8C" w:rsidRDefault="00C34F8C" w:rsidP="009A5A7C">
      <w:pPr>
        <w:jc w:val="both"/>
      </w:pPr>
      <w:r>
        <w:fldChar w:fldCharType="begin"/>
      </w:r>
      <w:r>
        <w:instrText xml:space="preserve"> ADDIN EN.CITE &lt;EndNote&gt;&lt;Cite AuthorYear="1"&gt;&lt;Author&gt;Buterin&lt;/Author&gt;&lt;Year&gt;2021&lt;/Year&gt;&lt;RecNum&gt;127&lt;/RecNum&gt;&lt;DisplayText&gt;Buterin (2021)&lt;/DisplayText&gt;&lt;record&gt;&lt;rec-number&gt;127&lt;/rec-number&gt;&lt;foreign-keys&gt;&lt;key app="EN" db-id="refdsetfmxfv0xezzx0x00r2eas9wvvxsrxv" timestamp="1728964738"&gt;127&lt;/key&gt;&lt;/foreign-keys&gt;&lt;ref-type name="Web Page"&gt;12&lt;/ref-type&gt;&lt;contributors&gt;&lt;authors&gt;&lt;author&gt;Buterin, Vitalik&lt;/author&gt;&lt;/authors&gt;&lt;/contributors&gt;&lt;titles&gt;&lt;title&gt;An Incomplete Guide to Rollups&lt;/title&gt;&lt;/titles&gt;&lt;dates&gt;&lt;year&gt;2021&lt;/year&gt;&lt;/dates&gt;&lt;urls&gt;&lt;related-urls&gt;&lt;url&gt;https://vitalik.eth.limo/general/2021/01/05/rollup.html&lt;/url&gt;&lt;/related-urls&gt;&lt;/urls&gt;&lt;/record&gt;&lt;/Cite&gt;&lt;/EndNote&gt;</w:instrText>
      </w:r>
      <w:r>
        <w:fldChar w:fldCharType="separate"/>
      </w:r>
      <w:r>
        <w:rPr>
          <w:noProof/>
        </w:rPr>
        <w:t>Buterin (2021)</w:t>
      </w:r>
      <w:r>
        <w:fldChar w:fldCharType="end"/>
      </w:r>
      <w:r>
        <w:t xml:space="preserve"> explains that </w:t>
      </w:r>
      <w:proofErr w:type="spellStart"/>
      <w:r>
        <w:t>zkRollups</w:t>
      </w:r>
      <w:proofErr w:type="spellEnd"/>
      <w:r>
        <w:t xml:space="preserve"> are a way to package several transactions, check them off-chain with ZKPs, and after that, deploy them in the blockchain. </w:t>
      </w:r>
      <w:r w:rsidR="003904F0">
        <w:t xml:space="preserve">Additionally, </w:t>
      </w:r>
      <w:proofErr w:type="spellStart"/>
      <w:r w:rsidR="003904F0">
        <w:t>zkEVM</w:t>
      </w:r>
      <w:r w:rsidR="000B7DA8">
        <w:t>s</w:t>
      </w:r>
      <w:proofErr w:type="spellEnd"/>
      <w:r w:rsidR="003904F0">
        <w:t xml:space="preserve"> is</w:t>
      </w:r>
      <w:r w:rsidR="00BF2096">
        <w:t xml:space="preserve"> presented as</w:t>
      </w:r>
      <w:r w:rsidR="003904F0">
        <w:t xml:space="preserve"> a gear that allows Ethereum and ZKPs to work together </w:t>
      </w:r>
      <w:r w:rsidR="003904F0">
        <w:t>privately</w:t>
      </w:r>
      <w:r w:rsidR="003904F0">
        <w:t>.</w:t>
      </w:r>
    </w:p>
    <w:p w14:paraId="68E39A2C" w14:textId="77777777" w:rsidR="000714F8" w:rsidRDefault="000714F8" w:rsidP="009A5A7C">
      <w:pPr>
        <w:jc w:val="both"/>
      </w:pPr>
    </w:p>
    <w:p w14:paraId="52061227" w14:textId="35DCCCDE" w:rsidR="00D366EE" w:rsidRDefault="00D366EE" w:rsidP="009A5A7C">
      <w:pPr>
        <w:jc w:val="both"/>
      </w:pPr>
      <w:r>
        <w:fldChar w:fldCharType="begin"/>
      </w:r>
      <w:r>
        <w:instrText xml:space="preserve"> ADDIN EN.CITE &lt;EndNote&gt;&lt;Cite AuthorYear="1"&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 xml:space="preserve"> in their research “</w:t>
      </w:r>
      <w:r w:rsidRPr="00D366EE">
        <w:rPr>
          <w:i/>
          <w:iCs/>
        </w:rPr>
        <w:t xml:space="preserve">New optimization techniques for Plonk’s </w:t>
      </w:r>
      <w:proofErr w:type="spellStart"/>
      <w:r w:rsidRPr="00D366EE">
        <w:rPr>
          <w:i/>
          <w:iCs/>
        </w:rPr>
        <w:t>arit</w:t>
      </w:r>
      <w:r w:rsidR="00C34F8C">
        <w:rPr>
          <w:i/>
          <w:iCs/>
        </w:rPr>
        <w:t>h</w:t>
      </w:r>
      <w:r w:rsidRPr="00D366EE">
        <w:rPr>
          <w:i/>
          <w:iCs/>
        </w:rPr>
        <w:t>metization</w:t>
      </w:r>
      <w:proofErr w:type="spellEnd"/>
      <w:r>
        <w:t xml:space="preserve">” affirms that due to its performance, Plonk is used in several environments such as </w:t>
      </w:r>
      <w:proofErr w:type="spellStart"/>
      <w:r>
        <w:t>Filecoin</w:t>
      </w:r>
      <w:proofErr w:type="spellEnd"/>
      <w:r>
        <w:t xml:space="preserve">,  an identification to storage, and </w:t>
      </w:r>
      <w:proofErr w:type="spellStart"/>
      <w:r>
        <w:t>Zcash</w:t>
      </w:r>
      <w:proofErr w:type="spellEnd"/>
      <w:r>
        <w:t xml:space="preserve"> for private transactions. In addition, the authors indicate that due to its solid proof and high-performing verification process, the protocol is appropriate for online verification in the blockchain context. </w:t>
      </w:r>
    </w:p>
    <w:p w14:paraId="0A06B091" w14:textId="77777777" w:rsidR="00A75A5C" w:rsidRDefault="00A75A5C" w:rsidP="009A5A7C">
      <w:pPr>
        <w:jc w:val="both"/>
      </w:pPr>
    </w:p>
    <w:p w14:paraId="33FC750C" w14:textId="2F8C8629" w:rsidR="00A75A5C" w:rsidRDefault="00A75A5C" w:rsidP="00A75A5C">
      <w:pPr>
        <w:jc w:val="both"/>
      </w:pPr>
      <w:r>
        <w:t xml:space="preserve">Even though </w:t>
      </w:r>
      <w:r>
        <w:fldChar w:fldCharType="begin"/>
      </w:r>
      <w:r w:rsidR="00BF2096">
        <w:instrText xml:space="preserve"> ADDIN EN.CITE &lt;EndNote&gt;&lt;Cite AuthorYear="1"&gt;&lt;Author&gt;Ballesteros-Rodríguez&lt;/Author&gt;&lt;Year&gt;2024&lt;/Year&gt;&lt;RecNum&gt;105&lt;/RecNum&gt;&lt;DisplayText&gt;Ballesteros-Rodríguez et al. (2024)&lt;/DisplayText&gt;&lt;record&gt;&lt;rec-number&gt;105&lt;/rec-number&gt;&lt;foreign-keys&gt;&lt;key app="EN" db-id="refdsetfmxfv0xezzx0x00r2eas9wvvxsrxv" timestamp="1727132019"&gt;105&lt;/key&gt;&lt;/foreign-keys&gt;&lt;ref-type name="Journal Article"&gt;17&lt;/ref-type&gt;&lt;contributors&gt;&lt;authors&gt;&lt;author&gt;Ballesteros-Rodríguez, Alberto&lt;/author&gt;&lt;author&gt;Sánchez-Alonso, Salvador&lt;/author&gt;&lt;author&gt;Sicilia-Urbán, Miguel-Ángel&lt;/author&gt;&lt;/authors&gt;&lt;/contributors&gt;&lt;titles&gt;&lt;title&gt;Enhancing Privacy and Integrity in Computing Services Provisioning Using Blockchain and zk-SNARKs&lt;/title&gt;&lt;secondary-title&gt;IEEE Access&lt;/secondary-title&gt;&lt;/titles&gt;&lt;periodical&gt;&lt;full-title&gt;IEEE Access&lt;/full-title&gt;&lt;/periodical&gt;&lt;dates&gt;&lt;year&gt;2024&lt;/year&gt;&lt;/dates&gt;&lt;isbn&gt;2169-3536&lt;/isbn&gt;&lt;urls&gt;&lt;/urls&gt;&lt;/record&gt;&lt;/Cite&gt;&lt;/EndNote&gt;</w:instrText>
      </w:r>
      <w:r>
        <w:fldChar w:fldCharType="separate"/>
      </w:r>
      <w:r w:rsidR="00BF2096">
        <w:rPr>
          <w:noProof/>
        </w:rPr>
        <w:t>Ballesteros-Rodríguez et al. (2024)</w:t>
      </w:r>
      <w:r>
        <w:fldChar w:fldCharType="end"/>
      </w:r>
      <w:r>
        <w:t xml:space="preserve"> in their research “</w:t>
      </w:r>
      <w:r w:rsidRPr="00345AE1">
        <w:t xml:space="preserve">Enhancing Privacy and Integrity in Computing Services Provisioning Using Blockchain and </w:t>
      </w:r>
      <w:proofErr w:type="spellStart"/>
      <w:r w:rsidRPr="00345AE1">
        <w:t>zk</w:t>
      </w:r>
      <w:proofErr w:type="spellEnd"/>
      <w:r w:rsidRPr="00345AE1">
        <w:t xml:space="preserve">-SNARKs”, established that the public signals and proof created using Plonk are slower than using other </w:t>
      </w:r>
      <w:proofErr w:type="spellStart"/>
      <w:r w:rsidRPr="00345AE1">
        <w:t>zk</w:t>
      </w:r>
      <w:proofErr w:type="spellEnd"/>
      <w:r w:rsidRPr="00345AE1">
        <w:t>-</w:t>
      </w:r>
      <w:r>
        <w:t>SNARK</w:t>
      </w:r>
      <w:r w:rsidRPr="00345AE1">
        <w:t xml:space="preserve"> scheme construction</w:t>
      </w:r>
      <w:r>
        <w:t>s</w:t>
      </w:r>
      <w:r w:rsidRPr="00345AE1">
        <w:t xml:space="preserve"> like Groth16, </w:t>
      </w:r>
      <w:r w:rsidR="00A6240F">
        <w:t>t</w:t>
      </w:r>
      <w:r w:rsidR="00BF2096">
        <w:t>he goal of this dissertation is to test the performance of the three protocols</w:t>
      </w:r>
      <w:r w:rsidR="00A6240F">
        <w:t xml:space="preserve">, Groth16, Plonk and </w:t>
      </w:r>
      <w:proofErr w:type="spellStart"/>
      <w:r w:rsidR="00A6240F">
        <w:t>Fflonk</w:t>
      </w:r>
      <w:proofErr w:type="spellEnd"/>
      <w:r w:rsidR="00BF2096">
        <w:t xml:space="preserve">. </w:t>
      </w:r>
    </w:p>
    <w:p w14:paraId="77230E18" w14:textId="77777777" w:rsidR="00A75A5C" w:rsidRDefault="00A75A5C" w:rsidP="00A75A5C">
      <w:pPr>
        <w:jc w:val="both"/>
      </w:pPr>
    </w:p>
    <w:p w14:paraId="16E0AC87" w14:textId="33134AE6" w:rsidR="00A75A5C" w:rsidRDefault="00A75A5C" w:rsidP="00A75A5C">
      <w:pPr>
        <w:jc w:val="both"/>
      </w:pPr>
      <w:r>
        <w:t xml:space="preserve">Creating the proof requires doing the hard work off-chain and sending it to someone who can verify it quickly. The first need is a problem able to be transformed into an arithmetic circuit. After that, it is needed the extraction of the polynomial from the circuit and a commitment of the polynomial. Finally, the polynomial must be sent to the verifier. Turning a problem into a circuit can be seen in this </w:t>
      </w:r>
      <w:proofErr w:type="spellStart"/>
      <w:r>
        <w:t>Circom</w:t>
      </w:r>
      <w:proofErr w:type="spellEnd"/>
      <w:r>
        <w:t xml:space="preserve"> circuit shown in </w:t>
      </w:r>
      <w:r>
        <w:fldChar w:fldCharType="begin"/>
      </w:r>
      <w:r>
        <w:instrText xml:space="preserve"> REF _Ref179129987 \h </w:instrText>
      </w:r>
      <w:r>
        <w:fldChar w:fldCharType="separate"/>
      </w:r>
      <w:r>
        <w:t xml:space="preserve">Figure </w:t>
      </w:r>
      <w:r>
        <w:rPr>
          <w:noProof/>
        </w:rPr>
        <w:t>4</w:t>
      </w:r>
      <w:r>
        <w:fldChar w:fldCharType="end"/>
      </w:r>
      <w:r>
        <w:t>.</w:t>
      </w:r>
    </w:p>
    <w:p w14:paraId="4447699F" w14:textId="77777777" w:rsidR="00A75A5C" w:rsidRDefault="00A75A5C" w:rsidP="00A75A5C">
      <w:pPr>
        <w:jc w:val="both"/>
      </w:pPr>
    </w:p>
    <w:p w14:paraId="02ABC38B" w14:textId="32A94E87" w:rsidR="00A75A5C" w:rsidRDefault="00A75A5C" w:rsidP="00A75A5C">
      <w:pPr>
        <w:jc w:val="both"/>
      </w:pPr>
      <w:r>
        <w:fldChar w:fldCharType="begin"/>
      </w:r>
      <w:r>
        <w:instrText xml:space="preserve"> ADDIN EN.CITE &lt;EndNote&gt;&lt;Cite AuthorYear="1"&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 xml:space="preserve"> states that p</w:t>
      </w:r>
      <w:r w:rsidRPr="0070284F">
        <w:t>ermutations over Lagrange</w:t>
      </w:r>
      <w:r>
        <w:t xml:space="preserve"> </w:t>
      </w:r>
      <w:r w:rsidRPr="0070284F">
        <w:t xml:space="preserve">bases for Oecumenical Noninteractive arguments of Knowledge </w:t>
      </w:r>
      <w:r>
        <w:t>(Plonk) is a cryptographic protocol to create ZKPs emphasising on non-interactive universal solutions for zero-knowledge proofs. These proofs are efficient in verification time, representing an advantage for decentralised systems such as smart city environments. In addition, security is also paramount. For that matter, t</w:t>
      </w:r>
      <w:r w:rsidRPr="001D6C3D">
        <w:t>he concept of computational soundness in interactive proofs ensures that the system remains resilient against attempts by a computationally powerful and malicious prover to deceive the verifier</w:t>
      </w:r>
      <w:r>
        <w:t xml:space="preserve"> </w:t>
      </w:r>
      <w:r>
        <w:fldChar w:fldCharType="begin"/>
      </w:r>
      <w:r>
        <w:instrText xml:space="preserve"> ADDIN EN.CITE &lt;EndNote&gt;&lt;Cite&gt;&lt;Author&gt;Ernstberger&lt;/Author&gt;&lt;Year&gt;2024&lt;/Year&gt;&lt;RecNum&gt;112&lt;/RecNum&gt;&lt;DisplayText&gt;(Ernstberger et al., 2024)&lt;/DisplayText&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fldChar w:fldCharType="separate"/>
      </w:r>
      <w:r>
        <w:rPr>
          <w:noProof/>
        </w:rPr>
        <w:t>(Ernstberger et al., 2024)</w:t>
      </w:r>
      <w:r>
        <w:fldChar w:fldCharType="end"/>
      </w:r>
      <w:r w:rsidRPr="001D6C3D">
        <w:t>.</w:t>
      </w:r>
    </w:p>
    <w:p w14:paraId="1BBF70E0" w14:textId="77777777" w:rsidR="000B7DA8" w:rsidRDefault="000B7DA8" w:rsidP="00A75A5C">
      <w:pPr>
        <w:jc w:val="both"/>
      </w:pPr>
    </w:p>
    <w:p w14:paraId="276F5CF9" w14:textId="4018E36A" w:rsidR="00A9447E" w:rsidRDefault="00A9447E" w:rsidP="00A75A5C">
      <w:pPr>
        <w:jc w:val="both"/>
      </w:pPr>
      <w:r>
        <w:fldChar w:fldCharType="begin"/>
      </w:r>
      <w:r w:rsidR="000B7DA8">
        <w:instrText xml:space="preserve"> ADDIN EN.CITE &lt;EndNote&gt;&lt;Cite AuthorYear="1"&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fldChar w:fldCharType="separate"/>
      </w:r>
      <w:r w:rsidR="000B7DA8">
        <w:rPr>
          <w:noProof/>
        </w:rPr>
        <w:t>Groth (2016)</w:t>
      </w:r>
      <w:r>
        <w:fldChar w:fldCharType="end"/>
      </w:r>
      <w:r w:rsidR="00EF1A46">
        <w:t xml:space="preserve"> </w:t>
      </w:r>
      <w:r w:rsidR="000B7DA8">
        <w:t>proclaims</w:t>
      </w:r>
      <w:r w:rsidR="00EF1A46">
        <w:t xml:space="preserve"> the advance in cryptography to reach better but smaller and simpler to verify non-interactive arguments, named succinct non-interactive arguments of knowledge (SNARKs), as an improvement of the pairing-based succinct non-interactive arguments (SNARGs). The improvement proposed is based on the efficiency of SNARKs, given by the use of asymmetric pairing, a language NP-complete (the output to any problem would always be true or false), a proof using three group elements. Finally, SNARKs check one math equation with three pairings to do the validation. </w:t>
      </w:r>
    </w:p>
    <w:p w14:paraId="53E298D6" w14:textId="77777777" w:rsidR="00A9447E" w:rsidRDefault="00A9447E" w:rsidP="00A75A5C">
      <w:pPr>
        <w:jc w:val="both"/>
      </w:pPr>
    </w:p>
    <w:p w14:paraId="3380A7ED" w14:textId="2AE5FF4D" w:rsidR="00A9447E" w:rsidRDefault="00F372C4" w:rsidP="00F372C4">
      <w:pPr>
        <w:jc w:val="both"/>
      </w:pPr>
      <w:r>
        <w:t>In the research “</w:t>
      </w:r>
      <w:proofErr w:type="spellStart"/>
      <w:r>
        <w:t>PlonK</w:t>
      </w:r>
      <w:proofErr w:type="spellEnd"/>
      <w:r>
        <w:t>: Permutations over Lagrange-bases for</w:t>
      </w:r>
      <w:r>
        <w:t xml:space="preserve"> </w:t>
      </w:r>
      <w:r>
        <w:t>Oecumenical Noninteractive</w:t>
      </w:r>
      <w:r>
        <w:t xml:space="preserve"> </w:t>
      </w:r>
      <w:r>
        <w:t>arguments of</w:t>
      </w:r>
      <w:r>
        <w:t xml:space="preserve"> </w:t>
      </w:r>
      <w:r>
        <w:t>Knowledge</w:t>
      </w:r>
      <w:r>
        <w:t xml:space="preserve">”  </w:t>
      </w:r>
      <w:r w:rsidR="00A9447E">
        <w:fldChar w:fldCharType="begin"/>
      </w:r>
      <w:r w:rsidR="00A9447E">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rsidR="00A9447E">
        <w:fldChar w:fldCharType="separate"/>
      </w:r>
      <w:r w:rsidR="00A9447E">
        <w:rPr>
          <w:noProof/>
        </w:rPr>
        <w:t>(Gabizon et al., 2019)</w:t>
      </w:r>
      <w:r w:rsidR="00A9447E">
        <w:fldChar w:fldCharType="end"/>
      </w:r>
      <w:r>
        <w:t xml:space="preserve">, the authors presented a way to simplify the </w:t>
      </w:r>
      <w:proofErr w:type="spellStart"/>
      <w:r>
        <w:t>arithmetization</w:t>
      </w:r>
      <w:proofErr w:type="spellEnd"/>
      <w:r>
        <w:t xml:space="preserve"> step and the permutation argument in Plonk, a universal SNARK non-interactive</w:t>
      </w:r>
      <w:r w:rsidR="00CD521B">
        <w:t xml:space="preserve"> and succinct</w:t>
      </w:r>
      <w:r>
        <w:t xml:space="preserve"> protocol</w:t>
      </w:r>
      <w:r w:rsidR="00CD521B">
        <w:t xml:space="preserve"> in opposition with Groth16, a non-universal option. </w:t>
      </w:r>
    </w:p>
    <w:p w14:paraId="58F3D529" w14:textId="77777777" w:rsidR="00573B85" w:rsidRDefault="00573B85" w:rsidP="00A75A5C">
      <w:pPr>
        <w:jc w:val="both"/>
      </w:pPr>
    </w:p>
    <w:p w14:paraId="1279699D" w14:textId="1CD180DD" w:rsidR="00A75A5C" w:rsidRDefault="00573B85" w:rsidP="00A75A5C">
      <w:pPr>
        <w:jc w:val="both"/>
      </w:pPr>
      <w:r>
        <w:fldChar w:fldCharType="begin"/>
      </w:r>
      <w:r>
        <w:instrText xml:space="preserve"> ADDIN EN.CITE &lt;EndNote&gt;&lt;Cite AuthorYear="1"&gt;&lt;Author&gt;Singh&lt;/Author&gt;&lt;Year&gt;2024&lt;/Year&gt;&lt;RecNum&gt;113&lt;/RecNum&gt;&lt;DisplayText&gt;Singh (2024)&lt;/DisplayText&gt;&lt;record&gt;&lt;rec-number&gt;113&lt;/rec-number&gt;&lt;foreign-keys&gt;&lt;key app="EN" db-id="refdsetfmxfv0xezzx0x00r2eas9wvvxsrxv" timestamp="1727927685"&gt;113&lt;/key&gt;&lt;/foreign-keys&gt;&lt;ref-type name="Conference Proceedings"&gt;10&lt;/ref-type&gt;&lt;contributors&gt;&lt;authors&gt;&lt;author&gt;Singh, Shridhar&lt;/author&gt;&lt;/authors&gt;&lt;/contributors&gt;&lt;titles&gt;&lt;title&gt;Enhancing Privacy and Security in Large-Language Models: A Zero-Knowledge Proof Approach&lt;/title&gt;&lt;secondary-title&gt;International Conference on Cyber Warfare and Security&lt;/secondary-title&gt;&lt;/titles&gt;&lt;pages&gt;574-582&lt;/pages&gt;&lt;volume&gt;19&lt;/volume&gt;&lt;number&gt;1&lt;/number&gt;&lt;dates&gt;&lt;year&gt;2024&lt;/year&gt;&lt;/dates&gt;&lt;isbn&gt;2048-9889&lt;/isbn&gt;&lt;urls&gt;&lt;/urls&gt;&lt;/record&gt;&lt;/Cite&gt;&lt;/EndNote&gt;</w:instrText>
      </w:r>
      <w:r>
        <w:fldChar w:fldCharType="separate"/>
      </w:r>
      <w:r>
        <w:t>Singh (2024)</w:t>
      </w:r>
      <w:r>
        <w:fldChar w:fldCharType="end"/>
      </w:r>
      <w:r>
        <w:t xml:space="preserve"> stated that the tool has three components. First, the circuit compiler allows the definition of rules and conditions to be verified without revealing the subjacent data. They can be one or more, and they are also utilised for proof generation. The second is the proof generation. </w:t>
      </w:r>
      <w:r>
        <w:lastRenderedPageBreak/>
        <w:t xml:space="preserve">After the circuit definition, the tool can generate a </w:t>
      </w:r>
      <w:proofErr w:type="spellStart"/>
      <w:r>
        <w:t>zk</w:t>
      </w:r>
      <w:proofErr w:type="spellEnd"/>
      <w:r>
        <w:t>-SNARK proof to verify that the input data complies with the circuit condition. Finally, proof verification provides the necessary tools to verify the proof. The verification confirms that the hidden input data follow the conditions specified in the circuit.</w:t>
      </w:r>
    </w:p>
    <w:p w14:paraId="15A9E24E" w14:textId="77777777" w:rsidR="00573B85" w:rsidRDefault="00573B85" w:rsidP="00A75A5C">
      <w:pPr>
        <w:jc w:val="both"/>
      </w:pPr>
    </w:p>
    <w:p w14:paraId="2295F38D" w14:textId="3929A940" w:rsidR="00FB6C86" w:rsidRDefault="00573B85" w:rsidP="009A5A7C">
      <w:pPr>
        <w:jc w:val="both"/>
      </w:pPr>
      <w:r>
        <w:t xml:space="preserve">Used for the implementation of the prototype in this dissertation, </w:t>
      </w:r>
      <w:proofErr w:type="spellStart"/>
      <w:r w:rsidR="00A75A5C">
        <w:t>SnarkJS</w:t>
      </w:r>
      <w:proofErr w:type="spellEnd"/>
      <w:r w:rsidR="00A75A5C">
        <w:t xml:space="preserve"> is a JavaScript-developed tool designed to work with ZKP</w:t>
      </w:r>
      <w:r>
        <w:t>s</w:t>
      </w:r>
      <w:r w:rsidR="00A75A5C">
        <w:t xml:space="preserve"> non-interactive. These proofs allow to demonstrate that an affirmation is true without revealing any additional information than the affirmation itself. This is especially useful in applications that require security and privacy, like blockchain transactions, password-less secure authentication or IoT environments where privacy and verification are paramount. Additionally, </w:t>
      </w:r>
      <w:proofErr w:type="spellStart"/>
      <w:r w:rsidR="00A75A5C">
        <w:t>SnarkJS</w:t>
      </w:r>
      <w:proofErr w:type="spellEnd"/>
      <w:r w:rsidR="00A75A5C">
        <w:t xml:space="preserve"> acts as a bridge between cryptographic theory and its practical application </w:t>
      </w:r>
      <w:r w:rsidR="00A75A5C">
        <w:fldChar w:fldCharType="begin"/>
      </w:r>
      <w:r w:rsidR="00A75A5C">
        <w:instrText xml:space="preserve"> ADDIN EN.CITE &lt;EndNote&gt;&lt;Cite&gt;&lt;Author&gt;Iden3&lt;/Author&gt;&lt;Year&gt;2024&lt;/Year&gt;&lt;RecNum&gt;103&lt;/RecNum&gt;&lt;DisplayText&gt;(Iden3, 2024a)&lt;/DisplayText&gt;&lt;record&gt;&lt;rec-number&gt;103&lt;/rec-number&gt;&lt;foreign-keys&gt;&lt;key app="EN" db-id="refdsetfmxfv0xezzx0x00r2eas9wvvxsrxv" timestamp="1723260805"&gt;103&lt;/key&gt;&lt;/foreign-keys&gt;&lt;ref-type name="Web Page"&gt;12&lt;/ref-type&gt;&lt;contributors&gt;&lt;authors&gt;&lt;author&gt;Iden3&lt;/author&gt;&lt;/authors&gt;&lt;/contributors&gt;&lt;titles&gt;&lt;title&gt;Circom Circuit Compiler&lt;/title&gt;&lt;/titles&gt;&lt;dates&gt;&lt;year&gt;2024&lt;/year&gt;&lt;/dates&gt;&lt;urls&gt;&lt;related-urls&gt;&lt;url&gt;https://docs.circom.io/&lt;/url&gt;&lt;/related-urls&gt;&lt;/urls&gt;&lt;/record&gt;&lt;/Cite&gt;&lt;/EndNote&gt;</w:instrText>
      </w:r>
      <w:r w:rsidR="00A75A5C">
        <w:fldChar w:fldCharType="separate"/>
      </w:r>
      <w:r w:rsidR="00A75A5C">
        <w:rPr>
          <w:noProof/>
        </w:rPr>
        <w:t>(Iden3, 2024a)</w:t>
      </w:r>
      <w:r w:rsidR="00A75A5C">
        <w:fldChar w:fldCharType="end"/>
      </w:r>
      <w:r w:rsidR="00A75A5C">
        <w:t xml:space="preserve">. </w:t>
      </w:r>
    </w:p>
    <w:p w14:paraId="66938344" w14:textId="08611FF2" w:rsidR="003F6666" w:rsidRDefault="00596D46" w:rsidP="00B76761">
      <w:pPr>
        <w:pStyle w:val="Heading1"/>
        <w:numPr>
          <w:ilvl w:val="0"/>
          <w:numId w:val="6"/>
        </w:numPr>
        <w:rPr>
          <w:color w:val="000000" w:themeColor="text1"/>
        </w:rPr>
      </w:pPr>
      <w:bookmarkStart w:id="6" w:name="_Toc180011780"/>
      <w:r w:rsidRPr="00596D46">
        <w:rPr>
          <w:color w:val="000000" w:themeColor="text1"/>
        </w:rPr>
        <w:t>Research Design</w:t>
      </w:r>
      <w:bookmarkEnd w:id="6"/>
    </w:p>
    <w:p w14:paraId="3A423EB4" w14:textId="5BFC615C" w:rsidR="000B7DA8" w:rsidRDefault="000B7DA8" w:rsidP="000B7DA8">
      <w:pPr>
        <w:jc w:val="both"/>
      </w:pPr>
      <w:r w:rsidRPr="000B7DA8">
        <w:t xml:space="preserve">The </w:t>
      </w:r>
      <w:r>
        <w:t xml:space="preserve">literature </w:t>
      </w:r>
      <w:r w:rsidRPr="000B7DA8">
        <w:t xml:space="preserve">review showed that while technologies like ZKPs, </w:t>
      </w:r>
      <w:proofErr w:type="spellStart"/>
      <w:r w:rsidRPr="000B7DA8">
        <w:t>zkRollups</w:t>
      </w:r>
      <w:proofErr w:type="spellEnd"/>
      <w:r w:rsidRPr="000B7DA8">
        <w:t xml:space="preserve">, and </w:t>
      </w:r>
      <w:proofErr w:type="spellStart"/>
      <w:r w:rsidRPr="000B7DA8">
        <w:t>zkEVMs</w:t>
      </w:r>
      <w:proofErr w:type="spellEnd"/>
      <w:r w:rsidRPr="000B7DA8">
        <w:t xml:space="preserve"> have improved security</w:t>
      </w:r>
      <w:r w:rsidR="002735D2">
        <w:t>, speed</w:t>
      </w:r>
      <w:r>
        <w:t xml:space="preserve"> and</w:t>
      </w:r>
      <w:r w:rsidRPr="000B7DA8">
        <w:t xml:space="preserve"> privacy, </w:t>
      </w:r>
      <w:r w:rsidR="000C64C3">
        <w:t>there is still</w:t>
      </w:r>
      <w:r>
        <w:t xml:space="preserve"> not</w:t>
      </w:r>
      <w:r w:rsidRPr="000B7DA8">
        <w:t xml:space="preserve"> much research on how they work in </w:t>
      </w:r>
      <w:r>
        <w:t>production for</w:t>
      </w:r>
      <w:r w:rsidRPr="000B7DA8">
        <w:t xml:space="preserve"> smart cities. It also pointed out issues with how different ZKP protocols</w:t>
      </w:r>
      <w:r>
        <w:t xml:space="preserve">, </w:t>
      </w:r>
      <w:r w:rsidRPr="000B7DA8">
        <w:t xml:space="preserve">Groth16, Plonk, and </w:t>
      </w:r>
      <w:proofErr w:type="spellStart"/>
      <w:r w:rsidRPr="000B7DA8">
        <w:t>Fflonk</w:t>
      </w:r>
      <w:proofErr w:type="spellEnd"/>
      <w:r>
        <w:t xml:space="preserve">, </w:t>
      </w:r>
      <w:r w:rsidRPr="000B7DA8">
        <w:t>perform. These gaps led to the research questions, which focus on improving the use of these technologies in smart cities.</w:t>
      </w:r>
    </w:p>
    <w:p w14:paraId="28D67651" w14:textId="77777777" w:rsidR="0042175C" w:rsidRPr="000B7DA8" w:rsidRDefault="0042175C" w:rsidP="000B7DA8">
      <w:pPr>
        <w:jc w:val="both"/>
      </w:pPr>
    </w:p>
    <w:p w14:paraId="1F0CEFEF" w14:textId="4BE8F793" w:rsidR="003F6666" w:rsidRPr="003F6666" w:rsidRDefault="003F6666" w:rsidP="00B76761">
      <w:pPr>
        <w:pStyle w:val="Heading2"/>
        <w:numPr>
          <w:ilvl w:val="1"/>
          <w:numId w:val="6"/>
        </w:numPr>
        <w:rPr>
          <w:color w:val="000000" w:themeColor="text1"/>
        </w:rPr>
      </w:pPr>
      <w:bookmarkStart w:id="7" w:name="_Toc180011781"/>
      <w:r w:rsidRPr="003F6666">
        <w:rPr>
          <w:color w:val="000000" w:themeColor="text1"/>
        </w:rPr>
        <w:t>Research Questions</w:t>
      </w:r>
      <w:bookmarkEnd w:id="7"/>
    </w:p>
    <w:p w14:paraId="4E5D62B0" w14:textId="317F294A" w:rsidR="003F6666" w:rsidRDefault="003F6666" w:rsidP="00B76761">
      <w:pPr>
        <w:pStyle w:val="ListParagraph"/>
        <w:numPr>
          <w:ilvl w:val="2"/>
          <w:numId w:val="6"/>
        </w:numPr>
        <w:jc w:val="both"/>
      </w:pPr>
      <w:r>
        <w:t xml:space="preserve">How can a distributed and agnostic mechanism be created to establish connections between different blockchain types to interconnect different </w:t>
      </w:r>
      <w:r w:rsidR="004D3A93">
        <w:t>smart contracts</w:t>
      </w:r>
      <w:r>
        <w:t xml:space="preserve"> in a smart city</w:t>
      </w:r>
      <w:r w:rsidR="009A4CD0">
        <w:t>?</w:t>
      </w:r>
    </w:p>
    <w:p w14:paraId="6F9FE2FC" w14:textId="4863979E" w:rsidR="003F6666" w:rsidRDefault="003F6666" w:rsidP="00B76761">
      <w:pPr>
        <w:pStyle w:val="ListParagraph"/>
        <w:numPr>
          <w:ilvl w:val="2"/>
          <w:numId w:val="6"/>
        </w:numPr>
        <w:jc w:val="both"/>
      </w:pPr>
      <w:r>
        <w:t>How can ZKP</w:t>
      </w:r>
      <w:r w:rsidR="00122331">
        <w:t>s</w:t>
      </w:r>
      <w:r>
        <w:t xml:space="preserve"> achieve cross-</w:t>
      </w:r>
      <w:r w:rsidR="00D26E37">
        <w:t>smart-contract</w:t>
      </w:r>
      <w:r>
        <w:t>, anonymous and low-latency transactions in a smart city context, and how are these attributes related?</w:t>
      </w:r>
    </w:p>
    <w:p w14:paraId="3B5020D7" w14:textId="248A1932" w:rsidR="00B67F67" w:rsidRDefault="003F6666" w:rsidP="00B76761">
      <w:pPr>
        <w:pStyle w:val="ListParagraph"/>
        <w:numPr>
          <w:ilvl w:val="2"/>
          <w:numId w:val="6"/>
        </w:numPr>
        <w:jc w:val="both"/>
      </w:pPr>
      <w:r>
        <w:t>What are the security considerations in a smart city when implementing cross</w:t>
      </w:r>
      <w:r w:rsidR="004D3A93">
        <w:t xml:space="preserve"> smart contract</w:t>
      </w:r>
      <w:r>
        <w:t xml:space="preserve"> communication?</w:t>
      </w:r>
      <w:r w:rsidR="002172C1">
        <w:t xml:space="preserve"> </w:t>
      </w:r>
    </w:p>
    <w:p w14:paraId="1825C8B8" w14:textId="77777777" w:rsidR="005B4397" w:rsidRDefault="005B4397" w:rsidP="003F6666"/>
    <w:p w14:paraId="1B8B9E31" w14:textId="5757A614" w:rsidR="007805C0" w:rsidRPr="003F6666" w:rsidRDefault="007805C0" w:rsidP="00B76761">
      <w:pPr>
        <w:pStyle w:val="Heading2"/>
        <w:numPr>
          <w:ilvl w:val="1"/>
          <w:numId w:val="6"/>
        </w:numPr>
        <w:rPr>
          <w:color w:val="000000" w:themeColor="text1"/>
        </w:rPr>
      </w:pPr>
      <w:bookmarkStart w:id="8" w:name="_Toc180011782"/>
      <w:r>
        <w:rPr>
          <w:color w:val="000000" w:themeColor="text1"/>
        </w:rPr>
        <w:t>Defining the prototype</w:t>
      </w:r>
      <w:bookmarkEnd w:id="8"/>
    </w:p>
    <w:p w14:paraId="0AA748F6" w14:textId="4CD95A69" w:rsidR="00A001E0" w:rsidRDefault="00A2274B" w:rsidP="001E69D1">
      <w:pPr>
        <w:jc w:val="both"/>
      </w:pPr>
      <w:r>
        <w:t xml:space="preserve">The goal is to </w:t>
      </w:r>
      <w:r w:rsidR="00275D41">
        <w:t xml:space="preserve">design and </w:t>
      </w:r>
      <w:r>
        <w:t>implement a prototype using the blockchain Fabric to develop and deploy two smart contracts</w:t>
      </w:r>
      <w:r w:rsidR="00122E7B">
        <w:t>. The</w:t>
      </w:r>
      <w:r w:rsidR="00275D41">
        <w:t xml:space="preserve"> smart contracts need a channel to run over. The</w:t>
      </w:r>
      <w:r w:rsidR="00122E7B">
        <w:t xml:space="preserve"> name of this channel would be</w:t>
      </w:r>
      <w:r w:rsidR="004C3298">
        <w:t xml:space="preserve"> “</w:t>
      </w:r>
      <w:proofErr w:type="spellStart"/>
      <w:r w:rsidR="004C3298" w:rsidRPr="00811B9B">
        <w:rPr>
          <w:rFonts w:ascii="Courier New" w:hAnsi="Courier New" w:cs="Courier New"/>
        </w:rPr>
        <w:t>mychannel</w:t>
      </w:r>
      <w:proofErr w:type="spellEnd"/>
      <w:r w:rsidR="004C3298">
        <w:t>”</w:t>
      </w:r>
      <w:r>
        <w:t>. The smart contract</w:t>
      </w:r>
      <w:r w:rsidR="00275D41">
        <w:t xml:space="preserve"> names would be</w:t>
      </w:r>
      <w:r w:rsidR="004C3298">
        <w:t xml:space="preserve"> </w:t>
      </w:r>
      <w:r w:rsidR="00275D41">
        <w:t>E</w:t>
      </w:r>
      <w:r w:rsidR="004C3298">
        <w:t xml:space="preserve">nergy and </w:t>
      </w:r>
      <w:r w:rsidR="00275D41">
        <w:t>A</w:t>
      </w:r>
      <w:r w:rsidR="004C3298">
        <w:t xml:space="preserve">partment. </w:t>
      </w:r>
      <w:r w:rsidR="00D1718B">
        <w:t>The f</w:t>
      </w:r>
      <w:r w:rsidR="004C3298">
        <w:t xml:space="preserve">irst </w:t>
      </w:r>
      <w:r w:rsidR="00A72F8E">
        <w:t xml:space="preserve">smart contract </w:t>
      </w:r>
      <w:r w:rsidR="009C6DF6">
        <w:t xml:space="preserve">will </w:t>
      </w:r>
      <w:r w:rsidR="004C3298">
        <w:t>represent the power company</w:t>
      </w:r>
      <w:r w:rsidR="007C4FFA">
        <w:t>,</w:t>
      </w:r>
      <w:r w:rsidR="00D26E37">
        <w:t xml:space="preserve"> and the </w:t>
      </w:r>
      <w:r w:rsidR="00A001E0">
        <w:t xml:space="preserve">second smart contract the apartment power meter readings. </w:t>
      </w:r>
    </w:p>
    <w:p w14:paraId="7AD9D79B" w14:textId="77777777" w:rsidR="00A001E0" w:rsidRDefault="00A001E0" w:rsidP="001E69D1">
      <w:pPr>
        <w:jc w:val="both"/>
      </w:pPr>
    </w:p>
    <w:p w14:paraId="12F688CD" w14:textId="15D5DD61" w:rsidR="00C54475" w:rsidRDefault="00D26E37" w:rsidP="00A41148">
      <w:pPr>
        <w:jc w:val="both"/>
      </w:pPr>
      <w:r>
        <w:t xml:space="preserve">The interaction between both is given by the necessity of the power company to fetch and store the power usage from each apartment power meter. Furthermore, </w:t>
      </w:r>
      <w:r w:rsidR="00DF3D3C">
        <w:t>after getting the power meter reading, the energy smart contract has the responsibility to get a blockchain-external</w:t>
      </w:r>
      <w:r>
        <w:t xml:space="preserve"> </w:t>
      </w:r>
      <w:r w:rsidR="00DF3D3C">
        <w:t>value to define the price of the energy usage per unit.</w:t>
      </w:r>
    </w:p>
    <w:p w14:paraId="317834E3" w14:textId="6921E39B" w:rsidR="00FE21D4" w:rsidRDefault="00FE21D4" w:rsidP="00FE21D4">
      <w:pPr>
        <w:keepNext/>
        <w:rPr>
          <w:noProof/>
        </w:rPr>
      </w:pPr>
    </w:p>
    <w:p w14:paraId="44D8831B" w14:textId="2293D0E0" w:rsidR="00656C25" w:rsidRDefault="00656C25" w:rsidP="00FE21D4">
      <w:pPr>
        <w:keepNext/>
      </w:pPr>
      <w:r>
        <w:rPr>
          <w:noProof/>
        </w:rPr>
        <w:drawing>
          <wp:inline distT="0" distB="0" distL="0" distR="0" wp14:anchorId="1BC0E02B" wp14:editId="3F84D365">
            <wp:extent cx="4635500" cy="1600200"/>
            <wp:effectExtent l="0" t="0" r="0" b="0"/>
            <wp:docPr id="237736440" name="Picture 5"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736440" name="Picture 5" descr="A diagram of a comput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635500" cy="1600200"/>
                    </a:xfrm>
                    <a:prstGeom prst="rect">
                      <a:avLst/>
                    </a:prstGeom>
                  </pic:spPr>
                </pic:pic>
              </a:graphicData>
            </a:graphic>
          </wp:inline>
        </w:drawing>
      </w:r>
    </w:p>
    <w:p w14:paraId="390B9BD2" w14:textId="70806B72" w:rsidR="00A41148" w:rsidRDefault="00FE21D4" w:rsidP="00A41148">
      <w:pPr>
        <w:pStyle w:val="Caption"/>
      </w:pPr>
      <w:bookmarkStart w:id="9" w:name="_Ref179129562"/>
      <w:bookmarkStart w:id="10" w:name="_Ref179534893"/>
      <w:bookmarkStart w:id="11" w:name="_Toc179535059"/>
      <w:bookmarkStart w:id="12" w:name="_Toc179998842"/>
      <w:bookmarkStart w:id="13" w:name="_Toc180009174"/>
      <w:bookmarkStart w:id="14" w:name="_Toc180009808"/>
      <w:bookmarkStart w:id="15" w:name="_Toc180011728"/>
      <w:r>
        <w:t xml:space="preserve">Figure </w:t>
      </w:r>
      <w:r w:rsidR="00000000">
        <w:fldChar w:fldCharType="begin"/>
      </w:r>
      <w:r w:rsidR="00000000">
        <w:instrText xml:space="preserve"> SEQ Figure \* ARABIC </w:instrText>
      </w:r>
      <w:r w:rsidR="00000000">
        <w:fldChar w:fldCharType="separate"/>
      </w:r>
      <w:r w:rsidR="00C36B6E">
        <w:rPr>
          <w:noProof/>
        </w:rPr>
        <w:t>1</w:t>
      </w:r>
      <w:r w:rsidR="00000000">
        <w:rPr>
          <w:noProof/>
        </w:rPr>
        <w:fldChar w:fldCharType="end"/>
      </w:r>
      <w:bookmarkEnd w:id="9"/>
      <w:r>
        <w:t xml:space="preserve">. </w:t>
      </w:r>
      <w:bookmarkStart w:id="16" w:name="_Ref179530096"/>
      <w:r>
        <w:t>Interaction diagram between energy and apartment smart contracts</w:t>
      </w:r>
      <w:bookmarkEnd w:id="10"/>
      <w:bookmarkEnd w:id="11"/>
      <w:bookmarkEnd w:id="16"/>
      <w:r w:rsidR="00981138">
        <w:t xml:space="preserve">. Apartment smart contract uses </w:t>
      </w:r>
      <w:proofErr w:type="spellStart"/>
      <w:r w:rsidR="00981138">
        <w:t>SnarkJS</w:t>
      </w:r>
      <w:proofErr w:type="spellEnd"/>
      <w:r w:rsidR="00981138">
        <w:t xml:space="preserve"> library to do the verification.</w:t>
      </w:r>
      <w:bookmarkEnd w:id="12"/>
      <w:bookmarkEnd w:id="13"/>
      <w:bookmarkEnd w:id="14"/>
      <w:bookmarkEnd w:id="15"/>
    </w:p>
    <w:p w14:paraId="6AAF7329" w14:textId="03AF3FBD" w:rsidR="00A41148" w:rsidRDefault="00A41148" w:rsidP="001E69D1">
      <w:pPr>
        <w:jc w:val="both"/>
      </w:pPr>
      <w:r>
        <w:t>The diagram</w:t>
      </w:r>
      <w:r>
        <w:t xml:space="preserve"> above,</w:t>
      </w:r>
      <w:r>
        <w:t xml:space="preserve"> shown in </w:t>
      </w:r>
      <w:r>
        <w:fldChar w:fldCharType="begin"/>
      </w:r>
      <w:r>
        <w:instrText xml:space="preserve"> REF _Ref179129562 \h </w:instrText>
      </w:r>
      <w:r>
        <w:fldChar w:fldCharType="separate"/>
      </w:r>
      <w:r>
        <w:t xml:space="preserve">Figure </w:t>
      </w:r>
      <w:r>
        <w:rPr>
          <w:noProof/>
        </w:rPr>
        <w:t>1</w:t>
      </w:r>
      <w:r>
        <w:fldChar w:fldCharType="end"/>
      </w:r>
      <w:r w:rsidR="00E27C3C">
        <w:t>,</w:t>
      </w:r>
      <w:r>
        <w:t xml:space="preserve"> presents the </w:t>
      </w:r>
      <w:r w:rsidR="006D6288">
        <w:t xml:space="preserve">expected </w:t>
      </w:r>
      <w:r>
        <w:t>interaction between apartment and energy smart contracts</w:t>
      </w:r>
      <w:r w:rsidR="0089628E">
        <w:t xml:space="preserve"> to be implemented in the prototype</w:t>
      </w:r>
      <w:r>
        <w:t xml:space="preserve">. Additionally, it presents a ZKPs “verify” function as an entity that receives the signal from the apartment smart contract to determine whether the request is authorised. </w:t>
      </w:r>
    </w:p>
    <w:p w14:paraId="5D4019E3" w14:textId="77777777" w:rsidR="00A41148" w:rsidRDefault="00A41148" w:rsidP="001E69D1">
      <w:pPr>
        <w:jc w:val="both"/>
      </w:pPr>
    </w:p>
    <w:p w14:paraId="42CEFB1E" w14:textId="1A60159A" w:rsidR="006852F6" w:rsidRDefault="00A41148" w:rsidP="001E69D1">
      <w:pPr>
        <w:jc w:val="both"/>
      </w:pPr>
      <w:r>
        <w:t>The sequence diagram</w:t>
      </w:r>
      <w:r w:rsidR="0089628E">
        <w:t xml:space="preserve"> for</w:t>
      </w:r>
      <w:r w:rsidR="0089628E">
        <w:t xml:space="preserve"> the ZKPs verification</w:t>
      </w:r>
      <w:r w:rsidR="0089628E">
        <w:t xml:space="preserve"> in the apartment smart contract</w:t>
      </w:r>
      <w:r>
        <w:t xml:space="preserve"> </w:t>
      </w:r>
      <w:r w:rsidR="0089628E">
        <w:t xml:space="preserve">is </w:t>
      </w:r>
      <w:r>
        <w:t xml:space="preserve">presented in </w:t>
      </w:r>
      <w:r>
        <w:fldChar w:fldCharType="begin"/>
      </w:r>
      <w:r>
        <w:instrText xml:space="preserve"> REF _Ref179129701 \h </w:instrText>
      </w:r>
      <w:r>
        <w:fldChar w:fldCharType="separate"/>
      </w:r>
      <w:r>
        <w:t xml:space="preserve">Figure </w:t>
      </w:r>
      <w:r>
        <w:rPr>
          <w:noProof/>
        </w:rPr>
        <w:t>2</w:t>
      </w:r>
      <w:r>
        <w:fldChar w:fldCharType="end"/>
      </w:r>
      <w:r w:rsidR="0089628E">
        <w:t>. Moreover, the apartment smart contract</w:t>
      </w:r>
      <w:r>
        <w:t xml:space="preserve"> </w:t>
      </w:r>
      <w:r w:rsidR="0089628E">
        <w:t xml:space="preserve">is expected to use the library </w:t>
      </w:r>
      <w:proofErr w:type="spellStart"/>
      <w:r w:rsidR="0089628E">
        <w:t>SnarkJS</w:t>
      </w:r>
      <w:proofErr w:type="spellEnd"/>
      <w:r w:rsidR="0089628E">
        <w:t xml:space="preserve"> and</w:t>
      </w:r>
      <w:r>
        <w:t xml:space="preserve"> the</w:t>
      </w:r>
      <w:r w:rsidR="0089628E">
        <w:t xml:space="preserve"> protocols Groth16,</w:t>
      </w:r>
      <w:r>
        <w:t xml:space="preserve"> Plonk</w:t>
      </w:r>
      <w:r w:rsidR="0089628E">
        <w:t xml:space="preserve"> and </w:t>
      </w:r>
      <w:proofErr w:type="spellStart"/>
      <w:r w:rsidR="0089628E">
        <w:t>Fflonk</w:t>
      </w:r>
      <w:proofErr w:type="spellEnd"/>
      <w:r w:rsidR="0089628E">
        <w:t xml:space="preserve"> to do the verification in three different tests. The process would start with the energy smart contract recording the start time when requesting the energy usage from the apartment. After receiving the response, the energy smart contract </w:t>
      </w:r>
      <w:r w:rsidR="006D6288">
        <w:t>would have</w:t>
      </w:r>
      <w:r w:rsidR="0089628E">
        <w:t xml:space="preserve"> the responsibility of </w:t>
      </w:r>
      <w:r>
        <w:t>recording the</w:t>
      </w:r>
      <w:r w:rsidR="0089628E">
        <w:t xml:space="preserve"> </w:t>
      </w:r>
      <w:r>
        <w:t>end time</w:t>
      </w:r>
      <w:r w:rsidR="0089628E">
        <w:t>, calculating the difference between them and recording it</w:t>
      </w:r>
      <w:r>
        <w:t>.</w:t>
      </w:r>
    </w:p>
    <w:p w14:paraId="1C00FD8C" w14:textId="6CB2901D" w:rsidR="00FE21D4" w:rsidRDefault="00FE21D4" w:rsidP="00FE21D4">
      <w:pPr>
        <w:keepNext/>
      </w:pPr>
    </w:p>
    <w:p w14:paraId="1F6DF365" w14:textId="75EACD44" w:rsidR="00656C25" w:rsidRDefault="00656C25" w:rsidP="00FE21D4">
      <w:pPr>
        <w:keepNext/>
      </w:pPr>
      <w:r>
        <w:rPr>
          <w:noProof/>
        </w:rPr>
        <w:drawing>
          <wp:inline distT="0" distB="0" distL="0" distR="0" wp14:anchorId="4BD19E37" wp14:editId="411594F5">
            <wp:extent cx="3721100" cy="3492500"/>
            <wp:effectExtent l="0" t="0" r="0" b="0"/>
            <wp:docPr id="165719366" name="Picture 6" descr="A diagram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19366" name="Picture 6" descr="A diagram of a projec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721100" cy="3492500"/>
                    </a:xfrm>
                    <a:prstGeom prst="rect">
                      <a:avLst/>
                    </a:prstGeom>
                  </pic:spPr>
                </pic:pic>
              </a:graphicData>
            </a:graphic>
          </wp:inline>
        </w:drawing>
      </w:r>
    </w:p>
    <w:p w14:paraId="602CDB2B" w14:textId="0DDE4F91" w:rsidR="00BA4078" w:rsidRDefault="00FE21D4" w:rsidP="00A41148">
      <w:pPr>
        <w:pStyle w:val="Caption"/>
      </w:pPr>
      <w:bookmarkStart w:id="17" w:name="_Ref179129701"/>
      <w:bookmarkStart w:id="18" w:name="_Toc179535060"/>
      <w:bookmarkStart w:id="19" w:name="_Toc179998843"/>
      <w:bookmarkStart w:id="20" w:name="_Toc180009175"/>
      <w:bookmarkStart w:id="21" w:name="_Toc180009809"/>
      <w:bookmarkStart w:id="22" w:name="_Toc180011729"/>
      <w:r>
        <w:t xml:space="preserve">Figure </w:t>
      </w:r>
      <w:r w:rsidR="00000000">
        <w:fldChar w:fldCharType="begin"/>
      </w:r>
      <w:r w:rsidR="00000000">
        <w:instrText xml:space="preserve"> SEQ Figure \* ARABIC </w:instrText>
      </w:r>
      <w:r w:rsidR="00000000">
        <w:fldChar w:fldCharType="separate"/>
      </w:r>
      <w:r w:rsidR="00C36B6E">
        <w:rPr>
          <w:noProof/>
        </w:rPr>
        <w:t>2</w:t>
      </w:r>
      <w:r w:rsidR="00000000">
        <w:rPr>
          <w:noProof/>
        </w:rPr>
        <w:fldChar w:fldCharType="end"/>
      </w:r>
      <w:bookmarkEnd w:id="17"/>
      <w:r>
        <w:t xml:space="preserve">. </w:t>
      </w:r>
      <w:bookmarkStart w:id="23" w:name="_Ref179534516"/>
      <w:r>
        <w:t>Sequence diagram of the interaction between energy and apartment smart contract</w:t>
      </w:r>
      <w:r w:rsidR="00981138">
        <w:t xml:space="preserve">. The apartment smart contract uses </w:t>
      </w:r>
      <w:proofErr w:type="spellStart"/>
      <w:r w:rsidR="00981138">
        <w:t>SnarkJS</w:t>
      </w:r>
      <w:proofErr w:type="spellEnd"/>
      <w:r w:rsidR="00981138">
        <w:t xml:space="preserve"> library to do </w:t>
      </w:r>
      <w:r>
        <w:t>the verification process</w:t>
      </w:r>
      <w:bookmarkEnd w:id="18"/>
      <w:bookmarkEnd w:id="23"/>
      <w:r w:rsidR="00981138">
        <w:t>. After that, if the answer is yes, it would send the data back to the energy smart contract.</w:t>
      </w:r>
      <w:bookmarkEnd w:id="19"/>
      <w:bookmarkEnd w:id="20"/>
      <w:bookmarkEnd w:id="21"/>
      <w:bookmarkEnd w:id="22"/>
      <w:r w:rsidR="00981138">
        <w:t xml:space="preserve"> </w:t>
      </w:r>
    </w:p>
    <w:p w14:paraId="54632FF4" w14:textId="7FB0F4E7" w:rsidR="00BA4078" w:rsidRDefault="00BA4078" w:rsidP="001E69D1">
      <w:pPr>
        <w:jc w:val="both"/>
      </w:pPr>
      <w:r>
        <w:t>Finally, t</w:t>
      </w:r>
      <w:r w:rsidRPr="00F45F3D">
        <w:t>he Oracle sequence diagram</w:t>
      </w:r>
      <w:r w:rsidR="00FE21D4">
        <w:t xml:space="preserve"> shown in </w:t>
      </w:r>
      <w:r w:rsidR="00FE21D4">
        <w:fldChar w:fldCharType="begin"/>
      </w:r>
      <w:r w:rsidR="00FE21D4">
        <w:instrText xml:space="preserve"> REF _Ref179129835 \h </w:instrText>
      </w:r>
      <w:r w:rsidR="00FE21D4">
        <w:fldChar w:fldCharType="separate"/>
      </w:r>
      <w:r w:rsidR="00FE21D4">
        <w:t xml:space="preserve">Figure </w:t>
      </w:r>
      <w:r w:rsidR="00FE21D4">
        <w:rPr>
          <w:noProof/>
        </w:rPr>
        <w:t>3</w:t>
      </w:r>
      <w:r w:rsidR="00FE21D4">
        <w:fldChar w:fldCharType="end"/>
      </w:r>
      <w:r w:rsidRPr="00F45F3D">
        <w:t xml:space="preserve"> clarifies the </w:t>
      </w:r>
      <w:r w:rsidR="00811B9B">
        <w:t xml:space="preserve">defined </w:t>
      </w:r>
      <w:r w:rsidRPr="00F45F3D">
        <w:t>process of fetching data from outside the blockchain to decide the energy price</w:t>
      </w:r>
      <w:r w:rsidR="00811B9B">
        <w:t>. The event is defined in the energy smart contract to trigger the</w:t>
      </w:r>
      <w:r w:rsidR="00275D41">
        <w:t xml:space="preserve"> off-chain</w:t>
      </w:r>
      <w:r w:rsidR="00811B9B">
        <w:t xml:space="preserve"> function </w:t>
      </w:r>
      <w:proofErr w:type="spellStart"/>
      <w:r w:rsidR="00811B9B" w:rsidRPr="00811B9B">
        <w:rPr>
          <w:rFonts w:ascii="Courier New" w:hAnsi="Courier New" w:cs="Courier New"/>
        </w:rPr>
        <w:t>oracleUpdateAsset</w:t>
      </w:r>
      <w:proofErr w:type="spellEnd"/>
      <w:r w:rsidR="00811B9B">
        <w:t xml:space="preserve"> to fetch the data from the </w:t>
      </w:r>
      <w:proofErr w:type="spellStart"/>
      <w:r w:rsidR="00811B9B">
        <w:lastRenderedPageBreak/>
        <w:t>Accuweather</w:t>
      </w:r>
      <w:proofErr w:type="spellEnd"/>
      <w:r w:rsidR="00811B9B">
        <w:t xml:space="preserve"> API. Once the data is fetched, it would be sent back to the energy smart contract to define the price and record it in the asset</w:t>
      </w:r>
      <w:r w:rsidRPr="00F45F3D">
        <w:t>.</w:t>
      </w:r>
    </w:p>
    <w:p w14:paraId="1CD2D88B" w14:textId="77777777" w:rsidR="000C64C3" w:rsidRDefault="000C64C3" w:rsidP="001E69D1">
      <w:pPr>
        <w:jc w:val="both"/>
      </w:pPr>
    </w:p>
    <w:p w14:paraId="13EEDB30" w14:textId="0EBD125F" w:rsidR="00FE21D4" w:rsidRDefault="00BF3B14" w:rsidP="00FE21D4">
      <w:pPr>
        <w:keepNext/>
      </w:pPr>
      <w:r>
        <w:rPr>
          <w:noProof/>
        </w:rPr>
        <w:drawing>
          <wp:inline distT="0" distB="0" distL="0" distR="0" wp14:anchorId="0676817C" wp14:editId="6AE7B6BB">
            <wp:extent cx="3302000" cy="2540000"/>
            <wp:effectExtent l="0" t="0" r="0" b="0"/>
            <wp:docPr id="5492802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280273" name="Picture 549280273"/>
                    <pic:cNvPicPr/>
                  </pic:nvPicPr>
                  <pic:blipFill>
                    <a:blip r:embed="rId11">
                      <a:extLst>
                        <a:ext uri="{28A0092B-C50C-407E-A947-70E740481C1C}">
                          <a14:useLocalDpi xmlns:a14="http://schemas.microsoft.com/office/drawing/2010/main" val="0"/>
                        </a:ext>
                      </a:extLst>
                    </a:blip>
                    <a:stretch>
                      <a:fillRect/>
                    </a:stretch>
                  </pic:blipFill>
                  <pic:spPr>
                    <a:xfrm>
                      <a:off x="0" y="0"/>
                      <a:ext cx="3302000" cy="2540000"/>
                    </a:xfrm>
                    <a:prstGeom prst="rect">
                      <a:avLst/>
                    </a:prstGeom>
                  </pic:spPr>
                </pic:pic>
              </a:graphicData>
            </a:graphic>
          </wp:inline>
        </w:drawing>
      </w:r>
    </w:p>
    <w:p w14:paraId="6E58D538" w14:textId="2A9BCB98" w:rsidR="00BA4078" w:rsidRDefault="00FE21D4" w:rsidP="00625E64">
      <w:pPr>
        <w:pStyle w:val="Caption"/>
      </w:pPr>
      <w:bookmarkStart w:id="24" w:name="_Ref179129835"/>
      <w:bookmarkStart w:id="25" w:name="_Toc179535061"/>
      <w:bookmarkStart w:id="26" w:name="_Toc179998844"/>
      <w:bookmarkStart w:id="27" w:name="_Toc180009176"/>
      <w:bookmarkStart w:id="28" w:name="_Toc180009810"/>
      <w:bookmarkStart w:id="29" w:name="_Toc180011730"/>
      <w:r>
        <w:t xml:space="preserve">Figure </w:t>
      </w:r>
      <w:r w:rsidR="00000000">
        <w:fldChar w:fldCharType="begin"/>
      </w:r>
      <w:r w:rsidR="00000000">
        <w:instrText xml:space="preserve"> SEQ Figure \* ARABIC </w:instrText>
      </w:r>
      <w:r w:rsidR="00000000">
        <w:fldChar w:fldCharType="separate"/>
      </w:r>
      <w:r w:rsidR="00C36B6E">
        <w:rPr>
          <w:noProof/>
        </w:rPr>
        <w:t>3</w:t>
      </w:r>
      <w:r w:rsidR="00000000">
        <w:rPr>
          <w:noProof/>
        </w:rPr>
        <w:fldChar w:fldCharType="end"/>
      </w:r>
      <w:bookmarkEnd w:id="24"/>
      <w:r>
        <w:t xml:space="preserve">. </w:t>
      </w:r>
      <w:bookmarkStart w:id="30" w:name="_Ref179534548"/>
      <w:r>
        <w:t xml:space="preserve">Sequence diagram interaction between the energy smart contract, the energy node application and the </w:t>
      </w:r>
      <w:proofErr w:type="spellStart"/>
      <w:r>
        <w:t>Accuweather</w:t>
      </w:r>
      <w:proofErr w:type="spellEnd"/>
      <w:r>
        <w:t xml:space="preserve"> API</w:t>
      </w:r>
      <w:bookmarkEnd w:id="25"/>
      <w:bookmarkEnd w:id="30"/>
      <w:r w:rsidR="002A22CD">
        <w:t>.</w:t>
      </w:r>
      <w:bookmarkEnd w:id="26"/>
      <w:bookmarkEnd w:id="27"/>
      <w:bookmarkEnd w:id="28"/>
      <w:bookmarkEnd w:id="29"/>
    </w:p>
    <w:p w14:paraId="6C53BCD5" w14:textId="77777777" w:rsidR="00525E11" w:rsidRPr="00525E11" w:rsidRDefault="00525E11" w:rsidP="00525E11">
      <w:pPr>
        <w:pStyle w:val="Heading2"/>
        <w:numPr>
          <w:ilvl w:val="1"/>
          <w:numId w:val="6"/>
        </w:numPr>
        <w:rPr>
          <w:color w:val="000000" w:themeColor="text1"/>
        </w:rPr>
      </w:pPr>
      <w:bookmarkStart w:id="31" w:name="_Toc180011783"/>
      <w:r w:rsidRPr="00525E11">
        <w:rPr>
          <w:color w:val="000000" w:themeColor="text1"/>
        </w:rPr>
        <w:t>Infrastructure</w:t>
      </w:r>
      <w:bookmarkEnd w:id="31"/>
      <w:r w:rsidRPr="00525E11">
        <w:rPr>
          <w:color w:val="000000" w:themeColor="text1"/>
        </w:rPr>
        <w:t xml:space="preserve"> </w:t>
      </w:r>
    </w:p>
    <w:p w14:paraId="63801F4D" w14:textId="77777777" w:rsidR="00525E11" w:rsidRPr="00A718F9" w:rsidRDefault="00525E11" w:rsidP="00525E11">
      <w:pPr>
        <w:pStyle w:val="Heading3"/>
        <w:numPr>
          <w:ilvl w:val="2"/>
          <w:numId w:val="6"/>
        </w:numPr>
        <w:rPr>
          <w:color w:val="000000" w:themeColor="text1"/>
        </w:rPr>
      </w:pPr>
      <w:bookmarkStart w:id="32" w:name="_Toc180011784"/>
      <w:r>
        <w:rPr>
          <w:color w:val="000000" w:themeColor="text1"/>
        </w:rPr>
        <w:t>Hyperledger Fabric installation</w:t>
      </w:r>
      <w:bookmarkEnd w:id="32"/>
      <w:r>
        <w:rPr>
          <w:color w:val="000000" w:themeColor="text1"/>
        </w:rPr>
        <w:t xml:space="preserve"> </w:t>
      </w:r>
    </w:p>
    <w:p w14:paraId="453DCAC7" w14:textId="77777777" w:rsidR="00525E11" w:rsidRPr="00F45F3D" w:rsidRDefault="00525E11" w:rsidP="00525E11">
      <w:pPr>
        <w:jc w:val="both"/>
      </w:pPr>
      <w:r w:rsidRPr="00F45F3D">
        <w:t xml:space="preserve">The prototype implemented in the dissertation began defining one local Hyperledger Fabric blockchain network running over the MacOS Sonoma operating system with Apple M1 Max Chip.  </w:t>
      </w:r>
    </w:p>
    <w:p w14:paraId="6E990D28" w14:textId="77777777" w:rsidR="00525E11" w:rsidRPr="00F45F3D" w:rsidRDefault="00525E11" w:rsidP="00525E11">
      <w:pPr>
        <w:jc w:val="both"/>
      </w:pPr>
      <w:r w:rsidRPr="00F45F3D">
        <w:t>The Fabric installation consisted of, first, downloading the Fabric files using the following command:</w:t>
      </w:r>
    </w:p>
    <w:p w14:paraId="009AA1B5" w14:textId="77777777" w:rsidR="00525E11" w:rsidRPr="00F45F3D" w:rsidRDefault="00525E11" w:rsidP="00525E11">
      <w:pPr>
        <w:jc w:val="both"/>
      </w:pPr>
    </w:p>
    <w:p w14:paraId="473A5F11" w14:textId="284B5FBB" w:rsidR="00525E11" w:rsidRPr="00A413F2" w:rsidRDefault="00A413F2" w:rsidP="00525E11">
      <w:pPr>
        <w:jc w:val="both"/>
        <w:rPr>
          <w:rFonts w:ascii="Courier New" w:hAnsi="Courier New" w:cs="Courier New"/>
          <w:sz w:val="22"/>
          <w:szCs w:val="22"/>
        </w:rPr>
      </w:pPr>
      <w:r w:rsidRPr="00A413F2">
        <w:rPr>
          <w:rFonts w:ascii="Courier New" w:hAnsi="Courier New" w:cs="Courier New"/>
          <w:sz w:val="22"/>
          <w:szCs w:val="22"/>
        </w:rPr>
        <w:t xml:space="preserve">$ </w:t>
      </w:r>
      <w:r w:rsidR="00525E11" w:rsidRPr="00A413F2">
        <w:rPr>
          <w:rFonts w:ascii="Courier New" w:hAnsi="Courier New" w:cs="Courier New"/>
          <w:sz w:val="22"/>
          <w:szCs w:val="22"/>
        </w:rPr>
        <w:t>curl -</w:t>
      </w:r>
      <w:proofErr w:type="spellStart"/>
      <w:r w:rsidR="00525E11" w:rsidRPr="00A413F2">
        <w:rPr>
          <w:rFonts w:ascii="Courier New" w:hAnsi="Courier New" w:cs="Courier New"/>
          <w:sz w:val="22"/>
          <w:szCs w:val="22"/>
        </w:rPr>
        <w:t>sSL</w:t>
      </w:r>
      <w:proofErr w:type="spellEnd"/>
      <w:r w:rsidR="00525E11" w:rsidRPr="00A413F2">
        <w:rPr>
          <w:rFonts w:ascii="Courier New" w:hAnsi="Courier New" w:cs="Courier New"/>
          <w:sz w:val="22"/>
          <w:szCs w:val="22"/>
        </w:rPr>
        <w:t xml:space="preserve"> https://raw.githubusercontent.com/hyperledger/fabric/main/scripts/bootstrap.sh</w:t>
      </w:r>
      <w:r>
        <w:rPr>
          <w:rFonts w:ascii="Courier New" w:hAnsi="Courier New" w:cs="Courier New"/>
          <w:sz w:val="22"/>
          <w:szCs w:val="22"/>
        </w:rPr>
        <w:t xml:space="preserve"> </w:t>
      </w:r>
      <w:r w:rsidR="00525E11" w:rsidRPr="00A413F2">
        <w:rPr>
          <w:rFonts w:ascii="Courier New" w:hAnsi="Courier New" w:cs="Courier New"/>
          <w:sz w:val="22"/>
          <w:szCs w:val="22"/>
        </w:rPr>
        <w:t>| bash -s</w:t>
      </w:r>
    </w:p>
    <w:p w14:paraId="255DDF81" w14:textId="77777777" w:rsidR="00525E11" w:rsidRPr="00F45F3D" w:rsidRDefault="00525E11" w:rsidP="00525E11">
      <w:pPr>
        <w:jc w:val="both"/>
      </w:pPr>
    </w:p>
    <w:p w14:paraId="1D540C04" w14:textId="77777777" w:rsidR="00525E11" w:rsidRPr="00F45F3D" w:rsidRDefault="00525E11" w:rsidP="00525E11">
      <w:pPr>
        <w:jc w:val="both"/>
      </w:pPr>
      <w:r w:rsidRPr="00F45F3D">
        <w:t>After the files are downloaded and copied to the folder fabric-samples, move to fabric-samples/test-network to execute the following command to run the Fabric and create the channel.</w:t>
      </w:r>
    </w:p>
    <w:p w14:paraId="3C5DB91D" w14:textId="77777777" w:rsidR="00525E11" w:rsidRPr="00F45F3D" w:rsidRDefault="00525E11" w:rsidP="00525E11">
      <w:pPr>
        <w:jc w:val="both"/>
      </w:pPr>
    </w:p>
    <w:p w14:paraId="72936832" w14:textId="53FDC480" w:rsidR="00525E11" w:rsidRPr="00A413F2" w:rsidRDefault="00A413F2" w:rsidP="00525E11">
      <w:pPr>
        <w:jc w:val="both"/>
        <w:rPr>
          <w:rFonts w:ascii="Courier New" w:hAnsi="Courier New" w:cs="Courier New"/>
        </w:rPr>
      </w:pPr>
      <w:r w:rsidRPr="00A413F2">
        <w:rPr>
          <w:rFonts w:ascii="Courier New" w:hAnsi="Courier New" w:cs="Courier New"/>
        </w:rPr>
        <w:t xml:space="preserve">$ </w:t>
      </w:r>
      <w:r w:rsidR="00525E11" w:rsidRPr="00A413F2">
        <w:rPr>
          <w:rFonts w:ascii="Courier New" w:hAnsi="Courier New" w:cs="Courier New"/>
        </w:rPr>
        <w:t xml:space="preserve">./network.sh up </w:t>
      </w:r>
      <w:proofErr w:type="spellStart"/>
      <w:r w:rsidR="00525E11" w:rsidRPr="00A413F2">
        <w:rPr>
          <w:rFonts w:ascii="Courier New" w:hAnsi="Courier New" w:cs="Courier New"/>
        </w:rPr>
        <w:t>createChannel</w:t>
      </w:r>
      <w:proofErr w:type="spellEnd"/>
      <w:r w:rsidR="00525E11" w:rsidRPr="00A413F2">
        <w:rPr>
          <w:rFonts w:ascii="Courier New" w:hAnsi="Courier New" w:cs="Courier New"/>
        </w:rPr>
        <w:t xml:space="preserve"> -c </w:t>
      </w:r>
      <w:proofErr w:type="spellStart"/>
      <w:r w:rsidR="00525E11" w:rsidRPr="00A413F2">
        <w:rPr>
          <w:rFonts w:ascii="Courier New" w:hAnsi="Courier New" w:cs="Courier New"/>
        </w:rPr>
        <w:t>mychannel</w:t>
      </w:r>
      <w:proofErr w:type="spellEnd"/>
      <w:r w:rsidR="00525E11" w:rsidRPr="00A413F2">
        <w:rPr>
          <w:rFonts w:ascii="Courier New" w:hAnsi="Courier New" w:cs="Courier New"/>
        </w:rPr>
        <w:t xml:space="preserve"> -ca</w:t>
      </w:r>
    </w:p>
    <w:p w14:paraId="1C113E20" w14:textId="77777777" w:rsidR="00525E11" w:rsidRPr="00F45F3D" w:rsidRDefault="00525E11" w:rsidP="00525E11">
      <w:pPr>
        <w:jc w:val="both"/>
      </w:pPr>
    </w:p>
    <w:p w14:paraId="5C89241F" w14:textId="32656014" w:rsidR="00525E11" w:rsidRPr="00F45F3D" w:rsidRDefault="00525E11" w:rsidP="00525E11">
      <w:pPr>
        <w:jc w:val="both"/>
      </w:pPr>
      <w:r w:rsidRPr="00F45F3D">
        <w:t xml:space="preserve">The Hyperledger Fabric has a test network to be executed, and nodes are run on a local machine. In this case, the script </w:t>
      </w:r>
      <w:r w:rsidRPr="00604AAB">
        <w:rPr>
          <w:rFonts w:ascii="Courier New" w:hAnsi="Courier New" w:cs="Courier New"/>
        </w:rPr>
        <w:t>network.sh</w:t>
      </w:r>
      <w:r w:rsidRPr="00F45F3D">
        <w:t xml:space="preserve"> executes the </w:t>
      </w:r>
      <w:r w:rsidRPr="00604AAB">
        <w:rPr>
          <w:rFonts w:ascii="Courier New" w:hAnsi="Courier New" w:cs="Courier New"/>
        </w:rPr>
        <w:t>test-network</w:t>
      </w:r>
      <w:r w:rsidRPr="00F45F3D">
        <w:t xml:space="preserve"> and creates the channel </w:t>
      </w:r>
      <w:proofErr w:type="spellStart"/>
      <w:r w:rsidRPr="00604AAB">
        <w:rPr>
          <w:rFonts w:ascii="Courier New" w:hAnsi="Courier New" w:cs="Courier New"/>
        </w:rPr>
        <w:t>mychannel</w:t>
      </w:r>
      <w:proofErr w:type="spellEnd"/>
      <w:r w:rsidRPr="00F45F3D">
        <w:t>. These nodes are one ordering and two peers’ organizations and all certificates are issued by the root CA’s</w:t>
      </w:r>
      <w:r>
        <w:t xml:space="preserve"> as shown in </w:t>
      </w:r>
      <w:r w:rsidR="00C36B6E">
        <w:fldChar w:fldCharType="begin"/>
      </w:r>
      <w:r w:rsidR="00C36B6E">
        <w:instrText xml:space="preserve"> REF _Ref180009646 \h </w:instrText>
      </w:r>
      <w:r w:rsidR="00C36B6E">
        <w:fldChar w:fldCharType="separate"/>
      </w:r>
      <w:r w:rsidR="00C36B6E">
        <w:t xml:space="preserve">Figure </w:t>
      </w:r>
      <w:r w:rsidR="00C36B6E">
        <w:rPr>
          <w:noProof/>
        </w:rPr>
        <w:t>4</w:t>
      </w:r>
      <w:r w:rsidR="00C36B6E">
        <w:fldChar w:fldCharType="end"/>
      </w:r>
    </w:p>
    <w:p w14:paraId="143B9294" w14:textId="77777777" w:rsidR="00525E11" w:rsidRPr="00F45F3D" w:rsidRDefault="00525E11" w:rsidP="00525E11">
      <w:pPr>
        <w:jc w:val="both"/>
      </w:pPr>
    </w:p>
    <w:p w14:paraId="46E3FB4E" w14:textId="77777777" w:rsidR="00C36B6E" w:rsidRDefault="00A413F2" w:rsidP="00C36B6E">
      <w:pPr>
        <w:keepNext/>
        <w:spacing w:line="276" w:lineRule="auto"/>
        <w:ind w:right="176"/>
        <w:jc w:val="both"/>
      </w:pPr>
      <w:r>
        <w:rPr>
          <w:noProof/>
        </w:rPr>
        <w:drawing>
          <wp:inline distT="0" distB="0" distL="0" distR="0" wp14:anchorId="025222E1" wp14:editId="6F6E8EAF">
            <wp:extent cx="6120130" cy="467995"/>
            <wp:effectExtent l="0" t="0" r="1270" b="1905"/>
            <wp:docPr id="16811869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186996" name="Picture 168118699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467995"/>
                    </a:xfrm>
                    <a:prstGeom prst="rect">
                      <a:avLst/>
                    </a:prstGeom>
                  </pic:spPr>
                </pic:pic>
              </a:graphicData>
            </a:graphic>
          </wp:inline>
        </w:drawing>
      </w:r>
    </w:p>
    <w:p w14:paraId="122F4996" w14:textId="7623A339" w:rsidR="00C36B6E" w:rsidRPr="00C36B6E" w:rsidRDefault="00C36B6E" w:rsidP="00C36B6E">
      <w:pPr>
        <w:pStyle w:val="Caption"/>
        <w:jc w:val="both"/>
      </w:pPr>
      <w:bookmarkStart w:id="33" w:name="_Ref180009646"/>
      <w:bookmarkStart w:id="34" w:name="_Toc180009811"/>
      <w:bookmarkStart w:id="35" w:name="_Toc180011731"/>
      <w:r>
        <w:t xml:space="preserve">Figure </w:t>
      </w:r>
      <w:r>
        <w:fldChar w:fldCharType="begin"/>
      </w:r>
      <w:r>
        <w:instrText xml:space="preserve"> SEQ Figure \* ARABIC </w:instrText>
      </w:r>
      <w:r>
        <w:fldChar w:fldCharType="separate"/>
      </w:r>
      <w:r>
        <w:rPr>
          <w:noProof/>
        </w:rPr>
        <w:t>4</w:t>
      </w:r>
      <w:r>
        <w:fldChar w:fldCharType="end"/>
      </w:r>
      <w:bookmarkEnd w:id="33"/>
      <w:r>
        <w:t xml:space="preserve">. </w:t>
      </w:r>
      <w:r w:rsidRPr="00CE3CED">
        <w:t>Hyperledger Fabric entities to support the dissertation prototype</w:t>
      </w:r>
      <w:r>
        <w:t>.</w:t>
      </w:r>
      <w:bookmarkEnd w:id="34"/>
      <w:bookmarkEnd w:id="35"/>
    </w:p>
    <w:p w14:paraId="259B39B1" w14:textId="77777777" w:rsidR="00525E11" w:rsidRDefault="00525E11" w:rsidP="00525E11">
      <w:pPr>
        <w:pStyle w:val="Heading3"/>
        <w:numPr>
          <w:ilvl w:val="2"/>
          <w:numId w:val="6"/>
        </w:numPr>
        <w:rPr>
          <w:color w:val="000000" w:themeColor="text1"/>
        </w:rPr>
      </w:pPr>
      <w:bookmarkStart w:id="36" w:name="_Toc180011785"/>
      <w:r>
        <w:rPr>
          <w:color w:val="000000" w:themeColor="text1"/>
        </w:rPr>
        <w:t>Smart-contract installation (deploy)</w:t>
      </w:r>
      <w:bookmarkEnd w:id="36"/>
    </w:p>
    <w:p w14:paraId="4F00F96A" w14:textId="0156FAAB" w:rsidR="00525E11" w:rsidRPr="00F45F3D" w:rsidRDefault="00525E11" w:rsidP="00525E11">
      <w:pPr>
        <w:jc w:val="both"/>
      </w:pPr>
      <w:r w:rsidRPr="00F45F3D">
        <w:t xml:space="preserve">A smart contract is a piece of code accepted by the members of the network to manage the logic. Although the name smart contract is the term widely accepted in the blockchain context, Hyperledger Fabric names them as </w:t>
      </w:r>
      <w:proofErr w:type="spellStart"/>
      <w:r w:rsidRPr="00604AAB">
        <w:rPr>
          <w:rFonts w:ascii="Courier New" w:hAnsi="Courier New" w:cs="Courier New"/>
        </w:rPr>
        <w:t>chaincode</w:t>
      </w:r>
      <w:proofErr w:type="spellEnd"/>
      <w:r w:rsidRPr="00F45F3D">
        <w:t xml:space="preserve">. It is the same thing, nevertheless </w:t>
      </w:r>
      <w:r w:rsidRPr="00F45F3D">
        <w:fldChar w:fldCharType="begin"/>
      </w:r>
      <w:r w:rsidRPr="00F45F3D">
        <w:instrText xml:space="preserve"> ADDIN EN.CITE &lt;EndNote&gt;&lt;Cite&gt;&lt;Author&gt;Fabric&lt;/Author&gt;&lt;Year&gt;2023&lt;/Year&gt;&lt;RecNum&gt;115&lt;/RecNum&gt;&lt;DisplayText&gt;(Fabric, 2023)&lt;/DisplayText&gt;&lt;record&gt;&lt;rec-number&gt;115&lt;/rec-number&gt;&lt;foreign-keys&gt;&lt;key app="EN" db-id="refdsetfmxfv0xezzx0x00r2eas9wvvxsrxv" timestamp="1728005581"&gt;115&lt;/key&gt;&lt;/foreign-keys&gt;&lt;ref-type name="Web Page"&gt;12&lt;/ref-type&gt;&lt;contributors&gt;&lt;authors&gt;&lt;author&gt;Hyperledger Fabric&lt;/author&gt;&lt;/authors&gt;&lt;/contributors&gt;&lt;titles&gt;&lt;title&gt;Fabric chaincode lifecycle&lt;/title&gt;&lt;/titles&gt;&lt;dates&gt;&lt;year&gt;2023&lt;/year&gt;&lt;/dates&gt;&lt;urls&gt;&lt;related-urls&gt;&lt;url&gt;https://hyperledger-fabric.readthedocs.io/en/release-2.5/chaincode_lifecycle.html&lt;/url&gt;&lt;/related-urls&gt;&lt;/urls&gt;&lt;/record&gt;&lt;/Cite&gt;&lt;/EndNote&gt;</w:instrText>
      </w:r>
      <w:r w:rsidRPr="00F45F3D">
        <w:fldChar w:fldCharType="separate"/>
      </w:r>
      <w:r w:rsidRPr="00F45F3D">
        <w:t>(Fabric, 2023)</w:t>
      </w:r>
      <w:r w:rsidRPr="00F45F3D">
        <w:fldChar w:fldCharType="end"/>
      </w:r>
      <w:r w:rsidRPr="00F45F3D">
        <w:t xml:space="preserve">. </w:t>
      </w:r>
    </w:p>
    <w:p w14:paraId="736D4799" w14:textId="77777777" w:rsidR="00525E11" w:rsidRPr="00F45F3D" w:rsidRDefault="00525E11" w:rsidP="00525E11">
      <w:pPr>
        <w:jc w:val="both"/>
      </w:pPr>
      <w:r w:rsidRPr="00F45F3D">
        <w:t xml:space="preserve">Both smart contracts, energy and apartment, were deployed to the channel </w:t>
      </w:r>
      <w:proofErr w:type="spellStart"/>
      <w:r w:rsidRPr="00604AAB">
        <w:rPr>
          <w:rFonts w:ascii="Courier New" w:hAnsi="Courier New" w:cs="Courier New"/>
        </w:rPr>
        <w:t>mychannel</w:t>
      </w:r>
      <w:proofErr w:type="spellEnd"/>
      <w:r w:rsidRPr="00F45F3D">
        <w:t xml:space="preserve"> using </w:t>
      </w:r>
      <w:proofErr w:type="spellStart"/>
      <w:r w:rsidRPr="00604AAB">
        <w:rPr>
          <w:rFonts w:ascii="Courier New" w:hAnsi="Courier New" w:cs="Courier New"/>
        </w:rPr>
        <w:t>deployCC</w:t>
      </w:r>
      <w:proofErr w:type="spellEnd"/>
      <w:r w:rsidRPr="00F45F3D">
        <w:t xml:space="preserve"> subcommand from the </w:t>
      </w:r>
      <w:r w:rsidRPr="00604AAB">
        <w:rPr>
          <w:rFonts w:ascii="Courier New" w:hAnsi="Courier New" w:cs="Courier New"/>
        </w:rPr>
        <w:t>test-network</w:t>
      </w:r>
      <w:r w:rsidRPr="00F45F3D">
        <w:t xml:space="preserve"> directory as follows:</w:t>
      </w:r>
    </w:p>
    <w:p w14:paraId="4260AE98" w14:textId="77777777" w:rsidR="00525E11" w:rsidRPr="00F45F3D" w:rsidRDefault="00525E11" w:rsidP="00525E11">
      <w:pPr>
        <w:jc w:val="both"/>
      </w:pPr>
    </w:p>
    <w:p w14:paraId="1216DA5C" w14:textId="50C750DC" w:rsidR="00525E11" w:rsidRPr="00604AAB" w:rsidRDefault="00604AAB" w:rsidP="00525E11">
      <w:pPr>
        <w:pStyle w:val="NormalWeb"/>
        <w:shd w:val="clear" w:color="auto" w:fill="FFFFFF"/>
        <w:spacing w:before="0" w:beforeAutospacing="0"/>
        <w:rPr>
          <w:rFonts w:ascii="Courier New" w:eastAsiaTheme="minorHAnsi" w:hAnsi="Courier New" w:cs="Courier New"/>
          <w:kern w:val="2"/>
          <w:sz w:val="15"/>
          <w:szCs w:val="15"/>
          <w:lang w:val="en-GB" w:eastAsia="en-US"/>
          <w14:ligatures w14:val="standardContextual"/>
        </w:rPr>
      </w:pPr>
      <w:r w:rsidRPr="00604AAB">
        <w:rPr>
          <w:rFonts w:ascii="Courier New" w:eastAsiaTheme="minorHAnsi" w:hAnsi="Courier New" w:cs="Courier New"/>
          <w:kern w:val="2"/>
          <w:sz w:val="15"/>
          <w:szCs w:val="15"/>
          <w:lang w:val="en-GB" w:eastAsia="en-US"/>
          <w14:ligatures w14:val="standardContextual"/>
        </w:rPr>
        <w:lastRenderedPageBreak/>
        <w:t xml:space="preserve">$ </w:t>
      </w:r>
      <w:r w:rsidR="00525E11" w:rsidRPr="00604AAB">
        <w:rPr>
          <w:rFonts w:ascii="Courier New" w:eastAsiaTheme="minorHAnsi" w:hAnsi="Courier New" w:cs="Courier New"/>
          <w:kern w:val="2"/>
          <w:sz w:val="15"/>
          <w:szCs w:val="15"/>
          <w:lang w:val="en-GB" w:eastAsia="en-US"/>
          <w14:ligatures w14:val="standardContextual"/>
        </w:rPr>
        <w:t xml:space="preserve">./network.sh </w:t>
      </w:r>
      <w:proofErr w:type="spellStart"/>
      <w:r w:rsidR="00525E11" w:rsidRPr="00604AAB">
        <w:rPr>
          <w:rFonts w:ascii="Courier New" w:eastAsiaTheme="minorHAnsi" w:hAnsi="Courier New" w:cs="Courier New"/>
          <w:kern w:val="2"/>
          <w:sz w:val="15"/>
          <w:szCs w:val="15"/>
          <w:lang w:val="en-GB" w:eastAsia="en-US"/>
          <w14:ligatures w14:val="standardContextual"/>
        </w:rPr>
        <w:t>deployCC</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w:t>
      </w:r>
      <w:proofErr w:type="spellStart"/>
      <w:r w:rsidR="00525E11" w:rsidRPr="00604AAB">
        <w:rPr>
          <w:rFonts w:ascii="Courier New" w:eastAsiaTheme="minorHAnsi" w:hAnsi="Courier New" w:cs="Courier New"/>
          <w:kern w:val="2"/>
          <w:sz w:val="15"/>
          <w:szCs w:val="15"/>
          <w:lang w:val="en-GB" w:eastAsia="en-US"/>
          <w14:ligatures w14:val="standardContextual"/>
        </w:rPr>
        <w:t>ccn</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energy -</w:t>
      </w:r>
      <w:proofErr w:type="spellStart"/>
      <w:r w:rsidR="00525E11" w:rsidRPr="00604AAB">
        <w:rPr>
          <w:rFonts w:ascii="Courier New" w:eastAsiaTheme="minorHAnsi" w:hAnsi="Courier New" w:cs="Courier New"/>
          <w:kern w:val="2"/>
          <w:sz w:val="15"/>
          <w:szCs w:val="15"/>
          <w:lang w:val="en-GB" w:eastAsia="en-US"/>
          <w14:ligatures w14:val="standardContextual"/>
        </w:rPr>
        <w:t>ccp</w:t>
      </w:r>
      <w:proofErr w:type="spellEnd"/>
      <w:proofErr w:type="gramStart"/>
      <w:r w:rsidR="00525E11" w:rsidRPr="00604AAB">
        <w:rPr>
          <w:rFonts w:ascii="Courier New" w:eastAsiaTheme="minorHAnsi" w:hAnsi="Courier New" w:cs="Courier New"/>
          <w:kern w:val="2"/>
          <w:sz w:val="15"/>
          <w:szCs w:val="15"/>
          <w:lang w:val="en-GB" w:eastAsia="en-US"/>
          <w14:ligatures w14:val="standardContextual"/>
        </w:rPr>
        <w:t xml:space="preserve"> ..</w:t>
      </w:r>
      <w:proofErr w:type="gramEnd"/>
      <w:r w:rsidR="00525E11" w:rsidRPr="00604AAB">
        <w:rPr>
          <w:rFonts w:ascii="Courier New" w:eastAsiaTheme="minorHAnsi" w:hAnsi="Courier New" w:cs="Courier New"/>
          <w:kern w:val="2"/>
          <w:sz w:val="15"/>
          <w:szCs w:val="15"/>
          <w:lang w:val="en-GB" w:eastAsia="en-US"/>
          <w14:ligatures w14:val="standardContextual"/>
        </w:rPr>
        <w:t>/asset-transfer-events/_</w:t>
      </w:r>
      <w:proofErr w:type="spellStart"/>
      <w:r w:rsidR="00525E11" w:rsidRPr="00604AAB">
        <w:rPr>
          <w:rFonts w:ascii="Courier New" w:eastAsiaTheme="minorHAnsi" w:hAnsi="Courier New" w:cs="Courier New"/>
          <w:kern w:val="2"/>
          <w:sz w:val="15"/>
          <w:szCs w:val="15"/>
          <w:lang w:val="en-GB" w:eastAsia="en-US"/>
          <w14:ligatures w14:val="standardContextual"/>
        </w:rPr>
        <w:t>chaincode</w:t>
      </w:r>
      <w:proofErr w:type="spellEnd"/>
      <w:r w:rsidR="00525E11" w:rsidRPr="00604AAB">
        <w:rPr>
          <w:rFonts w:ascii="Courier New" w:eastAsiaTheme="minorHAnsi" w:hAnsi="Courier New" w:cs="Courier New"/>
          <w:kern w:val="2"/>
          <w:sz w:val="15"/>
          <w:szCs w:val="15"/>
          <w:lang w:val="en-GB" w:eastAsia="en-US"/>
          <w14:ligatures w14:val="standardContextual"/>
        </w:rPr>
        <w:t>-</w:t>
      </w:r>
      <w:proofErr w:type="spellStart"/>
      <w:r w:rsidR="00525E11" w:rsidRPr="00604AAB">
        <w:rPr>
          <w:rFonts w:ascii="Courier New" w:eastAsiaTheme="minorHAnsi" w:hAnsi="Courier New" w:cs="Courier New"/>
          <w:kern w:val="2"/>
          <w:sz w:val="15"/>
          <w:szCs w:val="15"/>
          <w:lang w:val="en-GB" w:eastAsia="en-US"/>
          <w14:ligatures w14:val="standardContextual"/>
        </w:rPr>
        <w:t>javascript</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energy -ccl </w:t>
      </w:r>
      <w:proofErr w:type="spellStart"/>
      <w:r w:rsidR="00525E11" w:rsidRPr="00604AAB">
        <w:rPr>
          <w:rFonts w:ascii="Courier New" w:eastAsiaTheme="minorHAnsi" w:hAnsi="Courier New" w:cs="Courier New"/>
          <w:kern w:val="2"/>
          <w:sz w:val="15"/>
          <w:szCs w:val="15"/>
          <w:lang w:val="en-GB" w:eastAsia="en-US"/>
          <w14:ligatures w14:val="standardContextual"/>
        </w:rPr>
        <w:t>javascript</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w:t>
      </w:r>
      <w:proofErr w:type="spellStart"/>
      <w:r w:rsidR="00525E11" w:rsidRPr="00604AAB">
        <w:rPr>
          <w:rFonts w:ascii="Courier New" w:eastAsiaTheme="minorHAnsi" w:hAnsi="Courier New" w:cs="Courier New"/>
          <w:kern w:val="2"/>
          <w:sz w:val="15"/>
          <w:szCs w:val="15"/>
          <w:lang w:val="en-GB" w:eastAsia="en-US"/>
          <w14:ligatures w14:val="standardContextual"/>
        </w:rPr>
        <w:t>ccep</w:t>
      </w:r>
      <w:proofErr w:type="spellEnd"/>
      <w:r w:rsidR="00525E11" w:rsidRPr="00604AAB">
        <w:rPr>
          <w:rFonts w:ascii="Courier New" w:eastAsiaTheme="minorHAnsi" w:hAnsi="Courier New" w:cs="Courier New"/>
          <w:kern w:val="2"/>
          <w:sz w:val="15"/>
          <w:szCs w:val="15"/>
          <w:lang w:val="en-GB" w:eastAsia="en-US"/>
          <w14:ligatures w14:val="standardContextual"/>
        </w:rPr>
        <w:t xml:space="preserve"> "OR('Org1MSP.peer','Org2MSP.peer')"</w:t>
      </w:r>
    </w:p>
    <w:p w14:paraId="11C3A66F" w14:textId="73B34F7B" w:rsidR="00525E11" w:rsidRPr="00604AAB" w:rsidRDefault="00604AAB" w:rsidP="00525E11">
      <w:pPr>
        <w:rPr>
          <w:rFonts w:ascii="Courier New" w:eastAsia="Calibri" w:hAnsi="Courier New" w:cs="Courier New"/>
          <w:bCs/>
          <w:sz w:val="14"/>
          <w:szCs w:val="14"/>
          <w:lang w:val="en-GB"/>
        </w:rPr>
      </w:pPr>
      <w:r w:rsidRPr="00604AAB">
        <w:rPr>
          <w:rFonts w:ascii="Courier New" w:eastAsia="Calibri" w:hAnsi="Courier New" w:cs="Courier New"/>
          <w:bCs/>
          <w:sz w:val="14"/>
          <w:szCs w:val="14"/>
          <w:lang w:val="en-GB"/>
        </w:rPr>
        <w:t xml:space="preserve">$ </w:t>
      </w:r>
      <w:r w:rsidR="00525E11" w:rsidRPr="00604AAB">
        <w:rPr>
          <w:rFonts w:ascii="Courier New" w:eastAsia="Calibri" w:hAnsi="Courier New" w:cs="Courier New"/>
          <w:bCs/>
          <w:sz w:val="14"/>
          <w:szCs w:val="14"/>
          <w:lang w:val="en-GB"/>
        </w:rPr>
        <w:t xml:space="preserve">./network.sh </w:t>
      </w:r>
      <w:proofErr w:type="spellStart"/>
      <w:r w:rsidR="00525E11" w:rsidRPr="00604AAB">
        <w:rPr>
          <w:rFonts w:ascii="Courier New" w:eastAsia="Calibri" w:hAnsi="Courier New" w:cs="Courier New"/>
          <w:bCs/>
          <w:sz w:val="14"/>
          <w:szCs w:val="14"/>
          <w:lang w:val="en-GB"/>
        </w:rPr>
        <w:t>deployCC</w:t>
      </w:r>
      <w:proofErr w:type="spellEnd"/>
      <w:r w:rsidR="00525E11" w:rsidRPr="00604AAB">
        <w:rPr>
          <w:rFonts w:ascii="Courier New" w:eastAsia="Calibri" w:hAnsi="Courier New" w:cs="Courier New"/>
          <w:bCs/>
          <w:sz w:val="14"/>
          <w:szCs w:val="14"/>
          <w:lang w:val="en-GB"/>
        </w:rPr>
        <w:t xml:space="preserve"> -</w:t>
      </w:r>
      <w:proofErr w:type="spellStart"/>
      <w:r w:rsidR="00525E11" w:rsidRPr="00604AAB">
        <w:rPr>
          <w:rFonts w:ascii="Courier New" w:eastAsia="Calibri" w:hAnsi="Courier New" w:cs="Courier New"/>
          <w:bCs/>
          <w:sz w:val="14"/>
          <w:szCs w:val="14"/>
          <w:lang w:val="en-GB"/>
        </w:rPr>
        <w:t>ccn</w:t>
      </w:r>
      <w:proofErr w:type="spellEnd"/>
      <w:r w:rsidR="00525E11" w:rsidRPr="00604AAB">
        <w:rPr>
          <w:rFonts w:ascii="Courier New" w:eastAsia="Calibri" w:hAnsi="Courier New" w:cs="Courier New"/>
          <w:bCs/>
          <w:sz w:val="14"/>
          <w:szCs w:val="14"/>
          <w:lang w:val="en-GB"/>
        </w:rPr>
        <w:t xml:space="preserve"> apartment -</w:t>
      </w:r>
      <w:proofErr w:type="spellStart"/>
      <w:r w:rsidR="00525E11" w:rsidRPr="00604AAB">
        <w:rPr>
          <w:rFonts w:ascii="Courier New" w:eastAsia="Calibri" w:hAnsi="Courier New" w:cs="Courier New"/>
          <w:bCs/>
          <w:sz w:val="14"/>
          <w:szCs w:val="14"/>
          <w:lang w:val="en-GB"/>
        </w:rPr>
        <w:t>ccp</w:t>
      </w:r>
      <w:proofErr w:type="spellEnd"/>
      <w:proofErr w:type="gramStart"/>
      <w:r w:rsidR="00525E11" w:rsidRPr="00604AAB">
        <w:rPr>
          <w:rFonts w:ascii="Courier New" w:eastAsia="Calibri" w:hAnsi="Courier New" w:cs="Courier New"/>
          <w:bCs/>
          <w:sz w:val="14"/>
          <w:szCs w:val="14"/>
          <w:lang w:val="en-GB"/>
        </w:rPr>
        <w:t xml:space="preserve"> ..</w:t>
      </w:r>
      <w:proofErr w:type="gramEnd"/>
      <w:r w:rsidR="00525E11" w:rsidRPr="00604AAB">
        <w:rPr>
          <w:rFonts w:ascii="Courier New" w:eastAsia="Calibri" w:hAnsi="Courier New" w:cs="Courier New"/>
          <w:bCs/>
          <w:sz w:val="14"/>
          <w:szCs w:val="14"/>
          <w:lang w:val="en-GB"/>
        </w:rPr>
        <w:t>/asset-transfer-events/_</w:t>
      </w:r>
      <w:proofErr w:type="spellStart"/>
      <w:r w:rsidR="00525E11" w:rsidRPr="00604AAB">
        <w:rPr>
          <w:rFonts w:ascii="Courier New" w:eastAsia="Calibri" w:hAnsi="Courier New" w:cs="Courier New"/>
          <w:bCs/>
          <w:sz w:val="14"/>
          <w:szCs w:val="14"/>
          <w:lang w:val="en-GB"/>
        </w:rPr>
        <w:t>chaincode</w:t>
      </w:r>
      <w:proofErr w:type="spellEnd"/>
      <w:r w:rsidR="00525E11" w:rsidRPr="00604AAB">
        <w:rPr>
          <w:rFonts w:ascii="Courier New" w:eastAsia="Calibri" w:hAnsi="Courier New" w:cs="Courier New"/>
          <w:bCs/>
          <w:sz w:val="14"/>
          <w:szCs w:val="14"/>
          <w:lang w:val="en-GB"/>
        </w:rPr>
        <w:t>-</w:t>
      </w:r>
      <w:proofErr w:type="spellStart"/>
      <w:r w:rsidR="00525E11" w:rsidRPr="00604AAB">
        <w:rPr>
          <w:rFonts w:ascii="Courier New" w:eastAsia="Calibri" w:hAnsi="Courier New" w:cs="Courier New"/>
          <w:bCs/>
          <w:sz w:val="14"/>
          <w:szCs w:val="14"/>
          <w:lang w:val="en-GB"/>
        </w:rPr>
        <w:t>javascript</w:t>
      </w:r>
      <w:proofErr w:type="spellEnd"/>
      <w:r w:rsidR="00525E11" w:rsidRPr="00604AAB">
        <w:rPr>
          <w:rFonts w:ascii="Courier New" w:eastAsia="Calibri" w:hAnsi="Courier New" w:cs="Courier New"/>
          <w:bCs/>
          <w:sz w:val="14"/>
          <w:szCs w:val="14"/>
          <w:lang w:val="en-GB"/>
        </w:rPr>
        <w:t xml:space="preserve">-apartment -ccl </w:t>
      </w:r>
      <w:proofErr w:type="spellStart"/>
      <w:r w:rsidR="00525E11" w:rsidRPr="00604AAB">
        <w:rPr>
          <w:rFonts w:ascii="Courier New" w:eastAsia="Calibri" w:hAnsi="Courier New" w:cs="Courier New"/>
          <w:bCs/>
          <w:sz w:val="14"/>
          <w:szCs w:val="14"/>
          <w:lang w:val="en-GB"/>
        </w:rPr>
        <w:t>javascript</w:t>
      </w:r>
      <w:proofErr w:type="spellEnd"/>
      <w:r w:rsidR="00525E11" w:rsidRPr="00604AAB">
        <w:rPr>
          <w:rFonts w:ascii="Courier New" w:eastAsia="Calibri" w:hAnsi="Courier New" w:cs="Courier New"/>
          <w:bCs/>
          <w:sz w:val="14"/>
          <w:szCs w:val="14"/>
          <w:lang w:val="en-GB"/>
        </w:rPr>
        <w:t xml:space="preserve"> -</w:t>
      </w:r>
      <w:proofErr w:type="spellStart"/>
      <w:r w:rsidR="00525E11" w:rsidRPr="00604AAB">
        <w:rPr>
          <w:rFonts w:ascii="Courier New" w:eastAsia="Calibri" w:hAnsi="Courier New" w:cs="Courier New"/>
          <w:bCs/>
          <w:sz w:val="14"/>
          <w:szCs w:val="14"/>
          <w:lang w:val="en-GB"/>
        </w:rPr>
        <w:t>ccep</w:t>
      </w:r>
      <w:proofErr w:type="spellEnd"/>
      <w:r w:rsidR="00525E11" w:rsidRPr="00604AAB">
        <w:rPr>
          <w:rFonts w:ascii="Courier New" w:eastAsia="Calibri" w:hAnsi="Courier New" w:cs="Courier New"/>
          <w:bCs/>
          <w:sz w:val="14"/>
          <w:szCs w:val="14"/>
          <w:lang w:val="en-GB"/>
        </w:rPr>
        <w:t xml:space="preserve"> "OR('Org1MSP.peer','Org2MSP.peer')"</w:t>
      </w:r>
    </w:p>
    <w:p w14:paraId="19D4ADD8" w14:textId="77777777" w:rsidR="00525E11" w:rsidRPr="009307EE" w:rsidRDefault="00525E11" w:rsidP="00525E11">
      <w:pPr>
        <w:rPr>
          <w:rFonts w:ascii="Calibri" w:eastAsia="Calibri" w:hAnsi="Calibri" w:cs="Calibri"/>
          <w:b/>
          <w:sz w:val="14"/>
          <w:szCs w:val="14"/>
          <w:lang w:val="en-GB"/>
        </w:rPr>
      </w:pPr>
    </w:p>
    <w:p w14:paraId="0F1DEFD1" w14:textId="41A695C8" w:rsidR="00525E11" w:rsidRPr="00F45F3D" w:rsidRDefault="00525E11" w:rsidP="00525E11">
      <w:pPr>
        <w:jc w:val="both"/>
      </w:pPr>
      <w:r w:rsidRPr="00F45F3D">
        <w:t xml:space="preserve">The smart contract started after the execution of the script </w:t>
      </w:r>
      <w:r w:rsidRPr="00604AAB">
        <w:rPr>
          <w:rFonts w:ascii="Courier New" w:hAnsi="Courier New" w:cs="Courier New"/>
        </w:rPr>
        <w:t>network.sh</w:t>
      </w:r>
      <w:r w:rsidRPr="00F45F3D">
        <w:t xml:space="preserve"> with the subcommand </w:t>
      </w:r>
      <w:proofErr w:type="spellStart"/>
      <w:r w:rsidRPr="00604AAB">
        <w:rPr>
          <w:rFonts w:ascii="Courier New" w:hAnsi="Courier New" w:cs="Courier New"/>
        </w:rPr>
        <w:t>deployCC</w:t>
      </w:r>
      <w:proofErr w:type="spellEnd"/>
      <w:r w:rsidRPr="00F45F3D">
        <w:t xml:space="preserve">, the flag </w:t>
      </w:r>
      <w:proofErr w:type="spellStart"/>
      <w:r w:rsidRPr="00604AAB">
        <w:rPr>
          <w:rFonts w:ascii="Courier New" w:hAnsi="Courier New" w:cs="Courier New"/>
        </w:rPr>
        <w:t>ccn</w:t>
      </w:r>
      <w:proofErr w:type="spellEnd"/>
      <w:r w:rsidRPr="00F45F3D">
        <w:t xml:space="preserve"> to name the smart contract,</w:t>
      </w:r>
      <w:r w:rsidR="00604AAB">
        <w:t xml:space="preserve"> the</w:t>
      </w:r>
      <w:r w:rsidRPr="00F45F3D">
        <w:t xml:space="preserve"> </w:t>
      </w:r>
      <w:proofErr w:type="spellStart"/>
      <w:r w:rsidRPr="00604AAB">
        <w:rPr>
          <w:rFonts w:ascii="Courier New" w:hAnsi="Courier New" w:cs="Courier New"/>
        </w:rPr>
        <w:t>ccp</w:t>
      </w:r>
      <w:proofErr w:type="spellEnd"/>
      <w:r w:rsidRPr="00F45F3D">
        <w:t xml:space="preserve"> </w:t>
      </w:r>
      <w:r w:rsidR="00604AAB">
        <w:t xml:space="preserve">flag </w:t>
      </w:r>
      <w:r w:rsidRPr="00F45F3D">
        <w:t>to indicate its path</w:t>
      </w:r>
      <w:r w:rsidR="00604AAB">
        <w:t>,</w:t>
      </w:r>
      <w:r w:rsidRPr="00F45F3D">
        <w:t xml:space="preserve"> and</w:t>
      </w:r>
      <w:r w:rsidR="00604AAB">
        <w:t xml:space="preserve"> the</w:t>
      </w:r>
      <w:r w:rsidRPr="00F45F3D">
        <w:t xml:space="preserve"> </w:t>
      </w:r>
      <w:r w:rsidRPr="00604AAB">
        <w:rPr>
          <w:rFonts w:ascii="Courier New" w:hAnsi="Courier New" w:cs="Courier New"/>
        </w:rPr>
        <w:t>ccl</w:t>
      </w:r>
      <w:r w:rsidRPr="00F45F3D">
        <w:t xml:space="preserve"> </w:t>
      </w:r>
      <w:r w:rsidR="00604AAB">
        <w:t xml:space="preserve">flag </w:t>
      </w:r>
      <w:r w:rsidRPr="00F45F3D">
        <w:t xml:space="preserve">the language used to code it. Finally, </w:t>
      </w:r>
      <w:proofErr w:type="spellStart"/>
      <w:r w:rsidRPr="00604AAB">
        <w:rPr>
          <w:rFonts w:ascii="Courier New" w:hAnsi="Courier New" w:cs="Courier New"/>
        </w:rPr>
        <w:t>ccep</w:t>
      </w:r>
      <w:proofErr w:type="spellEnd"/>
      <w:r w:rsidRPr="00F45F3D">
        <w:t xml:space="preserve"> flag deploy</w:t>
      </w:r>
      <w:r w:rsidR="00604AAB">
        <w:t>ed</w:t>
      </w:r>
      <w:r w:rsidRPr="00F45F3D">
        <w:t xml:space="preserve"> with an endorsement policy, allowing both organisations, </w:t>
      </w:r>
      <w:r w:rsidRPr="00604AAB">
        <w:rPr>
          <w:rFonts w:ascii="Courier New" w:hAnsi="Courier New" w:cs="Courier New"/>
        </w:rPr>
        <w:t>Org1MSP</w:t>
      </w:r>
      <w:r w:rsidRPr="00F45F3D">
        <w:t xml:space="preserve"> and </w:t>
      </w:r>
      <w:r w:rsidRPr="00604AAB">
        <w:rPr>
          <w:rFonts w:ascii="Courier New" w:hAnsi="Courier New" w:cs="Courier New"/>
        </w:rPr>
        <w:t>Org2MSP</w:t>
      </w:r>
      <w:r w:rsidRPr="00F45F3D">
        <w:t xml:space="preserve">, to create assets without getting an endorsement from the other </w:t>
      </w:r>
      <w:r w:rsidRPr="00F45F3D">
        <w:fldChar w:fldCharType="begin"/>
      </w:r>
      <w:r w:rsidRPr="00F45F3D">
        <w:instrText xml:space="preserve"> ADDIN EN.CITE &lt;EndNote&gt;&lt;Cite&gt;&lt;Author&gt;Fabric&lt;/Author&gt;&lt;Year&gt;2022&lt;/Year&gt;&lt;RecNum&gt;116&lt;/RecNum&gt;&lt;DisplayText&gt;(Fabric, 2022)&lt;/DisplayText&gt;&lt;record&gt;&lt;rec-number&gt;116&lt;/rec-number&gt;&lt;foreign-keys&gt;&lt;key app="EN" db-id="refdsetfmxfv0xezzx0x00r2eas9wvvxsrxv" timestamp="1728007513"&gt;116&lt;/key&gt;&lt;/foreign-keys&gt;&lt;ref-type name="Web Page"&gt;12&lt;/ref-type&gt;&lt;contributors&gt;&lt;authors&gt;&lt;author&gt;Hyperledger Fabric&lt;/author&gt;&lt;/authors&gt;&lt;/contributors&gt;&lt;titles&gt;&lt;title&gt;Secured asset transfer in Fabric&lt;/title&gt;&lt;/titles&gt;&lt;dates&gt;&lt;year&gt;2022&lt;/year&gt;&lt;/dates&gt;&lt;urls&gt;&lt;related-urls&gt;&lt;url&gt;https://hyperledger-fabric.readthedocs.io/en/release-2.5/secured_asset_transfer/secured_private_asset_transfer_tutorial.html&lt;/url&gt;&lt;/related-urls&gt;&lt;/urls&gt;&lt;/record&gt;&lt;/Cite&gt;&lt;/EndNote&gt;</w:instrText>
      </w:r>
      <w:r w:rsidRPr="00F45F3D">
        <w:fldChar w:fldCharType="separate"/>
      </w:r>
      <w:r w:rsidRPr="00F45F3D">
        <w:t>(Fabric, 2022)</w:t>
      </w:r>
      <w:r w:rsidRPr="00F45F3D">
        <w:fldChar w:fldCharType="end"/>
      </w:r>
      <w:r w:rsidRPr="00F45F3D">
        <w:t xml:space="preserve">.  </w:t>
      </w:r>
    </w:p>
    <w:p w14:paraId="21B30857" w14:textId="70F0CBE1" w:rsidR="00525E11" w:rsidRPr="00525E11" w:rsidRDefault="00525E11" w:rsidP="00525E11">
      <w:pPr>
        <w:rPr>
          <w:rFonts w:asciiTheme="majorHAnsi" w:eastAsiaTheme="majorEastAsia" w:hAnsiTheme="majorHAnsi" w:cstheme="majorBidi"/>
          <w:color w:val="000000" w:themeColor="text1"/>
          <w:sz w:val="32"/>
          <w:szCs w:val="32"/>
        </w:rPr>
      </w:pPr>
      <w:r>
        <w:rPr>
          <w:color w:val="000000" w:themeColor="text1"/>
        </w:rPr>
        <w:br w:type="page"/>
      </w:r>
    </w:p>
    <w:p w14:paraId="57098220" w14:textId="092A96A4" w:rsidR="009307EE" w:rsidRDefault="008A3D7C" w:rsidP="000377A3">
      <w:pPr>
        <w:pStyle w:val="Heading1"/>
        <w:numPr>
          <w:ilvl w:val="0"/>
          <w:numId w:val="6"/>
        </w:numPr>
        <w:rPr>
          <w:color w:val="000000" w:themeColor="text1"/>
        </w:rPr>
      </w:pPr>
      <w:bookmarkStart w:id="37" w:name="_Toc180011786"/>
      <w:r>
        <w:rPr>
          <w:color w:val="000000" w:themeColor="text1"/>
        </w:rPr>
        <w:lastRenderedPageBreak/>
        <w:t>Prototype Setup</w:t>
      </w:r>
      <w:bookmarkEnd w:id="37"/>
    </w:p>
    <w:p w14:paraId="4136FFB8" w14:textId="2D98A746" w:rsidR="0024790E" w:rsidRPr="00F45F3D" w:rsidRDefault="001D34D9" w:rsidP="0024790E">
      <w:pPr>
        <w:jc w:val="both"/>
      </w:pPr>
      <w:r>
        <w:t>The</w:t>
      </w:r>
      <w:r w:rsidR="0024790E" w:rsidRPr="00F45F3D">
        <w:t xml:space="preserve"> goal </w:t>
      </w:r>
      <w:r w:rsidR="00E0061F">
        <w:t xml:space="preserve">of this prototype </w:t>
      </w:r>
      <w:r w:rsidR="0024790E" w:rsidRPr="00F45F3D">
        <w:t>is to</w:t>
      </w:r>
      <w:r>
        <w:t xml:space="preserve"> simulate the energy reading, simulating a smart city, from the energy grid to the apartment building management. </w:t>
      </w:r>
      <w:r w:rsidR="00383BE2">
        <w:t>It s</w:t>
      </w:r>
      <w:r>
        <w:t>tarts by fetching</w:t>
      </w:r>
      <w:r w:rsidR="005210AB">
        <w:t xml:space="preserve"> the energy usage from the apartment smart contract to be used in the energy smart contract. After fetching the energy usage</w:t>
      </w:r>
      <w:r>
        <w:t xml:space="preserve"> from the apartment</w:t>
      </w:r>
      <w:r w:rsidR="005210AB">
        <w:t>, the energy smart contract fetches forecast weather data from outside the blockchain to define the</w:t>
      </w:r>
      <w:r w:rsidR="0024790E" w:rsidRPr="00F45F3D">
        <w:t xml:space="preserve"> electricity </w:t>
      </w:r>
      <w:r w:rsidR="005210AB">
        <w:t xml:space="preserve">price per unit of energy used. </w:t>
      </w:r>
    </w:p>
    <w:p w14:paraId="318B679E" w14:textId="550F6DBD" w:rsidR="0024790E" w:rsidRPr="00F45F3D" w:rsidRDefault="0024790E" w:rsidP="0024790E">
      <w:pPr>
        <w:jc w:val="both"/>
      </w:pPr>
      <w:r>
        <w:t>The prototype’s a</w:t>
      </w:r>
      <w:r w:rsidRPr="00F45F3D">
        <w:t>ctors</w:t>
      </w:r>
      <w:r>
        <w:t xml:space="preserve"> are A) the </w:t>
      </w:r>
      <w:r w:rsidRPr="00F45F3D">
        <w:t>Energy Grid Network System</w:t>
      </w:r>
      <w:r>
        <w:t xml:space="preserve">, represented by the energy smart contract, </w:t>
      </w:r>
      <w:r w:rsidRPr="00F45F3D">
        <w:t xml:space="preserve">to manage energy transactions inside the energy network, obtaining real-time consumption. </w:t>
      </w:r>
      <w:r>
        <w:t xml:space="preserve">B) The </w:t>
      </w:r>
      <w:r w:rsidRPr="00F45F3D">
        <w:t>Building Management System</w:t>
      </w:r>
      <w:r>
        <w:t xml:space="preserve">, represented by the apartment smart contract energy, generates and stores the energy usage, which would be read by the energy smart contract. C) Apartment NodeJS application to trigger the generation of the apartments and its power meter value to be read, and D) Energy NodeJS application to update the apartments in the energy smart contract reading the energy usage in the apartment smart contract. E) This NodeJS application also sets an event which triggers a request for an external value to </w:t>
      </w:r>
      <w:proofErr w:type="spellStart"/>
      <w:r>
        <w:t>Accuweather</w:t>
      </w:r>
      <w:proofErr w:type="spellEnd"/>
      <w:r>
        <w:t xml:space="preserve"> API, called the oracle, anytime the update asset is called.</w:t>
      </w:r>
    </w:p>
    <w:p w14:paraId="58AB008B" w14:textId="77777777" w:rsidR="00E0061F" w:rsidRDefault="0024790E" w:rsidP="0024790E">
      <w:pPr>
        <w:jc w:val="both"/>
      </w:pPr>
      <w:r>
        <w:t>The a</w:t>
      </w:r>
      <w:r w:rsidRPr="00F45F3D">
        <w:t>partment</w:t>
      </w:r>
      <w:r>
        <w:t xml:space="preserve"> attributes in the apartment smart contract are </w:t>
      </w:r>
      <w:proofErr w:type="spellStart"/>
      <w:r w:rsidRPr="005210AB">
        <w:rPr>
          <w:rFonts w:ascii="Courier New" w:hAnsi="Courier New" w:cs="Courier New"/>
        </w:rPr>
        <w:t>ApartmentID</w:t>
      </w:r>
      <w:proofErr w:type="spellEnd"/>
      <w:r>
        <w:t xml:space="preserve"> and </w:t>
      </w:r>
      <w:proofErr w:type="spellStart"/>
      <w:r w:rsidRPr="005210AB">
        <w:rPr>
          <w:rFonts w:ascii="Courier New" w:hAnsi="Courier New" w:cs="Courier New"/>
        </w:rPr>
        <w:t>EnergyUsage</w:t>
      </w:r>
      <w:proofErr w:type="spellEnd"/>
      <w:r>
        <w:t xml:space="preserve">. </w:t>
      </w:r>
    </w:p>
    <w:p w14:paraId="24082952" w14:textId="6825F9CA" w:rsidR="00AD447F" w:rsidRDefault="0024790E" w:rsidP="0024790E">
      <w:pPr>
        <w:jc w:val="both"/>
      </w:pPr>
      <w:r>
        <w:t xml:space="preserve">The apartment attributes in the energy smart contract are </w:t>
      </w:r>
      <w:proofErr w:type="spellStart"/>
      <w:r w:rsidRPr="005210AB">
        <w:rPr>
          <w:rFonts w:ascii="Courier New" w:hAnsi="Courier New" w:cs="Courier New"/>
        </w:rPr>
        <w:t>ApartmentID</w:t>
      </w:r>
      <w:proofErr w:type="spellEnd"/>
      <w:r>
        <w:t xml:space="preserve">, </w:t>
      </w:r>
      <w:proofErr w:type="spellStart"/>
      <w:r w:rsidRPr="005210AB">
        <w:rPr>
          <w:rFonts w:ascii="Courier New" w:hAnsi="Courier New" w:cs="Courier New"/>
        </w:rPr>
        <w:t>EnergyUsage</w:t>
      </w:r>
      <w:proofErr w:type="spellEnd"/>
      <w:r>
        <w:t xml:space="preserve">, </w:t>
      </w:r>
      <w:proofErr w:type="spellStart"/>
      <w:r w:rsidRPr="005210AB">
        <w:rPr>
          <w:rFonts w:ascii="Courier New" w:hAnsi="Courier New" w:cs="Courier New"/>
        </w:rPr>
        <w:t>StartTime</w:t>
      </w:r>
      <w:proofErr w:type="spellEnd"/>
      <w:r>
        <w:t xml:space="preserve">, </w:t>
      </w:r>
      <w:proofErr w:type="spellStart"/>
      <w:r w:rsidRPr="005210AB">
        <w:rPr>
          <w:rFonts w:ascii="Courier New" w:hAnsi="Courier New" w:cs="Courier New"/>
        </w:rPr>
        <w:t>EndTime</w:t>
      </w:r>
      <w:proofErr w:type="spellEnd"/>
      <w:r>
        <w:t xml:space="preserve">, </w:t>
      </w:r>
      <w:r w:rsidRPr="005210AB">
        <w:rPr>
          <w:rFonts w:ascii="Courier New" w:hAnsi="Courier New" w:cs="Courier New"/>
        </w:rPr>
        <w:t>Latency</w:t>
      </w:r>
      <w:r>
        <w:t xml:space="preserve">, </w:t>
      </w:r>
      <w:r w:rsidRPr="005210AB">
        <w:rPr>
          <w:rFonts w:ascii="Courier New" w:hAnsi="Courier New" w:cs="Courier New"/>
        </w:rPr>
        <w:t>Price</w:t>
      </w:r>
      <w:r>
        <w:t xml:space="preserve">, </w:t>
      </w:r>
      <w:r w:rsidRPr="005210AB">
        <w:rPr>
          <w:rFonts w:ascii="Courier New" w:hAnsi="Courier New" w:cs="Courier New"/>
        </w:rPr>
        <w:t>Phrase</w:t>
      </w:r>
      <w:r>
        <w:t xml:space="preserve">, </w:t>
      </w:r>
      <w:proofErr w:type="spellStart"/>
      <w:r w:rsidRPr="005210AB">
        <w:rPr>
          <w:rFonts w:ascii="Courier New" w:hAnsi="Courier New" w:cs="Courier New"/>
        </w:rPr>
        <w:t>TypeID</w:t>
      </w:r>
      <w:proofErr w:type="spellEnd"/>
      <w:r w:rsidRPr="005210AB">
        <w:rPr>
          <w:rFonts w:ascii="Courier New" w:hAnsi="Courier New" w:cs="Courier New"/>
        </w:rPr>
        <w:t xml:space="preserve"> </w:t>
      </w:r>
      <w:r>
        <w:t xml:space="preserve">and </w:t>
      </w:r>
      <w:r w:rsidRPr="005210AB">
        <w:rPr>
          <w:rFonts w:ascii="Courier New" w:hAnsi="Courier New" w:cs="Courier New"/>
        </w:rPr>
        <w:t>Invoice</w:t>
      </w:r>
      <w:r>
        <w:t>.</w:t>
      </w:r>
    </w:p>
    <w:p w14:paraId="71999199" w14:textId="77777777" w:rsidR="00A41148" w:rsidRDefault="00A41148" w:rsidP="0024790E">
      <w:pPr>
        <w:jc w:val="both"/>
      </w:pPr>
    </w:p>
    <w:p w14:paraId="37C03DA0" w14:textId="649DE789" w:rsidR="00A41148" w:rsidRDefault="00A41148" w:rsidP="00A41148">
      <w:pPr>
        <w:jc w:val="both"/>
      </w:pPr>
      <w:r>
        <w:t xml:space="preserve">The apartment ledger defines </w:t>
      </w:r>
      <w:r w:rsidR="00CE2835">
        <w:t>N</w:t>
      </w:r>
      <w:r>
        <w:t xml:space="preserve"> apartments to be initialised with </w:t>
      </w:r>
      <w:proofErr w:type="spellStart"/>
      <w:r w:rsidR="00383BE2" w:rsidRPr="00383BE2">
        <w:rPr>
          <w:rFonts w:ascii="Courier New" w:hAnsi="Courier New" w:cs="Courier New"/>
        </w:rPr>
        <w:t>Apartment</w:t>
      </w:r>
      <w:r w:rsidRPr="00383BE2">
        <w:rPr>
          <w:rFonts w:ascii="Courier New" w:hAnsi="Courier New" w:cs="Courier New"/>
        </w:rPr>
        <w:t>ID</w:t>
      </w:r>
      <w:proofErr w:type="spellEnd"/>
      <w:r>
        <w:t xml:space="preserve"> and </w:t>
      </w:r>
      <w:proofErr w:type="spellStart"/>
      <w:r w:rsidRPr="00383BE2">
        <w:rPr>
          <w:rFonts w:ascii="Courier New" w:hAnsi="Courier New" w:cs="Courier New"/>
        </w:rPr>
        <w:t>EnergyUsage</w:t>
      </w:r>
      <w:proofErr w:type="spellEnd"/>
      <w:r>
        <w:t xml:space="preserve"> as attributes. First, </w:t>
      </w:r>
      <w:proofErr w:type="spellStart"/>
      <w:r w:rsidRPr="00383BE2">
        <w:rPr>
          <w:rFonts w:ascii="Courier New" w:hAnsi="Courier New" w:cs="Courier New"/>
        </w:rPr>
        <w:t>EnergyUsage</w:t>
      </w:r>
      <w:proofErr w:type="spellEnd"/>
      <w:r>
        <w:t xml:space="preserve"> is defined with </w:t>
      </w:r>
      <w:r w:rsidR="005817CF">
        <w:t xml:space="preserve">a </w:t>
      </w:r>
      <w:r w:rsidR="00383BE2">
        <w:t xml:space="preserve">value equal </w:t>
      </w:r>
      <w:r w:rsidR="005817CF">
        <w:t xml:space="preserve">to </w:t>
      </w:r>
      <w:r>
        <w:t xml:space="preserve">0. Second, by using an external node application to trigger the prototype, this attribute is initialised with a random number representing the energy usage or the power meter of the apartment at a given moment.  </w:t>
      </w:r>
    </w:p>
    <w:p w14:paraId="6508FAB7" w14:textId="77777777" w:rsidR="00A41148" w:rsidRDefault="00A41148" w:rsidP="00A41148">
      <w:pPr>
        <w:jc w:val="both"/>
      </w:pPr>
    </w:p>
    <w:p w14:paraId="24872549" w14:textId="2AB7BA04" w:rsidR="00A41148" w:rsidRDefault="00A41148" w:rsidP="00A41148">
      <w:pPr>
        <w:jc w:val="both"/>
      </w:pPr>
      <w:r>
        <w:t xml:space="preserve">The node application below arbitrarily creates 10,000 apartments with the attribute </w:t>
      </w:r>
      <w:proofErr w:type="spellStart"/>
      <w:r w:rsidR="00383BE2" w:rsidRPr="00383BE2">
        <w:rPr>
          <w:rFonts w:ascii="Courier New" w:hAnsi="Courier New" w:cs="Courier New"/>
        </w:rPr>
        <w:t>Apartment</w:t>
      </w:r>
      <w:r w:rsidRPr="00383BE2">
        <w:rPr>
          <w:rFonts w:ascii="Courier New" w:hAnsi="Courier New" w:cs="Courier New"/>
        </w:rPr>
        <w:t>ID</w:t>
      </w:r>
      <w:proofErr w:type="spellEnd"/>
      <w:r>
        <w:t xml:space="preserve"> equal to the string Apartment plus the apartment’s number e.g.</w:t>
      </w:r>
      <w:r w:rsidR="00EF0AEE">
        <w:t>,</w:t>
      </w:r>
      <w:r>
        <w:t xml:space="preserve"> </w:t>
      </w:r>
      <w:proofErr w:type="spellStart"/>
      <w:r w:rsidR="00EF0AEE" w:rsidRPr="00383BE2">
        <w:rPr>
          <w:rFonts w:ascii="Courier New" w:hAnsi="Courier New" w:cs="Courier New"/>
        </w:rPr>
        <w:t>ApartmentID</w:t>
      </w:r>
      <w:proofErr w:type="spellEnd"/>
      <w:r w:rsidR="00EF0AEE">
        <w:rPr>
          <w:rFonts w:ascii="Courier New" w:hAnsi="Courier New" w:cs="Courier New"/>
        </w:rPr>
        <w:t>: ”Apartment3”</w:t>
      </w:r>
      <w:r>
        <w:t xml:space="preserve"> and</w:t>
      </w:r>
      <w:r w:rsidR="00EF0AEE">
        <w:t xml:space="preserve"> the attribute</w:t>
      </w:r>
      <w:r>
        <w:t xml:space="preserve"> </w:t>
      </w:r>
      <w:proofErr w:type="spellStart"/>
      <w:r w:rsidRPr="00383BE2">
        <w:rPr>
          <w:rFonts w:ascii="Courier New" w:hAnsi="Courier New" w:cs="Courier New"/>
        </w:rPr>
        <w:t>EnergyUsage</w:t>
      </w:r>
      <w:proofErr w:type="spellEnd"/>
      <w:r>
        <w:t xml:space="preserve"> equal to a random number between 20 and 250, which is recorded </w:t>
      </w:r>
      <w:r w:rsidR="00EF0AEE">
        <w:t>in</w:t>
      </w:r>
      <w:r>
        <w:t xml:space="preserve"> string format</w:t>
      </w:r>
      <w:r w:rsidR="00EF0AEE">
        <w:t>, e.g</w:t>
      </w:r>
      <w:r>
        <w:t>.</w:t>
      </w:r>
      <w:r w:rsidR="00EF0AEE">
        <w:t>,</w:t>
      </w:r>
      <w:r>
        <w:t xml:space="preserve"> </w:t>
      </w:r>
      <w:r w:rsidR="00EF0AEE" w:rsidRPr="00383BE2">
        <w:rPr>
          <w:rFonts w:ascii="Courier New" w:hAnsi="Courier New" w:cs="Courier New"/>
        </w:rPr>
        <w:t>EnergyUsage</w:t>
      </w:r>
      <w:r w:rsidR="00EF0AEE">
        <w:rPr>
          <w:rFonts w:ascii="Courier New" w:hAnsi="Courier New" w:cs="Courier New"/>
        </w:rPr>
        <w:t>:”43”.</w:t>
      </w:r>
    </w:p>
    <w:p w14:paraId="6FAE1D16" w14:textId="77777777" w:rsidR="00A41148" w:rsidRDefault="00A41148" w:rsidP="00A41148">
      <w:pPr>
        <w:jc w:val="both"/>
      </w:pPr>
    </w:p>
    <w:p w14:paraId="059EBE58" w14:textId="52F46FE4" w:rsidR="00A41148" w:rsidRDefault="00A41148" w:rsidP="00A41148">
      <w:pPr>
        <w:jc w:val="both"/>
      </w:pPr>
      <w:r>
        <w:t xml:space="preserve">In the energy smart contract, the function </w:t>
      </w:r>
      <w:proofErr w:type="spellStart"/>
      <w:r w:rsidRPr="00383BE2">
        <w:rPr>
          <w:rFonts w:ascii="Courier New" w:hAnsi="Courier New" w:cs="Courier New"/>
        </w:rPr>
        <w:t>CreateAsset</w:t>
      </w:r>
      <w:proofErr w:type="spellEnd"/>
      <w:r>
        <w:t xml:space="preserve"> was defined with a third </w:t>
      </w:r>
      <w:r w:rsidR="00EF0AEE">
        <w:t>parameter</w:t>
      </w:r>
      <w:r>
        <w:t xml:space="preserve">, </w:t>
      </w:r>
      <w:proofErr w:type="spellStart"/>
      <w:r w:rsidRPr="00383BE2">
        <w:rPr>
          <w:rFonts w:ascii="Courier New" w:hAnsi="Courier New" w:cs="Courier New"/>
        </w:rPr>
        <w:t>energyUsage</w:t>
      </w:r>
      <w:proofErr w:type="spellEnd"/>
      <w:r>
        <w:t xml:space="preserve">. The </w:t>
      </w:r>
      <w:r w:rsidR="00EF0AEE">
        <w:t>purpose</w:t>
      </w:r>
      <w:r>
        <w:t xml:space="preserve"> </w:t>
      </w:r>
      <w:r w:rsidR="00EF0AEE">
        <w:t>of</w:t>
      </w:r>
      <w:r>
        <w:t xml:space="preserve"> this argument is to receive the power meter readings </w:t>
      </w:r>
      <w:r w:rsidR="00EF0AEE">
        <w:t>of</w:t>
      </w:r>
      <w:r>
        <w:t xml:space="preserve"> the apartment.</w:t>
      </w:r>
    </w:p>
    <w:p w14:paraId="35F8F848" w14:textId="77777777" w:rsidR="00A41148" w:rsidRDefault="00A41148" w:rsidP="00A41148">
      <w:pPr>
        <w:jc w:val="both"/>
      </w:pPr>
    </w:p>
    <w:p w14:paraId="2B59B27B" w14:textId="612E727D" w:rsidR="00A41148" w:rsidRDefault="00383BE2" w:rsidP="00A41148">
      <w:pPr>
        <w:jc w:val="both"/>
      </w:pPr>
      <w:r>
        <w:t xml:space="preserve">A different </w:t>
      </w:r>
      <w:r w:rsidR="003961ED">
        <w:t>N</w:t>
      </w:r>
      <w:r w:rsidR="00A41148">
        <w:t>ode</w:t>
      </w:r>
      <w:r w:rsidR="003961ED">
        <w:t>JS</w:t>
      </w:r>
      <w:r w:rsidR="00A41148">
        <w:t xml:space="preserve"> application trigger</w:t>
      </w:r>
      <w:r>
        <w:t>s</w:t>
      </w:r>
      <w:r w:rsidR="00A41148">
        <w:t xml:space="preserve"> the energy smart contract. </w:t>
      </w:r>
      <w:r w:rsidR="003961ED">
        <w:t>The</w:t>
      </w:r>
      <w:r w:rsidR="00A41148">
        <w:t xml:space="preserve"> function </w:t>
      </w:r>
      <w:proofErr w:type="spellStart"/>
      <w:r w:rsidR="00A41148" w:rsidRPr="00383BE2">
        <w:rPr>
          <w:rFonts w:ascii="Courier New" w:hAnsi="Courier New" w:cs="Courier New"/>
        </w:rPr>
        <w:t>updateAsset</w:t>
      </w:r>
      <w:proofErr w:type="spellEnd"/>
      <w:r w:rsidR="00A41148">
        <w:t xml:space="preserve"> </w:t>
      </w:r>
      <w:r w:rsidR="003961ED">
        <w:t>in the NodeJS app calls</w:t>
      </w:r>
      <w:r w:rsidR="00A41148">
        <w:t xml:space="preserve"> the</w:t>
      </w:r>
      <w:r w:rsidR="003961ED">
        <w:t xml:space="preserve"> function </w:t>
      </w:r>
      <w:proofErr w:type="spellStart"/>
      <w:r w:rsidR="00A41148" w:rsidRPr="00383BE2">
        <w:rPr>
          <w:rFonts w:ascii="Courier New" w:hAnsi="Courier New" w:cs="Courier New"/>
        </w:rPr>
        <w:t>UpdateAsset</w:t>
      </w:r>
      <w:proofErr w:type="spellEnd"/>
      <w:r w:rsidR="003961ED">
        <w:rPr>
          <w:rFonts w:ascii="Courier New" w:hAnsi="Courier New" w:cs="Courier New"/>
        </w:rPr>
        <w:t xml:space="preserve"> </w:t>
      </w:r>
      <w:r w:rsidR="003961ED">
        <w:t>in the smart contract</w:t>
      </w:r>
      <w:r w:rsidR="00A41148">
        <w:t xml:space="preserve"> to match the apartments using the</w:t>
      </w:r>
      <w:r>
        <w:t xml:space="preserve"> </w:t>
      </w:r>
      <w:proofErr w:type="spellStart"/>
      <w:r w:rsidRPr="00383BE2">
        <w:rPr>
          <w:rFonts w:ascii="Courier New" w:hAnsi="Courier New" w:cs="Courier New"/>
        </w:rPr>
        <w:t>ApartmentID</w:t>
      </w:r>
      <w:proofErr w:type="spellEnd"/>
      <w:r>
        <w:t xml:space="preserve"> attribute</w:t>
      </w:r>
      <w:r w:rsidR="00A41148">
        <w:t xml:space="preserve">. </w:t>
      </w:r>
      <w:r w:rsidR="005E5B5C">
        <w:t>The</w:t>
      </w:r>
      <w:r>
        <w:t xml:space="preserve"> value in the attribute</w:t>
      </w:r>
      <w:r w:rsidR="00A41148">
        <w:t xml:space="preserve"> </w:t>
      </w:r>
      <w:proofErr w:type="spellStart"/>
      <w:r w:rsidRPr="00383BE2">
        <w:rPr>
          <w:rFonts w:ascii="Courier New" w:hAnsi="Courier New" w:cs="Courier New"/>
        </w:rPr>
        <w:t>E</w:t>
      </w:r>
      <w:r w:rsidR="00A41148" w:rsidRPr="00383BE2">
        <w:rPr>
          <w:rFonts w:ascii="Courier New" w:hAnsi="Courier New" w:cs="Courier New"/>
        </w:rPr>
        <w:t>nergy</w:t>
      </w:r>
      <w:r w:rsidRPr="00383BE2">
        <w:rPr>
          <w:rFonts w:ascii="Courier New" w:hAnsi="Courier New" w:cs="Courier New"/>
        </w:rPr>
        <w:t>U</w:t>
      </w:r>
      <w:r w:rsidR="00A41148" w:rsidRPr="00383BE2">
        <w:rPr>
          <w:rFonts w:ascii="Courier New" w:hAnsi="Courier New" w:cs="Courier New"/>
        </w:rPr>
        <w:t>sage</w:t>
      </w:r>
      <w:proofErr w:type="spellEnd"/>
      <w:r w:rsidR="00A41148">
        <w:t xml:space="preserve">, is fetched from the apartment smart contract to be recorded in the energy smart contract using the function </w:t>
      </w:r>
      <w:proofErr w:type="spellStart"/>
      <w:r w:rsidR="00A41148" w:rsidRPr="00383BE2">
        <w:rPr>
          <w:rFonts w:ascii="Courier New" w:hAnsi="Courier New" w:cs="Courier New"/>
        </w:rPr>
        <w:t>GetEnergyUsage</w:t>
      </w:r>
      <w:proofErr w:type="spellEnd"/>
      <w:r w:rsidR="005E5B5C">
        <w:t xml:space="preserve">. It </w:t>
      </w:r>
      <w:r w:rsidR="00A41148">
        <w:t>send</w:t>
      </w:r>
      <w:r w:rsidR="005E5B5C">
        <w:t>s</w:t>
      </w:r>
      <w:r w:rsidR="00A41148">
        <w:t xml:space="preserve"> the </w:t>
      </w:r>
      <w:proofErr w:type="spellStart"/>
      <w:r w:rsidRPr="00383BE2">
        <w:rPr>
          <w:rFonts w:ascii="Courier New" w:hAnsi="Courier New" w:cs="Courier New"/>
        </w:rPr>
        <w:t>A</w:t>
      </w:r>
      <w:r w:rsidR="00A41148" w:rsidRPr="00383BE2">
        <w:rPr>
          <w:rFonts w:ascii="Courier New" w:hAnsi="Courier New" w:cs="Courier New"/>
        </w:rPr>
        <w:t>partmentID</w:t>
      </w:r>
      <w:proofErr w:type="spellEnd"/>
      <w:r w:rsidR="00A41148">
        <w:t xml:space="preserve"> and the </w:t>
      </w:r>
      <w:r>
        <w:t>ZKPs</w:t>
      </w:r>
      <w:r w:rsidR="00A41148">
        <w:t xml:space="preserve"> off-chain-generated signal</w:t>
      </w:r>
      <w:r w:rsidR="005E5B5C">
        <w:t xml:space="preserve"> </w:t>
      </w:r>
      <w:r w:rsidR="005E5B5C">
        <w:t>as parameters</w:t>
      </w:r>
      <w:r w:rsidR="00A41148">
        <w:t xml:space="preserve">. </w:t>
      </w:r>
    </w:p>
    <w:p w14:paraId="2B20E7BC" w14:textId="77777777" w:rsidR="00A41148" w:rsidRDefault="00A41148" w:rsidP="00A41148">
      <w:pPr>
        <w:jc w:val="both"/>
      </w:pPr>
    </w:p>
    <w:p w14:paraId="2866E2FA" w14:textId="77777777" w:rsidR="00A41148" w:rsidRDefault="00A41148" w:rsidP="00A41148">
      <w:pPr>
        <w:jc w:val="both"/>
      </w:pPr>
      <w:r>
        <w:t xml:space="preserve">As mentioned above, </w:t>
      </w:r>
      <w:proofErr w:type="spellStart"/>
      <w:r w:rsidRPr="00383BE2">
        <w:rPr>
          <w:rFonts w:ascii="Courier New" w:hAnsi="Courier New" w:cs="Courier New"/>
        </w:rPr>
        <w:t>GetEnergyUsage</w:t>
      </w:r>
      <w:proofErr w:type="spellEnd"/>
      <w:r>
        <w:t xml:space="preserve"> is a function defined in the energy smart contract which has the following functionalities: a) call </w:t>
      </w:r>
      <w:proofErr w:type="spellStart"/>
      <w:r w:rsidRPr="00383BE2">
        <w:rPr>
          <w:rFonts w:ascii="Courier New" w:hAnsi="Courier New" w:cs="Courier New"/>
        </w:rPr>
        <w:t>QueryEnergyUsage</w:t>
      </w:r>
      <w:proofErr w:type="spellEnd"/>
      <w:r>
        <w:t xml:space="preserve"> from the apartment smart contract to know the power meter reading, b) record the start and c) end times before and after the call and d) calculate and e) record the difference between them (latency) in the asset.</w:t>
      </w:r>
    </w:p>
    <w:p w14:paraId="0E1E55D5" w14:textId="77777777" w:rsidR="00A41148" w:rsidRDefault="00A41148" w:rsidP="00A41148">
      <w:pPr>
        <w:jc w:val="both"/>
      </w:pPr>
    </w:p>
    <w:p w14:paraId="0EBE9A6D" w14:textId="27A212E4" w:rsidR="0024790E" w:rsidRPr="0024790E" w:rsidRDefault="00A41148" w:rsidP="006328C4">
      <w:pPr>
        <w:jc w:val="both"/>
      </w:pPr>
      <w:r>
        <w:t xml:space="preserve">On the other hand, the apartment smart contract-defined function </w:t>
      </w:r>
      <w:proofErr w:type="spellStart"/>
      <w:r w:rsidRPr="00383BE2">
        <w:rPr>
          <w:rFonts w:ascii="Courier New" w:hAnsi="Courier New" w:cs="Courier New"/>
        </w:rPr>
        <w:t>QueryEnergyUsage</w:t>
      </w:r>
      <w:proofErr w:type="spellEnd"/>
      <w:r>
        <w:t xml:space="preserve"> first verifies that the received signal </w:t>
      </w:r>
      <w:proofErr w:type="spellStart"/>
      <w:r w:rsidRPr="00383BE2">
        <w:rPr>
          <w:rFonts w:ascii="Courier New" w:hAnsi="Courier New" w:cs="Courier New"/>
        </w:rPr>
        <w:t>arrayArg</w:t>
      </w:r>
      <w:proofErr w:type="spellEnd"/>
      <w:r>
        <w:t xml:space="preserve"> proves that the apartment is what it says it is. Second, if authorised, return the asset where the energy usage is recorded.</w:t>
      </w:r>
    </w:p>
    <w:p w14:paraId="6B6323FF" w14:textId="77777777" w:rsidR="00DF1AF9" w:rsidRPr="00B67F67" w:rsidRDefault="00DF1AF9" w:rsidP="000377A3">
      <w:pPr>
        <w:pStyle w:val="Heading2"/>
        <w:numPr>
          <w:ilvl w:val="1"/>
          <w:numId w:val="6"/>
        </w:numPr>
        <w:rPr>
          <w:color w:val="000000" w:themeColor="text1"/>
        </w:rPr>
      </w:pPr>
      <w:bookmarkStart w:id="38" w:name="_Toc179037742"/>
      <w:bookmarkStart w:id="39" w:name="_Toc180011787"/>
      <w:r>
        <w:rPr>
          <w:color w:val="000000" w:themeColor="text1"/>
        </w:rPr>
        <w:lastRenderedPageBreak/>
        <w:t>Zero Knowledge Proof</w:t>
      </w:r>
      <w:bookmarkEnd w:id="38"/>
      <w:bookmarkEnd w:id="39"/>
    </w:p>
    <w:p w14:paraId="5568E213" w14:textId="77777777" w:rsidR="00DF1AF9" w:rsidRPr="004475A8" w:rsidRDefault="00DF1AF9" w:rsidP="000377A3">
      <w:pPr>
        <w:pStyle w:val="Heading3"/>
        <w:numPr>
          <w:ilvl w:val="2"/>
          <w:numId w:val="6"/>
        </w:numPr>
        <w:rPr>
          <w:color w:val="000000" w:themeColor="text1"/>
        </w:rPr>
      </w:pPr>
      <w:bookmarkStart w:id="40" w:name="_Toc179037743"/>
      <w:bookmarkStart w:id="41" w:name="_Toc180011788"/>
      <w:r>
        <w:rPr>
          <w:color w:val="000000" w:themeColor="text1"/>
        </w:rPr>
        <w:t>I</w:t>
      </w:r>
      <w:r w:rsidRPr="00C861EB">
        <w:rPr>
          <w:color w:val="000000" w:themeColor="text1"/>
        </w:rPr>
        <w:t>mplementation</w:t>
      </w:r>
      <w:bookmarkEnd w:id="40"/>
      <w:bookmarkEnd w:id="41"/>
    </w:p>
    <w:p w14:paraId="33B5D715" w14:textId="18157793" w:rsidR="00DF1AF9" w:rsidRDefault="00DF1AF9" w:rsidP="00DF1AF9">
      <w:pPr>
        <w:jc w:val="both"/>
      </w:pPr>
      <w:r>
        <w:t xml:space="preserve">The protocol implementation was done using the library snarkjs.js </w:t>
      </w:r>
      <w:r>
        <w:fldChar w:fldCharType="begin"/>
      </w:r>
      <w:r>
        <w:instrText xml:space="preserve"> ADDIN EN.CITE &lt;EndNote&gt;&lt;Cite&gt;&lt;Author&gt;Iden3&lt;/Author&gt;&lt;Year&gt;2024&lt;/Year&gt;&lt;RecNum&gt;104&lt;/RecNum&gt;&lt;DisplayText&gt;(Iden3, 2024b)&lt;/DisplayText&gt;&lt;record&gt;&lt;rec-number&gt;104&lt;/rec-number&gt;&lt;foreign-keys&gt;&lt;key app="EN" db-id="refdsetfmxfv0xezzx0x00r2eas9wvvxsrxv" timestamp="1723262212"&gt;104&lt;/key&gt;&lt;/foreign-keys&gt;&lt;ref-type name="Web Page"&gt;12&lt;/ref-type&gt;&lt;contributors&gt;&lt;authors&gt;&lt;author&gt;Iden3&lt;/author&gt;&lt;/authors&gt;&lt;/contributors&gt;&lt;titles&gt;&lt;title&gt;SnarkJs&lt;/title&gt;&lt;/titles&gt;&lt;dates&gt;&lt;year&gt;2024&lt;/year&gt;&lt;/dates&gt;&lt;urls&gt;&lt;related-urls&gt;&lt;url&gt;https://github.com/iden3/snarkjs&lt;/url&gt;&lt;/related-urls&gt;&lt;/urls&gt;&lt;/record&gt;&lt;/Cite&gt;&lt;/EndNote&gt;</w:instrText>
      </w:r>
      <w:r>
        <w:fldChar w:fldCharType="separate"/>
      </w:r>
      <w:r>
        <w:t>(Iden3, 2024b)</w:t>
      </w:r>
      <w:r>
        <w:fldChar w:fldCharType="end"/>
      </w:r>
      <w:r>
        <w:t xml:space="preserve">, a JavaScript implementation of the </w:t>
      </w:r>
      <w:proofErr w:type="spellStart"/>
      <w:r>
        <w:t>zk</w:t>
      </w:r>
      <w:proofErr w:type="spellEnd"/>
      <w:r>
        <w:t>-S</w:t>
      </w:r>
      <w:r w:rsidR="005357EE">
        <w:t>NARK</w:t>
      </w:r>
      <w:r>
        <w:t xml:space="preserve"> protocol that can use several schemes such as Groth16, </w:t>
      </w:r>
      <w:r w:rsidR="00492B65">
        <w:t>P</w:t>
      </w:r>
      <w:r>
        <w:t xml:space="preserve">lonk and </w:t>
      </w:r>
      <w:proofErr w:type="spellStart"/>
      <w:r w:rsidR="00492B65">
        <w:t>F</w:t>
      </w:r>
      <w:r>
        <w:t>flonk</w:t>
      </w:r>
      <w:proofErr w:type="spellEnd"/>
      <w:r>
        <w:t xml:space="preserve"> protocols. Additionally, a domain-specific language (DSL) named </w:t>
      </w:r>
      <w:proofErr w:type="spellStart"/>
      <w:r>
        <w:t>Circom</w:t>
      </w:r>
      <w:proofErr w:type="spellEnd"/>
      <w:r>
        <w:t xml:space="preserve"> </w:t>
      </w:r>
      <w:r>
        <w:fldChar w:fldCharType="begin"/>
      </w:r>
      <w:r>
        <w:instrText xml:space="preserve"> ADDIN EN.CITE &lt;EndNote&gt;&lt;Cite&gt;&lt;Author&gt;Iden3&lt;/Author&gt;&lt;Year&gt;2024&lt;/Year&gt;&lt;RecNum&gt;103&lt;/RecNum&gt;&lt;DisplayText&gt;(Iden3, 2024a)&lt;/DisplayText&gt;&lt;record&gt;&lt;rec-number&gt;103&lt;/rec-number&gt;&lt;foreign-keys&gt;&lt;key app="EN" db-id="refdsetfmxfv0xezzx0x00r2eas9wvvxsrxv" timestamp="1723260805"&gt;103&lt;/key&gt;&lt;/foreign-keys&gt;&lt;ref-type name="Web Page"&gt;12&lt;/ref-type&gt;&lt;contributors&gt;&lt;authors&gt;&lt;author&gt;Iden3&lt;/author&gt;&lt;/authors&gt;&lt;/contributors&gt;&lt;titles&gt;&lt;title&gt;Circom Circuit Compiler&lt;/title&gt;&lt;/titles&gt;&lt;dates&gt;&lt;year&gt;2024&lt;/year&gt;&lt;/dates&gt;&lt;urls&gt;&lt;related-urls&gt;&lt;url&gt;https://docs.circom.io/&lt;/url&gt;&lt;/related-urls&gt;&lt;/urls&gt;&lt;/record&gt;&lt;/Cite&gt;&lt;/EndNote&gt;</w:instrText>
      </w:r>
      <w:r>
        <w:fldChar w:fldCharType="separate"/>
      </w:r>
      <w:r>
        <w:t>(Iden3, 2024a)</w:t>
      </w:r>
      <w:r>
        <w:fldChar w:fldCharType="end"/>
      </w:r>
      <w:r>
        <w:t xml:space="preserve"> was used for creating the ZKPs circuit. This compiler defines arithmetic circuits and constraints to portray computational calculations to be proven and verified without revealing the inputs. </w:t>
      </w:r>
    </w:p>
    <w:p w14:paraId="620914D9" w14:textId="77777777" w:rsidR="00DF1AF9" w:rsidRDefault="00DF1AF9" w:rsidP="00DF1AF9"/>
    <w:p w14:paraId="1171A8F8" w14:textId="756B0C1D" w:rsidR="00DF1AF9" w:rsidRDefault="00DF1AF9" w:rsidP="00DF1AF9">
      <w:pPr>
        <w:jc w:val="both"/>
      </w:pPr>
      <w:r>
        <w:t xml:space="preserve">Plonk, Groth16 and </w:t>
      </w:r>
      <w:proofErr w:type="spellStart"/>
      <w:r>
        <w:t>Fflonk</w:t>
      </w:r>
      <w:proofErr w:type="spellEnd"/>
      <w:r>
        <w:t xml:space="preserve"> verification keys and proofs were generated off-chain for this proof of concept</w:t>
      </w:r>
      <w:r w:rsidR="00492B65">
        <w:t>, which has been named “the prototype”</w:t>
      </w:r>
      <w:r>
        <w:t>. Further, the witness was computed off-chain. Once those processes were ended, the verification keys and the proofs of each protocol were hard-coded to the Hyperledger Fabric smart contracts to be used in the transactions.</w:t>
      </w:r>
    </w:p>
    <w:p w14:paraId="506BE74B" w14:textId="77777777" w:rsidR="00DF1AF9" w:rsidRDefault="00DF1AF9" w:rsidP="00DF1AF9">
      <w:pPr>
        <w:jc w:val="both"/>
      </w:pPr>
    </w:p>
    <w:p w14:paraId="7F075A4B" w14:textId="77777777" w:rsidR="00312004" w:rsidRDefault="00DF1AF9" w:rsidP="00DF1AF9">
      <w:pPr>
        <w:jc w:val="both"/>
      </w:pPr>
      <w:r>
        <w:t xml:space="preserve">The process was similar for the three protocols </w:t>
      </w:r>
      <w:r>
        <w:fldChar w:fldCharType="begin"/>
      </w:r>
      <w:r>
        <w:instrText xml:space="preserve"> ADDIN EN.CITE &lt;EndNote&gt;&lt;Cite&gt;&lt;Author&gt;Circom&lt;/Author&gt;&lt;Year&gt;2023&lt;/Year&gt;&lt;RecNum&gt;117&lt;/RecNum&gt;&lt;DisplayText&gt;(Circom, 2023)&lt;/DisplayText&gt;&lt;record&gt;&lt;rec-number&gt;117&lt;/rec-number&gt;&lt;foreign-keys&gt;&lt;key app="EN" db-id="refdsetfmxfv0xezzx0x00r2eas9wvvxsrxv" timestamp="1728073315"&gt;117&lt;/key&gt;&lt;/foreign-keys&gt;&lt;ref-type name="Web Page"&gt;12&lt;/ref-type&gt;&lt;contributors&gt;&lt;authors&gt;&lt;author&gt;Circom&lt;/author&gt;&lt;/authors&gt;&lt;/contributors&gt;&lt;titles&gt;&lt;title&gt;Proving circuits with ZK&lt;/title&gt;&lt;/titles&gt;&lt;dates&gt;&lt;year&gt;2023&lt;/year&gt;&lt;/dates&gt;&lt;urls&gt;&lt;related-urls&gt;&lt;url&gt;https://docs.circom.io/getting-started/proving-circuits/&lt;/url&gt;&lt;/related-urls&gt;&lt;/urls&gt;&lt;/record&gt;&lt;/Cite&gt;&lt;/EndNote&gt;</w:instrText>
      </w:r>
      <w:r>
        <w:fldChar w:fldCharType="separate"/>
      </w:r>
      <w:r>
        <w:rPr>
          <w:noProof/>
        </w:rPr>
        <w:t>(Circom, 2023)</w:t>
      </w:r>
      <w:r>
        <w:fldChar w:fldCharType="end"/>
      </w:r>
      <w:r>
        <w:t xml:space="preserve">. First, the arithmetic circuit using </w:t>
      </w:r>
      <w:proofErr w:type="spellStart"/>
      <w:r>
        <w:t>circom</w:t>
      </w:r>
      <w:proofErr w:type="spellEnd"/>
      <w:r>
        <w:t xml:space="preserve"> was defined. Second, the circuit is compiled to get a low-level representation (R1CS) using the following command: </w:t>
      </w:r>
    </w:p>
    <w:p w14:paraId="5B68A993" w14:textId="77777777" w:rsidR="00312004" w:rsidRDefault="00312004" w:rsidP="00DF1AF9">
      <w:pPr>
        <w:jc w:val="both"/>
      </w:pPr>
    </w:p>
    <w:p w14:paraId="569500BC" w14:textId="6B0233C5" w:rsidR="00DF1AF9" w:rsidRPr="00492B65" w:rsidRDefault="00492B65" w:rsidP="00DF1AF9">
      <w:pPr>
        <w:jc w:val="both"/>
        <w:rPr>
          <w:rFonts w:ascii="Courier New" w:hAnsi="Courier New" w:cs="Courier New"/>
        </w:rPr>
      </w:pPr>
      <w:r w:rsidRPr="00492B65">
        <w:rPr>
          <w:rFonts w:ascii="Courier New" w:hAnsi="Courier New" w:cs="Courier New"/>
        </w:rPr>
        <w:t xml:space="preserve">$ </w:t>
      </w:r>
      <w:proofErr w:type="spellStart"/>
      <w:r w:rsidR="00DF1AF9" w:rsidRPr="00492B65">
        <w:rPr>
          <w:rFonts w:ascii="Courier New" w:hAnsi="Courier New" w:cs="Courier New"/>
        </w:rPr>
        <w:t>circom</w:t>
      </w:r>
      <w:proofErr w:type="spellEnd"/>
      <w:r w:rsidR="00DF1AF9" w:rsidRPr="00492B65">
        <w:rPr>
          <w:rFonts w:ascii="Courier New" w:hAnsi="Courier New" w:cs="Courier New"/>
        </w:rPr>
        <w:t xml:space="preserve"> Multiplier2.circom --r1cs --</w:t>
      </w:r>
      <w:proofErr w:type="spellStart"/>
      <w:r w:rsidR="00DF1AF9" w:rsidRPr="00492B65">
        <w:rPr>
          <w:rFonts w:ascii="Courier New" w:hAnsi="Courier New" w:cs="Courier New"/>
        </w:rPr>
        <w:t>wasm</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sym</w:t>
      </w:r>
      <w:proofErr w:type="spellEnd"/>
    </w:p>
    <w:p w14:paraId="2D4A19FE" w14:textId="77777777" w:rsidR="00DF1AF9" w:rsidRDefault="00DF1AF9" w:rsidP="00DF1AF9">
      <w:pPr>
        <w:jc w:val="both"/>
      </w:pPr>
    </w:p>
    <w:p w14:paraId="0ED3FC1E" w14:textId="0B46238D" w:rsidR="00DF1AF9" w:rsidRDefault="00DF1AF9" w:rsidP="00DF1AF9">
      <w:pPr>
        <w:jc w:val="both"/>
      </w:pPr>
      <w:r>
        <w:t xml:space="preserve">Third, after compiling the circuit, the next step is computing the witness using the script </w:t>
      </w:r>
      <w:r w:rsidRPr="00492B65">
        <w:rPr>
          <w:rFonts w:ascii="Courier New" w:hAnsi="Courier New" w:cs="Courier New"/>
        </w:rPr>
        <w:t>witness_calculator.js</w:t>
      </w:r>
      <w:r>
        <w:t>. The output of this execution is</w:t>
      </w:r>
      <w:r w:rsidR="00D03285">
        <w:t xml:space="preserve"> the binary file</w:t>
      </w:r>
      <w:r>
        <w:t xml:space="preserve"> </w:t>
      </w:r>
      <w:proofErr w:type="spellStart"/>
      <w:r w:rsidRPr="00492B65">
        <w:rPr>
          <w:rFonts w:ascii="Courier New" w:hAnsi="Courier New" w:cs="Courier New"/>
        </w:rPr>
        <w:t>witness.wtns</w:t>
      </w:r>
      <w:proofErr w:type="spellEnd"/>
      <w:r>
        <w:t xml:space="preserve"> containing the computed signals and </w:t>
      </w:r>
      <w:r w:rsidRPr="00492B65">
        <w:rPr>
          <w:rFonts w:ascii="Courier New" w:hAnsi="Courier New" w:cs="Courier New"/>
        </w:rPr>
        <w:t>MultiplierX.r1cs</w:t>
      </w:r>
      <w:r>
        <w:t xml:space="preserve"> having the defined circuit constraints. These files are mandatory for creating the proof. </w:t>
      </w:r>
    </w:p>
    <w:p w14:paraId="757BD261" w14:textId="77777777" w:rsidR="00DF1AF9" w:rsidRDefault="00DF1AF9" w:rsidP="00DF1AF9">
      <w:pPr>
        <w:jc w:val="both"/>
      </w:pPr>
    </w:p>
    <w:p w14:paraId="2A42B805" w14:textId="7A403236" w:rsidR="00DF1AF9" w:rsidRDefault="00DF1AF9" w:rsidP="00DF1AF9">
      <w:pPr>
        <w:jc w:val="both"/>
      </w:pPr>
      <w:r>
        <w:t xml:space="preserve">Fourth, generate a trusted setup and get a </w:t>
      </w:r>
      <w:proofErr w:type="spellStart"/>
      <w:r>
        <w:t>zk</w:t>
      </w:r>
      <w:proofErr w:type="spellEnd"/>
      <w:r>
        <w:t xml:space="preserve">-SNARK proof. The trusted setup has two steps, one independent of the circuit called phase one, the powers of tau, and another that is circuit-dependent, named phase two. </w:t>
      </w:r>
      <w:r w:rsidR="00A90FC0">
        <w:t>By using the power</w:t>
      </w:r>
      <w:r w:rsidR="00492B65">
        <w:t>s</w:t>
      </w:r>
      <w:r w:rsidR="00A90FC0">
        <w:t xml:space="preserve"> of tau ceremony, the trusted setup becomes more decentralised. T</w:t>
      </w:r>
      <w:r>
        <w:t>he ceremony starts with the execution of the following command:</w:t>
      </w:r>
    </w:p>
    <w:p w14:paraId="5C9A5721" w14:textId="77777777" w:rsidR="00DF1AF9" w:rsidRDefault="00DF1AF9" w:rsidP="00DF1AF9">
      <w:pPr>
        <w:jc w:val="both"/>
      </w:pPr>
    </w:p>
    <w:p w14:paraId="280D797C" w14:textId="40CD9B44" w:rsidR="00DF1AF9" w:rsidRPr="00492B65" w:rsidRDefault="00492B65" w:rsidP="00DF1AF9">
      <w:pPr>
        <w:jc w:val="both"/>
        <w:rPr>
          <w:rFonts w:ascii="Courier New" w:hAnsi="Courier New" w:cs="Courier New"/>
        </w:rPr>
      </w:pPr>
      <w:r w:rsidRPr="00492B65">
        <w:rPr>
          <w:rFonts w:ascii="Courier New" w:hAnsi="Courier New" w:cs="Courier New"/>
        </w:rPr>
        <w:t xml:space="preserve">$ </w:t>
      </w:r>
      <w:proofErr w:type="spellStart"/>
      <w:r w:rsidR="00DF1AF9" w:rsidRPr="00492B65">
        <w:rPr>
          <w:rFonts w:ascii="Courier New" w:hAnsi="Courier New" w:cs="Courier New"/>
        </w:rPr>
        <w:t>snarkjs</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powersoftau</w:t>
      </w:r>
      <w:proofErr w:type="spellEnd"/>
      <w:r w:rsidR="00DF1AF9" w:rsidRPr="00492B65">
        <w:rPr>
          <w:rFonts w:ascii="Courier New" w:hAnsi="Courier New" w:cs="Courier New"/>
        </w:rPr>
        <w:t xml:space="preserve"> new bn128 12 pot12_0000.ptau -v</w:t>
      </w:r>
    </w:p>
    <w:p w14:paraId="27FA647D" w14:textId="77777777" w:rsidR="00DF1AF9" w:rsidRDefault="00DF1AF9" w:rsidP="00DF1AF9">
      <w:pPr>
        <w:jc w:val="both"/>
      </w:pPr>
    </w:p>
    <w:p w14:paraId="27DD5230" w14:textId="1FE4C837" w:rsidR="00A90FC0" w:rsidRDefault="00A90FC0" w:rsidP="00DF1AF9">
      <w:pPr>
        <w:jc w:val="both"/>
      </w:pPr>
      <w:r>
        <w:t>In this case, the creation of the secret using the power</w:t>
      </w:r>
      <w:r w:rsidR="00A74891">
        <w:t>s</w:t>
      </w:r>
      <w:r>
        <w:t xml:space="preserve"> of tau ceremony allows multiple actors to contribute to the creation of the random secret. </w:t>
      </w:r>
    </w:p>
    <w:p w14:paraId="4AD25C28" w14:textId="77777777" w:rsidR="00A90FC0" w:rsidRDefault="00A90FC0" w:rsidP="00DF1AF9">
      <w:pPr>
        <w:jc w:val="both"/>
      </w:pPr>
    </w:p>
    <w:p w14:paraId="4BEDCC1A" w14:textId="70A6D1FA" w:rsidR="00DF1AF9" w:rsidRDefault="00DF1AF9" w:rsidP="00DF1AF9">
      <w:pPr>
        <w:jc w:val="both"/>
      </w:pPr>
      <w:r>
        <w:t>After that comes the contribution to the ceremony:</w:t>
      </w:r>
    </w:p>
    <w:p w14:paraId="7CBBE03A" w14:textId="77777777" w:rsidR="00DF1AF9" w:rsidRDefault="00DF1AF9" w:rsidP="00DF1AF9">
      <w:pPr>
        <w:jc w:val="both"/>
      </w:pPr>
    </w:p>
    <w:p w14:paraId="4E9608A8" w14:textId="24A033E4" w:rsidR="00DF1AF9" w:rsidRPr="00FB565B" w:rsidRDefault="00492B65" w:rsidP="00DF1AF9">
      <w:pPr>
        <w:jc w:val="both"/>
        <w:rPr>
          <w:rFonts w:ascii="Courier New" w:hAnsi="Courier New" w:cs="Courier New"/>
        </w:rPr>
      </w:pPr>
      <w:r w:rsidRPr="00FB565B">
        <w:rPr>
          <w:rFonts w:ascii="Courier New" w:hAnsi="Courier New" w:cs="Courier New"/>
        </w:rPr>
        <w:t xml:space="preserve">$ </w:t>
      </w:r>
      <w:proofErr w:type="spellStart"/>
      <w:r w:rsidR="00DF1AF9" w:rsidRPr="00FB565B">
        <w:rPr>
          <w:rFonts w:ascii="Courier New" w:hAnsi="Courier New" w:cs="Courier New"/>
        </w:rPr>
        <w:t>snarkjs</w:t>
      </w:r>
      <w:proofErr w:type="spellEnd"/>
      <w:r w:rsidR="00DF1AF9" w:rsidRPr="00FB565B">
        <w:rPr>
          <w:rFonts w:ascii="Courier New" w:hAnsi="Courier New" w:cs="Courier New"/>
        </w:rPr>
        <w:t xml:space="preserve"> </w:t>
      </w:r>
      <w:proofErr w:type="spellStart"/>
      <w:r w:rsidR="00DF1AF9" w:rsidRPr="00FB565B">
        <w:rPr>
          <w:rFonts w:ascii="Courier New" w:hAnsi="Courier New" w:cs="Courier New"/>
        </w:rPr>
        <w:t>powersoftau</w:t>
      </w:r>
      <w:proofErr w:type="spellEnd"/>
      <w:r w:rsidR="00DF1AF9" w:rsidRPr="00FB565B">
        <w:rPr>
          <w:rFonts w:ascii="Courier New" w:hAnsi="Courier New" w:cs="Courier New"/>
        </w:rPr>
        <w:t xml:space="preserve"> contribute pot12_0000.ptau pot12_0001.ptau --name="First contribution" -v</w:t>
      </w:r>
    </w:p>
    <w:p w14:paraId="6CD6EAF9" w14:textId="77777777" w:rsidR="00DF1AF9" w:rsidRDefault="00DF1AF9" w:rsidP="00DF1AF9">
      <w:pPr>
        <w:jc w:val="both"/>
      </w:pPr>
    </w:p>
    <w:p w14:paraId="0C013969" w14:textId="77777777" w:rsidR="00DF1AF9" w:rsidRDefault="00DF1AF9" w:rsidP="00DF1AF9">
      <w:pPr>
        <w:jc w:val="both"/>
      </w:pPr>
      <w:r>
        <w:t>The trusted setup of phase two starts with the execution of the following command:</w:t>
      </w:r>
    </w:p>
    <w:p w14:paraId="26043AA7" w14:textId="77777777" w:rsidR="00DF1AF9" w:rsidRDefault="00DF1AF9" w:rsidP="00DF1AF9">
      <w:pPr>
        <w:jc w:val="both"/>
      </w:pPr>
    </w:p>
    <w:p w14:paraId="0B4AD36A" w14:textId="6FEE5876" w:rsidR="00DF1AF9" w:rsidRPr="00FB565B" w:rsidRDefault="00492B65" w:rsidP="00DF1AF9">
      <w:pPr>
        <w:jc w:val="both"/>
        <w:rPr>
          <w:rFonts w:ascii="Courier New" w:hAnsi="Courier New" w:cs="Courier New"/>
        </w:rPr>
      </w:pPr>
      <w:r w:rsidRPr="00FB565B">
        <w:rPr>
          <w:rFonts w:ascii="Courier New" w:hAnsi="Courier New" w:cs="Courier New"/>
        </w:rPr>
        <w:t xml:space="preserve">$ </w:t>
      </w:r>
      <w:proofErr w:type="spellStart"/>
      <w:r w:rsidR="00DF1AF9" w:rsidRPr="00FB565B">
        <w:rPr>
          <w:rFonts w:ascii="Courier New" w:hAnsi="Courier New" w:cs="Courier New"/>
        </w:rPr>
        <w:t>snarkjs</w:t>
      </w:r>
      <w:proofErr w:type="spellEnd"/>
      <w:r w:rsidR="00DF1AF9" w:rsidRPr="00FB565B">
        <w:rPr>
          <w:rFonts w:ascii="Courier New" w:hAnsi="Courier New" w:cs="Courier New"/>
        </w:rPr>
        <w:t xml:space="preserve"> </w:t>
      </w:r>
      <w:proofErr w:type="spellStart"/>
      <w:r w:rsidR="00DF1AF9" w:rsidRPr="00FB565B">
        <w:rPr>
          <w:rFonts w:ascii="Courier New" w:hAnsi="Courier New" w:cs="Courier New"/>
        </w:rPr>
        <w:t>powersoftau</w:t>
      </w:r>
      <w:proofErr w:type="spellEnd"/>
      <w:r w:rsidR="00DF1AF9" w:rsidRPr="00FB565B">
        <w:rPr>
          <w:rFonts w:ascii="Courier New" w:hAnsi="Courier New" w:cs="Courier New"/>
        </w:rPr>
        <w:t xml:space="preserve"> prepare phase2 pot12_0001.ptau pot12_final.ptau -v</w:t>
      </w:r>
    </w:p>
    <w:p w14:paraId="509D4C91" w14:textId="77777777" w:rsidR="00DF1AF9" w:rsidRDefault="00DF1AF9" w:rsidP="00DF1AF9">
      <w:pPr>
        <w:jc w:val="both"/>
      </w:pPr>
    </w:p>
    <w:p w14:paraId="7E5F103F" w14:textId="26B64230" w:rsidR="006A3E6F" w:rsidRDefault="006A3E6F" w:rsidP="00DF1AF9">
      <w:pPr>
        <w:jc w:val="both"/>
      </w:pPr>
      <w:r>
        <w:t xml:space="preserve">The function </w:t>
      </w:r>
      <w:proofErr w:type="spellStart"/>
      <w:r w:rsidRPr="00492B65">
        <w:rPr>
          <w:rFonts w:ascii="Courier New" w:hAnsi="Courier New" w:cs="Courier New"/>
        </w:rPr>
        <w:t>power</w:t>
      </w:r>
      <w:r w:rsidR="00492B65" w:rsidRPr="00492B65">
        <w:rPr>
          <w:rFonts w:ascii="Courier New" w:hAnsi="Courier New" w:cs="Courier New"/>
        </w:rPr>
        <w:t>s</w:t>
      </w:r>
      <w:r w:rsidRPr="00492B65">
        <w:rPr>
          <w:rFonts w:ascii="Courier New" w:hAnsi="Courier New" w:cs="Courier New"/>
        </w:rPr>
        <w:t>oftau</w:t>
      </w:r>
      <w:proofErr w:type="spellEnd"/>
      <w:r>
        <w:t xml:space="preserve"> included in the </w:t>
      </w:r>
      <w:proofErr w:type="spellStart"/>
      <w:r w:rsidRPr="00492B65">
        <w:rPr>
          <w:rFonts w:ascii="Courier New" w:hAnsi="Courier New" w:cs="Courier New"/>
        </w:rPr>
        <w:t>snarkjs</w:t>
      </w:r>
      <w:proofErr w:type="spellEnd"/>
      <w:r>
        <w:t xml:space="preserve"> library contains a series of functions related </w:t>
      </w:r>
      <w:r w:rsidR="00492B65">
        <w:t>to</w:t>
      </w:r>
      <w:r>
        <w:t xml:space="preserve"> the ceremony. </w:t>
      </w:r>
      <w:r w:rsidRPr="00492B65">
        <w:rPr>
          <w:rFonts w:ascii="Courier New" w:hAnsi="Courier New" w:cs="Courier New"/>
        </w:rPr>
        <w:t>Contribute</w:t>
      </w:r>
      <w:r>
        <w:t xml:space="preserve"> and </w:t>
      </w:r>
      <w:r w:rsidRPr="00492B65">
        <w:rPr>
          <w:rFonts w:ascii="Courier New" w:hAnsi="Courier New" w:cs="Courier New"/>
        </w:rPr>
        <w:t>preparePhase2</w:t>
      </w:r>
      <w:r>
        <w:t xml:space="preserve"> are two of those. The first one</w:t>
      </w:r>
      <w:r w:rsidR="005606A7">
        <w:t xml:space="preserve">, </w:t>
      </w:r>
      <w:r w:rsidR="005606A7" w:rsidRPr="00492B65">
        <w:rPr>
          <w:rFonts w:ascii="Courier New" w:hAnsi="Courier New" w:cs="Courier New"/>
        </w:rPr>
        <w:t>contribute</w:t>
      </w:r>
      <w:r w:rsidR="005606A7">
        <w:t>,</w:t>
      </w:r>
      <w:r>
        <w:t xml:space="preserve"> receives as parameters a) the existing power</w:t>
      </w:r>
      <w:r w:rsidR="00492B65">
        <w:t>s</w:t>
      </w:r>
      <w:r>
        <w:t xml:space="preserve"> of tau file, b) the new file that would be generated, c) the contribution id, d) a randomness value used in the contribution (entropy). Finally, e) an optional logger. </w:t>
      </w:r>
      <w:r w:rsidR="005606A7">
        <w:t xml:space="preserve">Second, </w:t>
      </w:r>
      <w:r w:rsidR="005606A7" w:rsidRPr="00492B65">
        <w:rPr>
          <w:rFonts w:ascii="Courier New" w:hAnsi="Courier New" w:cs="Courier New"/>
        </w:rPr>
        <w:t>preparePhase2</w:t>
      </w:r>
      <w:r w:rsidR="005606A7">
        <w:t xml:space="preserve">, receives as parameters a) the existing </w:t>
      </w:r>
      <w:r w:rsidR="005606A7">
        <w:lastRenderedPageBreak/>
        <w:t>power</w:t>
      </w:r>
      <w:r w:rsidR="00492B65">
        <w:t>s</w:t>
      </w:r>
      <w:r w:rsidR="005606A7">
        <w:t xml:space="preserve"> of tau file name, b) the new power</w:t>
      </w:r>
      <w:r w:rsidR="00492B65">
        <w:t>s</w:t>
      </w:r>
      <w:r w:rsidR="005606A7">
        <w:t xml:space="preserve"> of tau file name and c) the optional logger. Both functions return a void promise.</w:t>
      </w:r>
    </w:p>
    <w:p w14:paraId="731DC3AD" w14:textId="77777777" w:rsidR="006A3E6F" w:rsidRDefault="006A3E6F" w:rsidP="00DF1AF9">
      <w:pPr>
        <w:jc w:val="both"/>
      </w:pPr>
    </w:p>
    <w:p w14:paraId="3D8F4652" w14:textId="77777777" w:rsidR="00DF1AF9" w:rsidRDefault="00DF1AF9" w:rsidP="00DF1AF9">
      <w:pPr>
        <w:jc w:val="both"/>
      </w:pPr>
      <w:r>
        <w:t xml:space="preserve">Followed by the generation of the </w:t>
      </w:r>
      <w:r w:rsidRPr="00492B65">
        <w:rPr>
          <w:rFonts w:ascii="Courier New" w:hAnsi="Courier New" w:cs="Courier New"/>
        </w:rPr>
        <w:t>.</w:t>
      </w:r>
      <w:proofErr w:type="spellStart"/>
      <w:r w:rsidRPr="00492B65">
        <w:rPr>
          <w:rFonts w:ascii="Courier New" w:hAnsi="Courier New" w:cs="Courier New"/>
        </w:rPr>
        <w:t>zkey</w:t>
      </w:r>
      <w:proofErr w:type="spellEnd"/>
      <w:r w:rsidRPr="00492B65">
        <w:rPr>
          <w:rFonts w:ascii="Courier New" w:hAnsi="Courier New" w:cs="Courier New"/>
        </w:rPr>
        <w:t xml:space="preserve"> </w:t>
      </w:r>
      <w:r>
        <w:t>file containing the proving and keys for verification plus phase two contributions all together after the execution of the following command:</w:t>
      </w:r>
    </w:p>
    <w:p w14:paraId="3C8983FE" w14:textId="77777777" w:rsidR="00DF1AF9" w:rsidRDefault="00DF1AF9" w:rsidP="00DF1AF9">
      <w:pPr>
        <w:jc w:val="both"/>
      </w:pPr>
    </w:p>
    <w:p w14:paraId="029976B4" w14:textId="76F4036D" w:rsidR="00DF1AF9" w:rsidRPr="00FB565B" w:rsidRDefault="00492B65" w:rsidP="00492B65">
      <w:pPr>
        <w:jc w:val="both"/>
        <w:rPr>
          <w:rFonts w:ascii="Courier New" w:hAnsi="Courier New" w:cs="Courier New"/>
        </w:rPr>
      </w:pPr>
      <w:r w:rsidRPr="00FB565B">
        <w:rPr>
          <w:rFonts w:ascii="Courier New" w:hAnsi="Courier New" w:cs="Courier New"/>
        </w:rPr>
        <w:t xml:space="preserve">$ </w:t>
      </w:r>
      <w:proofErr w:type="spellStart"/>
      <w:r w:rsidR="00DF1AF9" w:rsidRPr="00FB565B">
        <w:rPr>
          <w:rFonts w:ascii="Courier New" w:hAnsi="Courier New" w:cs="Courier New"/>
        </w:rPr>
        <w:t>snarkjs</w:t>
      </w:r>
      <w:proofErr w:type="spellEnd"/>
      <w:r w:rsidR="00DF1AF9" w:rsidRPr="00FB565B">
        <w:rPr>
          <w:rFonts w:ascii="Courier New" w:hAnsi="Courier New" w:cs="Courier New"/>
        </w:rPr>
        <w:t xml:space="preserve"> </w:t>
      </w:r>
      <w:proofErr w:type="spellStart"/>
      <w:r w:rsidR="00DF1AF9" w:rsidRPr="00FB565B">
        <w:rPr>
          <w:rFonts w:ascii="Courier New" w:hAnsi="Courier New" w:cs="Courier New"/>
        </w:rPr>
        <w:t>fflonk</w:t>
      </w:r>
      <w:proofErr w:type="spellEnd"/>
      <w:r w:rsidR="00DF1AF9" w:rsidRPr="00FB565B">
        <w:rPr>
          <w:rFonts w:ascii="Courier New" w:hAnsi="Courier New" w:cs="Courier New"/>
        </w:rPr>
        <w:t xml:space="preserve"> setup Multiplier3.r1cs pot12_final.ptau Multiplier3_final.zkey</w:t>
      </w:r>
    </w:p>
    <w:p w14:paraId="546B792F" w14:textId="77777777" w:rsidR="00DF1AF9" w:rsidRDefault="00DF1AF9" w:rsidP="00DF1AF9">
      <w:pPr>
        <w:jc w:val="both"/>
      </w:pPr>
    </w:p>
    <w:p w14:paraId="3A14D6D8" w14:textId="77777777" w:rsidR="00DF1AF9" w:rsidRDefault="00DF1AF9" w:rsidP="00DF1AF9">
      <w:pPr>
        <w:jc w:val="both"/>
      </w:pPr>
      <w:r>
        <w:t xml:space="preserve">Once the </w:t>
      </w:r>
      <w:r w:rsidRPr="00492B65">
        <w:rPr>
          <w:rFonts w:ascii="Courier New" w:hAnsi="Courier New" w:cs="Courier New"/>
        </w:rPr>
        <w:t>.</w:t>
      </w:r>
      <w:proofErr w:type="spellStart"/>
      <w:r w:rsidRPr="00492B65">
        <w:rPr>
          <w:rFonts w:ascii="Courier New" w:hAnsi="Courier New" w:cs="Courier New"/>
        </w:rPr>
        <w:t>zkey</w:t>
      </w:r>
      <w:proofErr w:type="spellEnd"/>
      <w:r w:rsidRPr="00492B65">
        <w:rPr>
          <w:rFonts w:ascii="Courier New" w:hAnsi="Courier New" w:cs="Courier New"/>
        </w:rPr>
        <w:t xml:space="preserve"> </w:t>
      </w:r>
      <w:r>
        <w:t>file is created, the verification key was exported:</w:t>
      </w:r>
    </w:p>
    <w:p w14:paraId="4C82F3FC" w14:textId="77777777" w:rsidR="00DF1AF9" w:rsidRDefault="00DF1AF9" w:rsidP="00DF1AF9">
      <w:pPr>
        <w:jc w:val="both"/>
      </w:pPr>
    </w:p>
    <w:p w14:paraId="56D6EA61" w14:textId="4EA8E2CD" w:rsidR="00DF1AF9" w:rsidRPr="0025550F" w:rsidRDefault="00492B65" w:rsidP="00DF1AF9">
      <w:pPr>
        <w:jc w:val="both"/>
        <w:rPr>
          <w:rFonts w:ascii="Courier New" w:hAnsi="Courier New" w:cs="Courier New"/>
        </w:rPr>
      </w:pPr>
      <w:r w:rsidRPr="0025550F">
        <w:rPr>
          <w:rFonts w:ascii="Courier New" w:hAnsi="Courier New" w:cs="Courier New"/>
        </w:rPr>
        <w:t xml:space="preserve">$ </w:t>
      </w:r>
      <w:proofErr w:type="spellStart"/>
      <w:r w:rsidR="00DF1AF9" w:rsidRPr="0025550F">
        <w:rPr>
          <w:rFonts w:ascii="Courier New" w:hAnsi="Courier New" w:cs="Courier New"/>
        </w:rPr>
        <w:t>snarkjs</w:t>
      </w:r>
      <w:proofErr w:type="spellEnd"/>
      <w:r w:rsidR="00DF1AF9" w:rsidRPr="0025550F">
        <w:rPr>
          <w:rFonts w:ascii="Courier New" w:hAnsi="Courier New" w:cs="Courier New"/>
        </w:rPr>
        <w:t xml:space="preserve"> </w:t>
      </w:r>
      <w:proofErr w:type="spellStart"/>
      <w:r w:rsidR="00DF1AF9" w:rsidRPr="0025550F">
        <w:rPr>
          <w:rFonts w:ascii="Courier New" w:hAnsi="Courier New" w:cs="Courier New"/>
        </w:rPr>
        <w:t>zkey</w:t>
      </w:r>
      <w:proofErr w:type="spellEnd"/>
      <w:r w:rsidR="00DF1AF9" w:rsidRPr="0025550F">
        <w:rPr>
          <w:rFonts w:ascii="Courier New" w:hAnsi="Courier New" w:cs="Courier New"/>
        </w:rPr>
        <w:t xml:space="preserve"> export </w:t>
      </w:r>
      <w:proofErr w:type="spellStart"/>
      <w:r w:rsidR="00DF1AF9" w:rsidRPr="0025550F">
        <w:rPr>
          <w:rFonts w:ascii="Courier New" w:hAnsi="Courier New" w:cs="Courier New"/>
        </w:rPr>
        <w:t>verificationkey</w:t>
      </w:r>
      <w:proofErr w:type="spellEnd"/>
      <w:r w:rsidR="00DF1AF9" w:rsidRPr="0025550F">
        <w:rPr>
          <w:rFonts w:ascii="Courier New" w:hAnsi="Courier New" w:cs="Courier New"/>
        </w:rPr>
        <w:t xml:space="preserve"> Multiplier3_final.zkey </w:t>
      </w:r>
      <w:proofErr w:type="spellStart"/>
      <w:r w:rsidR="00DF1AF9" w:rsidRPr="0025550F">
        <w:rPr>
          <w:rFonts w:ascii="Courier New" w:hAnsi="Courier New" w:cs="Courier New"/>
        </w:rPr>
        <w:t>verification_key.json</w:t>
      </w:r>
      <w:proofErr w:type="spellEnd"/>
    </w:p>
    <w:p w14:paraId="0DEA714B" w14:textId="77777777" w:rsidR="00DF1AF9" w:rsidRDefault="00DF1AF9" w:rsidP="00DF1AF9">
      <w:pPr>
        <w:jc w:val="both"/>
        <w:rPr>
          <w:b/>
          <w:bCs/>
        </w:rPr>
      </w:pPr>
    </w:p>
    <w:p w14:paraId="76090CDB" w14:textId="77777777" w:rsidR="00DF1AF9" w:rsidRDefault="00DF1AF9" w:rsidP="00DF1AF9">
      <w:pPr>
        <w:jc w:val="both"/>
      </w:pPr>
      <w:r>
        <w:t>Finally, create and validate the proof with the following commands:</w:t>
      </w:r>
    </w:p>
    <w:p w14:paraId="543F19C1" w14:textId="77777777" w:rsidR="00DF1AF9" w:rsidRDefault="00DF1AF9" w:rsidP="00DF1AF9">
      <w:pPr>
        <w:jc w:val="both"/>
      </w:pPr>
    </w:p>
    <w:p w14:paraId="13CBE60B" w14:textId="780F8A3B" w:rsidR="00DF1AF9" w:rsidRPr="001A02E0" w:rsidRDefault="00492B65" w:rsidP="00DF1AF9">
      <w:pPr>
        <w:jc w:val="both"/>
        <w:rPr>
          <w:rFonts w:ascii="Courier New" w:hAnsi="Courier New" w:cs="Courier New"/>
        </w:rPr>
      </w:pPr>
      <w:r w:rsidRPr="001A02E0">
        <w:rPr>
          <w:rFonts w:ascii="Courier New" w:hAnsi="Courier New" w:cs="Courier New"/>
        </w:rPr>
        <w:t xml:space="preserve">$ </w:t>
      </w:r>
      <w:proofErr w:type="spellStart"/>
      <w:r w:rsidR="00DF1AF9" w:rsidRPr="001A02E0">
        <w:rPr>
          <w:rFonts w:ascii="Courier New" w:hAnsi="Courier New" w:cs="Courier New"/>
        </w:rPr>
        <w:t>snarkjs</w:t>
      </w:r>
      <w:proofErr w:type="spellEnd"/>
      <w:r w:rsidR="00DF1AF9" w:rsidRPr="001A02E0">
        <w:rPr>
          <w:rFonts w:ascii="Courier New" w:hAnsi="Courier New" w:cs="Courier New"/>
        </w:rPr>
        <w:t xml:space="preserve"> </w:t>
      </w:r>
      <w:proofErr w:type="spellStart"/>
      <w:r w:rsidR="00DF1AF9" w:rsidRPr="001A02E0">
        <w:rPr>
          <w:rFonts w:ascii="Courier New" w:hAnsi="Courier New" w:cs="Courier New"/>
        </w:rPr>
        <w:t>fflonk</w:t>
      </w:r>
      <w:proofErr w:type="spellEnd"/>
      <w:r w:rsidR="00DF1AF9" w:rsidRPr="001A02E0">
        <w:rPr>
          <w:rFonts w:ascii="Courier New" w:hAnsi="Courier New" w:cs="Courier New"/>
        </w:rPr>
        <w:t xml:space="preserve"> prove Multiplier3_final.zkey </w:t>
      </w:r>
      <w:proofErr w:type="spellStart"/>
      <w:r w:rsidR="00DF1AF9" w:rsidRPr="001A02E0">
        <w:rPr>
          <w:rFonts w:ascii="Courier New" w:hAnsi="Courier New" w:cs="Courier New"/>
        </w:rPr>
        <w:t>witness.wtns</w:t>
      </w:r>
      <w:proofErr w:type="spellEnd"/>
      <w:r w:rsidR="00DF1AF9" w:rsidRPr="001A02E0">
        <w:rPr>
          <w:rFonts w:ascii="Courier New" w:hAnsi="Courier New" w:cs="Courier New"/>
        </w:rPr>
        <w:t xml:space="preserve"> </w:t>
      </w:r>
      <w:proofErr w:type="spellStart"/>
      <w:r w:rsidR="00DF1AF9" w:rsidRPr="001A02E0">
        <w:rPr>
          <w:rFonts w:ascii="Courier New" w:hAnsi="Courier New" w:cs="Courier New"/>
        </w:rPr>
        <w:t>proof.json</w:t>
      </w:r>
      <w:proofErr w:type="spellEnd"/>
      <w:r w:rsidR="00DF1AF9" w:rsidRPr="001A02E0">
        <w:rPr>
          <w:rFonts w:ascii="Courier New" w:hAnsi="Courier New" w:cs="Courier New"/>
        </w:rPr>
        <w:t xml:space="preserve"> </w:t>
      </w:r>
      <w:proofErr w:type="spellStart"/>
      <w:r w:rsidR="00DF1AF9" w:rsidRPr="001A02E0">
        <w:rPr>
          <w:rFonts w:ascii="Courier New" w:hAnsi="Courier New" w:cs="Courier New"/>
        </w:rPr>
        <w:t>public.json</w:t>
      </w:r>
      <w:proofErr w:type="spellEnd"/>
    </w:p>
    <w:p w14:paraId="1045012D" w14:textId="77777777" w:rsidR="00DF1AF9" w:rsidRDefault="00DF1AF9" w:rsidP="00DF1AF9">
      <w:pPr>
        <w:jc w:val="both"/>
      </w:pPr>
    </w:p>
    <w:p w14:paraId="424AD245" w14:textId="5F4AFF78" w:rsidR="00DF1AF9" w:rsidRPr="00492B65" w:rsidRDefault="00492B65" w:rsidP="00DF1AF9">
      <w:pPr>
        <w:jc w:val="both"/>
        <w:rPr>
          <w:rFonts w:ascii="Courier New" w:hAnsi="Courier New" w:cs="Courier New"/>
        </w:rPr>
      </w:pPr>
      <w:r w:rsidRPr="00492B65">
        <w:rPr>
          <w:rFonts w:ascii="Courier New" w:hAnsi="Courier New" w:cs="Courier New"/>
        </w:rPr>
        <w:t xml:space="preserve">$ </w:t>
      </w:r>
      <w:proofErr w:type="spellStart"/>
      <w:r w:rsidR="00DF1AF9" w:rsidRPr="00492B65">
        <w:rPr>
          <w:rFonts w:ascii="Courier New" w:hAnsi="Courier New" w:cs="Courier New"/>
        </w:rPr>
        <w:t>snarkjs</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fflonk</w:t>
      </w:r>
      <w:proofErr w:type="spellEnd"/>
      <w:r w:rsidR="00DF1AF9" w:rsidRPr="00492B65">
        <w:rPr>
          <w:rFonts w:ascii="Courier New" w:hAnsi="Courier New" w:cs="Courier New"/>
        </w:rPr>
        <w:t xml:space="preserve"> verify </w:t>
      </w:r>
      <w:proofErr w:type="spellStart"/>
      <w:r w:rsidR="00DF1AF9" w:rsidRPr="00492B65">
        <w:rPr>
          <w:rFonts w:ascii="Courier New" w:hAnsi="Courier New" w:cs="Courier New"/>
        </w:rPr>
        <w:t>verification_key.json</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public.json</w:t>
      </w:r>
      <w:proofErr w:type="spellEnd"/>
      <w:r w:rsidR="00DF1AF9" w:rsidRPr="00492B65">
        <w:rPr>
          <w:rFonts w:ascii="Courier New" w:hAnsi="Courier New" w:cs="Courier New"/>
        </w:rPr>
        <w:t xml:space="preserve"> </w:t>
      </w:r>
      <w:proofErr w:type="spellStart"/>
      <w:r w:rsidR="00DF1AF9" w:rsidRPr="00492B65">
        <w:rPr>
          <w:rFonts w:ascii="Courier New" w:hAnsi="Courier New" w:cs="Courier New"/>
        </w:rPr>
        <w:t>proof.json</w:t>
      </w:r>
      <w:proofErr w:type="spellEnd"/>
    </w:p>
    <w:p w14:paraId="75048659" w14:textId="77777777" w:rsidR="006A3E6F" w:rsidRDefault="006A3E6F" w:rsidP="00DF1AF9">
      <w:pPr>
        <w:jc w:val="both"/>
      </w:pPr>
    </w:p>
    <w:p w14:paraId="5C56BE83" w14:textId="77777777" w:rsidR="00DF1AF9" w:rsidRPr="00A57C34" w:rsidRDefault="00DF1AF9" w:rsidP="0012568F">
      <w:pPr>
        <w:pStyle w:val="Heading3"/>
        <w:numPr>
          <w:ilvl w:val="2"/>
          <w:numId w:val="6"/>
        </w:numPr>
        <w:rPr>
          <w:color w:val="000000" w:themeColor="text1"/>
        </w:rPr>
      </w:pPr>
      <w:bookmarkStart w:id="42" w:name="_Toc179037744"/>
      <w:bookmarkStart w:id="43" w:name="_Toc180011789"/>
      <w:r w:rsidRPr="00A57C34">
        <w:rPr>
          <w:color w:val="000000" w:themeColor="text1"/>
        </w:rPr>
        <w:t>Circuit definition</w:t>
      </w:r>
      <w:bookmarkEnd w:id="42"/>
      <w:bookmarkEnd w:id="43"/>
    </w:p>
    <w:p w14:paraId="06D7870D" w14:textId="28048B51" w:rsidR="00DF1AF9" w:rsidRDefault="00DF1AF9" w:rsidP="00DF1AF9">
      <w:pPr>
        <w:jc w:val="both"/>
      </w:pPr>
      <w:r>
        <w:t xml:space="preserve">This simple circuit is defined with </w:t>
      </w:r>
      <w:proofErr w:type="spellStart"/>
      <w:r w:rsidR="00FC5166">
        <w:t>C</w:t>
      </w:r>
      <w:r>
        <w:t>ircom</w:t>
      </w:r>
      <w:proofErr w:type="spellEnd"/>
      <w:r>
        <w:t xml:space="preserve"> </w:t>
      </w:r>
      <w:r w:rsidRPr="00FC5166">
        <w:rPr>
          <w:rFonts w:ascii="Courier New" w:hAnsi="Courier New" w:cs="Courier New"/>
        </w:rPr>
        <w:t>zksnark.js</w:t>
      </w:r>
      <w:r>
        <w:t xml:space="preserve"> library to prove that the prime numbers multiplication plus the </w:t>
      </w:r>
      <w:proofErr w:type="spellStart"/>
      <w:r>
        <w:t>the</w:t>
      </w:r>
      <w:proofErr w:type="spellEnd"/>
      <w:r>
        <w:t xml:space="preserve"> cube of the result is known without revealing the number. </w:t>
      </w:r>
    </w:p>
    <w:p w14:paraId="1564C0F0" w14:textId="77777777" w:rsidR="00DF1AF9" w:rsidRDefault="00DF1AF9" w:rsidP="00DF1AF9">
      <w:pPr>
        <w:jc w:val="both"/>
      </w:pPr>
    </w:p>
    <w:p w14:paraId="1137542E" w14:textId="30D3AC9E" w:rsidR="00DF1AF9" w:rsidRDefault="00DF1AF9" w:rsidP="00890045">
      <w:pPr>
        <w:jc w:val="both"/>
      </w:pPr>
      <w:r>
        <w:t>Firstly, input and output circuits were defined using two arbitrarily selected prime numbers (7,3), obtaining their product and the cube of that product (9261)</w:t>
      </w:r>
      <w:r w:rsidR="00890045">
        <w:t xml:space="preserve"> as shown</w:t>
      </w:r>
      <w:r w:rsidR="00C4584E">
        <w:t xml:space="preserve"> below</w:t>
      </w:r>
      <w:r w:rsidR="00890045">
        <w:t xml:space="preserve"> in </w:t>
      </w:r>
      <w:r w:rsidR="00CA73AC">
        <w:fldChar w:fldCharType="begin"/>
      </w:r>
      <w:r w:rsidR="00CA73AC">
        <w:instrText xml:space="preserve"> REF _Ref179129987 \h </w:instrText>
      </w:r>
      <w:r w:rsidR="00CA73AC">
        <w:fldChar w:fldCharType="separate"/>
      </w:r>
      <w:r w:rsidR="00CA73AC">
        <w:t xml:space="preserve">Figure </w:t>
      </w:r>
      <w:r w:rsidR="00CA73AC">
        <w:rPr>
          <w:noProof/>
        </w:rPr>
        <w:t>5</w:t>
      </w:r>
      <w:r w:rsidR="00CA73AC">
        <w:fldChar w:fldCharType="end"/>
      </w:r>
      <w:r w:rsidR="00CA73AC">
        <w:t>.</w:t>
      </w:r>
    </w:p>
    <w:p w14:paraId="10385840" w14:textId="77777777" w:rsidR="005A4AEA" w:rsidRDefault="005A4AEA" w:rsidP="00890045">
      <w:pPr>
        <w:jc w:val="both"/>
      </w:pPr>
    </w:p>
    <w:p w14:paraId="2F78FD03" w14:textId="4F8F3B40" w:rsidR="005A4AEA" w:rsidRDefault="005A4AEA" w:rsidP="00890045">
      <w:pPr>
        <w:jc w:val="both"/>
      </w:pPr>
      <w:r>
        <w:rPr>
          <w:noProof/>
        </w:rPr>
        <w:drawing>
          <wp:inline distT="0" distB="0" distL="0" distR="0" wp14:anchorId="44E0D3F3" wp14:editId="2DF17B4A">
            <wp:extent cx="3382267" cy="2844000"/>
            <wp:effectExtent l="0" t="0" r="0" b="1270"/>
            <wp:docPr id="880824295" name="Picture 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824295" name="Picture 2" descr="A screen shot of a computer pr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82267" cy="2844000"/>
                    </a:xfrm>
                    <a:prstGeom prst="rect">
                      <a:avLst/>
                    </a:prstGeom>
                  </pic:spPr>
                </pic:pic>
              </a:graphicData>
            </a:graphic>
          </wp:inline>
        </w:drawing>
      </w:r>
    </w:p>
    <w:p w14:paraId="12A529D4" w14:textId="3FF39BCA" w:rsidR="00DF1AF9" w:rsidRDefault="005A4AEA" w:rsidP="005A4AEA">
      <w:pPr>
        <w:pStyle w:val="Caption"/>
      </w:pPr>
      <w:bookmarkStart w:id="44" w:name="_Ref179129987"/>
      <w:bookmarkStart w:id="45" w:name="_Toc179535062"/>
      <w:bookmarkStart w:id="46" w:name="_Toc179998846"/>
      <w:bookmarkStart w:id="47" w:name="_Toc180009178"/>
      <w:bookmarkStart w:id="48" w:name="_Toc180009812"/>
      <w:bookmarkStart w:id="49" w:name="_Toc180011732"/>
      <w:r>
        <w:t xml:space="preserve">Figure </w:t>
      </w:r>
      <w:r w:rsidR="00000000">
        <w:fldChar w:fldCharType="begin"/>
      </w:r>
      <w:r w:rsidR="00000000">
        <w:instrText xml:space="preserve"> SEQ Figure \* ARABIC </w:instrText>
      </w:r>
      <w:r w:rsidR="00000000">
        <w:fldChar w:fldCharType="separate"/>
      </w:r>
      <w:r w:rsidR="00C36B6E">
        <w:rPr>
          <w:noProof/>
        </w:rPr>
        <w:t>5</w:t>
      </w:r>
      <w:r w:rsidR="00000000">
        <w:rPr>
          <w:noProof/>
        </w:rPr>
        <w:fldChar w:fldCharType="end"/>
      </w:r>
      <w:bookmarkEnd w:id="44"/>
      <w:r>
        <w:t xml:space="preserve">. </w:t>
      </w:r>
      <w:r w:rsidRPr="00597EC8">
        <w:t xml:space="preserve">Circuit definition using </w:t>
      </w:r>
      <w:proofErr w:type="spellStart"/>
      <w:r w:rsidR="00960AF7">
        <w:t>C</w:t>
      </w:r>
      <w:r w:rsidRPr="00597EC8">
        <w:t>ircom</w:t>
      </w:r>
      <w:proofErr w:type="spellEnd"/>
      <w:r w:rsidRPr="00597EC8">
        <w:t xml:space="preserve"> for the prototype.</w:t>
      </w:r>
      <w:bookmarkEnd w:id="45"/>
      <w:bookmarkEnd w:id="46"/>
      <w:bookmarkEnd w:id="47"/>
      <w:bookmarkEnd w:id="48"/>
      <w:bookmarkEnd w:id="49"/>
    </w:p>
    <w:p w14:paraId="323DDE6A" w14:textId="41AEFD01" w:rsidR="00DF1AF9" w:rsidRDefault="00DF1AF9" w:rsidP="00DF1AF9">
      <w:pPr>
        <w:jc w:val="both"/>
      </w:pPr>
      <w:r>
        <w:t>Additionally, the computational model for the proof of concept</w:t>
      </w:r>
      <w:r w:rsidR="00D03285">
        <w:t xml:space="preserve"> as shown in </w:t>
      </w:r>
      <w:r w:rsidR="00CA73AC">
        <w:fldChar w:fldCharType="begin"/>
      </w:r>
      <w:r w:rsidR="00CA73AC">
        <w:instrText xml:space="preserve"> REF _Ref179129987 \h </w:instrText>
      </w:r>
      <w:r w:rsidR="00CA73AC">
        <w:fldChar w:fldCharType="separate"/>
      </w:r>
      <w:r w:rsidR="00CA73AC">
        <w:t xml:space="preserve">Figure </w:t>
      </w:r>
      <w:r w:rsidR="00CA73AC">
        <w:rPr>
          <w:noProof/>
        </w:rPr>
        <w:t>5</w:t>
      </w:r>
      <w:r w:rsidR="00CA73AC">
        <w:fldChar w:fldCharType="end"/>
      </w:r>
      <w:r w:rsidR="00CA73AC">
        <w:t xml:space="preserve">. </w:t>
      </w:r>
      <w:r>
        <w:t>In this case, the verification consists of knowing the cube (9261) of the product without knowing the original factors (7,3).</w:t>
      </w:r>
      <w:r w:rsidR="00513187">
        <w:t xml:space="preserve"> </w:t>
      </w:r>
      <w:r>
        <w:t xml:space="preserve">Finally, the public input </w:t>
      </w:r>
      <w:proofErr w:type="spellStart"/>
      <w:r>
        <w:t>expectedCube</w:t>
      </w:r>
      <w:proofErr w:type="spellEnd"/>
      <w:r>
        <w:t xml:space="preserve"> is returned and published</w:t>
      </w:r>
      <w:r w:rsidR="00513187">
        <w:t xml:space="preserve"> as it is presented in </w:t>
      </w:r>
      <w:r w:rsidR="004D7690">
        <w:fldChar w:fldCharType="begin"/>
      </w:r>
      <w:r w:rsidR="004D7690">
        <w:instrText xml:space="preserve"> REF _Ref179130312 \h </w:instrText>
      </w:r>
      <w:r w:rsidR="004D7690">
        <w:fldChar w:fldCharType="separate"/>
      </w:r>
      <w:r w:rsidR="004D7690">
        <w:t>Figure</w:t>
      </w:r>
      <w:r w:rsidR="004D7690">
        <w:t xml:space="preserve"> </w:t>
      </w:r>
      <w:r w:rsidR="004D7690">
        <w:rPr>
          <w:noProof/>
        </w:rPr>
        <w:t>13</w:t>
      </w:r>
      <w:r w:rsidR="004D7690">
        <w:fldChar w:fldCharType="end"/>
      </w:r>
      <w:r w:rsidR="004D7690">
        <w:t>.</w:t>
      </w:r>
    </w:p>
    <w:p w14:paraId="0A8A650C" w14:textId="77777777" w:rsidR="00DF1AF9" w:rsidRDefault="00DF1AF9" w:rsidP="00DF1AF9">
      <w:pPr>
        <w:jc w:val="both"/>
      </w:pPr>
    </w:p>
    <w:p w14:paraId="59CCF6B6" w14:textId="122EE7F3" w:rsidR="00DF1AF9" w:rsidRDefault="00DF1AF9" w:rsidP="00DF1AF9">
      <w:pPr>
        <w:jc w:val="both"/>
      </w:pPr>
      <w:r>
        <w:lastRenderedPageBreak/>
        <w:t xml:space="preserve">Set up is made by the powers of the tau ceremony, assuring it is random. The randomness of powers of tau is defined as a key in the </w:t>
      </w:r>
      <w:proofErr w:type="spellStart"/>
      <w:r>
        <w:t>zk</w:t>
      </w:r>
      <w:proofErr w:type="spellEnd"/>
      <w:r>
        <w:t>-S</w:t>
      </w:r>
      <w:r w:rsidR="005357EE">
        <w:t>NARK</w:t>
      </w:r>
      <w:r>
        <w:t xml:space="preserve"> context</w:t>
      </w:r>
      <w:r w:rsidR="00381AE4">
        <w:t xml:space="preserve"> </w:t>
      </w:r>
      <w:r w:rsidR="00381AE4">
        <w:fldChar w:fldCharType="begin"/>
      </w:r>
      <w:r w:rsidR="00381AE4">
        <w:instrText xml:space="preserve"> ADDIN EN.CITE &lt;EndNote&gt;&lt;Cite&gt;&lt;Author&gt;Ethereum&lt;/Author&gt;&lt;Year&gt;2022&lt;/Year&gt;&lt;RecNum&gt;107&lt;/RecNum&gt;&lt;DisplayText&gt;(Ethereum, 2022)&lt;/DisplayText&gt;&lt;record&gt;&lt;rec-number&gt;107&lt;/rec-number&gt;&lt;foreign-keys&gt;&lt;key app="EN" db-id="refdsetfmxfv0xezzx0x00r2eas9wvvxsrxv" timestamp="1727241572"&gt;107&lt;/key&gt;&lt;/foreign-keys&gt;&lt;ref-type name="Web Page"&gt;12&lt;/ref-type&gt;&lt;contributors&gt;&lt;authors&gt;&lt;author&gt;Ethereum&lt;/author&gt;&lt;/authors&gt;&lt;/contributors&gt;&lt;titles&gt;&lt;title&gt;Powers of tau specification&lt;/title&gt;&lt;/titles&gt;&lt;dates&gt;&lt;year&gt;2022&lt;/year&gt;&lt;/dates&gt;&lt;urls&gt;&lt;related-urls&gt;&lt;url&gt;https://github.com/ethereum/kzg-ceremony-specs&lt;/url&gt;&lt;/related-urls&gt;&lt;/urls&gt;&lt;/record&gt;&lt;/Cite&gt;&lt;/EndNote&gt;</w:instrText>
      </w:r>
      <w:r w:rsidR="00381AE4">
        <w:fldChar w:fldCharType="separate"/>
      </w:r>
      <w:r w:rsidR="00381AE4">
        <w:t>(Ethereum, 2022)</w:t>
      </w:r>
      <w:r w:rsidR="00381AE4">
        <w:fldChar w:fldCharType="end"/>
      </w:r>
      <w:r>
        <w:t xml:space="preserve">. Its proposal complies with two requirements: first, creating a public parameter set to be used at the verification, also called secret randomness. Second, involving several rounds of contributions, where each round adds randomness to the parameter. This way, there is no single contributor controlling the outcome. The verification key, public signals and the proof will be used for verification. </w:t>
      </w:r>
    </w:p>
    <w:p w14:paraId="27219184" w14:textId="77777777" w:rsidR="00DF1AF9" w:rsidRDefault="00DF1AF9" w:rsidP="00DF1AF9"/>
    <w:p w14:paraId="4DD82FEC" w14:textId="360BFCC7" w:rsidR="00DF1AF9" w:rsidRDefault="00DF1AF9" w:rsidP="00DF1AF9">
      <w:pPr>
        <w:jc w:val="both"/>
      </w:pPr>
      <w:r>
        <w:t xml:space="preserve">To verify the proof, three files are passed as parameters: </w:t>
      </w:r>
      <w:proofErr w:type="spellStart"/>
      <w:r w:rsidRPr="00FC7B95">
        <w:rPr>
          <w:rFonts w:ascii="Courier New" w:hAnsi="Courier New" w:cs="Courier New"/>
        </w:rPr>
        <w:t>verification_key.json</w:t>
      </w:r>
      <w:proofErr w:type="spellEnd"/>
      <w:r>
        <w:t xml:space="preserve">, </w:t>
      </w:r>
      <w:proofErr w:type="spellStart"/>
      <w:r w:rsidRPr="00FC7B95">
        <w:rPr>
          <w:rFonts w:ascii="Courier New" w:hAnsi="Courier New" w:cs="Courier New"/>
        </w:rPr>
        <w:t>publicSignals.json</w:t>
      </w:r>
      <w:proofErr w:type="spellEnd"/>
      <w:r>
        <w:t xml:space="preserve"> and </w:t>
      </w:r>
      <w:proofErr w:type="spellStart"/>
      <w:r w:rsidRPr="00FC7B95">
        <w:rPr>
          <w:rFonts w:ascii="Courier New" w:hAnsi="Courier New" w:cs="Courier New"/>
        </w:rPr>
        <w:t>proof.json</w:t>
      </w:r>
      <w:proofErr w:type="spellEnd"/>
      <w:r w:rsidR="00FC7B95">
        <w:rPr>
          <w:rFonts w:ascii="Courier New" w:hAnsi="Courier New" w:cs="Courier New"/>
        </w:rPr>
        <w:t xml:space="preserve">. </w:t>
      </w:r>
    </w:p>
    <w:p w14:paraId="79B348B2" w14:textId="77777777" w:rsidR="00DF1AF9" w:rsidRDefault="00DF1AF9" w:rsidP="00DF1AF9">
      <w:pPr>
        <w:jc w:val="both"/>
      </w:pPr>
    </w:p>
    <w:p w14:paraId="6DF8DE4E" w14:textId="76A61960" w:rsidR="00DF1AF9" w:rsidRDefault="00DF1AF9" w:rsidP="00DF1AF9">
      <w:pPr>
        <w:jc w:val="both"/>
      </w:pPr>
      <w:r>
        <w:t>Using ZKP</w:t>
      </w:r>
      <w:r w:rsidR="00DC11C1">
        <w:t>s</w:t>
      </w:r>
      <w:r>
        <w:t xml:space="preserve"> to test that the secret is known, the proof and the verification keys created off-chain were manually added to the smart contract. This is not a normal process. However, it was done to simplify the validation process. This proof should have been sent from the back end in a </w:t>
      </w:r>
      <w:r w:rsidR="00FC7B95">
        <w:t>production</w:t>
      </w:r>
      <w:r>
        <w:t xml:space="preserve"> application. </w:t>
      </w:r>
    </w:p>
    <w:p w14:paraId="7F754A19" w14:textId="77777777" w:rsidR="00DF1AF9" w:rsidRDefault="00DF1AF9" w:rsidP="00DF1AF9">
      <w:pPr>
        <w:jc w:val="both"/>
      </w:pPr>
    </w:p>
    <w:p w14:paraId="7BF42FDD" w14:textId="200F2F32" w:rsidR="00DF1AF9" w:rsidRDefault="00DF1AF9" w:rsidP="00DF1AF9">
      <w:pPr>
        <w:jc w:val="both"/>
      </w:pPr>
      <w:r>
        <w:t xml:space="preserve">As part of the same process, verification keys were added to energy and apartment smart contracts </w:t>
      </w:r>
      <w:r w:rsidR="00022F16">
        <w:t>and</w:t>
      </w:r>
      <w:r w:rsidR="00513187">
        <w:t xml:space="preserve"> appeared in</w:t>
      </w:r>
      <w:r w:rsidR="00895BD9">
        <w:t xml:space="preserve"> </w:t>
      </w:r>
      <w:r w:rsidR="004D7690">
        <w:fldChar w:fldCharType="begin"/>
      </w:r>
      <w:r w:rsidR="004D7690">
        <w:instrText xml:space="preserve"> REF _Ref179130546 \h </w:instrText>
      </w:r>
      <w:r w:rsidR="004D7690">
        <w:fldChar w:fldCharType="separate"/>
      </w:r>
      <w:r w:rsidR="004D7690">
        <w:t xml:space="preserve">Figure </w:t>
      </w:r>
      <w:r w:rsidR="004D7690">
        <w:rPr>
          <w:noProof/>
        </w:rPr>
        <w:t>14</w:t>
      </w:r>
      <w:r w:rsidR="004D7690">
        <w:fldChar w:fldCharType="end"/>
      </w:r>
      <w:r w:rsidR="004D7690">
        <w:t xml:space="preserve">. </w:t>
      </w:r>
      <w:r w:rsidR="00513187">
        <w:t>Additionally, t</w:t>
      </w:r>
      <w:r>
        <w:t xml:space="preserve">he file </w:t>
      </w:r>
      <w:proofErr w:type="spellStart"/>
      <w:r w:rsidRPr="00022F16">
        <w:rPr>
          <w:rFonts w:ascii="Courier New" w:hAnsi="Courier New" w:cs="Courier New"/>
        </w:rPr>
        <w:t>public.json</w:t>
      </w:r>
      <w:proofErr w:type="spellEnd"/>
      <w:r>
        <w:t>, as its name suggests, contains the public input values for the circuit</w:t>
      </w:r>
      <w:r w:rsidR="00513187">
        <w:t>, called signals</w:t>
      </w:r>
      <w:r w:rsidR="00022F16">
        <w:t>,</w:t>
      </w:r>
      <w:r w:rsidR="00D14BF1">
        <w:t xml:space="preserve"> as illustrated in</w:t>
      </w:r>
      <w:r w:rsidR="004D7690">
        <w:t xml:space="preserve"> </w:t>
      </w:r>
      <w:r w:rsidR="004D7690">
        <w:fldChar w:fldCharType="begin"/>
      </w:r>
      <w:r w:rsidR="004D7690">
        <w:instrText xml:space="preserve"> REF _Ref179130873 \h </w:instrText>
      </w:r>
      <w:r w:rsidR="004D7690">
        <w:fldChar w:fldCharType="separate"/>
      </w:r>
      <w:r w:rsidR="004D7690">
        <w:t xml:space="preserve">Figure </w:t>
      </w:r>
      <w:r w:rsidR="004D7690">
        <w:rPr>
          <w:noProof/>
        </w:rPr>
        <w:t>15</w:t>
      </w:r>
      <w:r w:rsidR="004D7690">
        <w:fldChar w:fldCharType="end"/>
      </w:r>
      <w:r w:rsidR="00895BD9">
        <w:t>.</w:t>
      </w:r>
    </w:p>
    <w:p w14:paraId="5DBEEBB8" w14:textId="77777777" w:rsidR="00DF1AF9" w:rsidRDefault="00DF1AF9" w:rsidP="00DF1AF9"/>
    <w:p w14:paraId="0065EBC2" w14:textId="2135574A" w:rsidR="00DF1AF9" w:rsidRDefault="00DF1AF9" w:rsidP="00DF1AF9">
      <w:pPr>
        <w:jc w:val="both"/>
      </w:pPr>
      <w:r>
        <w:t xml:space="preserve">The file </w:t>
      </w:r>
      <w:proofErr w:type="spellStart"/>
      <w:r w:rsidRPr="000E0DAF">
        <w:rPr>
          <w:rFonts w:ascii="Courier New" w:hAnsi="Courier New" w:cs="Courier New"/>
        </w:rPr>
        <w:t>proof.json</w:t>
      </w:r>
      <w:proofErr w:type="spellEnd"/>
      <w:r>
        <w:t xml:space="preserve"> </w:t>
      </w:r>
      <w:r w:rsidR="00043EBF">
        <w:t xml:space="preserve">in </w:t>
      </w:r>
      <w:r w:rsidR="004D7690">
        <w:fldChar w:fldCharType="begin"/>
      </w:r>
      <w:r w:rsidR="004D7690">
        <w:instrText xml:space="preserve"> REF _Ref179131017 \h </w:instrText>
      </w:r>
      <w:r w:rsidR="004D7690">
        <w:fldChar w:fldCharType="separate"/>
      </w:r>
      <w:r w:rsidR="004D7690">
        <w:t xml:space="preserve">Figure </w:t>
      </w:r>
      <w:r w:rsidR="004D7690">
        <w:rPr>
          <w:noProof/>
        </w:rPr>
        <w:t>16</w:t>
      </w:r>
      <w:r w:rsidR="004D7690">
        <w:fldChar w:fldCharType="end"/>
      </w:r>
      <w:r w:rsidR="004D7690">
        <w:t xml:space="preserve"> </w:t>
      </w:r>
      <w:r>
        <w:t xml:space="preserve">contains the proof itself generated by </w:t>
      </w:r>
      <w:proofErr w:type="spellStart"/>
      <w:r>
        <w:t>snarkjs</w:t>
      </w:r>
      <w:proofErr w:type="spellEnd"/>
      <w:r>
        <w:t xml:space="preserve">. These numbers, the cube of the result of the product of 7 </w:t>
      </w:r>
      <w:r w:rsidR="00CD2BF2">
        <w:t>and</w:t>
      </w:r>
      <w:r>
        <w:t xml:space="preserve"> 3, are the signal that will be passed as</w:t>
      </w:r>
      <w:r w:rsidR="000E0DAF">
        <w:t xml:space="preserve"> a</w:t>
      </w:r>
      <w:r>
        <w:t xml:space="preserve"> parameter. </w:t>
      </w:r>
    </w:p>
    <w:p w14:paraId="611212E5" w14:textId="77777777" w:rsidR="00DF1AF9" w:rsidRDefault="00DF1AF9" w:rsidP="00DF1AF9">
      <w:pPr>
        <w:jc w:val="both"/>
      </w:pPr>
    </w:p>
    <w:p w14:paraId="34D2FAAB" w14:textId="6D2002AB" w:rsidR="00DF1AF9" w:rsidRDefault="00DF1AF9" w:rsidP="00DF1AF9">
      <w:pPr>
        <w:jc w:val="both"/>
      </w:pPr>
      <w:r>
        <w:t xml:space="preserve">To make the proof of concept easy to use, </w:t>
      </w:r>
      <w:proofErr w:type="spellStart"/>
      <w:r w:rsidRPr="00C1687D">
        <w:rPr>
          <w:rFonts w:ascii="Courier New" w:hAnsi="Courier New" w:cs="Courier New"/>
        </w:rPr>
        <w:t>verification_key</w:t>
      </w:r>
      <w:proofErr w:type="spellEnd"/>
      <w:r>
        <w:t xml:space="preserve"> and proof were copied into </w:t>
      </w:r>
      <w:r w:rsidR="00C1687D">
        <w:t xml:space="preserve">the </w:t>
      </w:r>
      <w:r>
        <w:t>Fabric inside</w:t>
      </w:r>
      <w:r w:rsidR="00907172">
        <w:t xml:space="preserve"> the file</w:t>
      </w:r>
      <w:r>
        <w:t xml:space="preserve"> </w:t>
      </w:r>
      <w:r w:rsidRPr="00C1687D">
        <w:rPr>
          <w:rFonts w:ascii="Courier New" w:hAnsi="Courier New" w:cs="Courier New"/>
        </w:rPr>
        <w:t>assetTransfer.js</w:t>
      </w:r>
      <w:r>
        <w:t xml:space="preserve"> and stored as variables. </w:t>
      </w:r>
    </w:p>
    <w:p w14:paraId="1CE7510F" w14:textId="77777777" w:rsidR="00DF1AF9" w:rsidRDefault="00DF1AF9" w:rsidP="00DF1AF9">
      <w:pPr>
        <w:jc w:val="both"/>
      </w:pPr>
    </w:p>
    <w:p w14:paraId="711D653E" w14:textId="6AB3015C" w:rsidR="00DF1AF9" w:rsidRDefault="00DF1AF9" w:rsidP="00DF1AF9">
      <w:pPr>
        <w:jc w:val="both"/>
      </w:pPr>
      <w:r>
        <w:t xml:space="preserve">Finally, the verifier method, which needed to verify the sender, was extended with the new function </w:t>
      </w:r>
      <w:r w:rsidRPr="00DC2477">
        <w:rPr>
          <w:rFonts w:ascii="Courier New" w:hAnsi="Courier New" w:cs="Courier New"/>
        </w:rPr>
        <w:t>verify</w:t>
      </w:r>
      <w:r>
        <w:t xml:space="preserve">. The verification process uses three different functions depending on the protocol needed: </w:t>
      </w:r>
      <w:r w:rsidRPr="00DC2477">
        <w:rPr>
          <w:rFonts w:ascii="Courier New" w:hAnsi="Courier New" w:cs="Courier New"/>
        </w:rPr>
        <w:t>plonk</w:t>
      </w:r>
      <w:r>
        <w:t xml:space="preserve">, </w:t>
      </w:r>
      <w:r w:rsidRPr="00DC2477">
        <w:rPr>
          <w:rFonts w:ascii="Courier New" w:hAnsi="Courier New" w:cs="Courier New"/>
        </w:rPr>
        <w:t>groth16</w:t>
      </w:r>
      <w:r>
        <w:t xml:space="preserve"> or </w:t>
      </w:r>
      <w:proofErr w:type="spellStart"/>
      <w:r w:rsidRPr="00DC2477">
        <w:rPr>
          <w:rFonts w:ascii="Courier New" w:hAnsi="Courier New" w:cs="Courier New"/>
        </w:rPr>
        <w:t>fflonk</w:t>
      </w:r>
      <w:proofErr w:type="spellEnd"/>
      <w:r>
        <w:t>, the three of them being ZKP</w:t>
      </w:r>
      <w:r w:rsidR="00DC11C1">
        <w:t>s</w:t>
      </w:r>
      <w:r>
        <w:t xml:space="preserve"> system verification functionality from </w:t>
      </w:r>
      <w:proofErr w:type="spellStart"/>
      <w:r>
        <w:t>snarkjs</w:t>
      </w:r>
      <w:proofErr w:type="spellEnd"/>
      <w:r>
        <w:t>, which receives the verification keys,</w:t>
      </w:r>
      <w:r w:rsidR="00DC2477">
        <w:t xml:space="preserve"> the</w:t>
      </w:r>
      <w:r>
        <w:t xml:space="preserve"> input and the proof as parameters. </w:t>
      </w:r>
    </w:p>
    <w:p w14:paraId="0FC1EF97" w14:textId="77777777" w:rsidR="00DF1AF9" w:rsidRDefault="00DF1AF9" w:rsidP="00DF1AF9"/>
    <w:p w14:paraId="3BEA1F47" w14:textId="394A07F3" w:rsidR="00DF1AF9" w:rsidRDefault="00DF1AF9" w:rsidP="006475CD">
      <w:pPr>
        <w:jc w:val="both"/>
      </w:pPr>
      <w:r>
        <w:t xml:space="preserve">In the three cases, as the generated keys were small, the off-chain process of generating them finished in less than a minute. As said above, this process uses the powers of the tau ceremony, a component that creates the public argument to be used in the cryptographic proof. </w:t>
      </w:r>
    </w:p>
    <w:p w14:paraId="1FBEADFA" w14:textId="77777777" w:rsidR="00DF1AF9" w:rsidRDefault="00DF1AF9" w:rsidP="00DF1AF9"/>
    <w:p w14:paraId="712518B9" w14:textId="69C16D59" w:rsidR="00DF1AF9" w:rsidRDefault="00DF1AF9" w:rsidP="00DF1AF9">
      <w:pPr>
        <w:jc w:val="both"/>
      </w:pPr>
      <w:r>
        <w:t>The</w:t>
      </w:r>
      <w:r w:rsidR="006475CD">
        <w:t xml:space="preserve"> file</w:t>
      </w:r>
      <w:r>
        <w:t xml:space="preserve"> </w:t>
      </w:r>
      <w:proofErr w:type="spellStart"/>
      <w:r w:rsidRPr="00C674F1">
        <w:rPr>
          <w:rFonts w:ascii="Courier New" w:hAnsi="Courier New" w:cs="Courier New"/>
        </w:rPr>
        <w:t>input.json</w:t>
      </w:r>
      <w:proofErr w:type="spellEnd"/>
      <w:r w:rsidR="006475CD">
        <w:t xml:space="preserve"> displayed in </w:t>
      </w:r>
      <w:r w:rsidR="004D7690">
        <w:fldChar w:fldCharType="begin"/>
      </w:r>
      <w:r w:rsidR="004D7690">
        <w:instrText xml:space="preserve"> REF _Ref179131478 \h </w:instrText>
      </w:r>
      <w:r w:rsidR="004D7690">
        <w:fldChar w:fldCharType="separate"/>
      </w:r>
      <w:r w:rsidR="004D7690">
        <w:t xml:space="preserve">Figure </w:t>
      </w:r>
      <w:r w:rsidR="004D7690">
        <w:rPr>
          <w:noProof/>
        </w:rPr>
        <w:t>17</w:t>
      </w:r>
      <w:r w:rsidR="004D7690">
        <w:fldChar w:fldCharType="end"/>
      </w:r>
      <w:r w:rsidR="004D7690">
        <w:t xml:space="preserve"> </w:t>
      </w:r>
      <w:r>
        <w:t>contains the input values and the public signal’s value, whether public or private. In this case, 7 and 3 are private inputs, and 9261 is a public input, the signal to be sent for verification.</w:t>
      </w:r>
    </w:p>
    <w:p w14:paraId="6D5F4613" w14:textId="647FAF37" w:rsidR="00DF1AF9" w:rsidRDefault="00DF1AF9" w:rsidP="006475CD"/>
    <w:p w14:paraId="7B102F46" w14:textId="534DEDF5" w:rsidR="00DF1AF9" w:rsidRDefault="00DF1AF9" w:rsidP="00DF1AF9">
      <w:pPr>
        <w:jc w:val="both"/>
      </w:pPr>
      <w:r>
        <w:t xml:space="preserve">In both energy and apartment smart contracts, the Verify function was implemented for each protocol, Plonk, Groth16 and </w:t>
      </w:r>
      <w:proofErr w:type="spellStart"/>
      <w:r>
        <w:t>Fflonk</w:t>
      </w:r>
      <w:proofErr w:type="spellEnd"/>
      <w:r>
        <w:t xml:space="preserve">. In this function, inputs are received as a parameter to validate that the secret is known and, most importantly, that the function </w:t>
      </w:r>
      <w:proofErr w:type="spellStart"/>
      <w:r w:rsidRPr="00C674F1">
        <w:rPr>
          <w:rFonts w:ascii="Courier New" w:hAnsi="Courier New" w:cs="Courier New"/>
        </w:rPr>
        <w:t>snarkjs.plonk.verify</w:t>
      </w:r>
      <w:proofErr w:type="spellEnd"/>
      <w:r>
        <w:t xml:space="preserve"> can prove it. For example, if the secret is validated, the function running on the energy smart contract can read the power meter energy usage from the apartment smart contract, fetch that data and update its asset by recording the energy usage at the energy smart contract. </w:t>
      </w:r>
    </w:p>
    <w:p w14:paraId="41C6316E" w14:textId="77777777" w:rsidR="00DF1AF9" w:rsidRPr="00DF1AF9" w:rsidRDefault="00DF1AF9" w:rsidP="00DF1AF9"/>
    <w:p w14:paraId="6B7F4ACD" w14:textId="77777777" w:rsidR="000961A0" w:rsidRDefault="000961A0" w:rsidP="0012568F">
      <w:pPr>
        <w:pStyle w:val="Heading2"/>
        <w:numPr>
          <w:ilvl w:val="1"/>
          <w:numId w:val="6"/>
        </w:numPr>
        <w:rPr>
          <w:color w:val="000000" w:themeColor="text1"/>
        </w:rPr>
      </w:pPr>
      <w:bookmarkStart w:id="50" w:name="_Toc180011790"/>
      <w:proofErr w:type="spellStart"/>
      <w:r>
        <w:rPr>
          <w:color w:val="000000" w:themeColor="text1"/>
        </w:rPr>
        <w:t>SnarkJS</w:t>
      </w:r>
      <w:proofErr w:type="spellEnd"/>
      <w:r>
        <w:rPr>
          <w:color w:val="000000" w:themeColor="text1"/>
        </w:rPr>
        <w:t xml:space="preserve"> i</w:t>
      </w:r>
      <w:r w:rsidRPr="00F91FD6">
        <w:rPr>
          <w:color w:val="000000" w:themeColor="text1"/>
        </w:rPr>
        <w:t xml:space="preserve">nstallation </w:t>
      </w:r>
      <w:r>
        <w:rPr>
          <w:color w:val="000000" w:themeColor="text1"/>
        </w:rPr>
        <w:t>set-up p</w:t>
      </w:r>
      <w:r w:rsidRPr="00F91FD6">
        <w:rPr>
          <w:color w:val="000000" w:themeColor="text1"/>
        </w:rPr>
        <w:t>rocess</w:t>
      </w:r>
      <w:bookmarkEnd w:id="50"/>
    </w:p>
    <w:p w14:paraId="0D6596A2" w14:textId="19D052F9" w:rsidR="000961A0" w:rsidRDefault="000961A0" w:rsidP="000961A0">
      <w:pPr>
        <w:jc w:val="both"/>
      </w:pPr>
      <w:r>
        <w:t>This research use</w:t>
      </w:r>
      <w:r w:rsidR="00C674F1">
        <w:t>s</w:t>
      </w:r>
      <w:r>
        <w:t xml:space="preserve"> </w:t>
      </w:r>
      <w:proofErr w:type="spellStart"/>
      <w:r>
        <w:t>zk</w:t>
      </w:r>
      <w:proofErr w:type="spellEnd"/>
      <w:r>
        <w:t>-</w:t>
      </w:r>
      <w:r w:rsidR="005357EE">
        <w:t>SNARK</w:t>
      </w:r>
      <w:r>
        <w:t xml:space="preserve"> for the validation, proofing, and key generation processes to validate the two different smart contracts. As Hyperledger Fabric doesn’t support this protocol by default, the JavaScript library </w:t>
      </w:r>
      <w:proofErr w:type="spellStart"/>
      <w:r>
        <w:t>SnarkJS</w:t>
      </w:r>
      <w:proofErr w:type="spellEnd"/>
      <w:r>
        <w:t xml:space="preserve"> was added to the blockchain </w:t>
      </w:r>
      <w:r>
        <w:fldChar w:fldCharType="begin"/>
      </w:r>
      <w:r>
        <w:instrText xml:space="preserve"> ADDIN EN.CITE &lt;EndNote&gt;&lt;Cite&gt;&lt;Author&gt;Szego&lt;/Author&gt;&lt;Year&gt;2024&lt;/Year&gt;&lt;RecNum&gt;114&lt;/RecNum&gt;&lt;DisplayText&gt;(Szego, 2024)&lt;/DisplayText&gt;&lt;record&gt;&lt;rec-number&gt;114&lt;/rec-number&gt;&lt;foreign-keys&gt;&lt;key app="EN" db-id="refdsetfmxfv0xezzx0x00r2eas9wvvxsrxv" timestamp="1728000973"&gt;114&lt;/key&gt;&lt;/foreign-keys&gt;&lt;ref-type name="Web Page"&gt;12&lt;/ref-type&gt;&lt;contributors&gt;&lt;authors&gt;&lt;author&gt;Daniel Szego&lt;/author&gt;&lt;/authors&gt;&lt;/contributors&gt;&lt;titles&gt;&lt;title&gt;Zero Knowledge Proof Workshop&lt;/title&gt;&lt;/titles&gt;&lt;dates&gt;&lt;year&gt;2024&lt;/year&gt;&lt;/dates&gt;&lt;urls&gt;&lt;related-urls&gt;&lt;url&gt;https://github.com/Daniel-Szego/Zeroknowledgeworkshop&lt;/url&gt;&lt;/related-urls&gt;&lt;/urls&gt;&lt;/record&gt;&lt;/Cite&gt;&lt;/EndNote&gt;</w:instrText>
      </w:r>
      <w:r>
        <w:fldChar w:fldCharType="separate"/>
      </w:r>
      <w:r>
        <w:rPr>
          <w:noProof/>
        </w:rPr>
        <w:t>(Szego, 2024)</w:t>
      </w:r>
      <w:r>
        <w:fldChar w:fldCharType="end"/>
      </w:r>
      <w:r>
        <w:t xml:space="preserve">. </w:t>
      </w:r>
    </w:p>
    <w:p w14:paraId="0D507795" w14:textId="4EB92929" w:rsidR="000961A0" w:rsidRDefault="000961A0" w:rsidP="000961A0">
      <w:pPr>
        <w:jc w:val="both"/>
      </w:pPr>
      <w:r>
        <w:lastRenderedPageBreak/>
        <w:t xml:space="preserve">The process of installing the library started with the command </w:t>
      </w:r>
      <w:proofErr w:type="spellStart"/>
      <w:r w:rsidRPr="00FF5D4C">
        <w:rPr>
          <w:rFonts w:ascii="Courier New" w:hAnsi="Courier New" w:cs="Courier New"/>
        </w:rPr>
        <w:t>npm</w:t>
      </w:r>
      <w:proofErr w:type="spellEnd"/>
      <w:r w:rsidRPr="00FF5D4C">
        <w:rPr>
          <w:rFonts w:ascii="Courier New" w:hAnsi="Courier New" w:cs="Courier New"/>
        </w:rPr>
        <w:t xml:space="preserve"> install </w:t>
      </w:r>
      <w:proofErr w:type="spellStart"/>
      <w:r w:rsidRPr="00FF5D4C">
        <w:rPr>
          <w:rFonts w:ascii="Courier New" w:hAnsi="Courier New" w:cs="Courier New"/>
        </w:rPr>
        <w:t>snarkjs@latest</w:t>
      </w:r>
      <w:proofErr w:type="spellEnd"/>
      <w:r>
        <w:t xml:space="preserve">. Second, by using the language functionality </w:t>
      </w:r>
      <w:r w:rsidRPr="00FF5D4C">
        <w:rPr>
          <w:rFonts w:ascii="Courier New" w:hAnsi="Courier New" w:cs="Courier New"/>
        </w:rPr>
        <w:t>require</w:t>
      </w:r>
      <w:r>
        <w:t xml:space="preserve"> to add modules, as shown in</w:t>
      </w:r>
      <w:r w:rsidR="004D7690">
        <w:t xml:space="preserve"> </w:t>
      </w:r>
      <w:r w:rsidR="004D7690">
        <w:fldChar w:fldCharType="begin"/>
      </w:r>
      <w:r w:rsidR="004D7690">
        <w:instrText xml:space="preserve"> REF _Ref179132123 \h </w:instrText>
      </w:r>
      <w:r w:rsidR="004D7690">
        <w:fldChar w:fldCharType="separate"/>
      </w:r>
      <w:r w:rsidR="004D7690">
        <w:t xml:space="preserve">Figure </w:t>
      </w:r>
      <w:r w:rsidR="004D7690">
        <w:rPr>
          <w:noProof/>
        </w:rPr>
        <w:t>18</w:t>
      </w:r>
      <w:r w:rsidR="004D7690">
        <w:fldChar w:fldCharType="end"/>
      </w:r>
      <w:r w:rsidR="00895BD9">
        <w:t xml:space="preserve">, </w:t>
      </w:r>
      <w:r>
        <w:t xml:space="preserve">the </w:t>
      </w:r>
      <w:proofErr w:type="spellStart"/>
      <w:r>
        <w:t>SnarkJS</w:t>
      </w:r>
      <w:proofErr w:type="spellEnd"/>
      <w:r>
        <w:t xml:space="preserve"> library was added to the Hyperledger Fabric smart contracts, energy and apartment, to use the protocols, </w:t>
      </w:r>
      <w:r w:rsidR="00FF5D4C">
        <w:t>P</w:t>
      </w:r>
      <w:r>
        <w:t xml:space="preserve">lonk, </w:t>
      </w:r>
      <w:r w:rsidR="00FF5D4C">
        <w:t>G</w:t>
      </w:r>
      <w:r>
        <w:t xml:space="preserve">roth16 and </w:t>
      </w:r>
      <w:proofErr w:type="spellStart"/>
      <w:r w:rsidR="00FF5D4C">
        <w:t>F</w:t>
      </w:r>
      <w:r>
        <w:t>flonk</w:t>
      </w:r>
      <w:proofErr w:type="spellEnd"/>
      <w:r>
        <w:t>, all features provided by the library to verify the input data complies with the defined circuit.</w:t>
      </w:r>
    </w:p>
    <w:p w14:paraId="6308417B" w14:textId="77777777" w:rsidR="000961A0" w:rsidRDefault="000961A0" w:rsidP="000961A0">
      <w:pPr>
        <w:jc w:val="both"/>
      </w:pPr>
    </w:p>
    <w:p w14:paraId="4EC4E7EB" w14:textId="5371C2DC" w:rsidR="000961A0" w:rsidRDefault="004D7690" w:rsidP="000961A0">
      <w:pPr>
        <w:jc w:val="both"/>
      </w:pPr>
      <w:r>
        <w:fldChar w:fldCharType="begin"/>
      </w:r>
      <w:r>
        <w:instrText xml:space="preserve"> REF _Ref179132311 \h </w:instrText>
      </w:r>
      <w:r>
        <w:fldChar w:fldCharType="separate"/>
      </w:r>
      <w:r>
        <w:t xml:space="preserve">Figure </w:t>
      </w:r>
      <w:r>
        <w:rPr>
          <w:noProof/>
        </w:rPr>
        <w:t>19</w:t>
      </w:r>
      <w:r>
        <w:fldChar w:fldCharType="end"/>
      </w:r>
      <w:r>
        <w:t xml:space="preserve"> </w:t>
      </w:r>
      <w:r w:rsidR="00AD1286">
        <w:t>reveals</w:t>
      </w:r>
      <w:r w:rsidR="000961A0">
        <w:t xml:space="preserve"> that the </w:t>
      </w:r>
      <w:proofErr w:type="spellStart"/>
      <w:r w:rsidR="000961A0">
        <w:t>SnarkJS</w:t>
      </w:r>
      <w:proofErr w:type="spellEnd"/>
      <w:r w:rsidR="000961A0">
        <w:t xml:space="preserve"> library was correctly added to the Fabric environment as a dependency,  hence allowing the verification proof in the energy and apartment smart</w:t>
      </w:r>
      <w:r w:rsidR="0037428D">
        <w:t xml:space="preserve"> </w:t>
      </w:r>
      <w:r w:rsidR="000961A0">
        <w:t xml:space="preserve">contracts. The smart-contracts configuration file </w:t>
      </w:r>
      <w:proofErr w:type="spellStart"/>
      <w:r w:rsidR="000961A0" w:rsidRPr="00635166">
        <w:rPr>
          <w:rFonts w:ascii="Courier New" w:hAnsi="Courier New" w:cs="Courier New"/>
        </w:rPr>
        <w:t>package.json</w:t>
      </w:r>
      <w:proofErr w:type="spellEnd"/>
      <w:r w:rsidR="000961A0">
        <w:t xml:space="preserve"> is shown </w:t>
      </w:r>
      <w:r w:rsidR="009536F4">
        <w:t>on</w:t>
      </w:r>
      <w:r w:rsidR="000961A0">
        <w:t xml:space="preserve"> the above</w:t>
      </w:r>
      <w:r w:rsidR="0037428D">
        <w:t xml:space="preserve"> library</w:t>
      </w:r>
      <w:r w:rsidR="000961A0">
        <w:t xml:space="preserve"> as a dependency.</w:t>
      </w:r>
    </w:p>
    <w:p w14:paraId="78DAAA5A" w14:textId="77777777" w:rsidR="00D03285" w:rsidRPr="00D03285" w:rsidRDefault="00D03285" w:rsidP="00D03285"/>
    <w:p w14:paraId="07343A04" w14:textId="510E1750" w:rsidR="009307EE" w:rsidRDefault="009307EE" w:rsidP="0012568F">
      <w:pPr>
        <w:pStyle w:val="Heading2"/>
        <w:numPr>
          <w:ilvl w:val="1"/>
          <w:numId w:val="6"/>
        </w:numPr>
        <w:rPr>
          <w:color w:val="000000" w:themeColor="text1"/>
        </w:rPr>
      </w:pPr>
      <w:bookmarkStart w:id="51" w:name="_Toc180011791"/>
      <w:r w:rsidRPr="009307EE">
        <w:rPr>
          <w:color w:val="000000" w:themeColor="text1"/>
        </w:rPr>
        <w:t>Smart-contract Application</w:t>
      </w:r>
      <w:bookmarkEnd w:id="51"/>
    </w:p>
    <w:p w14:paraId="02EFDD7C" w14:textId="1F29EF93" w:rsidR="001E69D1" w:rsidRDefault="001E69D1" w:rsidP="001E69D1">
      <w:pPr>
        <w:jc w:val="both"/>
      </w:pPr>
      <w:r>
        <w:t>Running the prototype require</w:t>
      </w:r>
      <w:r w:rsidR="00C80048">
        <w:t>s</w:t>
      </w:r>
      <w:r>
        <w:t xml:space="preserve"> the setup of two smart contracts: apartment and energy.</w:t>
      </w:r>
    </w:p>
    <w:p w14:paraId="7B0E7E2D" w14:textId="77777777" w:rsidR="00365E6C" w:rsidRPr="001E69D1" w:rsidRDefault="00365E6C" w:rsidP="001E69D1">
      <w:pPr>
        <w:jc w:val="both"/>
      </w:pPr>
    </w:p>
    <w:p w14:paraId="5E10BB19" w14:textId="29CB96CF" w:rsidR="007925B1" w:rsidRDefault="007925B1" w:rsidP="0012568F">
      <w:pPr>
        <w:pStyle w:val="Heading3"/>
        <w:numPr>
          <w:ilvl w:val="2"/>
          <w:numId w:val="6"/>
        </w:numPr>
        <w:rPr>
          <w:color w:val="000000" w:themeColor="text1"/>
        </w:rPr>
      </w:pPr>
      <w:bookmarkStart w:id="52" w:name="_Toc180011792"/>
      <w:r>
        <w:rPr>
          <w:color w:val="000000" w:themeColor="text1"/>
        </w:rPr>
        <w:t>Apartment Smart Contract</w:t>
      </w:r>
      <w:bookmarkEnd w:id="52"/>
    </w:p>
    <w:p w14:paraId="742A2F2D" w14:textId="011D4EA9" w:rsidR="00187183" w:rsidRPr="00187183" w:rsidRDefault="00187183" w:rsidP="0012568F">
      <w:pPr>
        <w:pStyle w:val="Heading4"/>
        <w:numPr>
          <w:ilvl w:val="3"/>
          <w:numId w:val="6"/>
        </w:numPr>
        <w:rPr>
          <w:color w:val="000000" w:themeColor="text1"/>
        </w:rPr>
      </w:pPr>
      <w:proofErr w:type="spellStart"/>
      <w:r>
        <w:rPr>
          <w:color w:val="000000" w:themeColor="text1"/>
        </w:rPr>
        <w:t>CreateAsset</w:t>
      </w:r>
      <w:proofErr w:type="spellEnd"/>
    </w:p>
    <w:p w14:paraId="7E627CCA" w14:textId="6404F53F" w:rsidR="00187183" w:rsidRDefault="00D62F27" w:rsidP="00C468E1">
      <w:pPr>
        <w:jc w:val="both"/>
      </w:pPr>
      <w:r w:rsidRPr="001E69D1">
        <w:t xml:space="preserve">On the one hand, the apartment smart contract </w:t>
      </w:r>
      <w:r w:rsidR="002111A0" w:rsidRPr="001E69D1">
        <w:t>is responsible for creating</w:t>
      </w:r>
      <w:r w:rsidRPr="001E69D1">
        <w:t xml:space="preserve"> apartments through the </w:t>
      </w:r>
      <w:proofErr w:type="spellStart"/>
      <w:r w:rsidRPr="00A94DA4">
        <w:rPr>
          <w:rFonts w:ascii="Courier New" w:hAnsi="Courier New" w:cs="Courier New"/>
        </w:rPr>
        <w:t>CreateAsset</w:t>
      </w:r>
      <w:proofErr w:type="spellEnd"/>
      <w:r w:rsidRPr="001E69D1">
        <w:t xml:space="preserve"> function</w:t>
      </w:r>
      <w:r w:rsidR="00DE5C43">
        <w:t xml:space="preserve"> as displayed in </w:t>
      </w:r>
      <w:r w:rsidR="004D7690">
        <w:fldChar w:fldCharType="begin"/>
      </w:r>
      <w:r w:rsidR="004D7690">
        <w:instrText xml:space="preserve"> REF _Ref179132530 \h </w:instrText>
      </w:r>
      <w:r w:rsidR="004D7690">
        <w:fldChar w:fldCharType="separate"/>
      </w:r>
      <w:r w:rsidR="004D7690">
        <w:t xml:space="preserve">Figure </w:t>
      </w:r>
      <w:r w:rsidR="004D7690">
        <w:rPr>
          <w:noProof/>
        </w:rPr>
        <w:t>20</w:t>
      </w:r>
      <w:r w:rsidR="004D7690">
        <w:fldChar w:fldCharType="end"/>
      </w:r>
      <w:r w:rsidR="004D7690">
        <w:t xml:space="preserve">. </w:t>
      </w:r>
      <w:r w:rsidRPr="001E69D1">
        <w:t xml:space="preserve">This function receives the context, </w:t>
      </w:r>
      <w:proofErr w:type="spellStart"/>
      <w:r w:rsidR="00A94DA4">
        <w:rPr>
          <w:rFonts w:ascii="Courier New" w:hAnsi="Courier New" w:cs="Courier New"/>
        </w:rPr>
        <w:t>A</w:t>
      </w:r>
      <w:r w:rsidRPr="00A94DA4">
        <w:rPr>
          <w:rFonts w:ascii="Courier New" w:hAnsi="Courier New" w:cs="Courier New"/>
        </w:rPr>
        <w:t>parmentI</w:t>
      </w:r>
      <w:r w:rsidR="00A94DA4">
        <w:rPr>
          <w:rFonts w:ascii="Courier New" w:hAnsi="Courier New" w:cs="Courier New"/>
        </w:rPr>
        <w:t>D</w:t>
      </w:r>
      <w:proofErr w:type="spellEnd"/>
      <w:r w:rsidRPr="001E69D1">
        <w:t xml:space="preserve"> and </w:t>
      </w:r>
      <w:proofErr w:type="spellStart"/>
      <w:r w:rsidRPr="00A94DA4">
        <w:rPr>
          <w:rFonts w:ascii="Courier New" w:hAnsi="Courier New" w:cs="Courier New"/>
        </w:rPr>
        <w:t>energyUsage</w:t>
      </w:r>
      <w:proofErr w:type="spellEnd"/>
      <w:r w:rsidRPr="001E69D1">
        <w:t xml:space="preserve"> as parameters and creates assets with two attributes, </w:t>
      </w:r>
      <w:proofErr w:type="spellStart"/>
      <w:r w:rsidRPr="00A94DA4">
        <w:rPr>
          <w:rFonts w:ascii="Courier New" w:hAnsi="Courier New" w:cs="Courier New"/>
        </w:rPr>
        <w:t>ApartmentID</w:t>
      </w:r>
      <w:proofErr w:type="spellEnd"/>
      <w:r w:rsidRPr="001E69D1">
        <w:t xml:space="preserve"> and </w:t>
      </w:r>
      <w:proofErr w:type="spellStart"/>
      <w:r w:rsidRPr="00A94DA4">
        <w:rPr>
          <w:rFonts w:ascii="Courier New" w:hAnsi="Courier New" w:cs="Courier New"/>
        </w:rPr>
        <w:t>EnergyUsage</w:t>
      </w:r>
      <w:proofErr w:type="spellEnd"/>
      <w:r w:rsidRPr="001E69D1">
        <w:t>.</w:t>
      </w:r>
    </w:p>
    <w:p w14:paraId="259148D0" w14:textId="77777777" w:rsidR="00C468E1" w:rsidRPr="00C468E1" w:rsidRDefault="00C468E1" w:rsidP="00C468E1">
      <w:pPr>
        <w:jc w:val="both"/>
      </w:pPr>
    </w:p>
    <w:p w14:paraId="43322F1C" w14:textId="6FB7ED4C" w:rsidR="00187183" w:rsidRPr="00187183" w:rsidRDefault="00187183" w:rsidP="0012568F">
      <w:pPr>
        <w:pStyle w:val="Heading4"/>
        <w:numPr>
          <w:ilvl w:val="3"/>
          <w:numId w:val="6"/>
        </w:numPr>
        <w:rPr>
          <w:color w:val="000000" w:themeColor="text1"/>
        </w:rPr>
      </w:pPr>
      <w:proofErr w:type="spellStart"/>
      <w:r>
        <w:rPr>
          <w:color w:val="000000" w:themeColor="text1"/>
        </w:rPr>
        <w:t>QueryEnergyUsage</w:t>
      </w:r>
      <w:proofErr w:type="spellEnd"/>
    </w:p>
    <w:p w14:paraId="070D5575" w14:textId="176B3E9C" w:rsidR="00CF1429" w:rsidRPr="001E69D1" w:rsidRDefault="00CF1429" w:rsidP="001E69D1">
      <w:pPr>
        <w:jc w:val="both"/>
      </w:pPr>
      <w:r w:rsidRPr="001E69D1">
        <w:t>This function return</w:t>
      </w:r>
      <w:r w:rsidR="00A94DA4">
        <w:t>s</w:t>
      </w:r>
      <w:r w:rsidRPr="001E69D1">
        <w:t xml:space="preserve"> an asset depending on the </w:t>
      </w:r>
      <w:proofErr w:type="spellStart"/>
      <w:r w:rsidR="00A94DA4" w:rsidRPr="00A94DA4">
        <w:rPr>
          <w:rFonts w:ascii="Courier New" w:hAnsi="Courier New" w:cs="Courier New"/>
        </w:rPr>
        <w:t>ApartmentID</w:t>
      </w:r>
      <w:proofErr w:type="spellEnd"/>
      <w:r w:rsidRPr="001E69D1">
        <w:t xml:space="preserve"> passed as a parameter</w:t>
      </w:r>
      <w:r w:rsidR="009E11A1">
        <w:t xml:space="preserve"> as exposed in   </w:t>
      </w:r>
      <w:r w:rsidR="004D7690">
        <w:fldChar w:fldCharType="begin"/>
      </w:r>
      <w:r w:rsidR="004D7690">
        <w:instrText xml:space="preserve"> REF _Ref179132702 \h </w:instrText>
      </w:r>
      <w:r w:rsidR="004D7690">
        <w:fldChar w:fldCharType="separate"/>
      </w:r>
      <w:r w:rsidR="004D7690">
        <w:t xml:space="preserve">Figure </w:t>
      </w:r>
      <w:r w:rsidR="004D7690">
        <w:rPr>
          <w:noProof/>
        </w:rPr>
        <w:t>21</w:t>
      </w:r>
      <w:r w:rsidR="004D7690">
        <w:fldChar w:fldCharType="end"/>
      </w:r>
      <w:r w:rsidRPr="001E69D1">
        <w:t xml:space="preserve">. To do so, the function calls the function </w:t>
      </w:r>
      <w:r w:rsidRPr="00A94DA4">
        <w:rPr>
          <w:rFonts w:ascii="Courier New" w:hAnsi="Courier New" w:cs="Courier New"/>
        </w:rPr>
        <w:t>Verify</w:t>
      </w:r>
      <w:r w:rsidRPr="001E69D1">
        <w:t xml:space="preserve">, which does the </w:t>
      </w:r>
      <w:r w:rsidR="00A94DA4">
        <w:t>ZKPs</w:t>
      </w:r>
      <w:r w:rsidRPr="001E69D1">
        <w:t xml:space="preserve"> verification of the signal passed as</w:t>
      </w:r>
      <w:r w:rsidR="00A94DA4">
        <w:t xml:space="preserve"> a</w:t>
      </w:r>
      <w:r w:rsidRPr="001E69D1">
        <w:t xml:space="preserve"> parameter. </w:t>
      </w:r>
    </w:p>
    <w:p w14:paraId="6F73A99F" w14:textId="2660A595" w:rsidR="00CF1429" w:rsidRPr="001E69D1" w:rsidRDefault="00CF1429" w:rsidP="001E69D1">
      <w:pPr>
        <w:jc w:val="both"/>
      </w:pPr>
      <w:r w:rsidRPr="001E69D1">
        <w:t xml:space="preserve">As the prototype was run with three different protocols, Plonk, Groth16 and </w:t>
      </w:r>
      <w:proofErr w:type="spellStart"/>
      <w:r w:rsidRPr="001E69D1">
        <w:t>Fflonk</w:t>
      </w:r>
      <w:proofErr w:type="spellEnd"/>
      <w:r w:rsidRPr="001E69D1">
        <w:t xml:space="preserve">, three different functions were coded to comply with the requirement. </w:t>
      </w:r>
    </w:p>
    <w:p w14:paraId="52F9B7CC" w14:textId="77777777" w:rsidR="009E11A1" w:rsidRDefault="009E11A1" w:rsidP="003F6666">
      <w:pPr>
        <w:spacing w:line="276" w:lineRule="auto"/>
        <w:ind w:right="176"/>
        <w:jc w:val="both"/>
        <w:rPr>
          <w:rFonts w:ascii="Calibri" w:eastAsia="Calibri" w:hAnsi="Calibri" w:cs="Calibri"/>
          <w:bCs/>
          <w:lang w:val="en-GB"/>
        </w:rPr>
      </w:pPr>
    </w:p>
    <w:p w14:paraId="1F7CFD1B" w14:textId="5595EBC3" w:rsidR="007925B1" w:rsidRDefault="007925B1" w:rsidP="0012568F">
      <w:pPr>
        <w:pStyle w:val="Heading3"/>
        <w:numPr>
          <w:ilvl w:val="2"/>
          <w:numId w:val="6"/>
        </w:numPr>
        <w:rPr>
          <w:color w:val="000000" w:themeColor="text1"/>
        </w:rPr>
      </w:pPr>
      <w:bookmarkStart w:id="53" w:name="_Toc180011793"/>
      <w:r>
        <w:rPr>
          <w:color w:val="000000" w:themeColor="text1"/>
        </w:rPr>
        <w:t>Energy Smart Contract</w:t>
      </w:r>
      <w:bookmarkEnd w:id="53"/>
    </w:p>
    <w:p w14:paraId="650255FB" w14:textId="70A7C18D" w:rsidR="00187183" w:rsidRPr="00187183" w:rsidRDefault="00187183" w:rsidP="0012568F">
      <w:pPr>
        <w:pStyle w:val="Heading4"/>
        <w:numPr>
          <w:ilvl w:val="3"/>
          <w:numId w:val="6"/>
        </w:numPr>
        <w:rPr>
          <w:color w:val="000000" w:themeColor="text1"/>
        </w:rPr>
      </w:pPr>
      <w:proofErr w:type="spellStart"/>
      <w:r>
        <w:rPr>
          <w:color w:val="000000" w:themeColor="text1"/>
        </w:rPr>
        <w:t>CreateAsset</w:t>
      </w:r>
      <w:proofErr w:type="spellEnd"/>
    </w:p>
    <w:p w14:paraId="0206DEDC" w14:textId="1E4033F2" w:rsidR="00D62F27" w:rsidRPr="001E69D1" w:rsidRDefault="00D62F27" w:rsidP="001E69D1">
      <w:pPr>
        <w:jc w:val="both"/>
      </w:pPr>
      <w:r w:rsidRPr="001E69D1">
        <w:t>On the other hand, the energy smart contract also creates apartments</w:t>
      </w:r>
      <w:r w:rsidR="00FE4862" w:rsidRPr="001E69D1">
        <w:t xml:space="preserve"> that</w:t>
      </w:r>
      <w:r w:rsidRPr="001E69D1">
        <w:t xml:space="preserve"> mirror</w:t>
      </w:r>
      <w:r w:rsidR="00FE4862" w:rsidRPr="001E69D1">
        <w:t xml:space="preserve"> those </w:t>
      </w:r>
      <w:r w:rsidRPr="001E69D1">
        <w:t xml:space="preserve">in the apartment smart contract. However, apartments in </w:t>
      </w:r>
      <w:r w:rsidR="004061A2">
        <w:t xml:space="preserve">the </w:t>
      </w:r>
      <w:r w:rsidR="00FE4862" w:rsidRPr="001E69D1">
        <w:t xml:space="preserve">energy smart contract </w:t>
      </w:r>
      <w:r w:rsidRPr="001E69D1">
        <w:t xml:space="preserve">will be created with </w:t>
      </w:r>
      <w:r w:rsidR="004061A2">
        <w:t xml:space="preserve">the attribute </w:t>
      </w:r>
      <w:proofErr w:type="spellStart"/>
      <w:r w:rsidRPr="00A94DA4">
        <w:rPr>
          <w:rFonts w:ascii="Courier New" w:hAnsi="Courier New" w:cs="Courier New"/>
        </w:rPr>
        <w:t>EnergyUsage</w:t>
      </w:r>
      <w:proofErr w:type="spellEnd"/>
      <w:r w:rsidRPr="001E69D1">
        <w:t xml:space="preserve"> equal </w:t>
      </w:r>
      <w:r w:rsidR="00A94DA4">
        <w:t xml:space="preserve">to </w:t>
      </w:r>
      <w:r w:rsidRPr="001E69D1">
        <w:t>0</w:t>
      </w:r>
      <w:r w:rsidR="00A94DA4">
        <w:t>,</w:t>
      </w:r>
      <w:r w:rsidR="004061A2">
        <w:t xml:space="preserve"> as it is shown in</w:t>
      </w:r>
      <w:r w:rsidR="004D7690">
        <w:t xml:space="preserve"> </w:t>
      </w:r>
      <w:r w:rsidR="004D7690">
        <w:fldChar w:fldCharType="begin"/>
      </w:r>
      <w:r w:rsidR="004D7690">
        <w:instrText xml:space="preserve"> REF _Ref179300177 \h </w:instrText>
      </w:r>
      <w:r w:rsidR="004D7690">
        <w:fldChar w:fldCharType="separate"/>
      </w:r>
      <w:r w:rsidR="004D7690">
        <w:t xml:space="preserve">Figure </w:t>
      </w:r>
      <w:r w:rsidR="004D7690">
        <w:rPr>
          <w:noProof/>
        </w:rPr>
        <w:t>22</w:t>
      </w:r>
      <w:r w:rsidR="004D7690">
        <w:fldChar w:fldCharType="end"/>
      </w:r>
      <w:r w:rsidR="00435995">
        <w:t>.</w:t>
      </w:r>
      <w:r w:rsidR="00187183" w:rsidRPr="001E69D1">
        <w:t xml:space="preserve"> </w:t>
      </w:r>
      <w:r w:rsidR="00435995">
        <w:t>T</w:t>
      </w:r>
      <w:r w:rsidR="00187183" w:rsidRPr="001E69D1">
        <w:t>his value</w:t>
      </w:r>
      <w:r w:rsidR="00435995">
        <w:t xml:space="preserve"> is meant</w:t>
      </w:r>
      <w:r w:rsidR="00187183" w:rsidRPr="001E69D1">
        <w:t xml:space="preserve"> to be updated by querying the energy usage for each apartment in the apartment smart contract</w:t>
      </w:r>
      <w:r w:rsidRPr="001E69D1">
        <w:t>.</w:t>
      </w:r>
      <w:r w:rsidR="00FE4862" w:rsidRPr="001E69D1">
        <w:t xml:space="preserve"> </w:t>
      </w:r>
    </w:p>
    <w:p w14:paraId="5688FDE5" w14:textId="44D30060" w:rsidR="00D62F27" w:rsidRDefault="00D62F27" w:rsidP="003F6666">
      <w:pPr>
        <w:spacing w:line="276" w:lineRule="auto"/>
        <w:ind w:right="176"/>
        <w:jc w:val="both"/>
        <w:rPr>
          <w:rFonts w:ascii="Calibri" w:eastAsia="Calibri" w:hAnsi="Calibri" w:cs="Calibri"/>
          <w:bCs/>
          <w:lang w:val="en-GB"/>
        </w:rPr>
      </w:pPr>
    </w:p>
    <w:p w14:paraId="727D540A" w14:textId="48D9B756" w:rsidR="00F12119" w:rsidRPr="00187183" w:rsidRDefault="00187183" w:rsidP="0012568F">
      <w:pPr>
        <w:pStyle w:val="Heading4"/>
        <w:numPr>
          <w:ilvl w:val="3"/>
          <w:numId w:val="6"/>
        </w:numPr>
        <w:rPr>
          <w:color w:val="000000" w:themeColor="text1"/>
        </w:rPr>
      </w:pPr>
      <w:proofErr w:type="spellStart"/>
      <w:r>
        <w:rPr>
          <w:color w:val="000000" w:themeColor="text1"/>
        </w:rPr>
        <w:t>GetEnergyUsage</w:t>
      </w:r>
      <w:proofErr w:type="spellEnd"/>
    </w:p>
    <w:p w14:paraId="73498878" w14:textId="201590AD" w:rsidR="002111A0" w:rsidRPr="001E69D1" w:rsidRDefault="00187183" w:rsidP="001E69D1">
      <w:pPr>
        <w:jc w:val="both"/>
      </w:pPr>
      <w:r w:rsidRPr="001E69D1">
        <w:t>The second function described</w:t>
      </w:r>
      <w:r w:rsidR="007B4CE9">
        <w:t xml:space="preserve"> in this smart contract</w:t>
      </w:r>
      <w:r w:rsidRPr="001E69D1">
        <w:t xml:space="preserve"> is </w:t>
      </w:r>
      <w:proofErr w:type="spellStart"/>
      <w:r w:rsidRPr="00A94DA4">
        <w:rPr>
          <w:rFonts w:ascii="Courier New" w:hAnsi="Courier New" w:cs="Courier New"/>
        </w:rPr>
        <w:t>GetEnergyUsage</w:t>
      </w:r>
      <w:proofErr w:type="spellEnd"/>
      <w:r w:rsidR="004D7690">
        <w:t xml:space="preserve"> </w:t>
      </w:r>
      <w:r w:rsidR="004D7690">
        <w:fldChar w:fldCharType="begin"/>
      </w:r>
      <w:r w:rsidR="004D7690">
        <w:instrText xml:space="preserve"> REF _Ref179300436 \h </w:instrText>
      </w:r>
      <w:r w:rsidR="004D7690">
        <w:fldChar w:fldCharType="separate"/>
      </w:r>
      <w:r w:rsidR="004D7690">
        <w:t xml:space="preserve">Figure </w:t>
      </w:r>
      <w:r w:rsidR="004D7690">
        <w:rPr>
          <w:noProof/>
        </w:rPr>
        <w:t>23</w:t>
      </w:r>
      <w:r w:rsidR="004D7690">
        <w:fldChar w:fldCharType="end"/>
      </w:r>
      <w:r w:rsidRPr="001E69D1">
        <w:t xml:space="preserve">. This function is responsible for connecting both smart contracts. To do </w:t>
      </w:r>
      <w:r w:rsidR="007B4CE9">
        <w:t>so</w:t>
      </w:r>
      <w:r w:rsidRPr="001E69D1">
        <w:t xml:space="preserve"> </w:t>
      </w:r>
      <w:r w:rsidR="002111A0" w:rsidRPr="001E69D1">
        <w:t xml:space="preserve">requires </w:t>
      </w:r>
      <w:r w:rsidRPr="001E69D1">
        <w:t>using</w:t>
      </w:r>
      <w:r w:rsidR="002111A0" w:rsidRPr="001E69D1">
        <w:t xml:space="preserve"> the function </w:t>
      </w:r>
      <w:proofErr w:type="spellStart"/>
      <w:r w:rsidR="002111A0" w:rsidRPr="00A94DA4">
        <w:rPr>
          <w:rFonts w:ascii="Courier New" w:hAnsi="Courier New" w:cs="Courier New"/>
        </w:rPr>
        <w:t>invokeChaincode</w:t>
      </w:r>
      <w:proofErr w:type="spellEnd"/>
      <w:r w:rsidR="007B4CE9">
        <w:t>,</w:t>
      </w:r>
      <w:r w:rsidRPr="001E69D1">
        <w:t xml:space="preserve"> which receives the name of the smart contract as the first parameter, an array with the name of the apartment smart contract function to be used as well as the parameters that i</w:t>
      </w:r>
      <w:r w:rsidR="007B4CE9">
        <w:t>t</w:t>
      </w:r>
      <w:r w:rsidRPr="001E69D1">
        <w:t xml:space="preserve"> would use, and the name of the channel where the smart contract resides as the third parameter</w:t>
      </w:r>
      <w:r w:rsidR="002111A0" w:rsidRPr="001E69D1">
        <w:t xml:space="preserve">. </w:t>
      </w:r>
    </w:p>
    <w:p w14:paraId="5D1A9160" w14:textId="77777777" w:rsidR="002111A0" w:rsidRDefault="002111A0" w:rsidP="003F6666">
      <w:pPr>
        <w:spacing w:line="276" w:lineRule="auto"/>
        <w:ind w:right="176"/>
        <w:jc w:val="both"/>
        <w:rPr>
          <w:rFonts w:ascii="Calibri" w:eastAsia="Calibri" w:hAnsi="Calibri" w:cs="Calibri"/>
          <w:bCs/>
          <w:lang w:val="en-GB"/>
        </w:rPr>
      </w:pPr>
    </w:p>
    <w:p w14:paraId="51B30E6A" w14:textId="46EC6EAA" w:rsidR="00074DC8" w:rsidRDefault="00074DC8" w:rsidP="0012568F">
      <w:pPr>
        <w:pStyle w:val="Heading3"/>
        <w:numPr>
          <w:ilvl w:val="2"/>
          <w:numId w:val="6"/>
        </w:numPr>
        <w:rPr>
          <w:color w:val="000000" w:themeColor="text1"/>
        </w:rPr>
      </w:pPr>
      <w:bookmarkStart w:id="54" w:name="_Toc180011794"/>
      <w:r>
        <w:rPr>
          <w:color w:val="000000" w:themeColor="text1"/>
        </w:rPr>
        <w:t>Common for both Smart Contract</w:t>
      </w:r>
      <w:bookmarkEnd w:id="54"/>
    </w:p>
    <w:p w14:paraId="6299F679" w14:textId="031D2FD9" w:rsidR="007B514C" w:rsidRPr="007B514C" w:rsidRDefault="007B514C" w:rsidP="007B514C">
      <w:r>
        <w:t xml:space="preserve">Both smart contracts implement three different functions to verify the received request is from a valid source. Each of them uses a different protocol to do so, Plonk, Groth16 and </w:t>
      </w:r>
      <w:proofErr w:type="spellStart"/>
      <w:r>
        <w:t>Fflonk</w:t>
      </w:r>
      <w:proofErr w:type="spellEnd"/>
      <w:r>
        <w:t xml:space="preserve">.  </w:t>
      </w:r>
    </w:p>
    <w:p w14:paraId="2E47ACDD" w14:textId="77777777" w:rsidR="00074DC8" w:rsidRDefault="00074DC8" w:rsidP="002C30CA">
      <w:pPr>
        <w:pStyle w:val="Heading4"/>
        <w:numPr>
          <w:ilvl w:val="3"/>
          <w:numId w:val="6"/>
        </w:numPr>
        <w:rPr>
          <w:color w:val="000000" w:themeColor="text1"/>
        </w:rPr>
      </w:pPr>
      <w:proofErr w:type="spellStart"/>
      <w:r>
        <w:rPr>
          <w:color w:val="000000" w:themeColor="text1"/>
        </w:rPr>
        <w:lastRenderedPageBreak/>
        <w:t>VerifyPlonk</w:t>
      </w:r>
      <w:proofErr w:type="spellEnd"/>
    </w:p>
    <w:p w14:paraId="0EBF6943" w14:textId="5A082DB5" w:rsidR="00074DC8" w:rsidRPr="00CF1429" w:rsidRDefault="00074DC8" w:rsidP="00074DC8">
      <w:pPr>
        <w:jc w:val="both"/>
      </w:pPr>
      <w:proofErr w:type="spellStart"/>
      <w:r w:rsidRPr="00B26BA9">
        <w:rPr>
          <w:rFonts w:ascii="Courier New" w:hAnsi="Courier New" w:cs="Courier New"/>
        </w:rPr>
        <w:t>VerifyPlonk</w:t>
      </w:r>
      <w:proofErr w:type="spellEnd"/>
      <w:r>
        <w:t xml:space="preserve"> </w:t>
      </w:r>
      <w:r w:rsidR="00B26BA9">
        <w:t xml:space="preserve">function </w:t>
      </w:r>
      <w:r>
        <w:t xml:space="preserve">uses </w:t>
      </w:r>
      <w:proofErr w:type="spellStart"/>
      <w:r w:rsidRPr="00B26BA9">
        <w:rPr>
          <w:rFonts w:ascii="Courier New" w:hAnsi="Courier New" w:cs="Courier New"/>
        </w:rPr>
        <w:t>snarkjs.plonk.verify</w:t>
      </w:r>
      <w:proofErr w:type="spellEnd"/>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B26BA9">
        <w:t>,</w:t>
      </w:r>
      <w:r w:rsidR="007B514C">
        <w:t xml:space="preserve"> as shown in</w:t>
      </w:r>
      <w:r w:rsidR="004D7690">
        <w:t xml:space="preserve"> </w:t>
      </w:r>
      <w:r w:rsidR="004D7690">
        <w:fldChar w:fldCharType="begin"/>
      </w:r>
      <w:r w:rsidR="004D7690">
        <w:instrText xml:space="preserve"> REF _Ref179357773 \h </w:instrText>
      </w:r>
      <w:r w:rsidR="004D7690">
        <w:fldChar w:fldCharType="separate"/>
      </w:r>
      <w:r w:rsidR="004D7690">
        <w:t xml:space="preserve">Figure </w:t>
      </w:r>
      <w:r w:rsidR="004D7690">
        <w:rPr>
          <w:noProof/>
        </w:rPr>
        <w:t>24</w:t>
      </w:r>
      <w:r w:rsidR="004D7690">
        <w:fldChar w:fldCharType="end"/>
      </w:r>
      <w:r>
        <w:t xml:space="preserve">. </w:t>
      </w:r>
    </w:p>
    <w:p w14:paraId="6035F40C" w14:textId="6F815079" w:rsidR="00074DC8" w:rsidRPr="00CF1429" w:rsidRDefault="00074DC8" w:rsidP="00074DC8"/>
    <w:p w14:paraId="10E05FDB" w14:textId="77777777" w:rsidR="00074DC8" w:rsidRPr="00CF1429" w:rsidRDefault="00074DC8" w:rsidP="002C30CA">
      <w:pPr>
        <w:pStyle w:val="Heading4"/>
        <w:numPr>
          <w:ilvl w:val="3"/>
          <w:numId w:val="6"/>
        </w:numPr>
        <w:rPr>
          <w:color w:val="000000" w:themeColor="text1"/>
        </w:rPr>
      </w:pPr>
      <w:r>
        <w:rPr>
          <w:color w:val="000000" w:themeColor="text1"/>
        </w:rPr>
        <w:t>VerifyGroth16</w:t>
      </w:r>
    </w:p>
    <w:p w14:paraId="0ACA12D4" w14:textId="5BB1FB13" w:rsidR="00074DC8" w:rsidRPr="00CF1429" w:rsidRDefault="00074DC8" w:rsidP="00074DC8">
      <w:pPr>
        <w:jc w:val="both"/>
      </w:pPr>
      <w:r w:rsidRPr="00066F30">
        <w:rPr>
          <w:rFonts w:ascii="Courier New" w:hAnsi="Courier New" w:cs="Courier New"/>
        </w:rPr>
        <w:t>VerifyGroth16</w:t>
      </w:r>
      <w:r>
        <w:t xml:space="preserve"> </w:t>
      </w:r>
      <w:r w:rsidR="00066F30">
        <w:t xml:space="preserve">function </w:t>
      </w:r>
      <w:r>
        <w:t xml:space="preserve">uses </w:t>
      </w:r>
      <w:r w:rsidRPr="00066F30">
        <w:rPr>
          <w:rFonts w:ascii="Courier New" w:hAnsi="Courier New" w:cs="Courier New"/>
        </w:rPr>
        <w:t>snarkjs.groth16.verify</w:t>
      </w:r>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066F30">
        <w:t>,</w:t>
      </w:r>
      <w:r w:rsidR="007B514C">
        <w:t xml:space="preserve"> as shown in </w:t>
      </w:r>
      <w:r w:rsidR="004D7690">
        <w:fldChar w:fldCharType="begin"/>
      </w:r>
      <w:r w:rsidR="004D7690">
        <w:instrText xml:space="preserve"> REF _Ref179357866 \h </w:instrText>
      </w:r>
      <w:r w:rsidR="004D7690">
        <w:fldChar w:fldCharType="separate"/>
      </w:r>
      <w:r w:rsidR="004D7690">
        <w:t xml:space="preserve">Figure </w:t>
      </w:r>
      <w:r w:rsidR="004D7690">
        <w:rPr>
          <w:noProof/>
        </w:rPr>
        <w:t>25</w:t>
      </w:r>
      <w:r w:rsidR="004D7690">
        <w:fldChar w:fldCharType="end"/>
      </w:r>
      <w:r>
        <w:t xml:space="preserve">. </w:t>
      </w:r>
    </w:p>
    <w:p w14:paraId="29B61133" w14:textId="77777777" w:rsidR="00074DC8" w:rsidRPr="00CF1429" w:rsidRDefault="00074DC8" w:rsidP="00074DC8"/>
    <w:p w14:paraId="48BE88F9" w14:textId="77777777" w:rsidR="00074DC8" w:rsidRDefault="00074DC8" w:rsidP="002C30CA">
      <w:pPr>
        <w:pStyle w:val="Heading4"/>
        <w:numPr>
          <w:ilvl w:val="3"/>
          <w:numId w:val="6"/>
        </w:numPr>
        <w:rPr>
          <w:color w:val="000000" w:themeColor="text1"/>
        </w:rPr>
      </w:pPr>
      <w:proofErr w:type="spellStart"/>
      <w:r>
        <w:rPr>
          <w:color w:val="000000" w:themeColor="text1"/>
        </w:rPr>
        <w:t>VerifyFflonk</w:t>
      </w:r>
      <w:proofErr w:type="spellEnd"/>
    </w:p>
    <w:p w14:paraId="5099A22E" w14:textId="55F9FAEB" w:rsidR="00074DC8" w:rsidRPr="00CF1429" w:rsidRDefault="00074DC8" w:rsidP="00074DC8">
      <w:pPr>
        <w:jc w:val="both"/>
      </w:pPr>
      <w:proofErr w:type="spellStart"/>
      <w:r w:rsidRPr="00066F30">
        <w:rPr>
          <w:rFonts w:ascii="Courier New" w:hAnsi="Courier New" w:cs="Courier New"/>
        </w:rPr>
        <w:t>VerifyFflonk</w:t>
      </w:r>
      <w:proofErr w:type="spellEnd"/>
      <w:r>
        <w:t xml:space="preserve"> uses </w:t>
      </w:r>
      <w:proofErr w:type="spellStart"/>
      <w:r w:rsidRPr="00066F30">
        <w:rPr>
          <w:rFonts w:ascii="Courier New" w:hAnsi="Courier New" w:cs="Courier New"/>
        </w:rPr>
        <w:t>snarkjs.fflonk.verify</w:t>
      </w:r>
      <w:proofErr w:type="spellEnd"/>
      <w:r>
        <w:t xml:space="preserve"> functionality from </w:t>
      </w:r>
      <w:proofErr w:type="spellStart"/>
      <w:r>
        <w:t>snarkjs</w:t>
      </w:r>
      <w:proofErr w:type="spellEnd"/>
      <w:r>
        <w:t xml:space="preserve"> library to validate the sender. It receives the verification keys, the signal and the proof as parameters, returning a Boolean value</w:t>
      </w:r>
      <w:r w:rsidR="00066F30">
        <w:t>,</w:t>
      </w:r>
      <w:r w:rsidR="00EE3F17">
        <w:t xml:space="preserve"> as shown in </w:t>
      </w:r>
      <w:r w:rsidR="004D7690">
        <w:fldChar w:fldCharType="begin"/>
      </w:r>
      <w:r w:rsidR="004D7690">
        <w:instrText xml:space="preserve"> REF _Ref179357965 \h </w:instrText>
      </w:r>
      <w:r w:rsidR="004D7690">
        <w:fldChar w:fldCharType="separate"/>
      </w:r>
      <w:r w:rsidR="004D7690">
        <w:t xml:space="preserve">Figure </w:t>
      </w:r>
      <w:r w:rsidR="004D7690">
        <w:rPr>
          <w:noProof/>
        </w:rPr>
        <w:t>26</w:t>
      </w:r>
      <w:r w:rsidR="004D7690">
        <w:fldChar w:fldCharType="end"/>
      </w:r>
      <w:r>
        <w:t xml:space="preserve">. </w:t>
      </w:r>
    </w:p>
    <w:p w14:paraId="26A324AA" w14:textId="77777777" w:rsidR="00074DC8" w:rsidRDefault="00074DC8" w:rsidP="003F6666">
      <w:pPr>
        <w:spacing w:line="276" w:lineRule="auto"/>
        <w:ind w:right="176"/>
        <w:jc w:val="both"/>
        <w:rPr>
          <w:rFonts w:ascii="Calibri" w:eastAsia="Calibri" w:hAnsi="Calibri" w:cs="Calibri"/>
          <w:bCs/>
          <w:lang w:val="en-GB"/>
        </w:rPr>
      </w:pPr>
    </w:p>
    <w:p w14:paraId="73DA9988" w14:textId="2719EC10" w:rsidR="009307EE" w:rsidRDefault="009307EE" w:rsidP="002C30CA">
      <w:pPr>
        <w:pStyle w:val="Heading2"/>
        <w:numPr>
          <w:ilvl w:val="1"/>
          <w:numId w:val="6"/>
        </w:numPr>
        <w:rPr>
          <w:color w:val="000000" w:themeColor="text1"/>
        </w:rPr>
      </w:pPr>
      <w:bookmarkStart w:id="55" w:name="_Toc180011795"/>
      <w:r>
        <w:rPr>
          <w:color w:val="000000" w:themeColor="text1"/>
        </w:rPr>
        <w:t>TypeScript</w:t>
      </w:r>
      <w:r w:rsidRPr="009307EE">
        <w:rPr>
          <w:color w:val="000000" w:themeColor="text1"/>
        </w:rPr>
        <w:t xml:space="preserve"> Application</w:t>
      </w:r>
      <w:r>
        <w:rPr>
          <w:color w:val="000000" w:themeColor="text1"/>
        </w:rPr>
        <w:t>s</w:t>
      </w:r>
      <w:bookmarkEnd w:id="55"/>
    </w:p>
    <w:p w14:paraId="460303B8" w14:textId="010C5BBE" w:rsidR="009307EE" w:rsidRDefault="009307EE" w:rsidP="000335DA">
      <w:pPr>
        <w:pStyle w:val="Heading3"/>
        <w:numPr>
          <w:ilvl w:val="2"/>
          <w:numId w:val="6"/>
        </w:numPr>
        <w:rPr>
          <w:color w:val="000000" w:themeColor="text1"/>
        </w:rPr>
      </w:pPr>
      <w:bookmarkStart w:id="56" w:name="_Toc180011796"/>
      <w:r>
        <w:rPr>
          <w:color w:val="000000" w:themeColor="text1"/>
        </w:rPr>
        <w:t>Apartment TypeScript App</w:t>
      </w:r>
      <w:bookmarkEnd w:id="56"/>
    </w:p>
    <w:p w14:paraId="447B2919" w14:textId="749580F3" w:rsidR="00DC7627" w:rsidRPr="00DC7627" w:rsidRDefault="00DC7627" w:rsidP="000335DA">
      <w:pPr>
        <w:pStyle w:val="Heading4"/>
        <w:numPr>
          <w:ilvl w:val="3"/>
          <w:numId w:val="6"/>
        </w:numPr>
        <w:rPr>
          <w:color w:val="000000" w:themeColor="text1"/>
        </w:rPr>
      </w:pPr>
      <w:proofErr w:type="spellStart"/>
      <w:r>
        <w:rPr>
          <w:color w:val="000000" w:themeColor="text1"/>
        </w:rPr>
        <w:t>createAsset</w:t>
      </w:r>
      <w:proofErr w:type="spellEnd"/>
    </w:p>
    <w:p w14:paraId="76F28610" w14:textId="06C7CEBC" w:rsidR="009307EE" w:rsidRPr="001E69D1" w:rsidRDefault="009307EE" w:rsidP="001E69D1">
      <w:pPr>
        <w:jc w:val="both"/>
      </w:pPr>
      <w:r w:rsidRPr="001E69D1">
        <w:t>Once deployed, the smart contracts are ready to execute when called. In this prototype, two Node.js applications are responsible for calling them. The first application is responsible for telling the apartment smart contract how many apartments should be created</w:t>
      </w:r>
      <w:r w:rsidR="006D1D2B">
        <w:t xml:space="preserve"> by</w:t>
      </w:r>
      <w:r w:rsidRPr="001E69D1">
        <w:t xml:space="preserve"> running its </w:t>
      </w:r>
      <w:proofErr w:type="spellStart"/>
      <w:r w:rsidRPr="006D1D2B">
        <w:rPr>
          <w:rFonts w:ascii="Courier New" w:hAnsi="Courier New" w:cs="Courier New"/>
        </w:rPr>
        <w:t>createAsset</w:t>
      </w:r>
      <w:proofErr w:type="spellEnd"/>
      <w:r w:rsidRPr="001E69D1">
        <w:t xml:space="preserve"> function</w:t>
      </w:r>
      <w:r w:rsidR="006D1D2B">
        <w:t>,</w:t>
      </w:r>
      <w:r w:rsidR="00200A55">
        <w:t xml:space="preserve"> as shown in </w:t>
      </w:r>
      <w:r w:rsidR="004D7690">
        <w:fldChar w:fldCharType="begin"/>
      </w:r>
      <w:r w:rsidR="004D7690">
        <w:instrText xml:space="preserve"> REF _Ref179361096 \h </w:instrText>
      </w:r>
      <w:r w:rsidR="004D7690">
        <w:fldChar w:fldCharType="separate"/>
      </w:r>
      <w:r w:rsidR="004D7690">
        <w:t xml:space="preserve">Figure </w:t>
      </w:r>
      <w:r w:rsidR="004D7690">
        <w:rPr>
          <w:noProof/>
        </w:rPr>
        <w:t>27</w:t>
      </w:r>
      <w:r w:rsidR="004D7690">
        <w:fldChar w:fldCharType="end"/>
      </w:r>
      <w:r w:rsidRPr="001E69D1">
        <w:t xml:space="preserve">. </w:t>
      </w:r>
    </w:p>
    <w:p w14:paraId="16BB5254" w14:textId="77777777" w:rsidR="009307EE" w:rsidRDefault="009307EE" w:rsidP="009307EE">
      <w:pPr>
        <w:spacing w:line="276" w:lineRule="auto"/>
        <w:ind w:right="176"/>
        <w:jc w:val="both"/>
        <w:rPr>
          <w:rFonts w:ascii="Calibri" w:eastAsia="Calibri" w:hAnsi="Calibri" w:cs="Calibri"/>
          <w:bCs/>
          <w:lang w:val="en-GB"/>
        </w:rPr>
      </w:pPr>
    </w:p>
    <w:p w14:paraId="450EFD7A" w14:textId="24650537" w:rsidR="009307EE" w:rsidRDefault="009307EE" w:rsidP="001E69D1">
      <w:pPr>
        <w:jc w:val="both"/>
      </w:pPr>
      <w:r w:rsidRPr="001E69D1">
        <w:t xml:space="preserve">Even though </w:t>
      </w:r>
      <w:r w:rsidR="00200A55">
        <w:t xml:space="preserve">the </w:t>
      </w:r>
      <w:r w:rsidRPr="001E69D1">
        <w:t xml:space="preserve">typescript application </w:t>
      </w:r>
      <w:proofErr w:type="spellStart"/>
      <w:r w:rsidRPr="006D1D2B">
        <w:rPr>
          <w:rFonts w:ascii="Courier New" w:hAnsi="Courier New" w:cs="Courier New"/>
        </w:rPr>
        <w:t>createAsset</w:t>
      </w:r>
      <w:proofErr w:type="spellEnd"/>
      <w:r w:rsidRPr="001E69D1">
        <w:t xml:space="preserve"> function</w:t>
      </w:r>
      <w:r w:rsidR="00200A55">
        <w:t>’s</w:t>
      </w:r>
      <w:r w:rsidRPr="001E69D1">
        <w:t xml:space="preserve"> first responsibility is calling the apartment smart contract</w:t>
      </w:r>
      <w:r w:rsidR="00200A55">
        <w:t xml:space="preserve"> function</w:t>
      </w:r>
      <w:r w:rsidRPr="001E69D1">
        <w:t xml:space="preserve"> </w:t>
      </w:r>
      <w:proofErr w:type="spellStart"/>
      <w:r w:rsidRPr="006D1D2B">
        <w:rPr>
          <w:rFonts w:ascii="Courier New" w:hAnsi="Courier New" w:cs="Courier New"/>
        </w:rPr>
        <w:t>CreateAsset</w:t>
      </w:r>
      <w:proofErr w:type="spellEnd"/>
      <w:r w:rsidRPr="001E69D1">
        <w:t xml:space="preserve"> to create the apartment, it also generates the </w:t>
      </w:r>
      <w:proofErr w:type="spellStart"/>
      <w:r w:rsidRPr="006D1D2B">
        <w:rPr>
          <w:rFonts w:ascii="Courier New" w:hAnsi="Courier New" w:cs="Courier New"/>
        </w:rPr>
        <w:t>ApartmentID</w:t>
      </w:r>
      <w:proofErr w:type="spellEnd"/>
      <w:r w:rsidRPr="001E69D1">
        <w:t xml:space="preserve"> and a random integer, used as the energy usage value, to be passed as parameters to initialise the apartment asset.</w:t>
      </w:r>
    </w:p>
    <w:p w14:paraId="761F1383" w14:textId="77777777" w:rsidR="00200A55" w:rsidRPr="001E69D1" w:rsidRDefault="00200A55" w:rsidP="001E69D1">
      <w:pPr>
        <w:jc w:val="both"/>
      </w:pPr>
    </w:p>
    <w:p w14:paraId="696332FE" w14:textId="6DEE618E" w:rsidR="009307EE" w:rsidRDefault="009307EE" w:rsidP="000335DA">
      <w:pPr>
        <w:pStyle w:val="Heading3"/>
        <w:numPr>
          <w:ilvl w:val="2"/>
          <w:numId w:val="6"/>
        </w:numPr>
        <w:rPr>
          <w:color w:val="000000" w:themeColor="text1"/>
        </w:rPr>
      </w:pPr>
      <w:bookmarkStart w:id="57" w:name="_Toc180011797"/>
      <w:r>
        <w:rPr>
          <w:color w:val="000000" w:themeColor="text1"/>
        </w:rPr>
        <w:t>Energy TypeScript App</w:t>
      </w:r>
      <w:bookmarkEnd w:id="57"/>
    </w:p>
    <w:p w14:paraId="37B3A4D5" w14:textId="15E0C623" w:rsidR="00DC7627" w:rsidRPr="00DC7627" w:rsidRDefault="00DC7627" w:rsidP="000335DA">
      <w:pPr>
        <w:pStyle w:val="Heading4"/>
        <w:numPr>
          <w:ilvl w:val="3"/>
          <w:numId w:val="6"/>
        </w:numPr>
        <w:rPr>
          <w:color w:val="000000" w:themeColor="text1"/>
        </w:rPr>
      </w:pPr>
      <w:proofErr w:type="spellStart"/>
      <w:r>
        <w:rPr>
          <w:color w:val="000000" w:themeColor="text1"/>
        </w:rPr>
        <w:t>createAsset</w:t>
      </w:r>
      <w:proofErr w:type="spellEnd"/>
    </w:p>
    <w:p w14:paraId="4D987706" w14:textId="34F4C5FF" w:rsidR="003F6666" w:rsidRPr="001E69D1" w:rsidRDefault="00187183" w:rsidP="001E69D1">
      <w:pPr>
        <w:jc w:val="both"/>
      </w:pPr>
      <w:r w:rsidRPr="001E69D1">
        <w:t xml:space="preserve">The first responsibility for this application is to create apartments for the energy smart contract, generating an </w:t>
      </w:r>
      <w:proofErr w:type="spellStart"/>
      <w:r w:rsidRPr="006D1D2B">
        <w:rPr>
          <w:rFonts w:ascii="Courier New" w:hAnsi="Courier New" w:cs="Courier New"/>
        </w:rPr>
        <w:t>ApartmentID</w:t>
      </w:r>
      <w:proofErr w:type="spellEnd"/>
      <w:r w:rsidRPr="001E69D1">
        <w:t xml:space="preserve"> for each apartment, which has to match the apartments in the apartment smart contract</w:t>
      </w:r>
      <w:r w:rsidR="001D0BFE">
        <w:t xml:space="preserve"> as shown in </w:t>
      </w:r>
      <w:r w:rsidR="004D7690">
        <w:fldChar w:fldCharType="begin"/>
      </w:r>
      <w:r w:rsidR="004D7690">
        <w:instrText xml:space="preserve"> REF _Ref179361682 \h </w:instrText>
      </w:r>
      <w:r w:rsidR="004D7690">
        <w:fldChar w:fldCharType="separate"/>
      </w:r>
      <w:r w:rsidR="004D7690">
        <w:t xml:space="preserve">Figure </w:t>
      </w:r>
      <w:r w:rsidR="004D7690">
        <w:rPr>
          <w:noProof/>
        </w:rPr>
        <w:t>28</w:t>
      </w:r>
      <w:r w:rsidR="004D7690">
        <w:fldChar w:fldCharType="end"/>
      </w:r>
      <w:r w:rsidRPr="001E69D1">
        <w:t xml:space="preserve">. </w:t>
      </w:r>
    </w:p>
    <w:p w14:paraId="6D1AFD44" w14:textId="77777777" w:rsidR="003F6666" w:rsidRDefault="003F6666" w:rsidP="003F6666">
      <w:pPr>
        <w:spacing w:line="276" w:lineRule="auto"/>
        <w:ind w:right="176"/>
        <w:jc w:val="both"/>
        <w:rPr>
          <w:rFonts w:ascii="Calibri" w:eastAsia="Calibri" w:hAnsi="Calibri" w:cs="Calibri"/>
          <w:bCs/>
          <w:lang w:val="en-GB"/>
        </w:rPr>
      </w:pPr>
    </w:p>
    <w:p w14:paraId="2F91EDB8" w14:textId="6F333475" w:rsidR="009306B9" w:rsidRPr="009306B9" w:rsidRDefault="009306B9" w:rsidP="000335DA">
      <w:pPr>
        <w:pStyle w:val="Heading4"/>
        <w:numPr>
          <w:ilvl w:val="3"/>
          <w:numId w:val="6"/>
        </w:numPr>
        <w:rPr>
          <w:color w:val="000000" w:themeColor="text1"/>
        </w:rPr>
      </w:pPr>
      <w:proofErr w:type="spellStart"/>
      <w:r>
        <w:rPr>
          <w:color w:val="000000" w:themeColor="text1"/>
        </w:rPr>
        <w:t>updateAsset</w:t>
      </w:r>
      <w:proofErr w:type="spellEnd"/>
    </w:p>
    <w:p w14:paraId="79DFE2B3" w14:textId="4AA552D6" w:rsidR="00187183" w:rsidRDefault="00187183" w:rsidP="001D0BFE">
      <w:pPr>
        <w:jc w:val="both"/>
      </w:pPr>
      <w:r w:rsidRPr="001E69D1">
        <w:t xml:space="preserve">Additionally, this app implemented the </w:t>
      </w:r>
      <w:proofErr w:type="spellStart"/>
      <w:r w:rsidRPr="006D1D2B">
        <w:rPr>
          <w:rFonts w:ascii="Courier New" w:hAnsi="Courier New" w:cs="Courier New"/>
        </w:rPr>
        <w:t>updateAsset</w:t>
      </w:r>
      <w:proofErr w:type="spellEnd"/>
      <w:r w:rsidRPr="001E69D1">
        <w:t xml:space="preserve"> function, having the responsibility to invoke the </w:t>
      </w:r>
      <w:proofErr w:type="spellStart"/>
      <w:r w:rsidRPr="006D1D2B">
        <w:rPr>
          <w:rFonts w:ascii="Courier New" w:hAnsi="Courier New" w:cs="Courier New"/>
        </w:rPr>
        <w:t>UpdateAsset</w:t>
      </w:r>
      <w:proofErr w:type="spellEnd"/>
      <w:r w:rsidRPr="001E69D1">
        <w:t xml:space="preserve"> in the energy smart contract</w:t>
      </w:r>
      <w:r w:rsidR="00BB7A6D">
        <w:t>. It</w:t>
      </w:r>
      <w:r w:rsidRPr="001E69D1">
        <w:t xml:space="preserve"> also </w:t>
      </w:r>
      <w:r w:rsidR="006C3541" w:rsidRPr="001E69D1">
        <w:t>records</w:t>
      </w:r>
      <w:r w:rsidRPr="001E69D1">
        <w:t xml:space="preserve"> the asset</w:t>
      </w:r>
      <w:r w:rsidR="006C3541" w:rsidRPr="001E69D1">
        <w:t>s</w:t>
      </w:r>
      <w:r w:rsidRPr="001E69D1">
        <w:t xml:space="preserve"> with more and less latency and</w:t>
      </w:r>
      <w:r w:rsidR="006C3541" w:rsidRPr="001E69D1">
        <w:t xml:space="preserve"> calculates</w:t>
      </w:r>
      <w:r w:rsidRPr="001E69D1">
        <w:t xml:space="preserve"> the latency average</w:t>
      </w:r>
      <w:r w:rsidR="00B326BE">
        <w:t>,</w:t>
      </w:r>
      <w:r w:rsidR="001D0BFE">
        <w:t xml:space="preserve"> as shown in</w:t>
      </w:r>
      <w:r w:rsidR="007E592D">
        <w:t xml:space="preserve"> </w:t>
      </w:r>
      <w:r w:rsidR="004D7690">
        <w:fldChar w:fldCharType="begin"/>
      </w:r>
      <w:r w:rsidR="004D7690">
        <w:instrText xml:space="preserve"> REF _Ref179362149 \h </w:instrText>
      </w:r>
      <w:r w:rsidR="004D7690">
        <w:fldChar w:fldCharType="separate"/>
      </w:r>
      <w:r w:rsidR="004D7690">
        <w:t xml:space="preserve">Figure </w:t>
      </w:r>
      <w:r w:rsidR="004D7690">
        <w:rPr>
          <w:noProof/>
        </w:rPr>
        <w:t>29</w:t>
      </w:r>
      <w:r w:rsidR="004D7690">
        <w:fldChar w:fldCharType="end"/>
      </w:r>
      <w:r w:rsidR="007E592D">
        <w:t xml:space="preserve">. </w:t>
      </w:r>
      <w:r w:rsidRPr="001E69D1">
        <w:t xml:space="preserve">Finally, </w:t>
      </w:r>
      <w:r w:rsidR="00B326BE">
        <w:t xml:space="preserve">it </w:t>
      </w:r>
      <w:r w:rsidRPr="001E69D1">
        <w:t xml:space="preserve">saves all the latency values in an array to be exported and analysed. </w:t>
      </w:r>
    </w:p>
    <w:p w14:paraId="47033ABE" w14:textId="77777777" w:rsidR="00D2491D" w:rsidRDefault="00D2491D" w:rsidP="00F45F3D">
      <w:pPr>
        <w:jc w:val="both"/>
      </w:pPr>
    </w:p>
    <w:p w14:paraId="49CB3602" w14:textId="3E119607" w:rsidR="006F4B95" w:rsidRDefault="006F4B95" w:rsidP="000335DA">
      <w:pPr>
        <w:pStyle w:val="Heading2"/>
        <w:numPr>
          <w:ilvl w:val="1"/>
          <w:numId w:val="6"/>
        </w:numPr>
        <w:rPr>
          <w:color w:val="000000" w:themeColor="text1"/>
        </w:rPr>
      </w:pPr>
      <w:bookmarkStart w:id="58" w:name="_Toc180011798"/>
      <w:r>
        <w:rPr>
          <w:color w:val="000000" w:themeColor="text1"/>
        </w:rPr>
        <w:t>The Oracle</w:t>
      </w:r>
      <w:bookmarkEnd w:id="58"/>
      <w:r w:rsidRPr="00C861EB">
        <w:rPr>
          <w:color w:val="000000" w:themeColor="text1"/>
        </w:rPr>
        <w:t xml:space="preserve"> </w:t>
      </w:r>
    </w:p>
    <w:p w14:paraId="5FA00DF2" w14:textId="705277D4" w:rsidR="006F4B95" w:rsidRDefault="006F4B95" w:rsidP="00F45F3D">
      <w:pPr>
        <w:jc w:val="both"/>
      </w:pPr>
      <w:r w:rsidRPr="00F45F3D">
        <w:fldChar w:fldCharType="begin"/>
      </w:r>
      <w:r w:rsidRPr="00F45F3D">
        <w:instrText xml:space="preserve"> ADDIN EN.CITE &lt;EndNote&gt;&lt;Cite AuthorYear="1"&gt;&lt;Author&gt;Beniiche&lt;/Author&gt;&lt;Year&gt;2020&lt;/Year&gt;&lt;RecNum&gt;106&lt;/RecNum&gt;&lt;DisplayText&gt;Beniiche (2020)&lt;/DisplayText&gt;&lt;record&gt;&lt;rec-number&gt;106&lt;/rec-number&gt;&lt;foreign-keys&gt;&lt;key app="EN" db-id="refdsetfmxfv0xezzx0x00r2eas9wvvxsrxv" timestamp="1727232391"&gt;106&lt;/key&gt;&lt;/foreign-keys&gt;&lt;ref-type name="Journal Article"&gt;17&lt;/ref-type&gt;&lt;contributors&gt;&lt;authors&gt;&lt;author&gt;Beniiche, Abdeljalil&lt;/author&gt;&lt;/authors&gt;&lt;/contributors&gt;&lt;titles&gt;&lt;title&gt;A study of blockchain oracles&lt;/title&gt;&lt;secondary-title&gt;arXiv preprint arXiv:2004.07140&lt;/secondary-title&gt;&lt;/titles&gt;&lt;periodical&gt;&lt;full-title&gt;arXiv preprint arXiv:2004.07140&lt;/full-title&gt;&lt;/periodical&gt;&lt;dates&gt;&lt;year&gt;2020&lt;/year&gt;&lt;/dates&gt;&lt;urls&gt;&lt;/urls&gt;&lt;/record&gt;&lt;/Cite&gt;&lt;/EndNote&gt;</w:instrText>
      </w:r>
      <w:r w:rsidRPr="00F45F3D">
        <w:fldChar w:fldCharType="separate"/>
      </w:r>
      <w:proofErr w:type="spellStart"/>
      <w:r w:rsidRPr="00F45F3D">
        <w:t>Beniiche</w:t>
      </w:r>
      <w:proofErr w:type="spellEnd"/>
      <w:r w:rsidRPr="00F45F3D">
        <w:t xml:space="preserve"> (2020)</w:t>
      </w:r>
      <w:r w:rsidRPr="00F45F3D">
        <w:fldChar w:fldCharType="end"/>
      </w:r>
      <w:r w:rsidRPr="00F45F3D">
        <w:t xml:space="preserve"> defines a b</w:t>
      </w:r>
      <w:r w:rsidRPr="004D13A2">
        <w:t>lockchain oracle</w:t>
      </w:r>
      <w:r w:rsidRPr="00F45F3D">
        <w:t xml:space="preserve"> as a</w:t>
      </w:r>
      <w:r w:rsidRPr="004D13A2">
        <w:t xml:space="preserve"> conceptuali</w:t>
      </w:r>
      <w:r w:rsidRPr="00F45F3D">
        <w:t>s</w:t>
      </w:r>
      <w:r w:rsidRPr="004D13A2">
        <w:t>ed</w:t>
      </w:r>
      <w:r w:rsidRPr="00F45F3D">
        <w:t xml:space="preserve"> representation</w:t>
      </w:r>
      <w:r w:rsidRPr="004D13A2">
        <w:t xml:space="preserve"> mechanism enabling blockchain networks to interact with external data, </w:t>
      </w:r>
      <w:r w:rsidRPr="00F45F3D">
        <w:t>called</w:t>
      </w:r>
      <w:r w:rsidRPr="004D13A2">
        <w:t xml:space="preserve"> “off-chain” data. This data </w:t>
      </w:r>
      <w:r w:rsidR="007E592D">
        <w:t>must</w:t>
      </w:r>
      <w:r w:rsidRPr="004D13A2">
        <w:t xml:space="preserve"> originat</w:t>
      </w:r>
      <w:r w:rsidR="007E592D">
        <w:t>e</w:t>
      </w:r>
      <w:r w:rsidRPr="004D13A2">
        <w:t xml:space="preserve"> from a credible source and must be accessible to the blockchain network</w:t>
      </w:r>
      <w:r w:rsidRPr="00F45F3D">
        <w:t xml:space="preserve"> oracles function as an Application Programming Interface (API) accessible via the public internet. They offer an endpoint that can be programmatically invoked from a Smart Contract, returning the requested data. The software hosting the required information can take various forms, while the API delivers a structured </w:t>
      </w:r>
      <w:r w:rsidRPr="00F45F3D">
        <w:lastRenderedPageBreak/>
        <w:t xml:space="preserve">response in accordance with the user’s specifications. For example, a weather application on a smartphone may initiate an API request to a meteorological service, retrieving data in a specified format, which it subsequently processes to generate a visual representation. In the realm of smart contracts, the procedure is analogous; the contract requests data in a particular format and validates the received response based on its internal logic, thereby determining subsequent actions. In this prototype, the Oracle API functionality is defined at the energy node application. </w:t>
      </w:r>
    </w:p>
    <w:p w14:paraId="37282092" w14:textId="77777777" w:rsidR="006F4B95" w:rsidRDefault="006F4B95" w:rsidP="006F4B95"/>
    <w:p w14:paraId="19765975" w14:textId="00299104" w:rsidR="006F4B95" w:rsidRDefault="006F4B95" w:rsidP="00F45F3D">
      <w:pPr>
        <w:jc w:val="both"/>
      </w:pPr>
      <w:r>
        <w:t>Officiating as the Oracle API</w:t>
      </w:r>
      <w:r w:rsidR="001A23EE">
        <w:t>, the</w:t>
      </w:r>
      <w:r>
        <w:t xml:space="preserve"> </w:t>
      </w:r>
      <w:proofErr w:type="spellStart"/>
      <w:r w:rsidRPr="001A23EE">
        <w:rPr>
          <w:rFonts w:ascii="Courier New" w:hAnsi="Courier New" w:cs="Courier New"/>
        </w:rPr>
        <w:t>oracleUpdateAsset</w:t>
      </w:r>
      <w:proofErr w:type="spellEnd"/>
      <w:r w:rsidR="00E65621">
        <w:t xml:space="preserve"> </w:t>
      </w:r>
      <w:r>
        <w:t xml:space="preserve">function is declared on the energy node application and calls the </w:t>
      </w:r>
      <w:proofErr w:type="spellStart"/>
      <w:r w:rsidRPr="001A23EE">
        <w:rPr>
          <w:rFonts w:ascii="Courier New" w:hAnsi="Courier New" w:cs="Courier New"/>
        </w:rPr>
        <w:t>CallOracle</w:t>
      </w:r>
      <w:proofErr w:type="spellEnd"/>
      <w:r>
        <w:t xml:space="preserve"> function</w:t>
      </w:r>
      <w:r w:rsidR="00E65621">
        <w:t xml:space="preserve">, exhibited in </w:t>
      </w:r>
      <w:r w:rsidR="004D7690">
        <w:fldChar w:fldCharType="begin"/>
      </w:r>
      <w:r w:rsidR="004D7690">
        <w:instrText xml:space="preserve"> REF _Ref179362376 \h </w:instrText>
      </w:r>
      <w:r w:rsidR="004D7690">
        <w:fldChar w:fldCharType="separate"/>
      </w:r>
      <w:r w:rsidR="004D7690">
        <w:t xml:space="preserve">Figure </w:t>
      </w:r>
      <w:r w:rsidR="004D7690">
        <w:rPr>
          <w:noProof/>
        </w:rPr>
        <w:t>31</w:t>
      </w:r>
      <w:r w:rsidR="004D7690">
        <w:fldChar w:fldCharType="end"/>
      </w:r>
      <w:r w:rsidR="00E65621">
        <w:t>,</w:t>
      </w:r>
      <w:r>
        <w:t xml:space="preserve"> getting in return an </w:t>
      </w:r>
      <w:proofErr w:type="spellStart"/>
      <w:r>
        <w:t>Accuweather</w:t>
      </w:r>
      <w:proofErr w:type="spellEnd"/>
      <w:r>
        <w:t xml:space="preserve"> API object. </w:t>
      </w:r>
    </w:p>
    <w:p w14:paraId="0145D625" w14:textId="77777777" w:rsidR="006F4B95" w:rsidRDefault="006F4B95" w:rsidP="00F45F3D">
      <w:pPr>
        <w:jc w:val="both"/>
      </w:pPr>
    </w:p>
    <w:p w14:paraId="6F350B60" w14:textId="052BA1F5" w:rsidR="00C55AAA" w:rsidRDefault="006F4B95" w:rsidP="00F45F3D">
      <w:pPr>
        <w:jc w:val="both"/>
      </w:pPr>
      <w:r>
        <w:t xml:space="preserve">After fetching the object, </w:t>
      </w:r>
      <w:proofErr w:type="spellStart"/>
      <w:r w:rsidRPr="001A23EE">
        <w:rPr>
          <w:rFonts w:ascii="Courier New" w:hAnsi="Courier New" w:cs="Courier New"/>
        </w:rPr>
        <w:t>oracleUpdateAsset</w:t>
      </w:r>
      <w:proofErr w:type="spellEnd"/>
      <w:r>
        <w:t xml:space="preserve"> calls the function </w:t>
      </w:r>
      <w:proofErr w:type="spellStart"/>
      <w:r w:rsidRPr="001A23EE">
        <w:rPr>
          <w:rFonts w:ascii="Courier New" w:hAnsi="Courier New" w:cs="Courier New"/>
        </w:rPr>
        <w:t>OracleUpdateAsset</w:t>
      </w:r>
      <w:proofErr w:type="spellEnd"/>
      <w:r>
        <w:t xml:space="preserve"> declared in the energy smart contract</w:t>
      </w:r>
      <w:r w:rsidR="00863ECA">
        <w:t xml:space="preserve"> exposed in</w:t>
      </w:r>
      <w:r w:rsidR="00E65621">
        <w:t xml:space="preserve"> </w:t>
      </w:r>
      <w:r w:rsidR="004D7690">
        <w:fldChar w:fldCharType="begin"/>
      </w:r>
      <w:r w:rsidR="004D7690">
        <w:instrText xml:space="preserve"> REF _Ref179362963 \h </w:instrText>
      </w:r>
      <w:r w:rsidR="004D7690">
        <w:fldChar w:fldCharType="separate"/>
      </w:r>
      <w:r w:rsidR="004D7690">
        <w:t xml:space="preserve">Figure </w:t>
      </w:r>
      <w:r w:rsidR="004D7690">
        <w:rPr>
          <w:noProof/>
        </w:rPr>
        <w:t>32</w:t>
      </w:r>
      <w:r w:rsidR="004D7690">
        <w:fldChar w:fldCharType="end"/>
      </w:r>
      <w:r>
        <w:t xml:space="preserve">. The following arguments are sent: the </w:t>
      </w:r>
      <w:proofErr w:type="spellStart"/>
      <w:r w:rsidR="001A23EE" w:rsidRPr="001A23EE">
        <w:rPr>
          <w:rFonts w:ascii="Courier New" w:hAnsi="Courier New" w:cs="Courier New"/>
        </w:rPr>
        <w:t>ApartmentID</w:t>
      </w:r>
      <w:proofErr w:type="spellEnd"/>
      <w:r>
        <w:t xml:space="preserve">, the </w:t>
      </w:r>
      <w:r w:rsidR="001A23EE">
        <w:rPr>
          <w:rFonts w:ascii="Courier New" w:hAnsi="Courier New" w:cs="Courier New"/>
        </w:rPr>
        <w:t>P</w:t>
      </w:r>
      <w:r w:rsidRPr="001A23EE">
        <w:rPr>
          <w:rFonts w:ascii="Courier New" w:hAnsi="Courier New" w:cs="Courier New"/>
        </w:rPr>
        <w:t>hrase</w:t>
      </w:r>
      <w:r>
        <w:t xml:space="preserve"> and the </w:t>
      </w:r>
      <w:proofErr w:type="spellStart"/>
      <w:r w:rsidR="001A23EE" w:rsidRPr="001A23EE">
        <w:rPr>
          <w:rFonts w:ascii="Courier New" w:hAnsi="Courier New" w:cs="Courier New"/>
        </w:rPr>
        <w:t>T</w:t>
      </w:r>
      <w:r w:rsidRPr="001A23EE">
        <w:rPr>
          <w:rFonts w:ascii="Courier New" w:hAnsi="Courier New" w:cs="Courier New"/>
        </w:rPr>
        <w:t>ypeID</w:t>
      </w:r>
      <w:proofErr w:type="spellEnd"/>
      <w:r>
        <w:t xml:space="preserve"> retrieved from the </w:t>
      </w:r>
      <w:proofErr w:type="spellStart"/>
      <w:r>
        <w:t>Accuweather</w:t>
      </w:r>
      <w:proofErr w:type="spellEnd"/>
      <w:r>
        <w:t xml:space="preserve"> object. </w:t>
      </w:r>
    </w:p>
    <w:p w14:paraId="11EE7C84" w14:textId="24900C9D" w:rsidR="006F4B95" w:rsidRDefault="00C55AAA" w:rsidP="00C55AAA">
      <w:r>
        <w:br w:type="page"/>
      </w:r>
    </w:p>
    <w:p w14:paraId="2C05ECB5" w14:textId="7E4BF8C4" w:rsidR="0099738F" w:rsidRPr="0099738F" w:rsidRDefault="00291C06" w:rsidP="00ED0E08">
      <w:pPr>
        <w:pStyle w:val="Heading1"/>
        <w:numPr>
          <w:ilvl w:val="0"/>
          <w:numId w:val="6"/>
        </w:numPr>
        <w:rPr>
          <w:color w:val="000000" w:themeColor="text1"/>
        </w:rPr>
      </w:pPr>
      <w:bookmarkStart w:id="59" w:name="_Toc180011799"/>
      <w:r>
        <w:rPr>
          <w:color w:val="000000" w:themeColor="text1"/>
        </w:rPr>
        <w:lastRenderedPageBreak/>
        <w:t>Prototype Execution</w:t>
      </w:r>
      <w:bookmarkEnd w:id="59"/>
    </w:p>
    <w:p w14:paraId="7A56A422" w14:textId="14906071" w:rsidR="0099738F" w:rsidRDefault="0099738F" w:rsidP="0099738F">
      <w:pPr>
        <w:jc w:val="both"/>
      </w:pPr>
      <w:r>
        <w:t>The planification of the testing was done considering</w:t>
      </w:r>
      <w:r w:rsidRPr="00F45F3D">
        <w:t xml:space="preserve"> twenty execution tests with ten requests, with the expected result of more than 0.65 requests per second. </w:t>
      </w:r>
      <w:r w:rsidR="00525E11">
        <w:t>From the literature review</w:t>
      </w:r>
      <w:r w:rsidRPr="00F45F3D">
        <w:t>, it is also expected that most of the time would happen during ZKP</w:t>
      </w:r>
      <w:r>
        <w:t>s</w:t>
      </w:r>
      <w:r w:rsidRPr="00F45F3D">
        <w:t xml:space="preserve"> generation.  </w:t>
      </w:r>
    </w:p>
    <w:p w14:paraId="4880EE34" w14:textId="77777777" w:rsidR="0099738F" w:rsidRDefault="0099738F" w:rsidP="0099738F">
      <w:pPr>
        <w:jc w:val="both"/>
      </w:pPr>
    </w:p>
    <w:p w14:paraId="311F478A" w14:textId="443B4FB6" w:rsidR="0099738F" w:rsidRPr="00DF348C" w:rsidRDefault="0099738F" w:rsidP="0099738F">
      <w:pPr>
        <w:jc w:val="both"/>
      </w:pPr>
      <w:r>
        <w:t xml:space="preserve">However, in view of the massive amount of data that a smart city has to manage, the setup of the test was changed as follows. </w:t>
      </w:r>
    </w:p>
    <w:p w14:paraId="4A7600B5" w14:textId="77777777" w:rsidR="0099738F" w:rsidRPr="0099738F" w:rsidRDefault="0099738F" w:rsidP="0099738F"/>
    <w:p w14:paraId="42EAD1F4" w14:textId="79E4DDF4" w:rsidR="000C68DB" w:rsidRPr="000C68DB" w:rsidRDefault="000C68DB" w:rsidP="00304C46">
      <w:pPr>
        <w:pStyle w:val="Heading2"/>
        <w:numPr>
          <w:ilvl w:val="1"/>
          <w:numId w:val="6"/>
        </w:numPr>
        <w:rPr>
          <w:color w:val="000000" w:themeColor="text1"/>
        </w:rPr>
      </w:pPr>
      <w:bookmarkStart w:id="60" w:name="_Toc180011800"/>
      <w:r>
        <w:rPr>
          <w:color w:val="000000" w:themeColor="text1"/>
        </w:rPr>
        <w:t>Explanation</w:t>
      </w:r>
      <w:bookmarkEnd w:id="60"/>
    </w:p>
    <w:p w14:paraId="41A19337" w14:textId="6A1B12B9" w:rsidR="00105C7E" w:rsidRDefault="00105C7E" w:rsidP="00105C7E">
      <w:pPr>
        <w:jc w:val="both"/>
      </w:pPr>
      <w:r>
        <w:t>The test was defined to run 10,000 times sequentially for each protocol to provide the ZKP</w:t>
      </w:r>
      <w:r w:rsidR="00DC11C1">
        <w:t>s</w:t>
      </w:r>
      <w:r>
        <w:t xml:space="preserve"> verification. The goal was </w:t>
      </w:r>
      <w:r w:rsidR="00D00727">
        <w:t>to calculate</w:t>
      </w:r>
      <w:r>
        <w:t xml:space="preserve"> the time needed to get the energy usage in the apartment smart contract from the energy smart contract.</w:t>
      </w:r>
    </w:p>
    <w:p w14:paraId="78800F65" w14:textId="77777777" w:rsidR="00BF39D1" w:rsidRDefault="00BF39D1" w:rsidP="00105C7E">
      <w:pPr>
        <w:jc w:val="both"/>
      </w:pPr>
    </w:p>
    <w:p w14:paraId="72DEC925" w14:textId="45FD66E0" w:rsidR="00BF39D1" w:rsidRDefault="00BF39D1" w:rsidP="00BF39D1">
      <w:pPr>
        <w:jc w:val="both"/>
      </w:pPr>
      <w:r>
        <w:t xml:space="preserve">To run the prototype, the apartments first have to be created. To do so, the code from the </w:t>
      </w:r>
      <w:proofErr w:type="spellStart"/>
      <w:r w:rsidRPr="00525E11">
        <w:rPr>
          <w:rFonts w:ascii="Courier New" w:hAnsi="Courier New" w:cs="Courier New"/>
        </w:rPr>
        <w:t>createAsset</w:t>
      </w:r>
      <w:proofErr w:type="spellEnd"/>
      <w:r>
        <w:t xml:space="preserve"> function is installed from the apartment node application using </w:t>
      </w:r>
      <w:proofErr w:type="spellStart"/>
      <w:r w:rsidRPr="00525E11">
        <w:rPr>
          <w:rFonts w:ascii="Courier New" w:hAnsi="Courier New" w:cs="Courier New"/>
        </w:rPr>
        <w:t>npm</w:t>
      </w:r>
      <w:proofErr w:type="spellEnd"/>
      <w:r w:rsidRPr="00525E11">
        <w:rPr>
          <w:rFonts w:ascii="Courier New" w:hAnsi="Courier New" w:cs="Courier New"/>
        </w:rPr>
        <w:t xml:space="preserve"> install</w:t>
      </w:r>
      <w:r>
        <w:t>. After the installation, the script is started using</w:t>
      </w:r>
      <w:r w:rsidR="001A7C58">
        <w:t xml:space="preserve"> the command</w:t>
      </w:r>
      <w:r>
        <w:t xml:space="preserve"> </w:t>
      </w:r>
      <w:proofErr w:type="spellStart"/>
      <w:r w:rsidRPr="00525E11">
        <w:rPr>
          <w:rFonts w:ascii="Courier New" w:hAnsi="Courier New" w:cs="Courier New"/>
        </w:rPr>
        <w:t>npm</w:t>
      </w:r>
      <w:proofErr w:type="spellEnd"/>
      <w:r w:rsidRPr="00525E11">
        <w:rPr>
          <w:rFonts w:ascii="Courier New" w:hAnsi="Courier New" w:cs="Courier New"/>
        </w:rPr>
        <w:t xml:space="preserve"> start</w:t>
      </w:r>
      <w:r>
        <w:t>.</w:t>
      </w:r>
      <w:r w:rsidR="006C5F77">
        <w:t xml:space="preserve"> The terminal output of the </w:t>
      </w:r>
      <w:proofErr w:type="spellStart"/>
      <w:r w:rsidR="006C5F77" w:rsidRPr="00525E11">
        <w:rPr>
          <w:rFonts w:ascii="Courier New" w:hAnsi="Courier New" w:cs="Courier New"/>
        </w:rPr>
        <w:t>createAsset</w:t>
      </w:r>
      <w:proofErr w:type="spellEnd"/>
      <w:r w:rsidR="006C5F77">
        <w:t xml:space="preserve"> function execution is displayed in </w:t>
      </w:r>
      <w:r w:rsidR="004D7690">
        <w:fldChar w:fldCharType="begin"/>
      </w:r>
      <w:r w:rsidR="004D7690">
        <w:instrText xml:space="preserve"> REF _Ref179363199 \h </w:instrText>
      </w:r>
      <w:r w:rsidR="004D7690">
        <w:fldChar w:fldCharType="separate"/>
      </w:r>
      <w:r w:rsidR="004D7690">
        <w:t xml:space="preserve">Figure </w:t>
      </w:r>
      <w:r w:rsidR="004D7690">
        <w:rPr>
          <w:noProof/>
        </w:rPr>
        <w:t>33</w:t>
      </w:r>
      <w:r w:rsidR="004D7690">
        <w:fldChar w:fldCharType="end"/>
      </w:r>
      <w:r>
        <w:t>.</w:t>
      </w:r>
    </w:p>
    <w:p w14:paraId="67D77DC2" w14:textId="77777777" w:rsidR="00BF39D1" w:rsidRDefault="00BF39D1" w:rsidP="00BF39D1">
      <w:pPr>
        <w:jc w:val="both"/>
      </w:pPr>
    </w:p>
    <w:p w14:paraId="698A6D9D" w14:textId="6DFCD95A" w:rsidR="00BF39D1" w:rsidRDefault="00BF39D1" w:rsidP="00BF39D1">
      <w:pPr>
        <w:jc w:val="both"/>
      </w:pPr>
      <w:r>
        <w:t xml:space="preserve">Even though Apartment0 is created and an </w:t>
      </w:r>
      <w:proofErr w:type="spellStart"/>
      <w:r w:rsidRPr="00525E11">
        <w:rPr>
          <w:rFonts w:ascii="Courier New" w:hAnsi="Courier New" w:cs="Courier New"/>
        </w:rPr>
        <w:t>EnergyUsage</w:t>
      </w:r>
      <w:proofErr w:type="spellEnd"/>
      <w:r>
        <w:t xml:space="preserve"> value assigned, its reading was not used in the prototype</w:t>
      </w:r>
      <w:r w:rsidR="006C5F77">
        <w:t xml:space="preserve"> to fetch the energy usage from </w:t>
      </w:r>
      <w:r w:rsidR="00525E11">
        <w:t xml:space="preserve">the </w:t>
      </w:r>
      <w:r w:rsidR="006C5F77">
        <w:t>energy smart contract</w:t>
      </w:r>
      <w:r>
        <w:t xml:space="preserve">. </w:t>
      </w:r>
    </w:p>
    <w:p w14:paraId="2D9BFC45" w14:textId="77777777" w:rsidR="00BF39D1" w:rsidRDefault="00BF39D1" w:rsidP="00BF39D1">
      <w:pPr>
        <w:jc w:val="both"/>
      </w:pPr>
    </w:p>
    <w:p w14:paraId="59F35C08" w14:textId="4C7C8992" w:rsidR="00BF39D1" w:rsidRDefault="00BF39D1" w:rsidP="00FA4B27">
      <w:pPr>
        <w:jc w:val="both"/>
      </w:pPr>
      <w:r>
        <w:t>After the apartment’s power meter creation</w:t>
      </w:r>
      <w:r w:rsidR="006C5F77">
        <w:t xml:space="preserve"> (</w:t>
      </w:r>
      <w:proofErr w:type="spellStart"/>
      <w:r w:rsidR="00525E11" w:rsidRPr="00525E11">
        <w:rPr>
          <w:rFonts w:ascii="Courier New" w:hAnsi="Courier New" w:cs="Courier New"/>
        </w:rPr>
        <w:t>E</w:t>
      </w:r>
      <w:r w:rsidR="006C5F77" w:rsidRPr="00525E11">
        <w:rPr>
          <w:rFonts w:ascii="Courier New" w:hAnsi="Courier New" w:cs="Courier New"/>
        </w:rPr>
        <w:t>nergyUsage</w:t>
      </w:r>
      <w:proofErr w:type="spellEnd"/>
      <w:r w:rsidR="006C5F77">
        <w:t>)</w:t>
      </w:r>
      <w:r>
        <w:t xml:space="preserve">, the energy node application will be installed and executed to create the apartments in the energy smart contract, following a similar process </w:t>
      </w:r>
      <w:r w:rsidR="006C5F77">
        <w:t>to</w:t>
      </w:r>
      <w:r>
        <w:t xml:space="preserve"> the one executed for the apartments but from </w:t>
      </w:r>
      <w:r w:rsidRPr="00525E11">
        <w:rPr>
          <w:rFonts w:ascii="Courier New" w:hAnsi="Courier New" w:cs="Courier New"/>
        </w:rPr>
        <w:t>_application-gateway-typescript-energy</w:t>
      </w:r>
      <w:r>
        <w:t xml:space="preserve"> folder. First, the script installation using</w:t>
      </w:r>
      <w:r w:rsidR="001A7C58">
        <w:t xml:space="preserve"> the</w:t>
      </w:r>
      <w:r>
        <w:t xml:space="preserve"> </w:t>
      </w:r>
      <w:proofErr w:type="spellStart"/>
      <w:r w:rsidRPr="00525E11">
        <w:rPr>
          <w:rFonts w:ascii="Courier New" w:hAnsi="Courier New" w:cs="Courier New"/>
        </w:rPr>
        <w:t>npm</w:t>
      </w:r>
      <w:proofErr w:type="spellEnd"/>
      <w:r w:rsidRPr="00525E11">
        <w:rPr>
          <w:rFonts w:ascii="Courier New" w:hAnsi="Courier New" w:cs="Courier New"/>
        </w:rPr>
        <w:t xml:space="preserve"> install</w:t>
      </w:r>
      <w:r>
        <w:t xml:space="preserve"> command. Second, start the script using </w:t>
      </w:r>
      <w:proofErr w:type="spellStart"/>
      <w:r w:rsidRPr="00525E11">
        <w:rPr>
          <w:rFonts w:ascii="Courier New" w:hAnsi="Courier New" w:cs="Courier New"/>
        </w:rPr>
        <w:t>npm</w:t>
      </w:r>
      <w:proofErr w:type="spellEnd"/>
      <w:r w:rsidRPr="00525E11">
        <w:rPr>
          <w:rFonts w:ascii="Courier New" w:hAnsi="Courier New" w:cs="Courier New"/>
        </w:rPr>
        <w:t xml:space="preserve"> start</w:t>
      </w:r>
      <w:r>
        <w:t xml:space="preserve"> command to create the apartments with </w:t>
      </w:r>
      <w:proofErr w:type="spellStart"/>
      <w:r w:rsidRPr="00525E11">
        <w:rPr>
          <w:rFonts w:ascii="Courier New" w:hAnsi="Courier New" w:cs="Courier New"/>
        </w:rPr>
        <w:t>EnergyUsage</w:t>
      </w:r>
      <w:proofErr w:type="spellEnd"/>
      <w:r>
        <w:t xml:space="preserve"> equal to 0. </w:t>
      </w:r>
      <w:r w:rsidR="00FA4B27">
        <w:t xml:space="preserve">The terminal output after running the script is shown in </w:t>
      </w:r>
      <w:r w:rsidR="004D7690">
        <w:fldChar w:fldCharType="begin"/>
      </w:r>
      <w:r w:rsidR="004D7690">
        <w:instrText xml:space="preserve"> REF _Ref179363756 \h </w:instrText>
      </w:r>
      <w:r w:rsidR="004D7690">
        <w:fldChar w:fldCharType="separate"/>
      </w:r>
      <w:r w:rsidR="004D7690">
        <w:t xml:space="preserve">Figure </w:t>
      </w:r>
      <w:r w:rsidR="004D7690">
        <w:rPr>
          <w:noProof/>
        </w:rPr>
        <w:t>34</w:t>
      </w:r>
      <w:r w:rsidR="004D7690">
        <w:fldChar w:fldCharType="end"/>
      </w:r>
      <w:r w:rsidR="00FA4B27">
        <w:t>.</w:t>
      </w:r>
    </w:p>
    <w:p w14:paraId="1D9A2157" w14:textId="77777777" w:rsidR="00BF39D1" w:rsidRDefault="00BF39D1" w:rsidP="00BF39D1">
      <w:pPr>
        <w:jc w:val="both"/>
      </w:pPr>
    </w:p>
    <w:p w14:paraId="3CFDC8EB" w14:textId="2BAA2690" w:rsidR="00BF39D1" w:rsidRDefault="00BF39D1" w:rsidP="00BF39D1">
      <w:pPr>
        <w:jc w:val="both"/>
      </w:pPr>
      <w:r>
        <w:t xml:space="preserve">The apartments represented in the energy smart contract will be updated </w:t>
      </w:r>
      <w:r w:rsidR="00FA4B27">
        <w:t>immediately</w:t>
      </w:r>
      <w:r>
        <w:t xml:space="preserve"> after its creation by fetching the energy usage from the apartment smart contract validating its identity by using ZKP</w:t>
      </w:r>
      <w:r w:rsidR="00DC11C1">
        <w:t>s</w:t>
      </w:r>
      <w:r w:rsidR="00FA4B27">
        <w:t xml:space="preserve">, with the execution of the energy smart contract </w:t>
      </w:r>
      <w:proofErr w:type="spellStart"/>
      <w:r w:rsidR="00FA4B27" w:rsidRPr="00525E11">
        <w:rPr>
          <w:rFonts w:ascii="Courier New" w:hAnsi="Courier New" w:cs="Courier New"/>
        </w:rPr>
        <w:t>UpdateAsset</w:t>
      </w:r>
      <w:proofErr w:type="spellEnd"/>
      <w:r>
        <w:t>.</w:t>
      </w:r>
      <w:r w:rsidR="00FA4B27">
        <w:t xml:space="preserve"> The terminal output can be seen in </w:t>
      </w:r>
      <w:r w:rsidR="004D7690">
        <w:fldChar w:fldCharType="begin"/>
      </w:r>
      <w:r w:rsidR="004D7690">
        <w:instrText xml:space="preserve"> REF _Ref179364039 \h </w:instrText>
      </w:r>
      <w:r w:rsidR="004D7690">
        <w:fldChar w:fldCharType="separate"/>
      </w:r>
      <w:r w:rsidR="004D7690">
        <w:t xml:space="preserve">Figure </w:t>
      </w:r>
      <w:r w:rsidR="004D7690">
        <w:rPr>
          <w:noProof/>
        </w:rPr>
        <w:t>35</w:t>
      </w:r>
      <w:r w:rsidR="004D7690">
        <w:fldChar w:fldCharType="end"/>
      </w:r>
    </w:p>
    <w:p w14:paraId="6F11AFB1" w14:textId="77777777" w:rsidR="00BF39D1" w:rsidRDefault="00BF39D1" w:rsidP="00BF39D1">
      <w:pPr>
        <w:jc w:val="both"/>
      </w:pPr>
    </w:p>
    <w:p w14:paraId="66E11FC6" w14:textId="0FD845F5" w:rsidR="00BF39D1" w:rsidRDefault="00BF39D1" w:rsidP="00BF39D1">
      <w:pPr>
        <w:jc w:val="both"/>
      </w:pPr>
      <w:r>
        <w:t>As stated above, before triggering the function to retrieve the energy usage, a timer is started and finished when the data is retrieved. The difference is calculated, and the three pieces of information are recorded at the asset with the attribute name</w:t>
      </w:r>
      <w:r w:rsidR="00F1274B">
        <w:t>s</w:t>
      </w:r>
      <w:r w:rsidR="00372A79">
        <w:t xml:space="preserve"> </w:t>
      </w:r>
      <w:proofErr w:type="spellStart"/>
      <w:r w:rsidR="00372A79" w:rsidRPr="00525E11">
        <w:rPr>
          <w:rFonts w:ascii="Courier New" w:hAnsi="Courier New" w:cs="Courier New"/>
        </w:rPr>
        <w:t>StartTime</w:t>
      </w:r>
      <w:proofErr w:type="spellEnd"/>
      <w:r w:rsidR="00372A79">
        <w:t xml:space="preserve">, </w:t>
      </w:r>
      <w:proofErr w:type="spellStart"/>
      <w:r w:rsidR="00372A79" w:rsidRPr="00525E11">
        <w:rPr>
          <w:rFonts w:ascii="Courier New" w:hAnsi="Courier New" w:cs="Courier New"/>
        </w:rPr>
        <w:t>EndTime</w:t>
      </w:r>
      <w:proofErr w:type="spellEnd"/>
      <w:r w:rsidR="00372A79">
        <w:t xml:space="preserve"> and</w:t>
      </w:r>
      <w:r>
        <w:t xml:space="preserve"> </w:t>
      </w:r>
      <w:r w:rsidRPr="00525E11">
        <w:rPr>
          <w:rFonts w:ascii="Courier New" w:hAnsi="Courier New" w:cs="Courier New"/>
        </w:rPr>
        <w:t>Latency</w:t>
      </w:r>
      <w:r>
        <w:t>.</w:t>
      </w:r>
    </w:p>
    <w:p w14:paraId="0FEF4129" w14:textId="77777777" w:rsidR="00105C7E" w:rsidRPr="00105C7E" w:rsidRDefault="00105C7E" w:rsidP="00105C7E"/>
    <w:p w14:paraId="7B5939CD" w14:textId="208207C9" w:rsidR="00291C06" w:rsidRPr="004556F2" w:rsidRDefault="004556F2" w:rsidP="00543606">
      <w:pPr>
        <w:pStyle w:val="Heading2"/>
        <w:numPr>
          <w:ilvl w:val="2"/>
          <w:numId w:val="6"/>
        </w:numPr>
        <w:rPr>
          <w:color w:val="000000" w:themeColor="text1"/>
        </w:rPr>
      </w:pPr>
      <w:bookmarkStart w:id="61" w:name="_Toc180011801"/>
      <w:r>
        <w:rPr>
          <w:color w:val="000000" w:themeColor="text1"/>
        </w:rPr>
        <w:t>The Oracle</w:t>
      </w:r>
      <w:bookmarkEnd w:id="61"/>
      <w:r w:rsidRPr="00C861EB">
        <w:rPr>
          <w:color w:val="000000" w:themeColor="text1"/>
        </w:rPr>
        <w:t xml:space="preserve"> </w:t>
      </w:r>
    </w:p>
    <w:p w14:paraId="3E90FF0B" w14:textId="2238C1B6" w:rsidR="006F4B95" w:rsidRDefault="006F4B95" w:rsidP="00F45F3D">
      <w:pPr>
        <w:jc w:val="both"/>
      </w:pPr>
      <w:r>
        <w:t xml:space="preserve">The </w:t>
      </w:r>
      <w:proofErr w:type="spellStart"/>
      <w:r>
        <w:t>OracleUpdateAsset</w:t>
      </w:r>
      <w:proofErr w:type="spellEnd"/>
      <w:r>
        <w:t xml:space="preserve"> declared at the energy smart contract uses the type </w:t>
      </w:r>
      <w:r w:rsidR="00400370">
        <w:t>ID attribute</w:t>
      </w:r>
      <w:r>
        <w:t xml:space="preserve"> received as a parameter to decide the energy cost. On the one hand, when the API answers </w:t>
      </w:r>
      <w:proofErr w:type="spellStart"/>
      <w:r>
        <w:t>TypeID</w:t>
      </w:r>
      <w:proofErr w:type="spellEnd"/>
      <w:r>
        <w:t xml:space="preserve"> equals 0, it represents that it is not raining. It is assumed that hydroelectric energy generation would be more expensive (23 per energy usage unit)</w:t>
      </w:r>
      <w:r w:rsidR="00400370">
        <w:t xml:space="preserve">. As it is shown in </w:t>
      </w:r>
      <w:r w:rsidR="004D7690">
        <w:fldChar w:fldCharType="begin"/>
      </w:r>
      <w:r w:rsidR="004D7690">
        <w:instrText xml:space="preserve"> REF _Ref179367495 \h </w:instrText>
      </w:r>
      <w:r w:rsidR="004D7690">
        <w:fldChar w:fldCharType="separate"/>
      </w:r>
      <w:r w:rsidR="004D7690">
        <w:t>Figur</w:t>
      </w:r>
      <w:r w:rsidR="004D7690">
        <w:t>e</w:t>
      </w:r>
      <w:r w:rsidR="004D7690">
        <w:t xml:space="preserve"> </w:t>
      </w:r>
      <w:r w:rsidR="004D7690">
        <w:rPr>
          <w:noProof/>
        </w:rPr>
        <w:t>45</w:t>
      </w:r>
      <w:r w:rsidR="004D7690">
        <w:fldChar w:fldCharType="end"/>
      </w:r>
      <w:r w:rsidR="00400370">
        <w:t xml:space="preserve">, the retrieved data from </w:t>
      </w:r>
      <w:proofErr w:type="spellStart"/>
      <w:r w:rsidR="00400370">
        <w:t>Accuweather</w:t>
      </w:r>
      <w:proofErr w:type="spellEnd"/>
      <w:r w:rsidR="00400370">
        <w:t xml:space="preserve"> API, </w:t>
      </w:r>
      <w:proofErr w:type="spellStart"/>
      <w:r w:rsidR="00400370">
        <w:t>TypeID</w:t>
      </w:r>
      <w:proofErr w:type="spellEnd"/>
      <w:r w:rsidR="00400370">
        <w:t xml:space="preserve"> and Phrase, are recorded in the asset for clarification. In addition, the price and the calculated invoice are stored too. </w:t>
      </w:r>
    </w:p>
    <w:p w14:paraId="5B950E87" w14:textId="77777777" w:rsidR="006F4B95" w:rsidRDefault="006F4B95" w:rsidP="00F45F3D">
      <w:pPr>
        <w:jc w:val="both"/>
      </w:pPr>
    </w:p>
    <w:p w14:paraId="54B7504B" w14:textId="0CC1608B" w:rsidR="008E1D59" w:rsidRDefault="006F4B95" w:rsidP="001F7B2A">
      <w:pPr>
        <w:jc w:val="both"/>
      </w:pPr>
      <w:r>
        <w:t xml:space="preserve">On the other hand, when the API answers </w:t>
      </w:r>
      <w:proofErr w:type="spellStart"/>
      <w:r>
        <w:t>TypeID</w:t>
      </w:r>
      <w:proofErr w:type="spellEnd"/>
      <w:r>
        <w:t xml:space="preserve"> equals 1, it means it is raining or it will be in the next two hours, and the hydroelectric energy generation would be cheaper (19 per energy usage </w:t>
      </w:r>
      <w:r>
        <w:lastRenderedPageBreak/>
        <w:t>unit). Finally, all the values received and calculated are recorded in the asset</w:t>
      </w:r>
      <w:r w:rsidR="004D7690">
        <w:t xml:space="preserve"> as presented in </w:t>
      </w:r>
      <w:r w:rsidR="004D7690">
        <w:fldChar w:fldCharType="begin"/>
      </w:r>
      <w:r w:rsidR="004D7690">
        <w:instrText xml:space="preserve"> REF _Ref179378082 \h </w:instrText>
      </w:r>
      <w:r w:rsidR="004D7690">
        <w:fldChar w:fldCharType="separate"/>
      </w:r>
      <w:r w:rsidR="004D7690">
        <w:t xml:space="preserve">Figure </w:t>
      </w:r>
      <w:r w:rsidR="004D7690">
        <w:rPr>
          <w:noProof/>
        </w:rPr>
        <w:t>46</w:t>
      </w:r>
      <w:r w:rsidR="004D7690">
        <w:fldChar w:fldCharType="end"/>
      </w:r>
      <w:r>
        <w:t>.</w:t>
      </w:r>
    </w:p>
    <w:p w14:paraId="22D97DF2" w14:textId="0C0E01B1" w:rsidR="006F4B95" w:rsidRDefault="008E1D59" w:rsidP="008E1D59">
      <w:r>
        <w:br w:type="page"/>
      </w:r>
    </w:p>
    <w:p w14:paraId="1224FEFC" w14:textId="4113928E" w:rsidR="002A7175" w:rsidRPr="002A7175" w:rsidRDefault="00596D46" w:rsidP="002A7175">
      <w:pPr>
        <w:pStyle w:val="Heading1"/>
        <w:numPr>
          <w:ilvl w:val="0"/>
          <w:numId w:val="6"/>
        </w:numPr>
        <w:rPr>
          <w:color w:val="000000" w:themeColor="text1"/>
        </w:rPr>
      </w:pPr>
      <w:bookmarkStart w:id="62" w:name="_Toc180011802"/>
      <w:r>
        <w:rPr>
          <w:color w:val="000000" w:themeColor="text1"/>
        </w:rPr>
        <w:lastRenderedPageBreak/>
        <w:t>Results</w:t>
      </w:r>
      <w:r w:rsidR="00FE4AC6">
        <w:rPr>
          <w:color w:val="000000" w:themeColor="text1"/>
        </w:rPr>
        <w:t xml:space="preserve"> and </w:t>
      </w:r>
      <w:r w:rsidR="0036547E">
        <w:rPr>
          <w:color w:val="000000" w:themeColor="text1"/>
        </w:rPr>
        <w:t>D</w:t>
      </w:r>
      <w:r w:rsidR="00FE4AC6">
        <w:rPr>
          <w:color w:val="000000" w:themeColor="text1"/>
        </w:rPr>
        <w:t>isc</w:t>
      </w:r>
      <w:r w:rsidR="000F6DE7">
        <w:rPr>
          <w:color w:val="000000" w:themeColor="text1"/>
        </w:rPr>
        <w:t>u</w:t>
      </w:r>
      <w:r w:rsidR="00FE4AC6">
        <w:rPr>
          <w:color w:val="000000" w:themeColor="text1"/>
        </w:rPr>
        <w:t>ssion</w:t>
      </w:r>
      <w:bookmarkEnd w:id="62"/>
      <w:r w:rsidR="00FE4AC6">
        <w:rPr>
          <w:color w:val="000000" w:themeColor="text1"/>
        </w:rPr>
        <w:t xml:space="preserve"> </w:t>
      </w:r>
    </w:p>
    <w:p w14:paraId="6965D7BD" w14:textId="2C9A6326" w:rsidR="00F65A47" w:rsidRPr="00F65A47" w:rsidRDefault="00F65A47" w:rsidP="00F65A47">
      <w:pPr>
        <w:pStyle w:val="Heading2"/>
        <w:numPr>
          <w:ilvl w:val="1"/>
          <w:numId w:val="6"/>
        </w:numPr>
        <w:rPr>
          <w:color w:val="000000" w:themeColor="text1"/>
        </w:rPr>
      </w:pPr>
      <w:bookmarkStart w:id="63" w:name="_Toc180011803"/>
      <w:r>
        <w:rPr>
          <w:color w:val="000000" w:themeColor="text1"/>
        </w:rPr>
        <w:t>Results</w:t>
      </w:r>
      <w:bookmarkEnd w:id="63"/>
    </w:p>
    <w:p w14:paraId="5BA956D4" w14:textId="77777777" w:rsidR="00230CC4" w:rsidRDefault="00230CC4" w:rsidP="00F65A47">
      <w:pPr>
        <w:pStyle w:val="Heading2"/>
        <w:numPr>
          <w:ilvl w:val="2"/>
          <w:numId w:val="6"/>
        </w:numPr>
        <w:rPr>
          <w:color w:val="000000" w:themeColor="text1"/>
        </w:rPr>
      </w:pPr>
      <w:bookmarkStart w:id="64" w:name="_Toc180011804"/>
      <w:r>
        <w:rPr>
          <w:color w:val="000000" w:themeColor="text1"/>
        </w:rPr>
        <w:t>Plonk</w:t>
      </w:r>
      <w:bookmarkEnd w:id="64"/>
    </w:p>
    <w:p w14:paraId="55DC0FFD" w14:textId="3F530F13" w:rsidR="00230CC4" w:rsidRDefault="00230CC4" w:rsidP="00230CC4">
      <w:pPr>
        <w:jc w:val="both"/>
      </w:pPr>
      <w:r>
        <w:t xml:space="preserve">The first test used the Plonk protocol to fetch the energy usage value from each apartment smart-contract power meter. After 10,000 queries, the average mean latency was 24.354 milliseconds per query. The lowest time to gather the data from the apartment smart contract was 17 milliseconds for Apartment 580, and the highest latency was for Apartment 9955, which spent 59 milliseconds running the query. The terminal output for both assets is shown in </w:t>
      </w:r>
      <w:r>
        <w:fldChar w:fldCharType="begin"/>
      </w:r>
      <w:r>
        <w:instrText xml:space="preserve"> REF _Ref179365323 \h </w:instrText>
      </w:r>
      <w:r>
        <w:fldChar w:fldCharType="separate"/>
      </w:r>
      <w:r>
        <w:t xml:space="preserve">Figure </w:t>
      </w:r>
      <w:r>
        <w:rPr>
          <w:noProof/>
        </w:rPr>
        <w:t>36</w:t>
      </w:r>
      <w:r>
        <w:fldChar w:fldCharType="end"/>
      </w:r>
      <w:r>
        <w:t xml:space="preserve"> and </w:t>
      </w:r>
      <w:r>
        <w:fldChar w:fldCharType="begin"/>
      </w:r>
      <w:r>
        <w:instrText xml:space="preserve"> REF _Ref179365342 \h </w:instrText>
      </w:r>
      <w:r>
        <w:fldChar w:fldCharType="separate"/>
      </w:r>
      <w:r>
        <w:t xml:space="preserve">Figure </w:t>
      </w:r>
      <w:r>
        <w:rPr>
          <w:noProof/>
        </w:rPr>
        <w:t>37</w:t>
      </w:r>
      <w:r>
        <w:fldChar w:fldCharType="end"/>
      </w:r>
      <w:r>
        <w:t>.</w:t>
      </w:r>
      <w:r w:rsidR="001C661C">
        <w:t xml:space="preserve"> </w:t>
      </w:r>
      <w:r>
        <w:t xml:space="preserve">The terminal output for the Plonk protocol summary test execution is presented in </w:t>
      </w:r>
      <w:r>
        <w:fldChar w:fldCharType="begin"/>
      </w:r>
      <w:r>
        <w:instrText xml:space="preserve"> REF _Ref179365885 \h </w:instrText>
      </w:r>
      <w:r>
        <w:fldChar w:fldCharType="separate"/>
      </w:r>
      <w:r>
        <w:t xml:space="preserve">Figure </w:t>
      </w:r>
      <w:r>
        <w:rPr>
          <w:noProof/>
        </w:rPr>
        <w:t>38</w:t>
      </w:r>
      <w:r>
        <w:fldChar w:fldCharType="end"/>
      </w:r>
      <w:r>
        <w:t>.</w:t>
      </w:r>
    </w:p>
    <w:p w14:paraId="765E39D1" w14:textId="77777777" w:rsidR="00230CC4" w:rsidRDefault="00230CC4" w:rsidP="00230CC4"/>
    <w:p w14:paraId="17DD101F" w14:textId="77777777" w:rsidR="00230CC4" w:rsidRDefault="00230CC4" w:rsidP="00F65A47">
      <w:pPr>
        <w:pStyle w:val="Heading2"/>
        <w:numPr>
          <w:ilvl w:val="2"/>
          <w:numId w:val="6"/>
        </w:numPr>
        <w:rPr>
          <w:color w:val="000000" w:themeColor="text1"/>
        </w:rPr>
      </w:pPr>
      <w:bookmarkStart w:id="65" w:name="_Toc180011805"/>
      <w:r>
        <w:rPr>
          <w:color w:val="000000" w:themeColor="text1"/>
        </w:rPr>
        <w:t>Groth16</w:t>
      </w:r>
      <w:bookmarkEnd w:id="65"/>
    </w:p>
    <w:p w14:paraId="7635FEB2" w14:textId="04310EED" w:rsidR="00230CC4" w:rsidRDefault="00230CC4" w:rsidP="00A4587E">
      <w:pPr>
        <w:jc w:val="both"/>
      </w:pPr>
      <w:r>
        <w:t xml:space="preserve">The second out of three tests used Groth16 fetched the energy usage value from each apartment smart-contract power meter. After 10,000 queries, the average mean latency was 22.523 milliseconds per query. The lowest time to gather the data from the apartment smart contract was 16 milliseconds for Apartment 1963, and the highest latency was for Apartment 1, which ran the query for an extraordinary 394 milliseconds, both terminal outputs shown in </w:t>
      </w:r>
      <w:r>
        <w:fldChar w:fldCharType="begin"/>
      </w:r>
      <w:r>
        <w:instrText xml:space="preserve"> REF _Ref179366006 \h </w:instrText>
      </w:r>
      <w:r>
        <w:fldChar w:fldCharType="separate"/>
      </w:r>
      <w:r>
        <w:t xml:space="preserve">Figure </w:t>
      </w:r>
      <w:r>
        <w:rPr>
          <w:noProof/>
        </w:rPr>
        <w:t>39</w:t>
      </w:r>
      <w:r>
        <w:fldChar w:fldCharType="end"/>
      </w:r>
      <w:r>
        <w:t xml:space="preserve"> and </w:t>
      </w:r>
      <w:r>
        <w:fldChar w:fldCharType="begin"/>
      </w:r>
      <w:r>
        <w:instrText xml:space="preserve"> REF _Ref179366024 \h </w:instrText>
      </w:r>
      <w:r>
        <w:fldChar w:fldCharType="separate"/>
      </w:r>
      <w:r>
        <w:t xml:space="preserve">Figure </w:t>
      </w:r>
      <w:r>
        <w:rPr>
          <w:noProof/>
        </w:rPr>
        <w:t>40</w:t>
      </w:r>
      <w:r>
        <w:fldChar w:fldCharType="end"/>
      </w:r>
      <w:r>
        <w:t xml:space="preserve">. The terminal output for the Groth16 protocol summary test execution is presented in </w:t>
      </w:r>
      <w:r>
        <w:fldChar w:fldCharType="begin"/>
      </w:r>
      <w:r>
        <w:instrText xml:space="preserve"> REF _Ref179366112 \h </w:instrText>
      </w:r>
      <w:r>
        <w:fldChar w:fldCharType="separate"/>
      </w:r>
      <w:r>
        <w:t xml:space="preserve">Figure </w:t>
      </w:r>
      <w:r>
        <w:rPr>
          <w:noProof/>
        </w:rPr>
        <w:t>41</w:t>
      </w:r>
      <w:r>
        <w:fldChar w:fldCharType="end"/>
      </w:r>
      <w:r>
        <w:t>.</w:t>
      </w:r>
    </w:p>
    <w:p w14:paraId="1078DFEA" w14:textId="77777777" w:rsidR="00230CC4" w:rsidRDefault="00230CC4" w:rsidP="00230CC4"/>
    <w:p w14:paraId="0832C10B" w14:textId="77777777" w:rsidR="00230CC4" w:rsidRDefault="00230CC4" w:rsidP="00F65A47">
      <w:pPr>
        <w:pStyle w:val="Heading2"/>
        <w:numPr>
          <w:ilvl w:val="2"/>
          <w:numId w:val="6"/>
        </w:numPr>
        <w:rPr>
          <w:color w:val="000000" w:themeColor="text1"/>
        </w:rPr>
      </w:pPr>
      <w:bookmarkStart w:id="66" w:name="_Toc180011806"/>
      <w:proofErr w:type="spellStart"/>
      <w:r>
        <w:rPr>
          <w:color w:val="000000" w:themeColor="text1"/>
        </w:rPr>
        <w:t>Fflonk</w:t>
      </w:r>
      <w:bookmarkEnd w:id="66"/>
      <w:proofErr w:type="spellEnd"/>
      <w:r w:rsidRPr="00C861EB">
        <w:rPr>
          <w:color w:val="000000" w:themeColor="text1"/>
        </w:rPr>
        <w:t xml:space="preserve"> </w:t>
      </w:r>
    </w:p>
    <w:p w14:paraId="7ECB38D8" w14:textId="5DA0E927" w:rsidR="00230CC4" w:rsidRDefault="00230CC4" w:rsidP="005D42AE">
      <w:pPr>
        <w:jc w:val="both"/>
      </w:pPr>
      <w:r>
        <w:t xml:space="preserve">The last test used to fetch the energy usage value from each apartment smart-contract power meter was </w:t>
      </w:r>
      <w:proofErr w:type="spellStart"/>
      <w:r>
        <w:t>Fflonk</w:t>
      </w:r>
      <w:proofErr w:type="spellEnd"/>
      <w:r>
        <w:t xml:space="preserve">. After 10,000 queries, the average mean latency was 20.5358 milliseconds per query. The lowest time to gather the data from the apartment smart contract was 12 milliseconds for Apartment 2092, and the highest latency was for Apartment 9986, which spent 44 milliseconds running the query. The terminal output for both assets is shown in </w:t>
      </w:r>
      <w:r>
        <w:fldChar w:fldCharType="begin"/>
      </w:r>
      <w:r>
        <w:instrText xml:space="preserve"> REF _Ref179366675 \h </w:instrText>
      </w:r>
      <w:r>
        <w:fldChar w:fldCharType="separate"/>
      </w:r>
      <w:r>
        <w:t xml:space="preserve">Figure </w:t>
      </w:r>
      <w:r>
        <w:rPr>
          <w:noProof/>
        </w:rPr>
        <w:t>42</w:t>
      </w:r>
      <w:r>
        <w:fldChar w:fldCharType="end"/>
      </w:r>
      <w:r>
        <w:t xml:space="preserve"> and </w:t>
      </w:r>
      <w:r>
        <w:fldChar w:fldCharType="begin"/>
      </w:r>
      <w:r>
        <w:instrText xml:space="preserve"> REF _Ref179366686 \h </w:instrText>
      </w:r>
      <w:r>
        <w:fldChar w:fldCharType="separate"/>
      </w:r>
      <w:r>
        <w:t xml:space="preserve">Figure </w:t>
      </w:r>
      <w:r>
        <w:rPr>
          <w:noProof/>
        </w:rPr>
        <w:t>43</w:t>
      </w:r>
      <w:r>
        <w:fldChar w:fldCharType="end"/>
      </w:r>
      <w:r>
        <w:t>.</w:t>
      </w:r>
      <w:r w:rsidR="005D42AE">
        <w:t xml:space="preserve"> </w:t>
      </w:r>
      <w:r>
        <w:t xml:space="preserve">The terminal output for the Plonk protocol summary test execution is presented in </w:t>
      </w:r>
      <w:r>
        <w:fldChar w:fldCharType="begin"/>
      </w:r>
      <w:r>
        <w:instrText xml:space="preserve"> REF _Ref179366731 \h </w:instrText>
      </w:r>
      <w:r>
        <w:fldChar w:fldCharType="separate"/>
      </w:r>
      <w:r>
        <w:t xml:space="preserve">Figure </w:t>
      </w:r>
      <w:r>
        <w:rPr>
          <w:noProof/>
        </w:rPr>
        <w:t>44</w:t>
      </w:r>
      <w:r>
        <w:fldChar w:fldCharType="end"/>
      </w:r>
      <w:r>
        <w:t>.</w:t>
      </w:r>
    </w:p>
    <w:p w14:paraId="5550B612" w14:textId="77777777" w:rsidR="00230CC4" w:rsidRDefault="00230CC4" w:rsidP="00230CC4"/>
    <w:p w14:paraId="4948EF5D" w14:textId="1319D50E" w:rsidR="002A7175" w:rsidRPr="002A7175" w:rsidRDefault="002A7175" w:rsidP="002A7175">
      <w:pPr>
        <w:pStyle w:val="Heading2"/>
        <w:numPr>
          <w:ilvl w:val="1"/>
          <w:numId w:val="6"/>
        </w:numPr>
        <w:rPr>
          <w:color w:val="000000" w:themeColor="text1"/>
        </w:rPr>
      </w:pPr>
      <w:bookmarkStart w:id="67" w:name="_Toc180011807"/>
      <w:r>
        <w:rPr>
          <w:color w:val="000000" w:themeColor="text1"/>
        </w:rPr>
        <w:t>Discussion</w:t>
      </w:r>
      <w:bookmarkEnd w:id="67"/>
    </w:p>
    <w:p w14:paraId="5738DE0F" w14:textId="3BABCFA0" w:rsidR="002A7175" w:rsidRDefault="002A7175" w:rsidP="002A7175">
      <w:pPr>
        <w:jc w:val="both"/>
      </w:pPr>
      <w:r>
        <w:t xml:space="preserve">The results here show that ZKPs are a good way to verify the proofs. </w:t>
      </w:r>
      <w:proofErr w:type="spellStart"/>
      <w:r>
        <w:t>Fflonk</w:t>
      </w:r>
      <w:proofErr w:type="spellEnd"/>
      <w:r>
        <w:t xml:space="preserve">, one of the protocols tested, turned out to be the fastest and most reliable, which means it can handle the constant flow of data in a smart city without reducing the speed or compromising privacy. </w:t>
      </w:r>
    </w:p>
    <w:p w14:paraId="5D8F22DA" w14:textId="77777777" w:rsidR="002A7175" w:rsidRDefault="002A7175" w:rsidP="00230CC4"/>
    <w:p w14:paraId="64166D47" w14:textId="07131EDE" w:rsidR="0013028E" w:rsidRDefault="0013028E" w:rsidP="000432D3">
      <w:pPr>
        <w:pStyle w:val="Heading2"/>
        <w:numPr>
          <w:ilvl w:val="2"/>
          <w:numId w:val="6"/>
        </w:numPr>
        <w:rPr>
          <w:color w:val="000000" w:themeColor="text1"/>
        </w:rPr>
      </w:pPr>
      <w:bookmarkStart w:id="68" w:name="_Toc180011808"/>
      <w:r w:rsidRPr="0013028E">
        <w:rPr>
          <w:color w:val="000000" w:themeColor="text1"/>
        </w:rPr>
        <w:t>Data Analysis</w:t>
      </w:r>
      <w:bookmarkEnd w:id="68"/>
    </w:p>
    <w:p w14:paraId="090DBFAB" w14:textId="2B5B1E4E" w:rsidR="007E086C" w:rsidRPr="007E086C" w:rsidRDefault="007E086C" w:rsidP="007E086C">
      <w:r>
        <w:t xml:space="preserve">As presented in </w:t>
      </w:r>
      <w:r>
        <w:fldChar w:fldCharType="begin"/>
      </w:r>
      <w:r>
        <w:instrText xml:space="preserve"> REF _Ref179378210 \h </w:instrText>
      </w:r>
      <w:r>
        <w:fldChar w:fldCharType="separate"/>
      </w:r>
      <w:r>
        <w:t xml:space="preserve">Figure </w:t>
      </w:r>
      <w:r>
        <w:rPr>
          <w:noProof/>
        </w:rPr>
        <w:t>6</w:t>
      </w:r>
      <w:r>
        <w:fldChar w:fldCharType="end"/>
      </w:r>
      <w:r>
        <w:t>, the three protocols tested in this dissertation show a relatively similar performance. It is worth expressing that in the case of the Plonk protocol, an outlier point of 59 milliseconds was left outside of the histogram. Utilising the same criteria, in the case of the Groth16 protocol, an outlier point of 394 milliseconds was also left outside of the graphic. The breakdown of the resulting test data can be found in the next sections.</w:t>
      </w:r>
    </w:p>
    <w:p w14:paraId="47DB84C9" w14:textId="77777777" w:rsidR="009044DE" w:rsidRPr="009044DE" w:rsidRDefault="009044DE" w:rsidP="009044DE"/>
    <w:p w14:paraId="645769F1" w14:textId="0320D71E" w:rsidR="00995F36" w:rsidRDefault="00995F36" w:rsidP="00995F36">
      <w:pPr>
        <w:keepNext/>
      </w:pPr>
      <w:r>
        <w:rPr>
          <w:noProof/>
        </w:rPr>
        <w:lastRenderedPageBreak/>
        <w:drawing>
          <wp:inline distT="0" distB="0" distL="0" distR="0" wp14:anchorId="1DE95099" wp14:editId="77ADF9CE">
            <wp:extent cx="6120130" cy="3731260"/>
            <wp:effectExtent l="0" t="0" r="13970" b="15240"/>
            <wp:docPr id="1644193315" name="Chart 1">
              <a:extLst xmlns:a="http://schemas.openxmlformats.org/drawingml/2006/main">
                <a:ext uri="{FF2B5EF4-FFF2-40B4-BE49-F238E27FC236}">
                  <a16:creationId xmlns:a16="http://schemas.microsoft.com/office/drawing/2014/main" id="{6D919D3B-1C59-184F-9F2A-9D75965FFB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34238A4" w14:textId="2B9E82D7" w:rsidR="009044DE" w:rsidRPr="009044DE" w:rsidRDefault="00995F36" w:rsidP="00995F36">
      <w:pPr>
        <w:pStyle w:val="Caption"/>
      </w:pPr>
      <w:bookmarkStart w:id="69" w:name="_Ref179378210"/>
      <w:bookmarkStart w:id="70" w:name="_Toc179535064"/>
      <w:bookmarkStart w:id="71" w:name="_Toc179998847"/>
      <w:bookmarkStart w:id="72" w:name="_Toc180009179"/>
      <w:bookmarkStart w:id="73" w:name="_Toc180009813"/>
      <w:bookmarkStart w:id="74" w:name="_Toc180011733"/>
      <w:r>
        <w:t xml:space="preserve">Figure </w:t>
      </w:r>
      <w:r w:rsidR="00000000">
        <w:fldChar w:fldCharType="begin"/>
      </w:r>
      <w:r w:rsidR="00000000">
        <w:instrText xml:space="preserve"> SEQ Figure \* ARABIC </w:instrText>
      </w:r>
      <w:r w:rsidR="00000000">
        <w:fldChar w:fldCharType="separate"/>
      </w:r>
      <w:r w:rsidR="00C36B6E">
        <w:rPr>
          <w:noProof/>
        </w:rPr>
        <w:t>6</w:t>
      </w:r>
      <w:r w:rsidR="00000000">
        <w:rPr>
          <w:noProof/>
        </w:rPr>
        <w:fldChar w:fldCharType="end"/>
      </w:r>
      <w:bookmarkEnd w:id="69"/>
      <w:r>
        <w:t>.</w:t>
      </w:r>
      <w:r w:rsidR="007E086C">
        <w:t xml:space="preserve"> Histogram of the three protocols by milliseconds.</w:t>
      </w:r>
      <w:bookmarkEnd w:id="70"/>
      <w:bookmarkEnd w:id="71"/>
      <w:bookmarkEnd w:id="72"/>
      <w:bookmarkEnd w:id="73"/>
      <w:bookmarkEnd w:id="74"/>
    </w:p>
    <w:p w14:paraId="1983C863" w14:textId="62EA9F22" w:rsidR="00976F0B" w:rsidRDefault="00976F0B" w:rsidP="00304C46">
      <w:pPr>
        <w:pStyle w:val="Heading3"/>
        <w:numPr>
          <w:ilvl w:val="2"/>
          <w:numId w:val="6"/>
        </w:numPr>
        <w:rPr>
          <w:color w:val="000000" w:themeColor="text1"/>
        </w:rPr>
      </w:pPr>
      <w:bookmarkStart w:id="75" w:name="_Toc180011809"/>
      <w:r>
        <w:rPr>
          <w:color w:val="000000" w:themeColor="text1"/>
        </w:rPr>
        <w:t>Plonk</w:t>
      </w:r>
      <w:bookmarkEnd w:id="75"/>
    </w:p>
    <w:p w14:paraId="7FE3D9C2" w14:textId="6C551119" w:rsidR="001C6D16" w:rsidRDefault="004E1151" w:rsidP="001C6D16">
      <w:pPr>
        <w:jc w:val="both"/>
      </w:pPr>
      <w:r>
        <w:t>T</w:t>
      </w:r>
      <w:r w:rsidR="001C6D16">
        <w:t xml:space="preserve">he x-axis shows the test’s input size, 10,000 assets. </w:t>
      </w:r>
      <w:r>
        <w:t>T</w:t>
      </w:r>
      <w:r w:rsidR="001C6D16">
        <w:t>he y-axis presents the measurement time needed to fetch the data after making the proof using</w:t>
      </w:r>
      <w:r w:rsidR="005A2752">
        <w:t xml:space="preserve"> the</w:t>
      </w:r>
      <w:r w:rsidR="001C6D16">
        <w:t xml:space="preserve"> </w:t>
      </w:r>
      <w:r w:rsidR="005A2752">
        <w:t>P</w:t>
      </w:r>
      <w:r w:rsidR="001C6D16">
        <w:t xml:space="preserve">lonk protocol represented in milliseconds. </w:t>
      </w:r>
    </w:p>
    <w:p w14:paraId="338054DA" w14:textId="77777777" w:rsidR="001C6D16" w:rsidRDefault="001C6D16" w:rsidP="001C6D16">
      <w:pPr>
        <w:jc w:val="both"/>
      </w:pPr>
    </w:p>
    <w:p w14:paraId="48B261F9" w14:textId="6222D7A3" w:rsidR="001C6D16" w:rsidRDefault="001C6D16" w:rsidP="001C6D16">
      <w:pPr>
        <w:jc w:val="both"/>
      </w:pPr>
      <w:r>
        <w:t>As the variation in the y-axis is not significant when x-axis values increase, a significant variation is not expected if the input number increases, suggesting a stable performance of the protocol</w:t>
      </w:r>
      <w:r w:rsidR="00A55AA1">
        <w:t xml:space="preserve"> that is</w:t>
      </w:r>
      <w:r>
        <w:t xml:space="preserve"> little related to the input value.</w:t>
      </w:r>
    </w:p>
    <w:p w14:paraId="4E35CA7D" w14:textId="77777777" w:rsidR="00C40675" w:rsidRDefault="00C40675" w:rsidP="001C6D16">
      <w:pPr>
        <w:jc w:val="both"/>
      </w:pPr>
    </w:p>
    <w:p w14:paraId="537A2441" w14:textId="4473BB75" w:rsidR="001C6D16" w:rsidRDefault="001C6D16" w:rsidP="001C6D16">
      <w:pPr>
        <w:jc w:val="both"/>
      </w:pPr>
      <w:r>
        <w:t>The cause of the presence of several points above the main cluster is not known.</w:t>
      </w:r>
      <w:r w:rsidR="00C40675">
        <w:t xml:space="preserve"> The lower value is 17, and the highest is 59 milliseconds</w:t>
      </w:r>
      <w:r>
        <w:t xml:space="preserve"> However, due to the characteristics of the personal computer on which this test was run, they could indicate computational overhead. </w:t>
      </w:r>
    </w:p>
    <w:p w14:paraId="199ACB47" w14:textId="77777777" w:rsidR="001C6D16" w:rsidRDefault="001C6D16" w:rsidP="001C6D16">
      <w:pPr>
        <w:jc w:val="both"/>
      </w:pPr>
    </w:p>
    <w:p w14:paraId="3BD772E6" w14:textId="77777777" w:rsidR="00895BD9" w:rsidRDefault="000A1654" w:rsidP="00895BD9">
      <w:pPr>
        <w:keepNext/>
        <w:jc w:val="both"/>
      </w:pPr>
      <w:r>
        <w:rPr>
          <w:noProof/>
        </w:rPr>
        <w:lastRenderedPageBreak/>
        <w:drawing>
          <wp:inline distT="0" distB="0" distL="0" distR="0" wp14:anchorId="125CFD8D" wp14:editId="59805352">
            <wp:extent cx="6120130" cy="2894965"/>
            <wp:effectExtent l="0" t="0" r="13970" b="13335"/>
            <wp:docPr id="1293098786" name="Chart 1">
              <a:extLst xmlns:a="http://schemas.openxmlformats.org/drawingml/2006/main">
                <a:ext uri="{FF2B5EF4-FFF2-40B4-BE49-F238E27FC236}">
                  <a16:creationId xmlns:a16="http://schemas.microsoft.com/office/drawing/2014/main" id="{90204535-083E-0558-AF37-9DB7133D6B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80DC6A1" w14:textId="62AFB8C3" w:rsidR="001C6D16" w:rsidRDefault="00895BD9" w:rsidP="00895BD9">
      <w:pPr>
        <w:pStyle w:val="Caption"/>
        <w:jc w:val="both"/>
      </w:pPr>
      <w:bookmarkStart w:id="76" w:name="_Toc179535065"/>
      <w:bookmarkStart w:id="77" w:name="_Toc179998848"/>
      <w:bookmarkStart w:id="78" w:name="_Toc180009180"/>
      <w:bookmarkStart w:id="79" w:name="_Toc180009814"/>
      <w:bookmarkStart w:id="80" w:name="_Toc180011734"/>
      <w:r>
        <w:t xml:space="preserve">Figure </w:t>
      </w:r>
      <w:r w:rsidR="00000000">
        <w:fldChar w:fldCharType="begin"/>
      </w:r>
      <w:r w:rsidR="00000000">
        <w:instrText xml:space="preserve"> SEQ Figure \* ARABIC </w:instrText>
      </w:r>
      <w:r w:rsidR="00000000">
        <w:fldChar w:fldCharType="separate"/>
      </w:r>
      <w:r w:rsidR="00C36B6E">
        <w:rPr>
          <w:noProof/>
        </w:rPr>
        <w:t>7</w:t>
      </w:r>
      <w:r w:rsidR="00000000">
        <w:rPr>
          <w:noProof/>
        </w:rPr>
        <w:fldChar w:fldCharType="end"/>
      </w:r>
      <w:r>
        <w:t>.</w:t>
      </w:r>
      <w:r w:rsidR="0064439D">
        <w:t xml:space="preserve"> Plonk protocol performance data after running 10,000 queries.</w:t>
      </w:r>
      <w:bookmarkEnd w:id="76"/>
      <w:bookmarkEnd w:id="77"/>
      <w:bookmarkEnd w:id="78"/>
      <w:bookmarkEnd w:id="79"/>
      <w:bookmarkEnd w:id="80"/>
    </w:p>
    <w:p w14:paraId="1EAF6360" w14:textId="77777777" w:rsidR="002F1374" w:rsidRDefault="002F1374" w:rsidP="001C6D16">
      <w:pPr>
        <w:jc w:val="both"/>
      </w:pPr>
    </w:p>
    <w:p w14:paraId="6C512CB9" w14:textId="14A60D43" w:rsidR="002F1374" w:rsidRDefault="000714F8" w:rsidP="001C6D16">
      <w:pPr>
        <w:jc w:val="both"/>
      </w:pPr>
      <w:r>
        <w:t xml:space="preserve">After looking at the result of the Plonk protocol test, </w:t>
      </w:r>
      <w:r w:rsidR="00A165FC">
        <w:t>even though the sample is just 10,000, it is confirmed that its verification time is efficient</w:t>
      </w:r>
      <w:r w:rsidR="00D366EE">
        <w:t>,</w:t>
      </w:r>
      <w:r w:rsidR="00A165FC">
        <w:t xml:space="preserve"> as stated by </w:t>
      </w:r>
      <w:r w:rsidR="00A165FC">
        <w:fldChar w:fldCharType="begin"/>
      </w:r>
      <w:r w:rsidR="00A165FC">
        <w:instrText xml:space="preserve"> ADDIN EN.CITE &lt;EndNote&gt;&lt;Cite&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rsidR="00A165FC">
        <w:fldChar w:fldCharType="separate"/>
      </w:r>
      <w:r w:rsidR="00A165FC">
        <w:rPr>
          <w:noProof/>
        </w:rPr>
        <w:t>(Ambrona et al., 2022)</w:t>
      </w:r>
      <w:r w:rsidR="00A165FC">
        <w:fldChar w:fldCharType="end"/>
      </w:r>
      <w:r w:rsidR="00A165FC">
        <w:t>.</w:t>
      </w:r>
    </w:p>
    <w:p w14:paraId="0E4B5F5F" w14:textId="77777777" w:rsidR="00C40675" w:rsidRDefault="00C40675" w:rsidP="001C6D16">
      <w:pPr>
        <w:jc w:val="both"/>
      </w:pPr>
    </w:p>
    <w:p w14:paraId="1F671FAF" w14:textId="61F6E985" w:rsidR="00C40675" w:rsidRDefault="00C40675" w:rsidP="00C40675">
      <w:pPr>
        <w:jc w:val="both"/>
      </w:pPr>
      <w:r>
        <w:t>Plonk protocol remains stable when the number of assets increases, avoiding significant performance degradation. Despite some peaks, the data distribution clustering in the y-axis is tight, suggesting good performance consistency with an average mean of 24.35 milliseconds, 24 milliseconds median, and 1.122 milliseconds standard deviation.</w:t>
      </w:r>
    </w:p>
    <w:p w14:paraId="685F30DD" w14:textId="77777777" w:rsidR="00CD593F" w:rsidRDefault="00CD593F" w:rsidP="00C40675">
      <w:pPr>
        <w:jc w:val="both"/>
      </w:pPr>
    </w:p>
    <w:p w14:paraId="4100BDF8" w14:textId="77777777" w:rsidR="00895BD9" w:rsidRDefault="00CD593F" w:rsidP="00895BD9">
      <w:pPr>
        <w:keepNext/>
        <w:jc w:val="both"/>
      </w:pPr>
      <w:r>
        <w:rPr>
          <w:noProof/>
        </w:rPr>
        <w:drawing>
          <wp:inline distT="0" distB="0" distL="0" distR="0" wp14:anchorId="32FF2BA7" wp14:editId="08054DC7">
            <wp:extent cx="6120130" cy="3764280"/>
            <wp:effectExtent l="0" t="0" r="13970" b="7620"/>
            <wp:docPr id="1801065177" name="Chart 1">
              <a:extLst xmlns:a="http://schemas.openxmlformats.org/drawingml/2006/main">
                <a:ext uri="{FF2B5EF4-FFF2-40B4-BE49-F238E27FC236}">
                  <a16:creationId xmlns:a16="http://schemas.microsoft.com/office/drawing/2014/main" id="{A602527A-A654-4543-9CA2-A23DA356ED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0ADD5BA" w14:textId="2D179150" w:rsidR="00CD593F" w:rsidRPr="003314A5" w:rsidRDefault="00895BD9" w:rsidP="00895BD9">
      <w:pPr>
        <w:pStyle w:val="Caption"/>
        <w:jc w:val="both"/>
      </w:pPr>
      <w:bookmarkStart w:id="81" w:name="_Toc179535066"/>
      <w:bookmarkStart w:id="82" w:name="_Toc179998849"/>
      <w:bookmarkStart w:id="83" w:name="_Toc180009181"/>
      <w:bookmarkStart w:id="84" w:name="_Toc180009815"/>
      <w:bookmarkStart w:id="85" w:name="_Toc180011735"/>
      <w:r>
        <w:t xml:space="preserve">Figure </w:t>
      </w:r>
      <w:r w:rsidR="00000000">
        <w:fldChar w:fldCharType="begin"/>
      </w:r>
      <w:r w:rsidR="00000000">
        <w:instrText xml:space="preserve"> SEQ Figure \* ARABIC </w:instrText>
      </w:r>
      <w:r w:rsidR="00000000">
        <w:fldChar w:fldCharType="separate"/>
      </w:r>
      <w:r w:rsidR="00C36B6E">
        <w:rPr>
          <w:noProof/>
        </w:rPr>
        <w:t>8</w:t>
      </w:r>
      <w:r w:rsidR="00000000">
        <w:rPr>
          <w:noProof/>
        </w:rPr>
        <w:fldChar w:fldCharType="end"/>
      </w:r>
      <w:r>
        <w:t>.</w:t>
      </w:r>
      <w:r w:rsidR="0064439D">
        <w:t xml:space="preserve"> Plonk protocol performance data after running 10,000 queries grouped by milliseconds.</w:t>
      </w:r>
      <w:bookmarkEnd w:id="81"/>
      <w:bookmarkEnd w:id="82"/>
      <w:bookmarkEnd w:id="83"/>
      <w:bookmarkEnd w:id="84"/>
      <w:bookmarkEnd w:id="85"/>
    </w:p>
    <w:p w14:paraId="2F57D4E0" w14:textId="77777777" w:rsidR="001C6D16" w:rsidRPr="001C6D16" w:rsidRDefault="001C6D16" w:rsidP="001C6D16">
      <w:pPr>
        <w:jc w:val="both"/>
      </w:pPr>
    </w:p>
    <w:p w14:paraId="16BD0452" w14:textId="76634844" w:rsidR="00976F0B" w:rsidRDefault="00976F0B" w:rsidP="00304C46">
      <w:pPr>
        <w:pStyle w:val="Heading3"/>
        <w:numPr>
          <w:ilvl w:val="2"/>
          <w:numId w:val="6"/>
        </w:numPr>
        <w:rPr>
          <w:color w:val="000000" w:themeColor="text1"/>
        </w:rPr>
      </w:pPr>
      <w:bookmarkStart w:id="86" w:name="_Toc180011810"/>
      <w:r>
        <w:rPr>
          <w:color w:val="000000" w:themeColor="text1"/>
        </w:rPr>
        <w:lastRenderedPageBreak/>
        <w:t>Groth16</w:t>
      </w:r>
      <w:bookmarkEnd w:id="86"/>
    </w:p>
    <w:p w14:paraId="12DCC82F" w14:textId="47FF04D0" w:rsidR="009E587C" w:rsidRDefault="00CA357B" w:rsidP="009E587C">
      <w:pPr>
        <w:jc w:val="both"/>
      </w:pPr>
      <w:r>
        <w:t>The Groth16 protocol requires a special mention of the first value of the test, an outstanding peak of 394 milliseconds, and a more expected lowest value of 16 milliseconds. Avoiding the first peak of the test, the analysis shows t</w:t>
      </w:r>
      <w:r w:rsidR="009E587C">
        <w:t>he x-axis input size</w:t>
      </w:r>
      <w:r>
        <w:t xml:space="preserve"> of </w:t>
      </w:r>
      <w:r w:rsidR="009E587C">
        <w:t xml:space="preserve">10,000 assets. The y-axis presents the performance metric of the communication between energy and apartment smart contracts and the Groth16 protocol verification represented in milliseconds. </w:t>
      </w:r>
    </w:p>
    <w:p w14:paraId="5343389C" w14:textId="77777777" w:rsidR="009E587C" w:rsidRDefault="009E587C" w:rsidP="009E587C">
      <w:pPr>
        <w:jc w:val="both"/>
      </w:pPr>
    </w:p>
    <w:p w14:paraId="22F2BB82" w14:textId="61EF4C0E" w:rsidR="009E587C" w:rsidRDefault="009E587C" w:rsidP="009E587C">
      <w:pPr>
        <w:jc w:val="both"/>
      </w:pPr>
      <w:r>
        <w:t xml:space="preserve">A stable performance of the protocol is suggested due to the little y-axis variation when the number of assets (x-axis) increases. </w:t>
      </w:r>
    </w:p>
    <w:p w14:paraId="4B47F845" w14:textId="77777777" w:rsidR="007179CC" w:rsidRDefault="007179CC" w:rsidP="009E587C">
      <w:pPr>
        <w:jc w:val="both"/>
      </w:pPr>
    </w:p>
    <w:p w14:paraId="4D348132" w14:textId="77777777" w:rsidR="00895BD9" w:rsidRDefault="00CD593F" w:rsidP="00895BD9">
      <w:pPr>
        <w:keepNext/>
        <w:jc w:val="both"/>
      </w:pPr>
      <w:r>
        <w:rPr>
          <w:noProof/>
        </w:rPr>
        <w:drawing>
          <wp:inline distT="0" distB="0" distL="0" distR="0" wp14:anchorId="4B774BC5" wp14:editId="77F3FC5E">
            <wp:extent cx="6120130" cy="2703830"/>
            <wp:effectExtent l="0" t="0" r="13970" b="13970"/>
            <wp:docPr id="780984997" name="Chart 1">
              <a:extLst xmlns:a="http://schemas.openxmlformats.org/drawingml/2006/main">
                <a:ext uri="{FF2B5EF4-FFF2-40B4-BE49-F238E27FC236}">
                  <a16:creationId xmlns:a16="http://schemas.microsoft.com/office/drawing/2014/main" id="{79E14DE6-F2B1-D239-6DBD-7C17D32862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AF87037" w14:textId="5702DA06" w:rsidR="009E587C" w:rsidRDefault="00895BD9" w:rsidP="0064439D">
      <w:pPr>
        <w:pStyle w:val="Caption"/>
        <w:jc w:val="both"/>
      </w:pPr>
      <w:bookmarkStart w:id="87" w:name="_Toc179535067"/>
      <w:bookmarkStart w:id="88" w:name="_Toc179998850"/>
      <w:bookmarkStart w:id="89" w:name="_Toc180009182"/>
      <w:bookmarkStart w:id="90" w:name="_Toc180009816"/>
      <w:bookmarkStart w:id="91" w:name="_Toc180011736"/>
      <w:r>
        <w:t xml:space="preserve">Figure </w:t>
      </w:r>
      <w:r w:rsidR="00000000">
        <w:fldChar w:fldCharType="begin"/>
      </w:r>
      <w:r w:rsidR="00000000">
        <w:instrText xml:space="preserve"> SEQ Figure \* ARABIC </w:instrText>
      </w:r>
      <w:r w:rsidR="00000000">
        <w:fldChar w:fldCharType="separate"/>
      </w:r>
      <w:r w:rsidR="00C36B6E">
        <w:rPr>
          <w:noProof/>
        </w:rPr>
        <w:t>9</w:t>
      </w:r>
      <w:r w:rsidR="00000000">
        <w:rPr>
          <w:noProof/>
        </w:rPr>
        <w:fldChar w:fldCharType="end"/>
      </w:r>
      <w:r>
        <w:t>.</w:t>
      </w:r>
      <w:r w:rsidR="0064439D">
        <w:t xml:space="preserve"> Groth16 protocol performance data after running 10,000 queries.</w:t>
      </w:r>
      <w:bookmarkEnd w:id="87"/>
      <w:bookmarkEnd w:id="88"/>
      <w:bookmarkEnd w:id="89"/>
      <w:bookmarkEnd w:id="90"/>
      <w:bookmarkEnd w:id="91"/>
    </w:p>
    <w:p w14:paraId="0B353271" w14:textId="3B7EE755" w:rsidR="009E587C" w:rsidRPr="009E587C" w:rsidRDefault="009E587C" w:rsidP="009E587C">
      <w:r>
        <w:t>The performance of the Groth16 protocol verification is similar</w:t>
      </w:r>
      <w:r w:rsidR="007179CC">
        <w:t xml:space="preserve"> but more consistent</w:t>
      </w:r>
      <w:r>
        <w:t xml:space="preserve"> to</w:t>
      </w:r>
      <w:r w:rsidR="00C40675">
        <w:t xml:space="preserve"> the</w:t>
      </w:r>
      <w:r>
        <w:t xml:space="preserve"> Plonk</w:t>
      </w:r>
      <w:r w:rsidR="00C40675">
        <w:t xml:space="preserve"> protocol</w:t>
      </w:r>
      <w:r w:rsidR="007179CC">
        <w:t xml:space="preserve"> when the outlier is removed from the data set as shown in</w:t>
      </w:r>
      <w:r w:rsidR="005A2752">
        <w:t xml:space="preserve">   </w:t>
      </w:r>
      <w:r>
        <w:t>. However, although some outliers are present, they are less than in Plonk protocol verification</w:t>
      </w:r>
      <w:r w:rsidR="00C40675">
        <w:t>,</w:t>
      </w:r>
      <w:r>
        <w:t xml:space="preserve"> suggesting a more </w:t>
      </w:r>
      <w:r w:rsidR="007179CC">
        <w:t>consistent p</w:t>
      </w:r>
      <w:r>
        <w:t>erformance.</w:t>
      </w:r>
      <w:r w:rsidR="00C40675">
        <w:t xml:space="preserve"> Furthermore, this suggests fewer exceptional cases affecting performance. </w:t>
      </w:r>
    </w:p>
    <w:p w14:paraId="014802C3" w14:textId="15813B50" w:rsidR="003314A5" w:rsidRDefault="003314A5" w:rsidP="003314A5"/>
    <w:p w14:paraId="5961D44B" w14:textId="65247864" w:rsidR="00CA357B" w:rsidRDefault="009E587C" w:rsidP="009E587C">
      <w:pPr>
        <w:jc w:val="both"/>
      </w:pPr>
      <w:r>
        <w:t>Like the Plonk protocol, Groth16 remains stable when the number of assets increases, avoiding significant performance degradation. However, the</w:t>
      </w:r>
      <w:r w:rsidR="00C40675">
        <w:t xml:space="preserve"> data distribution</w:t>
      </w:r>
      <w:r>
        <w:t xml:space="preserve"> clustering in the y-axis is tighter, suggesting a better performance consistency</w:t>
      </w:r>
      <w:r w:rsidR="00CA357B">
        <w:t xml:space="preserve"> when the first value of the test is avoided</w:t>
      </w:r>
      <w:r>
        <w:t>.</w:t>
      </w:r>
    </w:p>
    <w:p w14:paraId="77EB6E39" w14:textId="77777777" w:rsidR="00CA357B" w:rsidRDefault="00CA357B" w:rsidP="009E587C">
      <w:pPr>
        <w:jc w:val="both"/>
      </w:pPr>
    </w:p>
    <w:p w14:paraId="2FCD4DF6" w14:textId="7BD57BE5" w:rsidR="00CA357B" w:rsidRDefault="00CA357B" w:rsidP="009E587C">
      <w:pPr>
        <w:jc w:val="both"/>
      </w:pPr>
      <w:r>
        <w:t xml:space="preserve">Finally, considering the notable 394 milliseconds first value of the test, that point suggests that some transactions can be significantly slower. In addition, Groth16 data collected after the test showed an average mean of 22.523 milliseconds, 22 milliseconds media, and 4.17411 standard deviation. </w:t>
      </w:r>
    </w:p>
    <w:p w14:paraId="2E1E3469" w14:textId="77777777" w:rsidR="006458C2" w:rsidRDefault="006458C2" w:rsidP="009E587C">
      <w:pPr>
        <w:jc w:val="both"/>
      </w:pPr>
    </w:p>
    <w:p w14:paraId="5D974158" w14:textId="77777777" w:rsidR="00895BD9" w:rsidRDefault="006458C2" w:rsidP="00895BD9">
      <w:pPr>
        <w:keepNext/>
        <w:jc w:val="both"/>
      </w:pPr>
      <w:r>
        <w:rPr>
          <w:noProof/>
        </w:rPr>
        <w:lastRenderedPageBreak/>
        <w:drawing>
          <wp:inline distT="0" distB="0" distL="0" distR="0" wp14:anchorId="24C9FB42" wp14:editId="65EE74D7">
            <wp:extent cx="6120130" cy="2939970"/>
            <wp:effectExtent l="0" t="0" r="13970" b="6985"/>
            <wp:docPr id="576449528" name="Chart 1">
              <a:extLst xmlns:a="http://schemas.openxmlformats.org/drawingml/2006/main">
                <a:ext uri="{FF2B5EF4-FFF2-40B4-BE49-F238E27FC236}">
                  <a16:creationId xmlns:a16="http://schemas.microsoft.com/office/drawing/2014/main" id="{8235630C-F7BF-B65A-AA7C-2A6EEFCE07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6C2C77A" w14:textId="0546AD1D" w:rsidR="006458C2" w:rsidRPr="003314A5" w:rsidRDefault="00895BD9" w:rsidP="00895BD9">
      <w:pPr>
        <w:pStyle w:val="Caption"/>
        <w:jc w:val="both"/>
      </w:pPr>
      <w:bookmarkStart w:id="92" w:name="_Toc179535068"/>
      <w:bookmarkStart w:id="93" w:name="_Toc179998851"/>
      <w:bookmarkStart w:id="94" w:name="_Toc180009183"/>
      <w:bookmarkStart w:id="95" w:name="_Toc180009817"/>
      <w:bookmarkStart w:id="96" w:name="_Toc180011737"/>
      <w:r>
        <w:t xml:space="preserve">Figure </w:t>
      </w:r>
      <w:r w:rsidR="00000000">
        <w:fldChar w:fldCharType="begin"/>
      </w:r>
      <w:r w:rsidR="00000000">
        <w:instrText xml:space="preserve"> SEQ Figure \* ARABIC </w:instrText>
      </w:r>
      <w:r w:rsidR="00000000">
        <w:fldChar w:fldCharType="separate"/>
      </w:r>
      <w:r w:rsidR="00C36B6E">
        <w:rPr>
          <w:noProof/>
        </w:rPr>
        <w:t>10</w:t>
      </w:r>
      <w:r w:rsidR="00000000">
        <w:rPr>
          <w:noProof/>
        </w:rPr>
        <w:fldChar w:fldCharType="end"/>
      </w:r>
      <w:r>
        <w:t>.</w:t>
      </w:r>
      <w:r w:rsidR="001A41CE">
        <w:t xml:space="preserve"> Groth16 protocol performance data after running 10,000 queries grouped by milliseconds.</w:t>
      </w:r>
      <w:bookmarkEnd w:id="92"/>
      <w:bookmarkEnd w:id="93"/>
      <w:bookmarkEnd w:id="94"/>
      <w:bookmarkEnd w:id="95"/>
      <w:bookmarkEnd w:id="96"/>
    </w:p>
    <w:p w14:paraId="3F2A7BE9" w14:textId="403ABB36" w:rsidR="001C6D16" w:rsidRDefault="006458C2" w:rsidP="001C6D16">
      <w:pPr>
        <w:jc w:val="both"/>
      </w:pPr>
      <w:r>
        <w:t xml:space="preserve">The chart above, </w:t>
      </w:r>
      <w:r w:rsidR="004A15C2">
        <w:t>which group</w:t>
      </w:r>
      <w:r w:rsidR="00CD593F">
        <w:t>s</w:t>
      </w:r>
      <w:r>
        <w:t xml:space="preserve"> energy assets by time used to fetch the energy usage from their correspondent apartment asset at the apartment smart contract</w:t>
      </w:r>
      <w:r w:rsidR="00CD593F">
        <w:t>,</w:t>
      </w:r>
      <w:r>
        <w:t xml:space="preserve"> and verify the origin of the request using Groth16, </w:t>
      </w:r>
      <w:r w:rsidR="004A15C2">
        <w:t>shows</w:t>
      </w:r>
      <w:r>
        <w:t xml:space="preserve"> that 28.82% of the assets needed 22 milliseconds and 67.82% of the assets required between 21 and 23 milliseconds. </w:t>
      </w:r>
    </w:p>
    <w:p w14:paraId="262FE3F1" w14:textId="77777777" w:rsidR="006458C2" w:rsidRPr="001C6D16" w:rsidRDefault="006458C2" w:rsidP="001C6D16">
      <w:pPr>
        <w:jc w:val="both"/>
      </w:pPr>
    </w:p>
    <w:p w14:paraId="6C5B76E2" w14:textId="009CED2D" w:rsidR="00976F0B" w:rsidRDefault="00976F0B" w:rsidP="00304C46">
      <w:pPr>
        <w:pStyle w:val="Heading3"/>
        <w:numPr>
          <w:ilvl w:val="2"/>
          <w:numId w:val="6"/>
        </w:numPr>
        <w:rPr>
          <w:color w:val="000000" w:themeColor="text1"/>
        </w:rPr>
      </w:pPr>
      <w:bookmarkStart w:id="97" w:name="_Toc180011811"/>
      <w:proofErr w:type="spellStart"/>
      <w:r>
        <w:rPr>
          <w:color w:val="000000" w:themeColor="text1"/>
        </w:rPr>
        <w:t>Fflonk</w:t>
      </w:r>
      <w:bookmarkEnd w:id="97"/>
      <w:proofErr w:type="spellEnd"/>
    </w:p>
    <w:p w14:paraId="1DA32487" w14:textId="3F03D6B1" w:rsidR="00976F0B" w:rsidRPr="00976F0B" w:rsidRDefault="00F63FE4" w:rsidP="001C6D16">
      <w:pPr>
        <w:jc w:val="both"/>
      </w:pPr>
      <w:r>
        <w:t xml:space="preserve">The input for </w:t>
      </w:r>
      <w:proofErr w:type="spellStart"/>
      <w:r>
        <w:t>Fflonk</w:t>
      </w:r>
      <w:proofErr w:type="spellEnd"/>
      <w:r>
        <w:t xml:space="preserve"> protocol was 10,000 assets, the same as the previous test of Plonk and Groth16 protocols. In this case, t</w:t>
      </w:r>
      <w:r w:rsidR="00C40675">
        <w:t>he points for</w:t>
      </w:r>
      <w:r>
        <w:t xml:space="preserve"> the</w:t>
      </w:r>
      <w:r w:rsidR="00C40675">
        <w:t xml:space="preserve"> </w:t>
      </w:r>
      <w:proofErr w:type="spellStart"/>
      <w:r w:rsidR="00C40675">
        <w:t>Fflonk</w:t>
      </w:r>
      <w:proofErr w:type="spellEnd"/>
      <w:r w:rsidR="00C40675">
        <w:t xml:space="preserve"> protocol are densely clustered within the y-axis narrow range between 12 and 44 milliseconds</w:t>
      </w:r>
      <w:r>
        <w:t>, the time it takes to fetch the data and make the verification</w:t>
      </w:r>
      <w:r w:rsidR="00C40675">
        <w:t xml:space="preserve">. </w:t>
      </w:r>
    </w:p>
    <w:p w14:paraId="5C601D10" w14:textId="4457D7A6" w:rsidR="00711BB9" w:rsidRDefault="00711BB9" w:rsidP="00F45F3D">
      <w:pPr>
        <w:jc w:val="both"/>
      </w:pPr>
    </w:p>
    <w:p w14:paraId="2E5DF73D" w14:textId="77777777" w:rsidR="00895BD9" w:rsidRDefault="000A1654" w:rsidP="00895BD9">
      <w:pPr>
        <w:keepNext/>
        <w:jc w:val="both"/>
      </w:pPr>
      <w:r>
        <w:rPr>
          <w:noProof/>
        </w:rPr>
        <w:drawing>
          <wp:inline distT="0" distB="0" distL="0" distR="0" wp14:anchorId="43A6E267" wp14:editId="145E748A">
            <wp:extent cx="6120130" cy="2682875"/>
            <wp:effectExtent l="0" t="0" r="13970" b="9525"/>
            <wp:docPr id="1617026222" name="Chart 1">
              <a:extLst xmlns:a="http://schemas.openxmlformats.org/drawingml/2006/main">
                <a:ext uri="{FF2B5EF4-FFF2-40B4-BE49-F238E27FC236}">
                  <a16:creationId xmlns:a16="http://schemas.microsoft.com/office/drawing/2014/main" id="{80C04FE1-BBBD-C7CA-6EAC-5686C47619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C71E57B" w14:textId="5334E8F9" w:rsidR="000A1654" w:rsidRPr="00711BB9" w:rsidRDefault="00895BD9" w:rsidP="0064439D">
      <w:pPr>
        <w:pStyle w:val="Caption"/>
        <w:jc w:val="both"/>
      </w:pPr>
      <w:bookmarkStart w:id="98" w:name="_Toc179535069"/>
      <w:bookmarkStart w:id="99" w:name="_Toc179998852"/>
      <w:bookmarkStart w:id="100" w:name="_Toc180009184"/>
      <w:bookmarkStart w:id="101" w:name="_Toc180009818"/>
      <w:bookmarkStart w:id="102" w:name="_Toc180011738"/>
      <w:r>
        <w:t xml:space="preserve">Figure </w:t>
      </w:r>
      <w:r w:rsidR="00000000">
        <w:fldChar w:fldCharType="begin"/>
      </w:r>
      <w:r w:rsidR="00000000">
        <w:instrText xml:space="preserve"> SEQ Figure \* ARABIC </w:instrText>
      </w:r>
      <w:r w:rsidR="00000000">
        <w:fldChar w:fldCharType="separate"/>
      </w:r>
      <w:r w:rsidR="00C36B6E">
        <w:rPr>
          <w:noProof/>
        </w:rPr>
        <w:t>11</w:t>
      </w:r>
      <w:r w:rsidR="00000000">
        <w:rPr>
          <w:noProof/>
        </w:rPr>
        <w:fldChar w:fldCharType="end"/>
      </w:r>
      <w:r>
        <w:t>.</w:t>
      </w:r>
      <w:r w:rsidR="0064439D">
        <w:t xml:space="preserve"> </w:t>
      </w:r>
      <w:proofErr w:type="spellStart"/>
      <w:r w:rsidR="0064439D">
        <w:t>Fflonk</w:t>
      </w:r>
      <w:proofErr w:type="spellEnd"/>
      <w:r w:rsidR="0064439D">
        <w:t xml:space="preserve"> protocol performance data after running 10,000 queries.</w:t>
      </w:r>
      <w:bookmarkEnd w:id="98"/>
      <w:bookmarkEnd w:id="99"/>
      <w:bookmarkEnd w:id="100"/>
      <w:bookmarkEnd w:id="101"/>
      <w:bookmarkEnd w:id="102"/>
    </w:p>
    <w:p w14:paraId="258B5353" w14:textId="77777777" w:rsidR="00F63FE4" w:rsidRDefault="00F63FE4" w:rsidP="00F45F3D">
      <w:pPr>
        <w:jc w:val="both"/>
      </w:pPr>
      <w:r>
        <w:t xml:space="preserve">The test data suggest that this protocol has less propensity for variation than Plonk and Groth16 when increasing the input of assets. There are fewer outliers than Plonk and similar to Groth16 when excluding the outstanding value. However, </w:t>
      </w:r>
      <w:proofErr w:type="spellStart"/>
      <w:r>
        <w:t>Fflonk</w:t>
      </w:r>
      <w:proofErr w:type="spellEnd"/>
      <w:r>
        <w:t xml:space="preserve"> has the least amount of outliers, reinforcing its reliability. </w:t>
      </w:r>
    </w:p>
    <w:p w14:paraId="528A217C" w14:textId="2CF6893C" w:rsidR="008770D3" w:rsidRDefault="00F63FE4" w:rsidP="00F45F3D">
      <w:pPr>
        <w:jc w:val="both"/>
      </w:pPr>
      <w:r>
        <w:lastRenderedPageBreak/>
        <w:t xml:space="preserve">Overall, displaying a lowest of 12 milliseconds, a highest record of 44 milliseconds, an average mean of 20.5358 milliseconds, and a standard deviation of 1.46565, </w:t>
      </w:r>
      <w:proofErr w:type="spellStart"/>
      <w:r>
        <w:t>Fflonk</w:t>
      </w:r>
      <w:proofErr w:type="spellEnd"/>
      <w:r>
        <w:t xml:space="preserve"> protocol showed the most stable performance of the three protocols. </w:t>
      </w:r>
    </w:p>
    <w:p w14:paraId="5663D62B" w14:textId="77777777" w:rsidR="00CD593F" w:rsidRDefault="00CD593F" w:rsidP="00F45F3D">
      <w:pPr>
        <w:jc w:val="both"/>
      </w:pPr>
    </w:p>
    <w:p w14:paraId="129C656D" w14:textId="77777777" w:rsidR="00895BD9" w:rsidRDefault="00CD593F" w:rsidP="00895BD9">
      <w:pPr>
        <w:keepNext/>
        <w:jc w:val="both"/>
      </w:pPr>
      <w:r>
        <w:rPr>
          <w:noProof/>
        </w:rPr>
        <w:drawing>
          <wp:inline distT="0" distB="0" distL="0" distR="0" wp14:anchorId="42FE6595" wp14:editId="192026AE">
            <wp:extent cx="6120130" cy="3764280"/>
            <wp:effectExtent l="0" t="0" r="13970" b="7620"/>
            <wp:docPr id="173656452" name="Chart 1">
              <a:extLst xmlns:a="http://schemas.openxmlformats.org/drawingml/2006/main">
                <a:ext uri="{FF2B5EF4-FFF2-40B4-BE49-F238E27FC236}">
                  <a16:creationId xmlns:a16="http://schemas.microsoft.com/office/drawing/2014/main" id="{02603822-54E5-4D4E-9672-1F3F575C13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5090DB1" w14:textId="4F2F012F" w:rsidR="000432D3" w:rsidRPr="004556F2" w:rsidRDefault="00895BD9" w:rsidP="000072A6">
      <w:pPr>
        <w:pStyle w:val="Caption"/>
        <w:jc w:val="both"/>
      </w:pPr>
      <w:bookmarkStart w:id="103" w:name="_Toc179535070"/>
      <w:bookmarkStart w:id="104" w:name="_Toc179998853"/>
      <w:bookmarkStart w:id="105" w:name="_Toc180009185"/>
      <w:bookmarkStart w:id="106" w:name="_Toc180009819"/>
      <w:bookmarkStart w:id="107" w:name="_Toc180011739"/>
      <w:r>
        <w:t xml:space="preserve">Figure </w:t>
      </w:r>
      <w:r w:rsidR="00000000">
        <w:fldChar w:fldCharType="begin"/>
      </w:r>
      <w:r w:rsidR="00000000">
        <w:instrText xml:space="preserve"> SEQ Figure \* ARABIC </w:instrText>
      </w:r>
      <w:r w:rsidR="00000000">
        <w:fldChar w:fldCharType="separate"/>
      </w:r>
      <w:r w:rsidR="00C36B6E">
        <w:rPr>
          <w:noProof/>
        </w:rPr>
        <w:t>12</w:t>
      </w:r>
      <w:r w:rsidR="00000000">
        <w:rPr>
          <w:noProof/>
        </w:rPr>
        <w:fldChar w:fldCharType="end"/>
      </w:r>
      <w:r>
        <w:t>.</w:t>
      </w:r>
      <w:r w:rsidR="001A41CE">
        <w:t xml:space="preserve"> </w:t>
      </w:r>
      <w:proofErr w:type="spellStart"/>
      <w:r w:rsidR="001A41CE">
        <w:t>Fflonk</w:t>
      </w:r>
      <w:proofErr w:type="spellEnd"/>
      <w:r w:rsidR="001A41CE">
        <w:t xml:space="preserve"> protocol performance data after running 10,000 queries grouped by milliseconds.</w:t>
      </w:r>
      <w:bookmarkEnd w:id="103"/>
      <w:bookmarkEnd w:id="104"/>
      <w:bookmarkEnd w:id="105"/>
      <w:bookmarkEnd w:id="106"/>
      <w:bookmarkEnd w:id="107"/>
      <w:r w:rsidR="00743C30">
        <w:t xml:space="preserve"> </w:t>
      </w:r>
    </w:p>
    <w:p w14:paraId="275F3F35" w14:textId="77777777" w:rsidR="000432D3" w:rsidRDefault="000432D3" w:rsidP="000432D3">
      <w:pPr>
        <w:pStyle w:val="Heading2"/>
        <w:numPr>
          <w:ilvl w:val="1"/>
          <w:numId w:val="6"/>
        </w:numPr>
        <w:rPr>
          <w:color w:val="000000" w:themeColor="text1"/>
        </w:rPr>
      </w:pPr>
      <w:bookmarkStart w:id="108" w:name="_Toc180011812"/>
      <w:r>
        <w:rPr>
          <w:color w:val="000000" w:themeColor="text1"/>
        </w:rPr>
        <w:t>Research Q1 answer</w:t>
      </w:r>
      <w:bookmarkEnd w:id="108"/>
      <w:r w:rsidRPr="00F67AD2">
        <w:rPr>
          <w:color w:val="000000" w:themeColor="text1"/>
        </w:rPr>
        <w:t xml:space="preserve"> </w:t>
      </w:r>
    </w:p>
    <w:p w14:paraId="1592F96B" w14:textId="30D3392E" w:rsidR="009853AB" w:rsidRDefault="009853AB" w:rsidP="009853AB">
      <w:r>
        <w:t xml:space="preserve">Q1: </w:t>
      </w:r>
      <w:r>
        <w:t>How can a distributed and agnostic mechanism be created to establish connections between different blockchain types to interconnect different smart contracts in a smart city?</w:t>
      </w:r>
    </w:p>
    <w:p w14:paraId="331542E0" w14:textId="77777777" w:rsidR="005A76DF" w:rsidRDefault="005A76DF" w:rsidP="005A76DF">
      <w:pPr>
        <w:jc w:val="both"/>
      </w:pPr>
    </w:p>
    <w:p w14:paraId="1E857509" w14:textId="6BA9090F" w:rsidR="00DF334C" w:rsidRDefault="005A76DF" w:rsidP="005A76DF">
      <w:pPr>
        <w:jc w:val="both"/>
      </w:pPr>
      <w:r>
        <w:t>As was shown in this dissertation, using ZKPs protocols would add a layer of privacy and security</w:t>
      </w:r>
      <w:r w:rsidR="00DF334C">
        <w:t xml:space="preserve"> to enable the verification of the data between two smart contracts but without revealing the data. Making that work for connecting two smart contracts from different blockchains would improve its functionality, getting closer to the goal of blockchain interconnectivity in a smart city.</w:t>
      </w:r>
    </w:p>
    <w:p w14:paraId="531DD18B" w14:textId="77777777" w:rsidR="00DF334C" w:rsidRDefault="00DF334C" w:rsidP="005A76DF">
      <w:pPr>
        <w:jc w:val="both"/>
      </w:pPr>
    </w:p>
    <w:p w14:paraId="67114540" w14:textId="6C3336A6" w:rsidR="005A76DF" w:rsidRDefault="00DF334C" w:rsidP="005A76DF">
      <w:pPr>
        <w:jc w:val="both"/>
      </w:pPr>
      <w:r>
        <w:t>A different approach can be taken by using events, enabling connectivity between smart contracts from different blockchains using oracles. As the approach presented in the paragraph above, this one would need a layer of privacy and security provided by ZKPs protocol</w:t>
      </w:r>
      <w:r w:rsidR="004100C9">
        <w:t>s</w:t>
      </w:r>
      <w:r>
        <w:t xml:space="preserve">, doing the verifications in the smart contracts connected and managing the events in the off-chain applications. The data flow centralisation </w:t>
      </w:r>
      <w:r w:rsidR="004100C9">
        <w:t xml:space="preserve">in </w:t>
      </w:r>
      <w:r>
        <w:t>the external application</w:t>
      </w:r>
      <w:r w:rsidR="004100C9">
        <w:t xml:space="preserve"> would negatively impact the distribution of the system and</w:t>
      </w:r>
      <w:r>
        <w:t xml:space="preserve"> </w:t>
      </w:r>
      <w:r w:rsidR="004100C9">
        <w:t xml:space="preserve">that </w:t>
      </w:r>
      <w:r>
        <w:t xml:space="preserve">would represent a risk and point of interest for potential intruders. </w:t>
      </w:r>
    </w:p>
    <w:p w14:paraId="605A9BCE" w14:textId="77777777" w:rsidR="004100C9" w:rsidRDefault="004100C9" w:rsidP="005A76DF">
      <w:pPr>
        <w:jc w:val="both"/>
      </w:pPr>
    </w:p>
    <w:p w14:paraId="2CA29334" w14:textId="4DED7898" w:rsidR="004100C9" w:rsidRDefault="004100C9" w:rsidP="005A76DF">
      <w:pPr>
        <w:jc w:val="both"/>
      </w:pPr>
      <w:r>
        <w:t xml:space="preserve">Finally, a new point of view is managing the connection between the smart contracts in different blockchains, using ZKPs protocols to add a layer of privacy and security, but instead of using a centralised off-chain application -such as the ones (energy and apartment </w:t>
      </w:r>
      <w:proofErr w:type="spellStart"/>
      <w:r>
        <w:t>nodeJS</w:t>
      </w:r>
      <w:proofErr w:type="spellEnd"/>
      <w:r>
        <w:t xml:space="preserve"> applications) used in the prototype for this dissertation- using a third blockchain to manage the events and connect the others blockchains. </w:t>
      </w:r>
    </w:p>
    <w:p w14:paraId="0C088A0E" w14:textId="77777777" w:rsidR="000432D3" w:rsidRDefault="000432D3" w:rsidP="000432D3">
      <w:pPr>
        <w:jc w:val="both"/>
      </w:pPr>
    </w:p>
    <w:p w14:paraId="3EA4FE99" w14:textId="77777777" w:rsidR="000432D3" w:rsidRPr="006C7091" w:rsidRDefault="000432D3" w:rsidP="000432D3">
      <w:pPr>
        <w:pStyle w:val="Heading2"/>
        <w:numPr>
          <w:ilvl w:val="1"/>
          <w:numId w:val="6"/>
        </w:numPr>
        <w:rPr>
          <w:color w:val="000000" w:themeColor="text1"/>
        </w:rPr>
      </w:pPr>
      <w:bookmarkStart w:id="109" w:name="_Toc180011813"/>
      <w:r>
        <w:rPr>
          <w:color w:val="000000" w:themeColor="text1"/>
        </w:rPr>
        <w:lastRenderedPageBreak/>
        <w:t>Research Q2 answer</w:t>
      </w:r>
      <w:bookmarkEnd w:id="109"/>
      <w:r w:rsidRPr="00F67AD2">
        <w:rPr>
          <w:color w:val="000000" w:themeColor="text1"/>
        </w:rPr>
        <w:t xml:space="preserve"> </w:t>
      </w:r>
    </w:p>
    <w:p w14:paraId="5AC8004F" w14:textId="77777777" w:rsidR="000432D3" w:rsidRDefault="000432D3" w:rsidP="000432D3">
      <w:pPr>
        <w:jc w:val="both"/>
      </w:pPr>
      <w:r>
        <w:t xml:space="preserve">Q2: </w:t>
      </w:r>
      <w:r w:rsidRPr="00F67AD2">
        <w:t>How can ZKPs achieve cross-smart-contract, anonymous and low-latency transactions in a smart city context, and how are these attributes (anonymous, low-latency) related?</w:t>
      </w:r>
    </w:p>
    <w:p w14:paraId="70C57DE0" w14:textId="77777777" w:rsidR="009853AB" w:rsidRDefault="009853AB" w:rsidP="000432D3">
      <w:pPr>
        <w:jc w:val="both"/>
      </w:pPr>
    </w:p>
    <w:p w14:paraId="45C0B08A" w14:textId="77777777" w:rsidR="000432D3" w:rsidRDefault="000432D3" w:rsidP="000432D3">
      <w:pPr>
        <w:jc w:val="both"/>
      </w:pPr>
      <w:r>
        <w:t xml:space="preserve">The three protocols tested, Groth16, Plonk, and </w:t>
      </w:r>
      <w:proofErr w:type="spellStart"/>
      <w:r>
        <w:t>Fflonk</w:t>
      </w:r>
      <w:proofErr w:type="spellEnd"/>
      <w:r>
        <w:t xml:space="preserve"> works having cross-smart-contract anonymous and low-latency transactions in smart cities are the principal attributes of the ZKPs protocol. It lets smart contracts share data securely without revealing private information. </w:t>
      </w:r>
    </w:p>
    <w:p w14:paraId="0C416FCF" w14:textId="77777777" w:rsidR="000432D3" w:rsidRDefault="000432D3" w:rsidP="000432D3">
      <w:pPr>
        <w:jc w:val="both"/>
      </w:pPr>
    </w:p>
    <w:p w14:paraId="456B0B3A" w14:textId="77777777" w:rsidR="000432D3" w:rsidRDefault="000432D3" w:rsidP="000432D3">
      <w:pPr>
        <w:jc w:val="both"/>
      </w:pPr>
      <w:r>
        <w:t xml:space="preserve">Cross smart contract transactions in smart cities context need different systems, like energy meters and traffic lights, to share information securely. ZKPs let them do that without showing all the data. For example, the energy smart contract pulls data from the apartment smart contract without revealing private details about the energy usage. Groth16, which was the first protocol, is quick at verifying proofs but needs a “trusted setup,” which makes some people worried about security </w:t>
      </w:r>
      <w:r>
        <w:fldChar w:fldCharType="begin"/>
      </w:r>
      <w:r>
        <w:instrText xml:space="preserve"> ADDIN EN.CITE &lt;EndNote&gt;&lt;Cite&gt;&lt;Author&gt;Groth&lt;/Author&gt;&lt;Year&gt;2016&lt;/Year&gt;&lt;RecNum&gt;122&lt;/RecNum&gt;&lt;DisplayText&gt;(Groth, 2016)&lt;/DisplayText&gt;&lt;record&gt;&lt;rec-number&gt;122&lt;/rec-number&gt;&lt;foreign-keys&gt;&lt;key app="EN" db-id="refdsetfmxfv0xezzx0x00r2eas9wvvxsrxv" timestamp="1728775284"&gt;122&lt;/key&gt;&lt;/foreign-keys&gt;&lt;ref-type name="Conference Proceedings"&gt;10&lt;/ref-type&gt;&lt;contributors&gt;&lt;authors&gt;&lt;author&gt;Groth, Jens&lt;/author&gt;&lt;/authors&gt;&lt;/contributors&gt;&lt;titles&gt;&lt;title&gt;On the size of pairing-based non-interactive arguments&lt;/title&gt;&lt;secondary-title&gt;Advances in Cryptology–EUROCRYPT 2016: 35th Annual International Conference on the Theory and Applications of Cryptographic Techniques, Vienna, Austria, May 8-12, 2016, Proceedings, Part II 35&lt;/secondary-title&gt;&lt;/titles&gt;&lt;pages&gt;305-326&lt;/pages&gt;&lt;dates&gt;&lt;year&gt;2016&lt;/year&gt;&lt;/dates&gt;&lt;publisher&gt;Springer&lt;/publisher&gt;&lt;isbn&gt;3662498952&lt;/isbn&gt;&lt;urls&gt;&lt;/urls&gt;&lt;/record&gt;&lt;/Cite&gt;&lt;/EndNote&gt;</w:instrText>
      </w:r>
      <w:r>
        <w:fldChar w:fldCharType="separate"/>
      </w:r>
      <w:r>
        <w:rPr>
          <w:noProof/>
        </w:rPr>
        <w:t>(Groth, 2016)</w:t>
      </w:r>
      <w:r>
        <w:fldChar w:fldCharType="end"/>
      </w:r>
      <w:r>
        <w:t>. After testing, Groth16 had an average latency of 22.523 milliseconds, making it faster than Plonk but with more variability in the results​.</w:t>
      </w:r>
    </w:p>
    <w:p w14:paraId="369A7E4C" w14:textId="77777777" w:rsidR="000432D3" w:rsidRDefault="000432D3" w:rsidP="000432D3">
      <w:pPr>
        <w:jc w:val="both"/>
      </w:pPr>
    </w:p>
    <w:p w14:paraId="5FEBF55C" w14:textId="77777777" w:rsidR="000432D3" w:rsidRDefault="000432D3" w:rsidP="000432D3">
      <w:pPr>
        <w:jc w:val="both"/>
      </w:pPr>
      <w:r>
        <w:t xml:space="preserve">ZKPs also keep transactions anonymous by hiding the actual data while still proving that it’s correct. For example, the apartment’s energy usage could be verified by the energy smart contract without revealing the actual meter readings. Plonk allows this kind of verification without showing all the information, and it only needs one setup for all tasks </w:t>
      </w:r>
      <w:r>
        <w:fldChar w:fldCharType="begin"/>
      </w:r>
      <w:r>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fldChar w:fldCharType="separate"/>
      </w:r>
      <w:r>
        <w:rPr>
          <w:noProof/>
        </w:rPr>
        <w:t>(Gabizon et al., 2019)</w:t>
      </w:r>
      <w:r>
        <w:fldChar w:fldCharType="end"/>
      </w:r>
      <w:r>
        <w:t>. In the testing done for this dissertation, Plonk had an average latency of 24.354 milliseconds, but it showed a bit more variability with some peaks reaching up to 59 milliseconds, which could slow things down​.</w:t>
      </w:r>
    </w:p>
    <w:p w14:paraId="7A30BCC2" w14:textId="77777777" w:rsidR="000432D3" w:rsidRDefault="000432D3" w:rsidP="000432D3">
      <w:pPr>
        <w:jc w:val="both"/>
      </w:pPr>
    </w:p>
    <w:p w14:paraId="3AC665B9" w14:textId="77777777" w:rsidR="000432D3" w:rsidRDefault="000432D3" w:rsidP="000432D3">
      <w:pPr>
        <w:jc w:val="both"/>
      </w:pPr>
      <w:proofErr w:type="spellStart"/>
      <w:r>
        <w:t>Fflonk</w:t>
      </w:r>
      <w:proofErr w:type="spellEnd"/>
      <w:r>
        <w:t xml:space="preserve"> was designed to be faster and handle larger workloads better. The following test shows that this protocol had the best performance with the lowest latency transactions, with an average latency of 20.535 milliseconds. Although it was the fastest protocol, its latency remained stable even with more transactions. This attribute becomes imperative in smart cities where systems like energy meters would have to operate in real-time. </w:t>
      </w:r>
      <w:proofErr w:type="spellStart"/>
      <w:r>
        <w:t>Fflonk’s</w:t>
      </w:r>
      <w:proofErr w:type="spellEnd"/>
      <w:r>
        <w:t xml:space="preserve">, by definition, means fast. It also means transactions can happen quickly, keeping the city running smoothly while still maintaining privacy </w:t>
      </w:r>
      <w:r>
        <w:fldChar w:fldCharType="begin"/>
      </w:r>
      <w:r>
        <w:instrText xml:space="preserve"> ADDIN EN.CITE &lt;EndNote&gt;&lt;Cite&gt;&lt;Author&gt;Ambrona&lt;/Author&gt;&lt;Year&gt;2022&lt;/Year&gt;&lt;RecNum&gt;119&lt;/RecNum&gt;&lt;DisplayText&gt;(Ambrona et al., 2022)&lt;/DisplayText&gt;&lt;record&gt;&lt;rec-number&gt;119&lt;/rec-number&gt;&lt;foreign-keys&gt;&lt;key app="EN" db-id="refdsetfmxfv0xezzx0x00r2eas9wvvxsrxv" timestamp="1728162777"&gt;119&lt;/key&gt;&lt;/foreign-keys&gt;&lt;ref-type name="Journal Article"&gt;17&lt;/ref-type&gt;&lt;contributors&gt;&lt;authors&gt;&lt;author&gt;Ambrona, Miguel&lt;/author&gt;&lt;author&gt;Schmitt, Anne-Laure&lt;/author&gt;&lt;author&gt;Toledo, Raphael R&lt;/author&gt;&lt;author&gt;Willems, Danny&lt;/author&gt;&lt;/authors&gt;&lt;/contributors&gt;&lt;titles&gt;&lt;title&gt;New optimization techniques for PlonK’s arithmetization&lt;/title&gt;&lt;secondary-title&gt;Cryptology ePrint Archive&lt;/secondary-title&gt;&lt;/titles&gt;&lt;periodical&gt;&lt;full-title&gt;Cryptology ePrint Archive&lt;/full-title&gt;&lt;/periodical&gt;&lt;dates&gt;&lt;year&gt;2022&lt;/year&gt;&lt;/dates&gt;&lt;urls&gt;&lt;/urls&gt;&lt;/record&gt;&lt;/Cite&gt;&lt;/EndNote&gt;</w:instrText>
      </w:r>
      <w:r>
        <w:fldChar w:fldCharType="separate"/>
      </w:r>
      <w:r>
        <w:rPr>
          <w:noProof/>
        </w:rPr>
        <w:t>(Ambrona et al., 2022)</w:t>
      </w:r>
      <w:r>
        <w:fldChar w:fldCharType="end"/>
      </w:r>
      <w:r>
        <w:t>.</w:t>
      </w:r>
    </w:p>
    <w:p w14:paraId="68393ECD" w14:textId="77777777" w:rsidR="000432D3" w:rsidRDefault="000432D3" w:rsidP="000432D3">
      <w:pPr>
        <w:jc w:val="both"/>
      </w:pPr>
    </w:p>
    <w:p w14:paraId="772B1B15" w14:textId="77777777" w:rsidR="000432D3" w:rsidRDefault="000432D3" w:rsidP="000432D3">
      <w:pPr>
        <w:jc w:val="both"/>
      </w:pPr>
      <w:r>
        <w:t xml:space="preserve">ZKPs keep the verification fast, in opposition of the fact that anonymous transactions usually reduce the speed of </w:t>
      </w:r>
      <w:r>
        <w:fldChar w:fldCharType="begin"/>
      </w:r>
      <w:r>
        <w:instrText xml:space="preserve"> ADDIN EN.CITE &lt;EndNote&gt;&lt;Cite&gt;&lt;Author&gt;Gabizon&lt;/Author&gt;&lt;Year&gt;2019&lt;/Year&gt;&lt;RecNum&gt;123&lt;/RecNum&gt;&lt;DisplayText&gt;(Ernstberger et al., 2024; 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Cite&gt;&lt;Author&gt;Ernstberger&lt;/Author&gt;&lt;Year&gt;2024&lt;/Year&gt;&lt;RecNum&gt;112&lt;/RecNum&gt;&lt;record&gt;&lt;rec-number&gt;112&lt;/rec-number&gt;&lt;foreign-keys&gt;&lt;key app="EN" db-id="refdsetfmxfv0xezzx0x00r2eas9wvvxsrxv" timestamp="1727849741"&gt;112&lt;/key&gt;&lt;/foreign-keys&gt;&lt;ref-type name="Journal Article"&gt;17&lt;/ref-type&gt;&lt;contributors&gt;&lt;authors&gt;&lt;author&gt;Ernstberger, Jens&lt;/author&gt;&lt;author&gt;Chaliasos, Stefanos&lt;/author&gt;&lt;author&gt;Zhou, Liyi&lt;/author&gt;&lt;author&gt;Jovanovic, Philipp&lt;/author&gt;&lt;author&gt;Gervais, Arthur&lt;/author&gt;&lt;/authors&gt;&lt;/contributors&gt;&lt;titles&gt;&lt;title&gt;Do You Need a Zero Knowledge Proof?&lt;/title&gt;&lt;secondary-title&gt;Cryptology ePrint Archive&lt;/secondary-title&gt;&lt;/titles&gt;&lt;periodical&gt;&lt;full-title&gt;Cryptology ePrint Archive&lt;/full-title&gt;&lt;/periodical&gt;&lt;dates&gt;&lt;year&gt;2024&lt;/year&gt;&lt;/dates&gt;&lt;urls&gt;&lt;/urls&gt;&lt;/record&gt;&lt;/Cite&gt;&lt;/EndNote&gt;</w:instrText>
      </w:r>
      <w:r>
        <w:fldChar w:fldCharType="separate"/>
      </w:r>
      <w:r>
        <w:rPr>
          <w:noProof/>
        </w:rPr>
        <w:t>(Ernstberger et al., 2024; Gabizon et al., 2019)</w:t>
      </w:r>
      <w:r>
        <w:fldChar w:fldCharType="end"/>
      </w:r>
      <w:r>
        <w:t>. Low latency is a critical attribute to be considered in smart cities where decisions need to happen very fast. No revealing private information is another mandatory attribute to ponder, and ZKPs help with this as well. This balance is mandatory when implementing cross smart contract transactions. Different systems can trust each other’s data quickly without seeing all the details, keeping transactions fast and private.</w:t>
      </w:r>
    </w:p>
    <w:p w14:paraId="07D0819D" w14:textId="77777777" w:rsidR="000432D3" w:rsidRPr="000432D3" w:rsidRDefault="000432D3" w:rsidP="000432D3"/>
    <w:p w14:paraId="1B465D6C" w14:textId="16F18B2A" w:rsidR="00B11B8F" w:rsidRPr="00B11B8F" w:rsidRDefault="00B11B8F" w:rsidP="00304C46">
      <w:pPr>
        <w:pStyle w:val="Heading2"/>
        <w:numPr>
          <w:ilvl w:val="1"/>
          <w:numId w:val="6"/>
        </w:numPr>
        <w:rPr>
          <w:color w:val="000000" w:themeColor="text1"/>
        </w:rPr>
      </w:pPr>
      <w:bookmarkStart w:id="110" w:name="_Toc180011814"/>
      <w:r w:rsidRPr="00B11B8F">
        <w:rPr>
          <w:color w:val="000000" w:themeColor="text1"/>
        </w:rPr>
        <w:t>Research Q3 answer</w:t>
      </w:r>
      <w:bookmarkEnd w:id="110"/>
    </w:p>
    <w:p w14:paraId="515B6C33" w14:textId="58CF6F94" w:rsidR="00B11B8F" w:rsidRDefault="00B11B8F" w:rsidP="00B11B8F">
      <w:r>
        <w:t>Q3: What are the security considerations in a smart city when implementing cross smart contract communication?</w:t>
      </w:r>
    </w:p>
    <w:p w14:paraId="23D801A1" w14:textId="77777777" w:rsidR="00B11B8F" w:rsidRDefault="00B11B8F" w:rsidP="00B11B8F">
      <w:pPr>
        <w:jc w:val="both"/>
      </w:pPr>
    </w:p>
    <w:p w14:paraId="4F9E32D6" w14:textId="67B2F8C3" w:rsidR="00B11B8F" w:rsidRDefault="00B11B8F" w:rsidP="00B11B8F">
      <w:pPr>
        <w:jc w:val="both"/>
      </w:pPr>
      <w:r>
        <w:t xml:space="preserve">There are security concerns when making different smart contracts interact with each other. </w:t>
      </w:r>
      <w:r w:rsidR="00AE191F">
        <w:t xml:space="preserve">Basically, what it means is that different parts of the city, smart devices, wearables, smart power meters, and servers to process the data and make decisions have the necessity of sharing data. Consequently, maintaining data safe from hackers is paramount. </w:t>
      </w:r>
    </w:p>
    <w:p w14:paraId="4DB51B80" w14:textId="77777777" w:rsidR="00AE191F" w:rsidRDefault="00AE191F" w:rsidP="00B11B8F">
      <w:pPr>
        <w:jc w:val="both"/>
      </w:pPr>
    </w:p>
    <w:p w14:paraId="172192D8" w14:textId="06042D12" w:rsidR="00AE191F" w:rsidRDefault="00AE191F" w:rsidP="00B11B8F">
      <w:pPr>
        <w:jc w:val="both"/>
      </w:pPr>
      <w:r>
        <w:t xml:space="preserve">First is data privacy. The code developed for the prototype of this dissertation shows a way in which the energy smart contract fetches the power meter readings from the apartment smart contract </w:t>
      </w:r>
      <w:r>
        <w:lastRenderedPageBreak/>
        <w:t>without exposing the ac</w:t>
      </w:r>
      <w:r w:rsidR="0083281D">
        <w:t>tu</w:t>
      </w:r>
      <w:r>
        <w:t xml:space="preserve">al data, in this case, how much energy the apartment consumed. In the prototype, </w:t>
      </w:r>
      <w:r w:rsidR="0083281D">
        <w:t xml:space="preserve">the </w:t>
      </w:r>
      <w:r>
        <w:t xml:space="preserve">ZKPs protocol allowed the smart contract to validate the data but never disclosed the user’s sensitive data </w:t>
      </w:r>
      <w:r>
        <w:fldChar w:fldCharType="begin"/>
      </w:r>
      <w:r>
        <w:instrText xml:space="preserve"> ADDIN EN.CITE &lt;EndNote&gt;&lt;Cite&gt;&lt;Author&gt;Gabizon&lt;/Author&gt;&lt;Year&gt;2019&lt;/Year&gt;&lt;RecNum&gt;123&lt;/RecNum&gt;&lt;DisplayText&gt;(Gabizon et al., 2019)&lt;/DisplayText&gt;&lt;record&gt;&lt;rec-number&gt;123&lt;/rec-number&gt;&lt;foreign-keys&gt;&lt;key app="EN" db-id="refdsetfmxfv0xezzx0x00r2eas9wvvxsrxv" timestamp="1728775593"&gt;123&lt;/key&gt;&lt;/foreign-keys&gt;&lt;ref-type name="Journal Article"&gt;17&lt;/ref-type&gt;&lt;contributors&gt;&lt;authors&gt;&lt;author&gt;Gabizon, Ariel&lt;/author&gt;&lt;author&gt;Williamson, Zachary J&lt;/author&gt;&lt;author&gt;Ciobotaru, Oana&lt;/author&gt;&lt;/authors&gt;&lt;/contributors&gt;&lt;titles&gt;&lt;title&gt;Plonk: Permutations over lagrange-bases for oecumenical noninteractive arguments of knowledge&lt;/title&gt;&lt;secondary-title&gt;Cryptology ePrint Archive&lt;/secondary-title&gt;&lt;/titles&gt;&lt;periodical&gt;&lt;full-title&gt;Cryptology ePrint Archive&lt;/full-title&gt;&lt;/periodical&gt;&lt;dates&gt;&lt;year&gt;2019&lt;/year&gt;&lt;/dates&gt;&lt;urls&gt;&lt;/urls&gt;&lt;/record&gt;&lt;/Cite&gt;&lt;/EndNote&gt;</w:instrText>
      </w:r>
      <w:r>
        <w:fldChar w:fldCharType="separate"/>
      </w:r>
      <w:r>
        <w:rPr>
          <w:noProof/>
        </w:rPr>
        <w:t>(Gabizon et al., 2019)</w:t>
      </w:r>
      <w:r>
        <w:fldChar w:fldCharType="end"/>
      </w:r>
      <w:r>
        <w:t>.</w:t>
      </w:r>
    </w:p>
    <w:p w14:paraId="2F36C9B9" w14:textId="77777777" w:rsidR="00AE191F" w:rsidRDefault="00AE191F" w:rsidP="00B11B8F">
      <w:pPr>
        <w:jc w:val="both"/>
      </w:pPr>
    </w:p>
    <w:p w14:paraId="76BC9BEC" w14:textId="7BB2FADC" w:rsidR="00AE191F" w:rsidRDefault="00AE191F" w:rsidP="00B11B8F">
      <w:pPr>
        <w:jc w:val="both"/>
      </w:pPr>
      <w:r>
        <w:t>Second comes anonymity,</w:t>
      </w:r>
      <w:r w:rsidR="00E020E0">
        <w:t xml:space="preserve"> a necessary attribute to</w:t>
      </w:r>
      <w:r>
        <w:t xml:space="preserve"> generat</w:t>
      </w:r>
      <w:r w:rsidR="00E020E0">
        <w:t>e</w:t>
      </w:r>
      <w:r>
        <w:t xml:space="preserve"> trust. The desirable solution to maintain</w:t>
      </w:r>
      <w:r w:rsidR="00D412B3">
        <w:t xml:space="preserve"> trust and anonymity</w:t>
      </w:r>
      <w:r>
        <w:t xml:space="preserve"> presented by </w:t>
      </w:r>
      <w:r>
        <w:fldChar w:fldCharType="begin"/>
      </w:r>
      <w:r w:rsidR="00D412B3">
        <w:instrText xml:space="preserve"> ADDIN EN.CITE &lt;EndNote&gt;&lt;Cite AuthorYear="1"&gt;&lt;Author&gt;Fan&lt;/Author&gt;&lt;Year&gt;2024&lt;/Year&gt;&lt;RecNum&gt;124&lt;/RecNum&gt;&lt;DisplayText&gt;Fan et al. (2024)&lt;/DisplayText&gt;&lt;record&gt;&lt;rec-number&gt;124&lt;/rec-number&gt;&lt;foreign-keys&gt;&lt;key app="EN" db-id="refdsetfmxfv0xezzx0x00r2eas9wvvxsrxv" timestamp="1728798705"&gt;124&lt;/key&gt;&lt;/foreign-keys&gt;&lt;ref-type name="Conference Proceedings"&gt;10&lt;/ref-type&gt;&lt;contributors&gt;&lt;authors&gt;&lt;author&gt;Fan, Wenjun&lt;/author&gt;&lt;author&gt;Wu, Siyuan&lt;/author&gt;&lt;author&gt;Zou, Yuwen&lt;/author&gt;&lt;/authors&gt;&lt;/contributors&gt;&lt;titles&gt;&lt;title&gt;A Keyless Authentication Based on Zero-Knowledge Proof with SDN Link Information to Secure Permissionless P2P Networking&lt;/title&gt;&lt;secondary-title&gt;ICC 2024-IEEE International Conference on Communications&lt;/secondary-title&gt;&lt;/titles&gt;&lt;pages&gt;133-139&lt;/pages&gt;&lt;dates&gt;&lt;year&gt;2024&lt;/year&gt;&lt;/dates&gt;&lt;publisher&gt;IEEE&lt;/publisher&gt;&lt;isbn&gt;1728190541&lt;/isbn&gt;&lt;urls&gt;&lt;/urls&gt;&lt;/record&gt;&lt;/Cite&gt;&lt;/EndNote&gt;</w:instrText>
      </w:r>
      <w:r>
        <w:fldChar w:fldCharType="separate"/>
      </w:r>
      <w:r w:rsidR="00D412B3">
        <w:rPr>
          <w:noProof/>
        </w:rPr>
        <w:t>Fan et al. (2024)</w:t>
      </w:r>
      <w:r>
        <w:fldChar w:fldCharType="end"/>
      </w:r>
      <w:r>
        <w:t xml:space="preserve"> in a peer to peer</w:t>
      </w:r>
      <w:r w:rsidR="00D412B3">
        <w:t xml:space="preserve"> (P2P)</w:t>
      </w:r>
      <w:r>
        <w:t xml:space="preserve"> network scheme is using the “</w:t>
      </w:r>
      <w:r w:rsidRPr="00AE191F">
        <w:rPr>
          <w:i/>
          <w:iCs/>
        </w:rPr>
        <w:t>key less</w:t>
      </w:r>
      <w:r>
        <w:t xml:space="preserve">” ZKPs. Moreover, the authors established that the only thing that the verifier knows is the fact that the secret is true. Besides, as per the definition of non-interactive intrinsic to the protocol, the prover and the verifier cannot communicate with each other. In the proposed prototype for this dissertation, this characteristic can be seen in the functions: </w:t>
      </w:r>
      <w:proofErr w:type="spellStart"/>
      <w:r>
        <w:t>VerifyPlonk</w:t>
      </w:r>
      <w:proofErr w:type="spellEnd"/>
      <w:r>
        <w:t xml:space="preserve">, VerifyGroth16 and </w:t>
      </w:r>
      <w:proofErr w:type="spellStart"/>
      <w:r>
        <w:t>VerifyFflonk</w:t>
      </w:r>
      <w:proofErr w:type="spellEnd"/>
      <w:r>
        <w:t xml:space="preserve">, where only three parameters were received: the verification key, the signals and the proof. </w:t>
      </w:r>
    </w:p>
    <w:p w14:paraId="1A5DED39" w14:textId="77777777" w:rsidR="0083281D" w:rsidRDefault="0083281D" w:rsidP="00B11B8F">
      <w:pPr>
        <w:jc w:val="both"/>
      </w:pPr>
    </w:p>
    <w:p w14:paraId="79134818" w14:textId="487AD7C2" w:rsidR="00C1060D" w:rsidRDefault="0083281D" w:rsidP="00B11B8F">
      <w:pPr>
        <w:jc w:val="both"/>
      </w:pPr>
      <w:r>
        <w:t>In sum, connecting smart contracts generates security concerns. However, as it was shown in the prototype implemented in this dissertation, using ZKPs allows the smart contract to verify the prover, preserving privacy and anonymity without disclosing the user’s sensitive data.</w:t>
      </w:r>
    </w:p>
    <w:p w14:paraId="180665C4" w14:textId="1808F005" w:rsidR="0083281D" w:rsidRDefault="00C1060D" w:rsidP="00C1060D">
      <w:r>
        <w:br w:type="page"/>
      </w:r>
    </w:p>
    <w:p w14:paraId="76677A42" w14:textId="7D4355FA" w:rsidR="00FE4AC6" w:rsidRDefault="00FE4AC6" w:rsidP="00304C46">
      <w:pPr>
        <w:pStyle w:val="Heading1"/>
        <w:numPr>
          <w:ilvl w:val="0"/>
          <w:numId w:val="6"/>
        </w:numPr>
        <w:rPr>
          <w:color w:val="000000" w:themeColor="text1"/>
        </w:rPr>
      </w:pPr>
      <w:bookmarkStart w:id="111" w:name="_Toc180011815"/>
      <w:r>
        <w:rPr>
          <w:color w:val="000000" w:themeColor="text1"/>
        </w:rPr>
        <w:lastRenderedPageBreak/>
        <w:t>Conclusion</w:t>
      </w:r>
      <w:bookmarkEnd w:id="111"/>
    </w:p>
    <w:p w14:paraId="00095CA9" w14:textId="411D25D7" w:rsidR="00AB591B" w:rsidRDefault="00AB591B" w:rsidP="008C6219">
      <w:pPr>
        <w:jc w:val="both"/>
      </w:pPr>
      <w:r>
        <w:t xml:space="preserve">This dissertation was looking to test ZK protocols in a smart city context. </w:t>
      </w:r>
      <w:r w:rsidR="005D34E8">
        <w:t xml:space="preserve">The first contribution was that an application was developed to implement three different ZK methods, Groth16, Plonk and </w:t>
      </w:r>
      <w:proofErr w:type="spellStart"/>
      <w:r w:rsidR="005D34E8">
        <w:t>Fflonk</w:t>
      </w:r>
      <w:proofErr w:type="spellEnd"/>
      <w:r w:rsidR="005D34E8">
        <w:t xml:space="preserve">. The second result is that </w:t>
      </w:r>
      <w:proofErr w:type="spellStart"/>
      <w:r w:rsidR="005D34E8">
        <w:t>Fflonk</w:t>
      </w:r>
      <w:proofErr w:type="spellEnd"/>
      <w:r w:rsidR="005D34E8">
        <w:t xml:space="preserve"> is faster and more consistent than the others by around two and four milliseconds. The final result is that there are security considerations.  </w:t>
      </w:r>
    </w:p>
    <w:p w14:paraId="313BC5C8" w14:textId="77777777" w:rsidR="00AB591B" w:rsidRDefault="00AB591B" w:rsidP="008C6219">
      <w:pPr>
        <w:jc w:val="both"/>
      </w:pPr>
    </w:p>
    <w:p w14:paraId="12EE57AA" w14:textId="02347366" w:rsidR="008C6219" w:rsidRDefault="008C6219" w:rsidP="008C6219">
      <w:pPr>
        <w:jc w:val="both"/>
      </w:pPr>
      <w:r w:rsidRPr="008C6219">
        <w:t xml:space="preserve">Among the approaches tested, this dissertation found that </w:t>
      </w:r>
      <w:proofErr w:type="spellStart"/>
      <w:r w:rsidRPr="008C6219">
        <w:t>Fflonk</w:t>
      </w:r>
      <w:proofErr w:type="spellEnd"/>
      <w:r w:rsidRPr="008C6219">
        <w:t xml:space="preserve"> consistently offered the best performance, showing the lowest latency and the most reliable results. This suggests that </w:t>
      </w:r>
      <w:proofErr w:type="spellStart"/>
      <w:r w:rsidRPr="008C6219">
        <w:t>Fflonk</w:t>
      </w:r>
      <w:proofErr w:type="spellEnd"/>
      <w:r w:rsidRPr="008C6219">
        <w:t xml:space="preserve"> could be a solid choice for use cases that require fast, efficient communication between smart contracts, where speed is a critical factor.</w:t>
      </w:r>
    </w:p>
    <w:p w14:paraId="499B516E" w14:textId="77777777" w:rsidR="008C6219" w:rsidRDefault="008C6219" w:rsidP="008C6219">
      <w:pPr>
        <w:jc w:val="both"/>
      </w:pPr>
    </w:p>
    <w:p w14:paraId="6F07CD0A" w14:textId="668FBF93" w:rsidR="008C6219" w:rsidRDefault="008C6219" w:rsidP="008C6219">
      <w:pPr>
        <w:jc w:val="both"/>
      </w:pPr>
      <w:r>
        <w:t>There’s a lot more work to be done in this area. Making these ZKP protocols scale better and cutting down the latency even more could make them way more useful for bigger setups. Another thing worth digging into is how oracles, which pull in outside data, can be hooked into this system while still keeping the same level of privacy and security.</w:t>
      </w:r>
    </w:p>
    <w:p w14:paraId="1C192930" w14:textId="77777777" w:rsidR="008C6219" w:rsidRDefault="008C6219" w:rsidP="008C6219">
      <w:pPr>
        <w:jc w:val="both"/>
      </w:pPr>
    </w:p>
    <w:p w14:paraId="43136A6B" w14:textId="73A82492" w:rsidR="0073388F" w:rsidRPr="0073388F" w:rsidRDefault="008C6219" w:rsidP="0073388F">
      <w:pPr>
        <w:pStyle w:val="Heading2"/>
        <w:numPr>
          <w:ilvl w:val="1"/>
          <w:numId w:val="6"/>
        </w:numPr>
        <w:rPr>
          <w:color w:val="000000" w:themeColor="text1"/>
        </w:rPr>
      </w:pPr>
      <w:bookmarkStart w:id="112" w:name="_Toc180011816"/>
      <w:r>
        <w:rPr>
          <w:color w:val="000000" w:themeColor="text1"/>
        </w:rPr>
        <w:t>Limitations</w:t>
      </w:r>
      <w:bookmarkEnd w:id="112"/>
    </w:p>
    <w:p w14:paraId="5516DBC0" w14:textId="0C4C04BF" w:rsidR="0073388F" w:rsidRDefault="0073388F" w:rsidP="008C6219">
      <w:pPr>
        <w:jc w:val="both"/>
      </w:pPr>
      <w:r>
        <w:t xml:space="preserve">Even though the results look good, there are some obvious drawbacks. </w:t>
      </w:r>
      <w:r>
        <w:t>The first one is that the t</w:t>
      </w:r>
      <w:r>
        <w:t>ests were all done on a local setup computer, which means the system might not perform</w:t>
      </w:r>
      <w:r>
        <w:t xml:space="preserve"> in</w:t>
      </w:r>
      <w:r>
        <w:t xml:space="preserve"> the same way in the real world, a much more complicated environment.</w:t>
      </w:r>
      <w:r>
        <w:t xml:space="preserve"> Second, </w:t>
      </w:r>
      <w:r>
        <w:t>the tests were conducted with both smart contracts running on the same channel</w:t>
      </w:r>
      <w:r>
        <w:t>,</w:t>
      </w:r>
      <w:r>
        <w:t xml:space="preserve"> so there</w:t>
      </w:r>
      <w:r>
        <w:t xml:space="preserve"> i</w:t>
      </w:r>
      <w:r>
        <w:t xml:space="preserve">s still </w:t>
      </w:r>
      <w:r>
        <w:t>much more</w:t>
      </w:r>
      <w:r>
        <w:t xml:space="preserve"> to figure out when it comes to using these techniques across different blockchain networks, which is becoming more of a thing in actual practice.</w:t>
      </w:r>
      <w:r>
        <w:t xml:space="preserve"> Finally, not having two or more blockchains connected is an evident limitation, as this could be useful for interconnection in a smart city.</w:t>
      </w:r>
    </w:p>
    <w:p w14:paraId="46F7FCB6" w14:textId="77777777" w:rsidR="008C6219" w:rsidRDefault="008C6219" w:rsidP="008C6219">
      <w:pPr>
        <w:jc w:val="both"/>
      </w:pPr>
    </w:p>
    <w:p w14:paraId="470E45E7" w14:textId="7AD69FAB" w:rsidR="00E75B7B" w:rsidRPr="00E75B7B" w:rsidRDefault="00E75B7B" w:rsidP="00304C46">
      <w:pPr>
        <w:pStyle w:val="Heading2"/>
        <w:numPr>
          <w:ilvl w:val="1"/>
          <w:numId w:val="6"/>
        </w:numPr>
        <w:rPr>
          <w:color w:val="000000" w:themeColor="text1"/>
        </w:rPr>
      </w:pPr>
      <w:bookmarkStart w:id="113" w:name="_Toc180011817"/>
      <w:r>
        <w:rPr>
          <w:color w:val="000000" w:themeColor="text1"/>
        </w:rPr>
        <w:t>Fu</w:t>
      </w:r>
      <w:r w:rsidR="0069594D">
        <w:rPr>
          <w:color w:val="000000" w:themeColor="text1"/>
        </w:rPr>
        <w:t>rther research</w:t>
      </w:r>
      <w:bookmarkEnd w:id="113"/>
    </w:p>
    <w:p w14:paraId="6E216229" w14:textId="438CD3D5" w:rsidR="008C6219" w:rsidRDefault="008C6219" w:rsidP="008C6219">
      <w:pPr>
        <w:jc w:val="both"/>
      </w:pPr>
      <w:r>
        <w:t xml:space="preserve">One possible step forward </w:t>
      </w:r>
      <w:r w:rsidR="0069594D">
        <w:t>in</w:t>
      </w:r>
      <w:r>
        <w:t xml:space="preserve"> this research would be using ZKPs to verify the communication between the NodeJS application officiating as the oracle and the API with the required data. However, the </w:t>
      </w:r>
      <w:proofErr w:type="spellStart"/>
      <w:r>
        <w:t>Accuweather</w:t>
      </w:r>
      <w:proofErr w:type="spellEnd"/>
      <w:r>
        <w:t xml:space="preserve"> API doesn’t allow </w:t>
      </w:r>
      <w:r w:rsidR="00564176">
        <w:t>modification to</w:t>
      </w:r>
      <w:r>
        <w:t xml:space="preserve"> the API to add this feature.</w:t>
      </w:r>
    </w:p>
    <w:p w14:paraId="4D8C77DB" w14:textId="77777777" w:rsidR="004354BF" w:rsidRDefault="004354BF" w:rsidP="008C6219">
      <w:pPr>
        <w:jc w:val="both"/>
      </w:pPr>
    </w:p>
    <w:p w14:paraId="3D4E2BCB" w14:textId="592B84AB" w:rsidR="00712906" w:rsidRDefault="004354BF" w:rsidP="00F45F3D">
      <w:pPr>
        <w:jc w:val="both"/>
      </w:pPr>
      <w:r>
        <w:t>It would also be desirable to connect different kinds of blockchains, for example, a permissioned blockchain like Fabric connected with a permissionless blockchain such as Ethereum. Furthermore, creating an agnostic hub where any blockchain</w:t>
      </w:r>
      <w:r w:rsidR="00C77E4E">
        <w:t xml:space="preserve"> type</w:t>
      </w:r>
      <w:r>
        <w:t xml:space="preserve"> can connect with each other would be</w:t>
      </w:r>
      <w:r w:rsidR="00C77E4E">
        <w:t>,</w:t>
      </w:r>
      <w:r>
        <w:t xml:space="preserve"> at least, beneficial in a smart city context. </w:t>
      </w:r>
      <w:r w:rsidR="00C77E4E">
        <w:t xml:space="preserve">However, anonymity, privacy, security and speed have to be considered. </w:t>
      </w:r>
      <w:r w:rsidR="00712906">
        <w:t>Finally,</w:t>
      </w:r>
      <w:r w:rsidR="00DA609E">
        <w:t xml:space="preserve"> measuring the latency when the challenges of the circuit are scaling, </w:t>
      </w:r>
      <w:r w:rsidR="00712906">
        <w:t xml:space="preserve"> </w:t>
      </w:r>
      <w:r w:rsidR="00DA609E">
        <w:t>or</w:t>
      </w:r>
      <w:r w:rsidR="00712906">
        <w:t xml:space="preserve"> the </w:t>
      </w:r>
      <w:r w:rsidR="00DA609E">
        <w:t xml:space="preserve">scaling up </w:t>
      </w:r>
      <w:r w:rsidR="00712906">
        <w:t xml:space="preserve">state </w:t>
      </w:r>
      <w:r w:rsidR="00DA609E">
        <w:t xml:space="preserve">with ZKPs </w:t>
      </w:r>
      <w:r w:rsidR="00712906">
        <w:t xml:space="preserve">in the prototype with ZK rollups is also a fair possibility in the next steps of the investigation. </w:t>
      </w:r>
    </w:p>
    <w:p w14:paraId="7C423F3D" w14:textId="77777777" w:rsidR="00335B8C" w:rsidRDefault="00335B8C" w:rsidP="00F45F3D">
      <w:pPr>
        <w:jc w:val="both"/>
      </w:pPr>
    </w:p>
    <w:p w14:paraId="338E9D58" w14:textId="77777777" w:rsidR="00335B8C" w:rsidRDefault="00335B8C" w:rsidP="00F45F3D">
      <w:pPr>
        <w:jc w:val="both"/>
      </w:pPr>
    </w:p>
    <w:p w14:paraId="4EE01102" w14:textId="3EE9AAB0" w:rsidR="003C31C0" w:rsidRPr="00E30BDD" w:rsidRDefault="003C31C0" w:rsidP="00B13E43">
      <w:pPr>
        <w:rPr>
          <w:rFonts w:asciiTheme="majorHAnsi" w:eastAsiaTheme="majorEastAsia" w:hAnsiTheme="majorHAnsi" w:cstheme="majorBidi"/>
          <w:color w:val="000000" w:themeColor="text1"/>
          <w:sz w:val="32"/>
          <w:szCs w:val="32"/>
        </w:rPr>
      </w:pPr>
      <w:r>
        <w:br w:type="page"/>
      </w:r>
    </w:p>
    <w:p w14:paraId="3B219C54" w14:textId="3624FA6B" w:rsidR="003F6666" w:rsidRPr="001D00A7" w:rsidRDefault="00AA1AA0" w:rsidP="00116F39">
      <w:pPr>
        <w:pStyle w:val="Heading1"/>
        <w:numPr>
          <w:ilvl w:val="0"/>
          <w:numId w:val="6"/>
        </w:numPr>
        <w:rPr>
          <w:rFonts w:cs="Times New Roman (Headings CS)"/>
          <w:color w:val="000000" w:themeColor="text1"/>
        </w:rPr>
      </w:pPr>
      <w:bookmarkStart w:id="114" w:name="_Toc180011818"/>
      <w:r>
        <w:rPr>
          <w:rFonts w:cs="Times New Roman (Headings CS)"/>
          <w:color w:val="000000" w:themeColor="text1"/>
        </w:rPr>
        <w:lastRenderedPageBreak/>
        <w:t>References</w:t>
      </w:r>
      <w:bookmarkEnd w:id="114"/>
    </w:p>
    <w:p w14:paraId="5B8D6078" w14:textId="77777777" w:rsidR="003F6666" w:rsidRDefault="003F6666" w:rsidP="0005586B"/>
    <w:p w14:paraId="404186F9" w14:textId="77777777" w:rsidR="00D412B3" w:rsidRPr="00D412B3" w:rsidRDefault="003F6666" w:rsidP="00D412B3">
      <w:pPr>
        <w:pStyle w:val="EndNoteBibliography"/>
        <w:ind w:left="720" w:hanging="720"/>
        <w:rPr>
          <w:noProof/>
        </w:rPr>
      </w:pPr>
      <w:r>
        <w:fldChar w:fldCharType="begin"/>
      </w:r>
      <w:r>
        <w:instrText xml:space="preserve"> ADDIN EN.REFLIST </w:instrText>
      </w:r>
      <w:r>
        <w:fldChar w:fldCharType="separate"/>
      </w:r>
      <w:r w:rsidR="00D412B3" w:rsidRPr="00D412B3">
        <w:rPr>
          <w:noProof/>
        </w:rPr>
        <w:t xml:space="preserve">Ahmid, M., &amp; Kazar, O. (2023). A comprehensive review of the internet of things security. </w:t>
      </w:r>
      <w:r w:rsidR="00D412B3" w:rsidRPr="00D412B3">
        <w:rPr>
          <w:i/>
          <w:noProof/>
        </w:rPr>
        <w:t>Journal of Applied Security Research</w:t>
      </w:r>
      <w:r w:rsidR="00D412B3" w:rsidRPr="00D412B3">
        <w:rPr>
          <w:noProof/>
        </w:rPr>
        <w:t>,</w:t>
      </w:r>
      <w:r w:rsidR="00D412B3" w:rsidRPr="00D412B3">
        <w:rPr>
          <w:i/>
          <w:noProof/>
        </w:rPr>
        <w:t xml:space="preserve"> 18</w:t>
      </w:r>
      <w:r w:rsidR="00D412B3" w:rsidRPr="00D412B3">
        <w:rPr>
          <w:noProof/>
        </w:rPr>
        <w:t xml:space="preserve">(3), 289-305. </w:t>
      </w:r>
    </w:p>
    <w:p w14:paraId="27DF4255" w14:textId="77777777" w:rsidR="00D412B3" w:rsidRPr="00D412B3" w:rsidRDefault="00D412B3" w:rsidP="00D412B3">
      <w:pPr>
        <w:pStyle w:val="EndNoteBibliography"/>
        <w:ind w:left="720" w:hanging="720"/>
        <w:rPr>
          <w:noProof/>
        </w:rPr>
      </w:pPr>
      <w:r w:rsidRPr="00D412B3">
        <w:rPr>
          <w:noProof/>
        </w:rPr>
        <w:t xml:space="preserve">Ambrona, M., Schmitt, A.-L., Toledo, R. R., &amp; Willems, D. (2022). New optimization techniques for PlonK’s arithmetization. </w:t>
      </w:r>
      <w:r w:rsidRPr="00D412B3">
        <w:rPr>
          <w:i/>
          <w:noProof/>
        </w:rPr>
        <w:t>Cryptology ePrint Archive</w:t>
      </w:r>
      <w:r w:rsidRPr="00D412B3">
        <w:rPr>
          <w:noProof/>
        </w:rPr>
        <w:t xml:space="preserve">. </w:t>
      </w:r>
    </w:p>
    <w:p w14:paraId="1F8BD6B7" w14:textId="77777777" w:rsidR="00D412B3" w:rsidRPr="00D412B3" w:rsidRDefault="00D412B3" w:rsidP="00D412B3">
      <w:pPr>
        <w:pStyle w:val="EndNoteBibliography"/>
        <w:ind w:left="720" w:hanging="720"/>
        <w:rPr>
          <w:noProof/>
        </w:rPr>
      </w:pPr>
      <w:r w:rsidRPr="00D412B3">
        <w:rPr>
          <w:noProof/>
        </w:rPr>
        <w:t xml:space="preserve">Arogundade, O. R. (2023). Network security concepts, dangers, and defense best practical. </w:t>
      </w:r>
      <w:r w:rsidRPr="00D412B3">
        <w:rPr>
          <w:i/>
          <w:noProof/>
        </w:rPr>
        <w:t>Computer Engineering and Intelligent Systems</w:t>
      </w:r>
      <w:r w:rsidRPr="00D412B3">
        <w:rPr>
          <w:noProof/>
        </w:rPr>
        <w:t>,</w:t>
      </w:r>
      <w:r w:rsidRPr="00D412B3">
        <w:rPr>
          <w:i/>
          <w:noProof/>
        </w:rPr>
        <w:t xml:space="preserve"> 14</w:t>
      </w:r>
      <w:r w:rsidRPr="00D412B3">
        <w:rPr>
          <w:noProof/>
        </w:rPr>
        <w:t xml:space="preserve">(2). </w:t>
      </w:r>
    </w:p>
    <w:p w14:paraId="48562FA5" w14:textId="77777777" w:rsidR="00D412B3" w:rsidRPr="00D412B3" w:rsidRDefault="00D412B3" w:rsidP="00D412B3">
      <w:pPr>
        <w:pStyle w:val="EndNoteBibliography"/>
        <w:ind w:left="720" w:hanging="720"/>
        <w:rPr>
          <w:noProof/>
        </w:rPr>
      </w:pPr>
      <w:r w:rsidRPr="00D412B3">
        <w:rPr>
          <w:noProof/>
        </w:rPr>
        <w:t xml:space="preserve">Ballesteros-Rodríguez, A., Sánchez-Alonso, S., &amp; Sicilia-Urbán, M.-Á. (2024). Enhancing Privacy and Integrity in Computing Services Provisioning Using Blockchain and zk-SNARKs. </w:t>
      </w:r>
      <w:r w:rsidRPr="00D412B3">
        <w:rPr>
          <w:i/>
          <w:noProof/>
        </w:rPr>
        <w:t>IEEE Access</w:t>
      </w:r>
      <w:r w:rsidRPr="00D412B3">
        <w:rPr>
          <w:noProof/>
        </w:rPr>
        <w:t xml:space="preserve">. </w:t>
      </w:r>
    </w:p>
    <w:p w14:paraId="07ADE798" w14:textId="77777777" w:rsidR="00D412B3" w:rsidRPr="00D412B3" w:rsidRDefault="00D412B3" w:rsidP="00D412B3">
      <w:pPr>
        <w:pStyle w:val="EndNoteBibliography"/>
        <w:ind w:left="720" w:hanging="720"/>
        <w:rPr>
          <w:noProof/>
        </w:rPr>
      </w:pPr>
      <w:r w:rsidRPr="00D412B3">
        <w:rPr>
          <w:noProof/>
        </w:rPr>
        <w:t xml:space="preserve">Beniiche, A. (2020). A study of blockchain oracles. </w:t>
      </w:r>
      <w:r w:rsidRPr="00D412B3">
        <w:rPr>
          <w:i/>
          <w:noProof/>
        </w:rPr>
        <w:t>arXiv preprint arXiv:2004.07140</w:t>
      </w:r>
      <w:r w:rsidRPr="00D412B3">
        <w:rPr>
          <w:noProof/>
        </w:rPr>
        <w:t xml:space="preserve">. </w:t>
      </w:r>
    </w:p>
    <w:p w14:paraId="2BA1AA70" w14:textId="77777777" w:rsidR="00D412B3" w:rsidRPr="00D412B3" w:rsidRDefault="00D412B3" w:rsidP="00D412B3">
      <w:pPr>
        <w:pStyle w:val="EndNoteBibliography"/>
        <w:ind w:left="720" w:hanging="720"/>
        <w:rPr>
          <w:noProof/>
        </w:rPr>
      </w:pPr>
      <w:r w:rsidRPr="00D412B3">
        <w:rPr>
          <w:noProof/>
        </w:rPr>
        <w:t xml:space="preserve">Bernabe, J. B., Canovas, J. L., Hernandez-Ramos, J. L., Moreno, R. T., &amp; Skarmeta, A. (2019). Privacy-preserving solutions for blockchain: Review and challenges. </w:t>
      </w:r>
      <w:r w:rsidRPr="00D412B3">
        <w:rPr>
          <w:i/>
          <w:noProof/>
        </w:rPr>
        <w:t>IEEE Access</w:t>
      </w:r>
      <w:r w:rsidRPr="00D412B3">
        <w:rPr>
          <w:noProof/>
        </w:rPr>
        <w:t>,</w:t>
      </w:r>
      <w:r w:rsidRPr="00D412B3">
        <w:rPr>
          <w:i/>
          <w:noProof/>
        </w:rPr>
        <w:t xml:space="preserve"> 7</w:t>
      </w:r>
      <w:r w:rsidRPr="00D412B3">
        <w:rPr>
          <w:noProof/>
        </w:rPr>
        <w:t xml:space="preserve">, 164908-164940. </w:t>
      </w:r>
    </w:p>
    <w:p w14:paraId="7A8848C6" w14:textId="77777777" w:rsidR="00D412B3" w:rsidRPr="00D412B3" w:rsidRDefault="00D412B3" w:rsidP="00D412B3">
      <w:pPr>
        <w:pStyle w:val="EndNoteBibliography"/>
        <w:ind w:left="720" w:hanging="720"/>
        <w:rPr>
          <w:noProof/>
        </w:rPr>
      </w:pPr>
      <w:r w:rsidRPr="00D412B3">
        <w:rPr>
          <w:noProof/>
        </w:rPr>
        <w:t xml:space="preserve">Buterin, V. (2014). A next-generation smart contract and decentralized application platform. </w:t>
      </w:r>
      <w:r w:rsidRPr="00D412B3">
        <w:rPr>
          <w:i/>
          <w:noProof/>
        </w:rPr>
        <w:t>white paper</w:t>
      </w:r>
      <w:r w:rsidRPr="00D412B3">
        <w:rPr>
          <w:noProof/>
        </w:rPr>
        <w:t>,</w:t>
      </w:r>
      <w:r w:rsidRPr="00D412B3">
        <w:rPr>
          <w:i/>
          <w:noProof/>
        </w:rPr>
        <w:t xml:space="preserve"> 3</w:t>
      </w:r>
      <w:r w:rsidRPr="00D412B3">
        <w:rPr>
          <w:noProof/>
        </w:rPr>
        <w:t xml:space="preserve">(37), 2-1. </w:t>
      </w:r>
    </w:p>
    <w:p w14:paraId="58151B9A" w14:textId="1B246AA1" w:rsidR="00D412B3" w:rsidRPr="00D412B3" w:rsidRDefault="00D412B3" w:rsidP="00D412B3">
      <w:pPr>
        <w:pStyle w:val="EndNoteBibliography"/>
        <w:ind w:left="720" w:hanging="720"/>
        <w:rPr>
          <w:noProof/>
        </w:rPr>
      </w:pPr>
      <w:r w:rsidRPr="00D412B3">
        <w:rPr>
          <w:noProof/>
        </w:rPr>
        <w:t xml:space="preserve">Buterin, V. (2021). </w:t>
      </w:r>
      <w:r w:rsidRPr="00D412B3">
        <w:rPr>
          <w:i/>
          <w:noProof/>
        </w:rPr>
        <w:t>An Incomplete Guide to Rollups</w:t>
      </w:r>
      <w:r w:rsidRPr="00D412B3">
        <w:rPr>
          <w:noProof/>
        </w:rPr>
        <w:t xml:space="preserve">. </w:t>
      </w:r>
      <w:hyperlink r:id="rId21" w:history="1">
        <w:r w:rsidRPr="00D412B3">
          <w:rPr>
            <w:rStyle w:val="Hyperlink"/>
            <w:noProof/>
          </w:rPr>
          <w:t>https://vitalik.eth.limo/general/2021/01/05/rollup.html</w:t>
        </w:r>
      </w:hyperlink>
    </w:p>
    <w:p w14:paraId="7BBED6B5" w14:textId="77777777" w:rsidR="00D412B3" w:rsidRPr="00D412B3" w:rsidRDefault="00D412B3" w:rsidP="00D412B3">
      <w:pPr>
        <w:pStyle w:val="EndNoteBibliography"/>
        <w:ind w:left="720" w:hanging="720"/>
        <w:rPr>
          <w:noProof/>
        </w:rPr>
      </w:pPr>
      <w:r w:rsidRPr="00D412B3">
        <w:rPr>
          <w:noProof/>
        </w:rPr>
        <w:t xml:space="preserve">Chen, Z., Jiang, Y., Song, X., &amp; Chen, L. (2023). A survey on zero-knowledge authentication for internet of things. </w:t>
      </w:r>
      <w:r w:rsidRPr="00D412B3">
        <w:rPr>
          <w:i/>
          <w:noProof/>
        </w:rPr>
        <w:t>Electronics</w:t>
      </w:r>
      <w:r w:rsidRPr="00D412B3">
        <w:rPr>
          <w:noProof/>
        </w:rPr>
        <w:t>,</w:t>
      </w:r>
      <w:r w:rsidRPr="00D412B3">
        <w:rPr>
          <w:i/>
          <w:noProof/>
        </w:rPr>
        <w:t xml:space="preserve"> 12</w:t>
      </w:r>
      <w:r w:rsidRPr="00D412B3">
        <w:rPr>
          <w:noProof/>
        </w:rPr>
        <w:t xml:space="preserve">(5), 1145. </w:t>
      </w:r>
    </w:p>
    <w:p w14:paraId="24668F6D" w14:textId="492B715F" w:rsidR="00D412B3" w:rsidRPr="00D412B3" w:rsidRDefault="00D412B3" w:rsidP="00D412B3">
      <w:pPr>
        <w:pStyle w:val="EndNoteBibliography"/>
        <w:ind w:left="720" w:hanging="720"/>
        <w:rPr>
          <w:noProof/>
        </w:rPr>
      </w:pPr>
      <w:r w:rsidRPr="00D412B3">
        <w:rPr>
          <w:noProof/>
        </w:rPr>
        <w:t xml:space="preserve">Circom. (2023). </w:t>
      </w:r>
      <w:r w:rsidRPr="00D412B3">
        <w:rPr>
          <w:i/>
          <w:noProof/>
        </w:rPr>
        <w:t>Proving circuits with ZK</w:t>
      </w:r>
      <w:r w:rsidRPr="00D412B3">
        <w:rPr>
          <w:noProof/>
        </w:rPr>
        <w:t xml:space="preserve">. </w:t>
      </w:r>
      <w:hyperlink r:id="rId22" w:history="1">
        <w:r w:rsidRPr="00D412B3">
          <w:rPr>
            <w:rStyle w:val="Hyperlink"/>
            <w:noProof/>
          </w:rPr>
          <w:t>https://docs.circom.io/getting-started/proving-circuits/</w:t>
        </w:r>
      </w:hyperlink>
    </w:p>
    <w:p w14:paraId="05818B91" w14:textId="77777777" w:rsidR="00D412B3" w:rsidRPr="00D412B3" w:rsidRDefault="00D412B3" w:rsidP="00D412B3">
      <w:pPr>
        <w:pStyle w:val="EndNoteBibliography"/>
        <w:ind w:left="720" w:hanging="720"/>
        <w:rPr>
          <w:noProof/>
        </w:rPr>
      </w:pPr>
      <w:r w:rsidRPr="00D412B3">
        <w:rPr>
          <w:noProof/>
        </w:rPr>
        <w:t xml:space="preserve">Dagdelen, Ö., Fischlin, M., &amp; Gagliardoni, T. (2013). The Fiat–Shamir transformation in a quantum world. Advances in Cryptology-ASIACRYPT 2013: 19th International Conference on the Theory and Application of Cryptology and Information Security, Bengaluru, India, December 1-5, 2013, Proceedings, Part II 19, </w:t>
      </w:r>
    </w:p>
    <w:p w14:paraId="3D8B8ADC" w14:textId="21C4B50E" w:rsidR="00D412B3" w:rsidRPr="00D412B3" w:rsidRDefault="00D412B3" w:rsidP="00D412B3">
      <w:pPr>
        <w:pStyle w:val="EndNoteBibliography"/>
        <w:ind w:left="720" w:hanging="720"/>
        <w:rPr>
          <w:noProof/>
        </w:rPr>
      </w:pPr>
      <w:r w:rsidRPr="00D412B3">
        <w:rPr>
          <w:noProof/>
        </w:rPr>
        <w:t xml:space="preserve">Enisa. (2023).  </w:t>
      </w:r>
      <w:hyperlink r:id="rId23" w:history="1">
        <w:r w:rsidRPr="00D412B3">
          <w:rPr>
            <w:rStyle w:val="Hyperlink"/>
            <w:noProof/>
          </w:rPr>
          <w:t>https://www.enisa.europa.eu/topics/incident-response/glossary/blockchain</w:t>
        </w:r>
      </w:hyperlink>
    </w:p>
    <w:p w14:paraId="3C2F73A9" w14:textId="77777777" w:rsidR="00D412B3" w:rsidRPr="00D412B3" w:rsidRDefault="00D412B3" w:rsidP="00D412B3">
      <w:pPr>
        <w:pStyle w:val="EndNoteBibliography"/>
        <w:ind w:left="720" w:hanging="720"/>
        <w:rPr>
          <w:noProof/>
        </w:rPr>
      </w:pPr>
      <w:r w:rsidRPr="00D412B3">
        <w:rPr>
          <w:noProof/>
        </w:rPr>
        <w:t xml:space="preserve">Ernstberger, J., Chaliasos, S., Zhou, L., Jovanovic, P., &amp; Gervais, A. (2024). Do You Need a Zero Knowledge Proof? </w:t>
      </w:r>
      <w:r w:rsidRPr="00D412B3">
        <w:rPr>
          <w:i/>
          <w:noProof/>
        </w:rPr>
        <w:t>Cryptology ePrint Archive</w:t>
      </w:r>
      <w:r w:rsidRPr="00D412B3">
        <w:rPr>
          <w:noProof/>
        </w:rPr>
        <w:t xml:space="preserve">. </w:t>
      </w:r>
    </w:p>
    <w:p w14:paraId="6F35C95F" w14:textId="77777777" w:rsidR="00D412B3" w:rsidRPr="00D412B3" w:rsidRDefault="00D412B3" w:rsidP="00D412B3">
      <w:pPr>
        <w:pStyle w:val="EndNoteBibliography"/>
        <w:ind w:left="720" w:hanging="720"/>
        <w:rPr>
          <w:noProof/>
        </w:rPr>
      </w:pPr>
      <w:r w:rsidRPr="00D412B3">
        <w:rPr>
          <w:noProof/>
        </w:rPr>
        <w:t xml:space="preserve">Eskhita, R., Manda, V. K., &amp; Hlali, A. (2021). Dubai and Barcelona as Smart Cities: Some Reflections on Data Protection Law and Privacy. </w:t>
      </w:r>
      <w:r w:rsidRPr="00D412B3">
        <w:rPr>
          <w:i/>
          <w:noProof/>
        </w:rPr>
        <w:t>Environmental Policy and Law</w:t>
      </w:r>
      <w:r w:rsidRPr="00D412B3">
        <w:rPr>
          <w:noProof/>
        </w:rPr>
        <w:t>,</w:t>
      </w:r>
      <w:r w:rsidRPr="00D412B3">
        <w:rPr>
          <w:i/>
          <w:noProof/>
        </w:rPr>
        <w:t xml:space="preserve"> 51</w:t>
      </w:r>
      <w:r w:rsidRPr="00D412B3">
        <w:rPr>
          <w:noProof/>
        </w:rPr>
        <w:t xml:space="preserve">(6), 403-407. </w:t>
      </w:r>
    </w:p>
    <w:p w14:paraId="7919C351" w14:textId="136E2DEF" w:rsidR="00D412B3" w:rsidRPr="00D412B3" w:rsidRDefault="00D412B3" w:rsidP="00D412B3">
      <w:pPr>
        <w:pStyle w:val="EndNoteBibliography"/>
        <w:ind w:left="720" w:hanging="720"/>
        <w:rPr>
          <w:noProof/>
        </w:rPr>
      </w:pPr>
      <w:r w:rsidRPr="00D412B3">
        <w:rPr>
          <w:noProof/>
        </w:rPr>
        <w:t xml:space="preserve">Ethereum. (2022). </w:t>
      </w:r>
      <w:r w:rsidRPr="00D412B3">
        <w:rPr>
          <w:i/>
          <w:noProof/>
        </w:rPr>
        <w:t>Powers of tau specification</w:t>
      </w:r>
      <w:r w:rsidRPr="00D412B3">
        <w:rPr>
          <w:noProof/>
        </w:rPr>
        <w:t xml:space="preserve">. </w:t>
      </w:r>
      <w:hyperlink r:id="rId24" w:history="1">
        <w:r w:rsidRPr="00D412B3">
          <w:rPr>
            <w:rStyle w:val="Hyperlink"/>
            <w:noProof/>
          </w:rPr>
          <w:t>https://github.com/ethereum/kzg-ceremony-specs</w:t>
        </w:r>
      </w:hyperlink>
    </w:p>
    <w:p w14:paraId="4E9663C0" w14:textId="7AD6429A" w:rsidR="00D412B3" w:rsidRPr="00D412B3" w:rsidRDefault="00D412B3" w:rsidP="00D412B3">
      <w:pPr>
        <w:pStyle w:val="EndNoteBibliography"/>
        <w:ind w:left="720" w:hanging="720"/>
        <w:rPr>
          <w:noProof/>
        </w:rPr>
      </w:pPr>
      <w:r w:rsidRPr="00D412B3">
        <w:rPr>
          <w:noProof/>
        </w:rPr>
        <w:t xml:space="preserve">Fabric, H. (2022). </w:t>
      </w:r>
      <w:r w:rsidRPr="00D412B3">
        <w:rPr>
          <w:i/>
          <w:noProof/>
        </w:rPr>
        <w:t>Secured asset transfer in Fabric</w:t>
      </w:r>
      <w:r w:rsidRPr="00D412B3">
        <w:rPr>
          <w:noProof/>
        </w:rPr>
        <w:t xml:space="preserve">. </w:t>
      </w:r>
      <w:hyperlink r:id="rId25" w:history="1">
        <w:r w:rsidRPr="00D412B3">
          <w:rPr>
            <w:rStyle w:val="Hyperlink"/>
            <w:noProof/>
          </w:rPr>
          <w:t>https://hyperledger-fabric.readthedocs.io/en/release-2.5/secured_asset_transfer/secured_private_asset_transfer_tutorial.html</w:t>
        </w:r>
      </w:hyperlink>
    </w:p>
    <w:p w14:paraId="3FCD479B" w14:textId="7627CA45" w:rsidR="00D412B3" w:rsidRPr="00D412B3" w:rsidRDefault="00D412B3" w:rsidP="00D412B3">
      <w:pPr>
        <w:pStyle w:val="EndNoteBibliography"/>
        <w:ind w:left="720" w:hanging="720"/>
        <w:rPr>
          <w:noProof/>
        </w:rPr>
      </w:pPr>
      <w:r w:rsidRPr="00D412B3">
        <w:rPr>
          <w:noProof/>
        </w:rPr>
        <w:t xml:space="preserve">Fabric, H. (2023). </w:t>
      </w:r>
      <w:r w:rsidRPr="00D412B3">
        <w:rPr>
          <w:i/>
          <w:noProof/>
        </w:rPr>
        <w:t>Fabric chaincode lifecycle</w:t>
      </w:r>
      <w:r w:rsidRPr="00D412B3">
        <w:rPr>
          <w:noProof/>
        </w:rPr>
        <w:t xml:space="preserve">. </w:t>
      </w:r>
      <w:hyperlink r:id="rId26" w:history="1">
        <w:r w:rsidRPr="00D412B3">
          <w:rPr>
            <w:rStyle w:val="Hyperlink"/>
            <w:noProof/>
          </w:rPr>
          <w:t>https://hyperledger-fabric.readthedocs.io/en/release-2.5/chaincode_lifecycle.html</w:t>
        </w:r>
      </w:hyperlink>
    </w:p>
    <w:p w14:paraId="26737754" w14:textId="77777777" w:rsidR="00D412B3" w:rsidRPr="00D412B3" w:rsidRDefault="00D412B3" w:rsidP="00D412B3">
      <w:pPr>
        <w:pStyle w:val="EndNoteBibliography"/>
        <w:ind w:left="720" w:hanging="720"/>
        <w:rPr>
          <w:noProof/>
        </w:rPr>
      </w:pPr>
      <w:r w:rsidRPr="00D412B3">
        <w:rPr>
          <w:noProof/>
        </w:rPr>
        <w:t xml:space="preserve">Fan, W., Wu, S., &amp; Zou, Y. (2024). A Keyless Authentication Based on Zero-Knowledge Proof with SDN Link Information to Secure Permissionless P2P Networking. ICC 2024-IEEE International Conference on Communications, </w:t>
      </w:r>
    </w:p>
    <w:p w14:paraId="141C6949" w14:textId="77777777" w:rsidR="00D412B3" w:rsidRPr="00D412B3" w:rsidRDefault="00D412B3" w:rsidP="00D412B3">
      <w:pPr>
        <w:pStyle w:val="EndNoteBibliography"/>
        <w:ind w:left="720" w:hanging="720"/>
        <w:rPr>
          <w:noProof/>
        </w:rPr>
      </w:pPr>
      <w:r w:rsidRPr="00D412B3">
        <w:rPr>
          <w:noProof/>
        </w:rPr>
        <w:t xml:space="preserve">Farayola, O. A., Olorunfemi, O. L., &amp; Shoetan, P. O. (2024). Data privacy and security in IT: a review of techniques and challenges. </w:t>
      </w:r>
      <w:r w:rsidRPr="00D412B3">
        <w:rPr>
          <w:i/>
          <w:noProof/>
        </w:rPr>
        <w:t>Computer Science &amp; IT Research Journal</w:t>
      </w:r>
      <w:r w:rsidRPr="00D412B3">
        <w:rPr>
          <w:noProof/>
        </w:rPr>
        <w:t>,</w:t>
      </w:r>
      <w:r w:rsidRPr="00D412B3">
        <w:rPr>
          <w:i/>
          <w:noProof/>
        </w:rPr>
        <w:t xml:space="preserve"> 5</w:t>
      </w:r>
      <w:r w:rsidRPr="00D412B3">
        <w:rPr>
          <w:noProof/>
        </w:rPr>
        <w:t xml:space="preserve">(3), 606-615. </w:t>
      </w:r>
    </w:p>
    <w:p w14:paraId="0A9FF3CB" w14:textId="77777777" w:rsidR="00D412B3" w:rsidRPr="00D412B3" w:rsidRDefault="00D412B3" w:rsidP="00D412B3">
      <w:pPr>
        <w:pStyle w:val="EndNoteBibliography"/>
        <w:ind w:left="720" w:hanging="720"/>
        <w:rPr>
          <w:noProof/>
        </w:rPr>
      </w:pPr>
      <w:r w:rsidRPr="00D412B3">
        <w:rPr>
          <w:noProof/>
        </w:rPr>
        <w:t xml:space="preserve">Fiege, U., Fiat, A., &amp; Shamir, A. (1987). Zero knowledge proofs of identity. Proceedings of the nineteenth annual ACM symposium on Theory of computing, </w:t>
      </w:r>
    </w:p>
    <w:p w14:paraId="1AFD4E64" w14:textId="77777777" w:rsidR="00D412B3" w:rsidRPr="00D412B3" w:rsidRDefault="00D412B3" w:rsidP="00D412B3">
      <w:pPr>
        <w:pStyle w:val="EndNoteBibliography"/>
        <w:ind w:left="720" w:hanging="720"/>
        <w:rPr>
          <w:noProof/>
        </w:rPr>
      </w:pPr>
      <w:r w:rsidRPr="00D412B3">
        <w:rPr>
          <w:noProof/>
        </w:rPr>
        <w:t xml:space="preserve">Gabizon, A., Williamson, Z. J., &amp; Ciobotaru, O. (2019). Plonk: Permutations over lagrange-bases for oecumenical noninteractive arguments of knowledge. </w:t>
      </w:r>
      <w:r w:rsidRPr="00D412B3">
        <w:rPr>
          <w:i/>
          <w:noProof/>
        </w:rPr>
        <w:t>Cryptology ePrint Archive</w:t>
      </w:r>
      <w:r w:rsidRPr="00D412B3">
        <w:rPr>
          <w:noProof/>
        </w:rPr>
        <w:t xml:space="preserve">. </w:t>
      </w:r>
    </w:p>
    <w:p w14:paraId="2CC69DCC" w14:textId="77777777" w:rsidR="00D412B3" w:rsidRPr="00D412B3" w:rsidRDefault="00D412B3" w:rsidP="00D412B3">
      <w:pPr>
        <w:pStyle w:val="EndNoteBibliography"/>
        <w:ind w:left="720" w:hanging="720"/>
        <w:rPr>
          <w:noProof/>
        </w:rPr>
      </w:pPr>
      <w:r w:rsidRPr="00D412B3">
        <w:rPr>
          <w:noProof/>
        </w:rPr>
        <w:t xml:space="preserve">Groth, J. (2016). On the size of pairing-based non-interactive arguments. Advances in Cryptology–EUROCRYPT 2016: 35th Annual International Conference on the Theory and Applications of Cryptographic Techniques, Vienna, Austria, May 8-12, 2016, Proceedings, Part II 35, </w:t>
      </w:r>
    </w:p>
    <w:p w14:paraId="7880C901" w14:textId="77777777" w:rsidR="00D412B3" w:rsidRPr="00D412B3" w:rsidRDefault="00D412B3" w:rsidP="00D412B3">
      <w:pPr>
        <w:pStyle w:val="EndNoteBibliography"/>
        <w:ind w:left="720" w:hanging="720"/>
        <w:rPr>
          <w:noProof/>
        </w:rPr>
      </w:pPr>
      <w:r w:rsidRPr="00D412B3">
        <w:rPr>
          <w:noProof/>
        </w:rPr>
        <w:t xml:space="preserve">Hasan, J. (2019). Overview and applications of zero knowledge proof (ZKP). </w:t>
      </w:r>
      <w:r w:rsidRPr="00D412B3">
        <w:rPr>
          <w:i/>
          <w:noProof/>
        </w:rPr>
        <w:t>International Journal of Computer Science and Network</w:t>
      </w:r>
      <w:r w:rsidRPr="00D412B3">
        <w:rPr>
          <w:noProof/>
        </w:rPr>
        <w:t>,</w:t>
      </w:r>
      <w:r w:rsidRPr="00D412B3">
        <w:rPr>
          <w:i/>
          <w:noProof/>
        </w:rPr>
        <w:t xml:space="preserve"> 8</w:t>
      </w:r>
      <w:r w:rsidRPr="00D412B3">
        <w:rPr>
          <w:noProof/>
        </w:rPr>
        <w:t xml:space="preserve">(5), 2277-5420. </w:t>
      </w:r>
    </w:p>
    <w:p w14:paraId="0BD0C2B0" w14:textId="77777777" w:rsidR="00D412B3" w:rsidRPr="00D412B3" w:rsidRDefault="00D412B3" w:rsidP="00D412B3">
      <w:pPr>
        <w:pStyle w:val="EndNoteBibliography"/>
        <w:ind w:left="720" w:hanging="720"/>
        <w:rPr>
          <w:noProof/>
        </w:rPr>
      </w:pPr>
      <w:r w:rsidRPr="00D412B3">
        <w:rPr>
          <w:noProof/>
        </w:rPr>
        <w:lastRenderedPageBreak/>
        <w:t xml:space="preserve">Huang, C., &amp; Shen, X. S. (2024). Decentralized Privacy Preservation in Smart Cities. </w:t>
      </w:r>
    </w:p>
    <w:p w14:paraId="68123AE3" w14:textId="57F6B731" w:rsidR="00D412B3" w:rsidRPr="00D412B3" w:rsidRDefault="00D412B3" w:rsidP="00D412B3">
      <w:pPr>
        <w:pStyle w:val="EndNoteBibliography"/>
        <w:ind w:left="720" w:hanging="720"/>
        <w:rPr>
          <w:noProof/>
        </w:rPr>
      </w:pPr>
      <w:r w:rsidRPr="00D412B3">
        <w:rPr>
          <w:noProof/>
        </w:rPr>
        <w:t xml:space="preserve">Iden3. (2024a). </w:t>
      </w:r>
      <w:r w:rsidRPr="00D412B3">
        <w:rPr>
          <w:i/>
          <w:noProof/>
        </w:rPr>
        <w:t>Circom Circuit Compiler</w:t>
      </w:r>
      <w:r w:rsidRPr="00D412B3">
        <w:rPr>
          <w:noProof/>
        </w:rPr>
        <w:t xml:space="preserve">. </w:t>
      </w:r>
      <w:hyperlink r:id="rId27" w:history="1">
        <w:r w:rsidRPr="00D412B3">
          <w:rPr>
            <w:rStyle w:val="Hyperlink"/>
            <w:noProof/>
          </w:rPr>
          <w:t>https://docs.circom.io/</w:t>
        </w:r>
      </w:hyperlink>
    </w:p>
    <w:p w14:paraId="726D3B1F" w14:textId="1F03FBD7" w:rsidR="00D412B3" w:rsidRPr="00D412B3" w:rsidRDefault="00D412B3" w:rsidP="00D412B3">
      <w:pPr>
        <w:pStyle w:val="EndNoteBibliography"/>
        <w:ind w:left="720" w:hanging="720"/>
        <w:rPr>
          <w:noProof/>
        </w:rPr>
      </w:pPr>
      <w:r w:rsidRPr="00D412B3">
        <w:rPr>
          <w:noProof/>
        </w:rPr>
        <w:t xml:space="preserve">Iden3. (2024b). </w:t>
      </w:r>
      <w:r w:rsidRPr="00D412B3">
        <w:rPr>
          <w:i/>
          <w:noProof/>
        </w:rPr>
        <w:t>SnarkJs</w:t>
      </w:r>
      <w:r w:rsidRPr="00D412B3">
        <w:rPr>
          <w:noProof/>
        </w:rPr>
        <w:t xml:space="preserve">. </w:t>
      </w:r>
      <w:hyperlink r:id="rId28" w:history="1">
        <w:r w:rsidRPr="00D412B3">
          <w:rPr>
            <w:rStyle w:val="Hyperlink"/>
            <w:noProof/>
          </w:rPr>
          <w:t>https://github.com/iden3/snarkjs</w:t>
        </w:r>
      </w:hyperlink>
    </w:p>
    <w:p w14:paraId="419EE341" w14:textId="77777777" w:rsidR="00D412B3" w:rsidRPr="00D412B3" w:rsidRDefault="00D412B3" w:rsidP="00D412B3">
      <w:pPr>
        <w:pStyle w:val="EndNoteBibliography"/>
        <w:ind w:left="720" w:hanging="720"/>
        <w:rPr>
          <w:noProof/>
        </w:rPr>
      </w:pPr>
      <w:r w:rsidRPr="00D412B3">
        <w:rPr>
          <w:noProof/>
        </w:rPr>
        <w:t xml:space="preserve">Javed, A. R., Ahmed, W., Alazab, M., Jalil, Z., Kifayat, K., &amp; Gadekallu, T. R. (2022). A comprehensive survey on computer forensics: State-of-the-art, tools, techniques, challenges, and future directions. </w:t>
      </w:r>
      <w:r w:rsidRPr="00D412B3">
        <w:rPr>
          <w:i/>
          <w:noProof/>
        </w:rPr>
        <w:t>IEEE Access</w:t>
      </w:r>
      <w:r w:rsidRPr="00D412B3">
        <w:rPr>
          <w:noProof/>
        </w:rPr>
        <w:t>,</w:t>
      </w:r>
      <w:r w:rsidRPr="00D412B3">
        <w:rPr>
          <w:i/>
          <w:noProof/>
        </w:rPr>
        <w:t xml:space="preserve"> 10</w:t>
      </w:r>
      <w:r w:rsidRPr="00D412B3">
        <w:rPr>
          <w:noProof/>
        </w:rPr>
        <w:t xml:space="preserve">, 11065-11089. </w:t>
      </w:r>
    </w:p>
    <w:p w14:paraId="7A8AA709" w14:textId="77777777" w:rsidR="00D412B3" w:rsidRPr="00D412B3" w:rsidRDefault="00D412B3" w:rsidP="00D412B3">
      <w:pPr>
        <w:pStyle w:val="EndNoteBibliography"/>
        <w:ind w:left="720" w:hanging="720"/>
        <w:rPr>
          <w:noProof/>
        </w:rPr>
      </w:pPr>
      <w:r w:rsidRPr="00D412B3">
        <w:rPr>
          <w:noProof/>
        </w:rPr>
        <w:t xml:space="preserve">Khan, K. M., Arshad, J., &amp; Khan, M. M. (2020). Investigating performance constraints for blockchain based secure e-voting system. </w:t>
      </w:r>
      <w:r w:rsidRPr="00D412B3">
        <w:rPr>
          <w:i/>
          <w:noProof/>
        </w:rPr>
        <w:t>Future Generation Computer Systems</w:t>
      </w:r>
      <w:r w:rsidRPr="00D412B3">
        <w:rPr>
          <w:noProof/>
        </w:rPr>
        <w:t>,</w:t>
      </w:r>
      <w:r w:rsidRPr="00D412B3">
        <w:rPr>
          <w:i/>
          <w:noProof/>
        </w:rPr>
        <w:t xml:space="preserve"> 105</w:t>
      </w:r>
      <w:r w:rsidRPr="00D412B3">
        <w:rPr>
          <w:noProof/>
        </w:rPr>
        <w:t xml:space="preserve">, 13-26. </w:t>
      </w:r>
    </w:p>
    <w:p w14:paraId="3C0685E1" w14:textId="77777777" w:rsidR="00D412B3" w:rsidRPr="00D412B3" w:rsidRDefault="00D412B3" w:rsidP="00D412B3">
      <w:pPr>
        <w:pStyle w:val="EndNoteBibliography"/>
        <w:ind w:left="720" w:hanging="720"/>
        <w:rPr>
          <w:noProof/>
        </w:rPr>
      </w:pPr>
      <w:r w:rsidRPr="00D412B3">
        <w:rPr>
          <w:noProof/>
        </w:rPr>
        <w:t xml:space="preserve">Liu, T., Xie, T., Zhang, J., Song, D., &amp; Zhang, Y. (2024). Pianist: Scalable zkrollups via fully distributed zero-knowledge proofs. 2024 IEEE Symposium on Security and Privacy (SP), </w:t>
      </w:r>
    </w:p>
    <w:p w14:paraId="5BC657AB" w14:textId="77777777" w:rsidR="00D412B3" w:rsidRPr="00D412B3" w:rsidRDefault="00D412B3" w:rsidP="00D412B3">
      <w:pPr>
        <w:pStyle w:val="EndNoteBibliography"/>
        <w:ind w:left="720" w:hanging="720"/>
        <w:rPr>
          <w:noProof/>
        </w:rPr>
      </w:pPr>
      <w:r w:rsidRPr="00D412B3">
        <w:rPr>
          <w:noProof/>
        </w:rPr>
        <w:t xml:space="preserve">Martinez, S., Ameigenda, A., De Barros, B., Llambias, G., González, L., &amp; Ruggia, R. (2024). Leveraging Zero-Knowledge Proofs for Blockchain Interoperability: Experiences with Ethereum and Hyperledger Fabric. </w:t>
      </w:r>
      <w:r w:rsidRPr="00D412B3">
        <w:rPr>
          <w:i/>
          <w:noProof/>
        </w:rPr>
        <w:t>Authorea Preprints</w:t>
      </w:r>
      <w:r w:rsidRPr="00D412B3">
        <w:rPr>
          <w:noProof/>
        </w:rPr>
        <w:t xml:space="preserve">. </w:t>
      </w:r>
    </w:p>
    <w:p w14:paraId="15BD8008" w14:textId="77777777" w:rsidR="00D412B3" w:rsidRPr="00D412B3" w:rsidRDefault="00D412B3" w:rsidP="00D412B3">
      <w:pPr>
        <w:pStyle w:val="EndNoteBibliography"/>
        <w:ind w:left="720" w:hanging="720"/>
        <w:rPr>
          <w:noProof/>
        </w:rPr>
      </w:pPr>
      <w:r w:rsidRPr="00D412B3">
        <w:rPr>
          <w:noProof/>
        </w:rPr>
        <w:t xml:space="preserve">Nakamoto, S. (2008). Bitcoin: A peer-to-peer electronic cash system. </w:t>
      </w:r>
      <w:r w:rsidRPr="00D412B3">
        <w:rPr>
          <w:i/>
          <w:noProof/>
        </w:rPr>
        <w:t>Satoshi Nakamoto</w:t>
      </w:r>
      <w:r w:rsidRPr="00D412B3">
        <w:rPr>
          <w:noProof/>
        </w:rPr>
        <w:t xml:space="preserve">. </w:t>
      </w:r>
    </w:p>
    <w:p w14:paraId="1E6E10C7" w14:textId="77777777" w:rsidR="00D412B3" w:rsidRPr="00D412B3" w:rsidRDefault="00D412B3" w:rsidP="00D412B3">
      <w:pPr>
        <w:pStyle w:val="EndNoteBibliography"/>
        <w:ind w:left="720" w:hanging="720"/>
        <w:rPr>
          <w:noProof/>
        </w:rPr>
      </w:pPr>
      <w:r w:rsidRPr="00D412B3">
        <w:rPr>
          <w:noProof/>
        </w:rPr>
        <w:t xml:space="preserve">Oh, J., Yu, S., Lee, J., Son, S., Kim, M., &amp; Park, Y. (2021). A secure and lightweight authentication protocol for IoT-based smart homes. </w:t>
      </w:r>
      <w:r w:rsidRPr="00D412B3">
        <w:rPr>
          <w:i/>
          <w:noProof/>
        </w:rPr>
        <w:t>Sensors</w:t>
      </w:r>
      <w:r w:rsidRPr="00D412B3">
        <w:rPr>
          <w:noProof/>
        </w:rPr>
        <w:t>,</w:t>
      </w:r>
      <w:r w:rsidRPr="00D412B3">
        <w:rPr>
          <w:i/>
          <w:noProof/>
        </w:rPr>
        <w:t xml:space="preserve"> 21</w:t>
      </w:r>
      <w:r w:rsidRPr="00D412B3">
        <w:rPr>
          <w:noProof/>
        </w:rPr>
        <w:t xml:space="preserve">(4), 1488. </w:t>
      </w:r>
    </w:p>
    <w:p w14:paraId="3EE01B48" w14:textId="77777777" w:rsidR="00D412B3" w:rsidRPr="00D412B3" w:rsidRDefault="00D412B3" w:rsidP="00D412B3">
      <w:pPr>
        <w:pStyle w:val="EndNoteBibliography"/>
        <w:ind w:left="720" w:hanging="720"/>
        <w:rPr>
          <w:noProof/>
        </w:rPr>
      </w:pPr>
      <w:r w:rsidRPr="00D412B3">
        <w:rPr>
          <w:noProof/>
        </w:rPr>
        <w:t xml:space="preserve">Rao, P. M., &amp; Deebak, B. D. (2023). Security and privacy issues in smart cities/industries: technologies, applications, and challenges. </w:t>
      </w:r>
      <w:r w:rsidRPr="00D412B3">
        <w:rPr>
          <w:i/>
          <w:noProof/>
        </w:rPr>
        <w:t>Journal of Ambient Intelligence and Humanized Computing</w:t>
      </w:r>
      <w:r w:rsidRPr="00D412B3">
        <w:rPr>
          <w:noProof/>
        </w:rPr>
        <w:t>,</w:t>
      </w:r>
      <w:r w:rsidRPr="00D412B3">
        <w:rPr>
          <w:i/>
          <w:noProof/>
        </w:rPr>
        <w:t xml:space="preserve"> 14</w:t>
      </w:r>
      <w:r w:rsidRPr="00D412B3">
        <w:rPr>
          <w:noProof/>
        </w:rPr>
        <w:t xml:space="preserve">(8), 10517-10553. </w:t>
      </w:r>
    </w:p>
    <w:p w14:paraId="6C890AAD" w14:textId="77777777" w:rsidR="00D412B3" w:rsidRPr="00D412B3" w:rsidRDefault="00D412B3" w:rsidP="00D412B3">
      <w:pPr>
        <w:pStyle w:val="EndNoteBibliography"/>
        <w:ind w:left="720" w:hanging="720"/>
        <w:rPr>
          <w:noProof/>
        </w:rPr>
      </w:pPr>
      <w:r w:rsidRPr="00D412B3">
        <w:rPr>
          <w:noProof/>
        </w:rPr>
        <w:t xml:space="preserve">Singh, S. (2024). Enhancing Privacy and Security in Large-Language Models: A Zero-Knowledge Proof Approach. International Conference on Cyber Warfare and Security, </w:t>
      </w:r>
    </w:p>
    <w:p w14:paraId="535B6CA7" w14:textId="330B520D" w:rsidR="00D412B3" w:rsidRPr="00D412B3" w:rsidRDefault="00D412B3" w:rsidP="00D412B3">
      <w:pPr>
        <w:pStyle w:val="EndNoteBibliography"/>
        <w:ind w:left="720" w:hanging="720"/>
        <w:rPr>
          <w:noProof/>
        </w:rPr>
      </w:pPr>
      <w:r w:rsidRPr="00D412B3">
        <w:rPr>
          <w:noProof/>
        </w:rPr>
        <w:t xml:space="preserve">Szego, D. (2024). </w:t>
      </w:r>
      <w:r w:rsidRPr="00D412B3">
        <w:rPr>
          <w:i/>
          <w:noProof/>
        </w:rPr>
        <w:t>Zero Knowledge Proof Workshop</w:t>
      </w:r>
      <w:r w:rsidRPr="00D412B3">
        <w:rPr>
          <w:noProof/>
        </w:rPr>
        <w:t xml:space="preserve">. </w:t>
      </w:r>
      <w:hyperlink r:id="rId29" w:history="1">
        <w:r w:rsidRPr="00D412B3">
          <w:rPr>
            <w:rStyle w:val="Hyperlink"/>
            <w:noProof/>
          </w:rPr>
          <w:t>https://github.com/Daniel-Szego/Zeroknowledgeworkshop</w:t>
        </w:r>
      </w:hyperlink>
    </w:p>
    <w:p w14:paraId="065227CA" w14:textId="77777777" w:rsidR="00D412B3" w:rsidRPr="00D412B3" w:rsidRDefault="00D412B3" w:rsidP="00D412B3">
      <w:pPr>
        <w:pStyle w:val="EndNoteBibliography"/>
        <w:ind w:left="720" w:hanging="720"/>
        <w:rPr>
          <w:noProof/>
        </w:rPr>
      </w:pPr>
      <w:r w:rsidRPr="00D412B3">
        <w:rPr>
          <w:noProof/>
        </w:rPr>
        <w:t xml:space="preserve">Zarrin, J., Wen Phang, H., Babu Saheer, L., &amp; Zarrin, B. (2021). Blockchain for decentralization of internet: prospects, trends, and challenges. </w:t>
      </w:r>
      <w:r w:rsidRPr="00D412B3">
        <w:rPr>
          <w:i/>
          <w:noProof/>
        </w:rPr>
        <w:t>Cluster Computing</w:t>
      </w:r>
      <w:r w:rsidRPr="00D412B3">
        <w:rPr>
          <w:noProof/>
        </w:rPr>
        <w:t>,</w:t>
      </w:r>
      <w:r w:rsidRPr="00D412B3">
        <w:rPr>
          <w:i/>
          <w:noProof/>
        </w:rPr>
        <w:t xml:space="preserve"> 24</w:t>
      </w:r>
      <w:r w:rsidRPr="00D412B3">
        <w:rPr>
          <w:noProof/>
        </w:rPr>
        <w:t xml:space="preserve">(4), 2841-2866. </w:t>
      </w:r>
    </w:p>
    <w:p w14:paraId="1372033D" w14:textId="77777777" w:rsidR="00D412B3" w:rsidRPr="00D412B3" w:rsidRDefault="00D412B3" w:rsidP="00D412B3">
      <w:pPr>
        <w:pStyle w:val="EndNoteBibliography"/>
        <w:ind w:left="720" w:hanging="720"/>
        <w:rPr>
          <w:noProof/>
        </w:rPr>
      </w:pPr>
      <w:r w:rsidRPr="00D412B3">
        <w:rPr>
          <w:noProof/>
        </w:rPr>
        <w:t xml:space="preserve">Zhang, K., Ni, J., Yang, K., Liang, X., Ren, J., &amp; Shen, X. S. (2017). Security and privacy in smart city applications: Challenges and solutions. </w:t>
      </w:r>
      <w:r w:rsidRPr="00D412B3">
        <w:rPr>
          <w:i/>
          <w:noProof/>
        </w:rPr>
        <w:t>IEEE communications magazine</w:t>
      </w:r>
      <w:r w:rsidRPr="00D412B3">
        <w:rPr>
          <w:noProof/>
        </w:rPr>
        <w:t>,</w:t>
      </w:r>
      <w:r w:rsidRPr="00D412B3">
        <w:rPr>
          <w:i/>
          <w:noProof/>
        </w:rPr>
        <w:t xml:space="preserve"> 55</w:t>
      </w:r>
      <w:r w:rsidRPr="00D412B3">
        <w:rPr>
          <w:noProof/>
        </w:rPr>
        <w:t xml:space="preserve">(1), 122-129. </w:t>
      </w:r>
    </w:p>
    <w:p w14:paraId="535B1211" w14:textId="77777777" w:rsidR="00D412B3" w:rsidRPr="00D412B3" w:rsidRDefault="00D412B3" w:rsidP="00D412B3">
      <w:pPr>
        <w:pStyle w:val="EndNoteBibliography"/>
        <w:ind w:left="720" w:hanging="720"/>
        <w:rPr>
          <w:noProof/>
        </w:rPr>
      </w:pPr>
      <w:r w:rsidRPr="00D412B3">
        <w:rPr>
          <w:noProof/>
        </w:rPr>
        <w:t xml:space="preserve">Zhang, Y., Qu, Y., Gao, L., Luan, T. H., Jolfaei, A., &amp; Zheng, J. X. (2023). Privacy-preserving data analytics for smart decision-making energy systems in sustainable smart community. </w:t>
      </w:r>
      <w:r w:rsidRPr="00D412B3">
        <w:rPr>
          <w:i/>
          <w:noProof/>
        </w:rPr>
        <w:t>Sustainable Energy Technologies and Assessments</w:t>
      </w:r>
      <w:r w:rsidRPr="00D412B3">
        <w:rPr>
          <w:noProof/>
        </w:rPr>
        <w:t>,</w:t>
      </w:r>
      <w:r w:rsidRPr="00D412B3">
        <w:rPr>
          <w:i/>
          <w:noProof/>
        </w:rPr>
        <w:t xml:space="preserve"> 57</w:t>
      </w:r>
      <w:r w:rsidRPr="00D412B3">
        <w:rPr>
          <w:noProof/>
        </w:rPr>
        <w:t xml:space="preserve">, 103144. </w:t>
      </w:r>
    </w:p>
    <w:p w14:paraId="69BB57FF" w14:textId="77777777" w:rsidR="00D412B3" w:rsidRPr="00D412B3" w:rsidRDefault="00D412B3" w:rsidP="00D412B3">
      <w:pPr>
        <w:pStyle w:val="EndNoteBibliography"/>
        <w:ind w:left="720" w:hanging="720"/>
        <w:rPr>
          <w:noProof/>
        </w:rPr>
      </w:pPr>
      <w:r w:rsidRPr="00D412B3">
        <w:rPr>
          <w:noProof/>
        </w:rPr>
        <w:t xml:space="preserve">Zhou, L., Diro, A., Saini, A., Kaisar, S., &amp; Hiep, P. C. (2024). Leveraging zero knowledge proofs for blockchain-based identity sharing: A survey of advancements, challenges and opportunities. </w:t>
      </w:r>
      <w:r w:rsidRPr="00D412B3">
        <w:rPr>
          <w:i/>
          <w:noProof/>
        </w:rPr>
        <w:t>Journal of Information Security and Applications</w:t>
      </w:r>
      <w:r w:rsidRPr="00D412B3">
        <w:rPr>
          <w:noProof/>
        </w:rPr>
        <w:t>,</w:t>
      </w:r>
      <w:r w:rsidRPr="00D412B3">
        <w:rPr>
          <w:i/>
          <w:noProof/>
        </w:rPr>
        <w:t xml:space="preserve"> 80</w:t>
      </w:r>
      <w:r w:rsidRPr="00D412B3">
        <w:rPr>
          <w:noProof/>
        </w:rPr>
        <w:t xml:space="preserve">, 103678. </w:t>
      </w:r>
    </w:p>
    <w:p w14:paraId="1810557A" w14:textId="2545FE7A" w:rsidR="008D47A9" w:rsidRPr="00E30BDD" w:rsidRDefault="003F6666">
      <w:r>
        <w:fldChar w:fldCharType="end"/>
      </w:r>
      <w:r w:rsidR="008D47A9">
        <w:rPr>
          <w:color w:val="000000" w:themeColor="text1"/>
        </w:rPr>
        <w:br w:type="page"/>
      </w:r>
    </w:p>
    <w:p w14:paraId="49989E6F" w14:textId="6E00AB6B" w:rsidR="00F5108F" w:rsidRDefault="00F5108F" w:rsidP="00116F39">
      <w:pPr>
        <w:pStyle w:val="Heading1"/>
        <w:numPr>
          <w:ilvl w:val="0"/>
          <w:numId w:val="6"/>
        </w:numPr>
        <w:rPr>
          <w:color w:val="000000" w:themeColor="text1"/>
        </w:rPr>
      </w:pPr>
      <w:bookmarkStart w:id="115" w:name="_Toc180011819"/>
      <w:r>
        <w:rPr>
          <w:color w:val="000000" w:themeColor="text1"/>
        </w:rPr>
        <w:lastRenderedPageBreak/>
        <w:t>Acknowledg</w:t>
      </w:r>
      <w:r w:rsidR="00303FA9">
        <w:rPr>
          <w:color w:val="000000" w:themeColor="text1"/>
        </w:rPr>
        <w:t>e</w:t>
      </w:r>
      <w:r>
        <w:rPr>
          <w:color w:val="000000" w:themeColor="text1"/>
        </w:rPr>
        <w:t>ments</w:t>
      </w:r>
      <w:bookmarkEnd w:id="115"/>
    </w:p>
    <w:p w14:paraId="567705DA" w14:textId="5463DE19" w:rsidR="00F5108F" w:rsidRDefault="00F5108F" w:rsidP="00F5108F">
      <w:pPr>
        <w:jc w:val="both"/>
      </w:pPr>
      <w:r>
        <w:t xml:space="preserve">This dissertation </w:t>
      </w:r>
      <w:r w:rsidR="00303FA9">
        <w:t xml:space="preserve">would not have </w:t>
      </w:r>
      <w:r>
        <w:t xml:space="preserve">come to life without the support of Maria, Sofia, </w:t>
      </w:r>
      <w:proofErr w:type="spellStart"/>
      <w:r>
        <w:t>Maite</w:t>
      </w:r>
      <w:proofErr w:type="spellEnd"/>
      <w:r>
        <w:t xml:space="preserve">, Federica and Florencia. They are my family and </w:t>
      </w:r>
      <w:r w:rsidR="0030437D">
        <w:t>have</w:t>
      </w:r>
      <w:r>
        <w:t xml:space="preserve"> the patience to support me when I </w:t>
      </w:r>
      <w:r w:rsidR="0030437D">
        <w:t xml:space="preserve">am </w:t>
      </w:r>
      <w:r>
        <w:t xml:space="preserve">tired and always encourage me to </w:t>
      </w:r>
      <w:r w:rsidR="00923978">
        <w:t>keep going</w:t>
      </w:r>
      <w:r>
        <w:t xml:space="preserve"> forward.</w:t>
      </w:r>
    </w:p>
    <w:p w14:paraId="0DA42A5C" w14:textId="77777777" w:rsidR="00F5108F" w:rsidRDefault="00F5108F" w:rsidP="00F5108F">
      <w:pPr>
        <w:jc w:val="both"/>
      </w:pPr>
    </w:p>
    <w:p w14:paraId="1229E9B3" w14:textId="51F75348" w:rsidR="00E30BDD" w:rsidRDefault="00F5108F" w:rsidP="00F5108F">
      <w:pPr>
        <w:jc w:val="both"/>
      </w:pPr>
      <w:r>
        <w:t xml:space="preserve">It is also an act of justice to acknowledge my supervisors Shu and Jeff. This job wouldn’t </w:t>
      </w:r>
      <w:r w:rsidR="00997C5F">
        <w:t>have</w:t>
      </w:r>
      <w:r>
        <w:t xml:space="preserve"> been possible without their support</w:t>
      </w:r>
      <w:r w:rsidR="0091317F">
        <w:t xml:space="preserve">, compromise </w:t>
      </w:r>
      <w:r>
        <w:t>and wisdo</w:t>
      </w:r>
      <w:r w:rsidR="0091317F">
        <w:t>m</w:t>
      </w:r>
      <w:r>
        <w:t xml:space="preserve">. </w:t>
      </w:r>
    </w:p>
    <w:p w14:paraId="2BA0C6CC" w14:textId="02E7B295" w:rsidR="00F5108F" w:rsidRPr="00F5108F" w:rsidRDefault="00E30BDD" w:rsidP="00E30BDD">
      <w:r>
        <w:br w:type="page"/>
      </w:r>
    </w:p>
    <w:p w14:paraId="3641AD65" w14:textId="0C21277E" w:rsidR="0016057E" w:rsidRDefault="0016057E" w:rsidP="00116F39">
      <w:pPr>
        <w:pStyle w:val="Heading1"/>
        <w:numPr>
          <w:ilvl w:val="0"/>
          <w:numId w:val="6"/>
        </w:numPr>
        <w:rPr>
          <w:color w:val="000000" w:themeColor="text1"/>
        </w:rPr>
      </w:pPr>
      <w:bookmarkStart w:id="116" w:name="_Toc180011820"/>
      <w:r>
        <w:rPr>
          <w:color w:val="000000" w:themeColor="text1"/>
        </w:rPr>
        <w:lastRenderedPageBreak/>
        <w:t>Appendix</w:t>
      </w:r>
      <w:bookmarkEnd w:id="116"/>
      <w:r>
        <w:rPr>
          <w:color w:val="000000" w:themeColor="text1"/>
        </w:rPr>
        <w:t xml:space="preserve"> </w:t>
      </w:r>
    </w:p>
    <w:p w14:paraId="793CA1AE" w14:textId="50DD377B" w:rsidR="00513187" w:rsidRDefault="00246241" w:rsidP="00116F39">
      <w:pPr>
        <w:pStyle w:val="Heading2"/>
        <w:numPr>
          <w:ilvl w:val="1"/>
          <w:numId w:val="6"/>
        </w:numPr>
        <w:rPr>
          <w:color w:val="000000" w:themeColor="text1"/>
        </w:rPr>
      </w:pPr>
      <w:bookmarkStart w:id="117" w:name="_Toc180011821"/>
      <w:r w:rsidRPr="00246241">
        <w:rPr>
          <w:color w:val="000000" w:themeColor="text1"/>
        </w:rPr>
        <w:t>The circuit</w:t>
      </w:r>
      <w:bookmarkEnd w:id="117"/>
    </w:p>
    <w:p w14:paraId="731FF5D9" w14:textId="77777777" w:rsidR="008D3AC9" w:rsidRPr="008D3AC9" w:rsidRDefault="008D3AC9" w:rsidP="008D3AC9"/>
    <w:p w14:paraId="4073CAC7" w14:textId="77777777" w:rsidR="0030437D" w:rsidRDefault="00513187" w:rsidP="0030437D">
      <w:pPr>
        <w:pStyle w:val="Caption"/>
        <w:keepNext/>
      </w:pPr>
      <w:r>
        <w:rPr>
          <w:noProof/>
        </w:rPr>
        <w:drawing>
          <wp:inline distT="0" distB="0" distL="0" distR="0" wp14:anchorId="49E224C4" wp14:editId="4DF8E5F9">
            <wp:extent cx="5004000" cy="366147"/>
            <wp:effectExtent l="0" t="0" r="0" b="2540"/>
            <wp:docPr id="540521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21641" name="Picture 540521641"/>
                    <pic:cNvPicPr/>
                  </pic:nvPicPr>
                  <pic:blipFill>
                    <a:blip r:embed="rId30">
                      <a:extLst>
                        <a:ext uri="{28A0092B-C50C-407E-A947-70E740481C1C}">
                          <a14:useLocalDpi xmlns:a14="http://schemas.microsoft.com/office/drawing/2010/main" val="0"/>
                        </a:ext>
                      </a:extLst>
                    </a:blip>
                    <a:stretch>
                      <a:fillRect/>
                    </a:stretch>
                  </pic:blipFill>
                  <pic:spPr>
                    <a:xfrm>
                      <a:off x="0" y="0"/>
                      <a:ext cx="5004000" cy="366147"/>
                    </a:xfrm>
                    <a:prstGeom prst="rect">
                      <a:avLst/>
                    </a:prstGeom>
                  </pic:spPr>
                </pic:pic>
              </a:graphicData>
            </a:graphic>
          </wp:inline>
        </w:drawing>
      </w:r>
      <w:bookmarkStart w:id="118" w:name="_Ref179130312"/>
      <w:bookmarkStart w:id="119" w:name="_Toc179535071"/>
    </w:p>
    <w:p w14:paraId="485E9B31" w14:textId="57840DF2" w:rsidR="00513187" w:rsidRDefault="00513187" w:rsidP="0030437D">
      <w:pPr>
        <w:pStyle w:val="Caption"/>
        <w:keepNext/>
      </w:pPr>
      <w:bookmarkStart w:id="120" w:name="_Toc179998854"/>
      <w:bookmarkStart w:id="121" w:name="_Toc180009186"/>
      <w:bookmarkStart w:id="122" w:name="_Toc180009820"/>
      <w:bookmarkStart w:id="123" w:name="_Toc180011740"/>
      <w:r>
        <w:t xml:space="preserve">Figure </w:t>
      </w:r>
      <w:r w:rsidR="00000000">
        <w:fldChar w:fldCharType="begin"/>
      </w:r>
      <w:r w:rsidR="00000000">
        <w:instrText xml:space="preserve"> SEQ Figure \* ARABIC </w:instrText>
      </w:r>
      <w:r w:rsidR="00000000">
        <w:fldChar w:fldCharType="separate"/>
      </w:r>
      <w:r w:rsidR="00C36B6E">
        <w:rPr>
          <w:noProof/>
        </w:rPr>
        <w:t>13</w:t>
      </w:r>
      <w:r w:rsidR="00000000">
        <w:rPr>
          <w:noProof/>
        </w:rPr>
        <w:fldChar w:fldCharType="end"/>
      </w:r>
      <w:bookmarkEnd w:id="118"/>
      <w:r>
        <w:t>.</w:t>
      </w:r>
      <w:r w:rsidRPr="00A06A65">
        <w:t xml:space="preserve"> </w:t>
      </w:r>
      <w:r w:rsidR="00246241">
        <w:t>The e</w:t>
      </w:r>
      <w:r w:rsidRPr="00A06A65">
        <w:t>xpected cube is exposed to release the pubic signals.</w:t>
      </w:r>
      <w:bookmarkEnd w:id="119"/>
      <w:bookmarkEnd w:id="120"/>
      <w:bookmarkEnd w:id="121"/>
      <w:bookmarkEnd w:id="122"/>
      <w:bookmarkEnd w:id="123"/>
    </w:p>
    <w:p w14:paraId="202A924E" w14:textId="77777777" w:rsidR="00513187" w:rsidRDefault="00513187" w:rsidP="00513187">
      <w:pPr>
        <w:keepNext/>
      </w:pPr>
      <w:r>
        <w:rPr>
          <w:noProof/>
        </w:rPr>
        <w:drawing>
          <wp:inline distT="0" distB="0" distL="0" distR="0" wp14:anchorId="1157635C" wp14:editId="1C7ACC04">
            <wp:extent cx="3240000" cy="4622978"/>
            <wp:effectExtent l="0" t="0" r="0" b="0"/>
            <wp:docPr id="20210534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053463" name="Picture 202105346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40000" cy="4622978"/>
                    </a:xfrm>
                    <a:prstGeom prst="rect">
                      <a:avLst/>
                    </a:prstGeom>
                  </pic:spPr>
                </pic:pic>
              </a:graphicData>
            </a:graphic>
          </wp:inline>
        </w:drawing>
      </w:r>
    </w:p>
    <w:p w14:paraId="37E38533" w14:textId="0CC2FBB6" w:rsidR="00513187" w:rsidRDefault="00513187" w:rsidP="00513187">
      <w:pPr>
        <w:pStyle w:val="Caption"/>
      </w:pPr>
      <w:bookmarkStart w:id="124" w:name="_Ref179130546"/>
      <w:bookmarkStart w:id="125" w:name="_Toc179535072"/>
      <w:bookmarkStart w:id="126" w:name="_Toc179998855"/>
      <w:bookmarkStart w:id="127" w:name="_Toc180009187"/>
      <w:bookmarkStart w:id="128" w:name="_Toc180009821"/>
      <w:bookmarkStart w:id="129" w:name="_Toc180011741"/>
      <w:r>
        <w:t xml:space="preserve">Figure </w:t>
      </w:r>
      <w:r w:rsidR="00000000">
        <w:fldChar w:fldCharType="begin"/>
      </w:r>
      <w:r w:rsidR="00000000">
        <w:instrText xml:space="preserve"> SEQ Figure \* ARABIC </w:instrText>
      </w:r>
      <w:r w:rsidR="00000000">
        <w:fldChar w:fldCharType="separate"/>
      </w:r>
      <w:r w:rsidR="00C36B6E">
        <w:rPr>
          <w:noProof/>
        </w:rPr>
        <w:t>14</w:t>
      </w:r>
      <w:r w:rsidR="00000000">
        <w:rPr>
          <w:noProof/>
        </w:rPr>
        <w:fldChar w:fldCharType="end"/>
      </w:r>
      <w:bookmarkEnd w:id="124"/>
      <w:r>
        <w:t>. Verification key output. This value was hard coded in the smart contract for ZKP</w:t>
      </w:r>
      <w:r w:rsidR="00DC11C1">
        <w:t>s</w:t>
      </w:r>
      <w:r>
        <w:t xml:space="preserve"> verification.</w:t>
      </w:r>
      <w:bookmarkEnd w:id="125"/>
      <w:bookmarkEnd w:id="126"/>
      <w:bookmarkEnd w:id="127"/>
      <w:bookmarkEnd w:id="128"/>
      <w:bookmarkEnd w:id="129"/>
    </w:p>
    <w:p w14:paraId="6ED3A4A5" w14:textId="77777777" w:rsidR="00D14BF1" w:rsidRDefault="00D14BF1" w:rsidP="00D14BF1">
      <w:pPr>
        <w:keepNext/>
      </w:pPr>
      <w:r>
        <w:rPr>
          <w:noProof/>
        </w:rPr>
        <w:drawing>
          <wp:inline distT="0" distB="0" distL="0" distR="0" wp14:anchorId="0C012272" wp14:editId="026DD027">
            <wp:extent cx="1260000" cy="1285714"/>
            <wp:effectExtent l="0" t="0" r="0" b="0"/>
            <wp:docPr id="179591818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918189" name="Picture 6" descr="A screenshot of a computer&#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260000" cy="1285714"/>
                    </a:xfrm>
                    <a:prstGeom prst="rect">
                      <a:avLst/>
                    </a:prstGeom>
                  </pic:spPr>
                </pic:pic>
              </a:graphicData>
            </a:graphic>
          </wp:inline>
        </w:drawing>
      </w:r>
    </w:p>
    <w:p w14:paraId="226764D4" w14:textId="28CF262A" w:rsidR="00D14BF1" w:rsidRDefault="00D14BF1" w:rsidP="00D14BF1">
      <w:pPr>
        <w:pStyle w:val="Caption"/>
      </w:pPr>
      <w:bookmarkStart w:id="130" w:name="_Ref179130873"/>
      <w:bookmarkStart w:id="131" w:name="_Toc179535073"/>
      <w:bookmarkStart w:id="132" w:name="_Toc179998856"/>
      <w:bookmarkStart w:id="133" w:name="_Toc180009188"/>
      <w:bookmarkStart w:id="134" w:name="_Toc180009822"/>
      <w:bookmarkStart w:id="135" w:name="_Toc180011742"/>
      <w:r>
        <w:t xml:space="preserve">Figure </w:t>
      </w:r>
      <w:r w:rsidR="00000000">
        <w:fldChar w:fldCharType="begin"/>
      </w:r>
      <w:r w:rsidR="00000000">
        <w:instrText xml:space="preserve"> SEQ Figure \* ARABIC </w:instrText>
      </w:r>
      <w:r w:rsidR="00000000">
        <w:fldChar w:fldCharType="separate"/>
      </w:r>
      <w:r w:rsidR="00C36B6E">
        <w:rPr>
          <w:noProof/>
        </w:rPr>
        <w:t>15</w:t>
      </w:r>
      <w:r w:rsidR="00000000">
        <w:rPr>
          <w:noProof/>
        </w:rPr>
        <w:fldChar w:fldCharType="end"/>
      </w:r>
      <w:bookmarkEnd w:id="130"/>
      <w:r>
        <w:t xml:space="preserve">. File </w:t>
      </w:r>
      <w:proofErr w:type="spellStart"/>
      <w:r>
        <w:t>public.json</w:t>
      </w:r>
      <w:proofErr w:type="spellEnd"/>
      <w:r>
        <w:t xml:space="preserve"> with the public signal values.</w:t>
      </w:r>
      <w:bookmarkEnd w:id="131"/>
      <w:bookmarkEnd w:id="132"/>
      <w:bookmarkEnd w:id="133"/>
      <w:bookmarkEnd w:id="134"/>
      <w:bookmarkEnd w:id="135"/>
    </w:p>
    <w:p w14:paraId="13469A77" w14:textId="77777777" w:rsidR="00D14BF1" w:rsidRDefault="00D14BF1" w:rsidP="00D14BF1">
      <w:pPr>
        <w:keepNext/>
      </w:pPr>
      <w:r>
        <w:rPr>
          <w:noProof/>
        </w:rPr>
        <w:lastRenderedPageBreak/>
        <w:drawing>
          <wp:inline distT="0" distB="0" distL="0" distR="0" wp14:anchorId="50EA8FBF" wp14:editId="04F3EA93">
            <wp:extent cx="3240000" cy="4248495"/>
            <wp:effectExtent l="0" t="0" r="0" b="6350"/>
            <wp:docPr id="4285879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87945" name="Picture 42858794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40000" cy="4248495"/>
                    </a:xfrm>
                    <a:prstGeom prst="rect">
                      <a:avLst/>
                    </a:prstGeom>
                  </pic:spPr>
                </pic:pic>
              </a:graphicData>
            </a:graphic>
          </wp:inline>
        </w:drawing>
      </w:r>
    </w:p>
    <w:p w14:paraId="05F90D21" w14:textId="45861007" w:rsidR="00D14BF1" w:rsidRDefault="00D14BF1" w:rsidP="00D14BF1">
      <w:pPr>
        <w:pStyle w:val="Caption"/>
      </w:pPr>
      <w:bookmarkStart w:id="136" w:name="_Ref179131017"/>
      <w:bookmarkStart w:id="137" w:name="_Toc179535074"/>
      <w:bookmarkStart w:id="138" w:name="_Toc179998857"/>
      <w:bookmarkStart w:id="139" w:name="_Toc180009189"/>
      <w:bookmarkStart w:id="140" w:name="_Toc180009823"/>
      <w:bookmarkStart w:id="141" w:name="_Toc180011743"/>
      <w:r>
        <w:t xml:space="preserve">Figure </w:t>
      </w:r>
      <w:r w:rsidR="00000000">
        <w:fldChar w:fldCharType="begin"/>
      </w:r>
      <w:r w:rsidR="00000000">
        <w:instrText xml:space="preserve"> SEQ Figure \* ARABIC </w:instrText>
      </w:r>
      <w:r w:rsidR="00000000">
        <w:fldChar w:fldCharType="separate"/>
      </w:r>
      <w:r w:rsidR="00C36B6E">
        <w:rPr>
          <w:noProof/>
        </w:rPr>
        <w:t>16</w:t>
      </w:r>
      <w:r w:rsidR="00000000">
        <w:rPr>
          <w:noProof/>
        </w:rPr>
        <w:fldChar w:fldCharType="end"/>
      </w:r>
      <w:bookmarkEnd w:id="136"/>
      <w:r>
        <w:t xml:space="preserve">. File </w:t>
      </w:r>
      <w:proofErr w:type="spellStart"/>
      <w:r>
        <w:t>proof.json</w:t>
      </w:r>
      <w:proofErr w:type="spellEnd"/>
      <w:r>
        <w:t xml:space="preserve"> generated storing the proof value to be used at the smart contracts for ZKP</w:t>
      </w:r>
      <w:r w:rsidR="00DC11C1">
        <w:t>s</w:t>
      </w:r>
      <w:r>
        <w:t xml:space="preserve"> verification.</w:t>
      </w:r>
      <w:bookmarkEnd w:id="137"/>
      <w:bookmarkEnd w:id="138"/>
      <w:bookmarkEnd w:id="139"/>
      <w:bookmarkEnd w:id="140"/>
      <w:bookmarkEnd w:id="141"/>
    </w:p>
    <w:p w14:paraId="631BA0F5" w14:textId="77777777" w:rsidR="006475CD" w:rsidRDefault="006475CD" w:rsidP="006475CD">
      <w:pPr>
        <w:keepNext/>
      </w:pPr>
      <w:r>
        <w:rPr>
          <w:noProof/>
        </w:rPr>
        <w:drawing>
          <wp:inline distT="0" distB="0" distL="0" distR="0" wp14:anchorId="4C65A37F" wp14:editId="706883E7">
            <wp:extent cx="2880000" cy="1598533"/>
            <wp:effectExtent l="0" t="0" r="3175" b="1905"/>
            <wp:docPr id="1441711983"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711983" name="Picture 5" descr="A screenshot of a computer pro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880000" cy="1598533"/>
                    </a:xfrm>
                    <a:prstGeom prst="rect">
                      <a:avLst/>
                    </a:prstGeom>
                  </pic:spPr>
                </pic:pic>
              </a:graphicData>
            </a:graphic>
          </wp:inline>
        </w:drawing>
      </w:r>
    </w:p>
    <w:p w14:paraId="34301EA8" w14:textId="210A56B0" w:rsidR="00457EC6" w:rsidRDefault="006475CD" w:rsidP="00457EC6">
      <w:pPr>
        <w:pStyle w:val="Caption"/>
      </w:pPr>
      <w:bookmarkStart w:id="142" w:name="_Ref179131478"/>
      <w:bookmarkStart w:id="143" w:name="_Toc179535075"/>
      <w:bookmarkStart w:id="144" w:name="_Toc179998858"/>
      <w:bookmarkStart w:id="145" w:name="_Toc180009190"/>
      <w:bookmarkStart w:id="146" w:name="_Toc180009824"/>
      <w:bookmarkStart w:id="147" w:name="_Toc180011744"/>
      <w:r>
        <w:t xml:space="preserve">Figure </w:t>
      </w:r>
      <w:r w:rsidR="00000000">
        <w:fldChar w:fldCharType="begin"/>
      </w:r>
      <w:r w:rsidR="00000000">
        <w:instrText xml:space="preserve"> SEQ Figure \* ARABIC </w:instrText>
      </w:r>
      <w:r w:rsidR="00000000">
        <w:fldChar w:fldCharType="separate"/>
      </w:r>
      <w:r w:rsidR="00C36B6E">
        <w:rPr>
          <w:noProof/>
        </w:rPr>
        <w:t>17</w:t>
      </w:r>
      <w:r w:rsidR="00000000">
        <w:rPr>
          <w:noProof/>
        </w:rPr>
        <w:fldChar w:fldCharType="end"/>
      </w:r>
      <w:bookmarkEnd w:id="142"/>
      <w:r>
        <w:t xml:space="preserve">. File </w:t>
      </w:r>
      <w:proofErr w:type="spellStart"/>
      <w:r>
        <w:t>input.json</w:t>
      </w:r>
      <w:proofErr w:type="spellEnd"/>
      <w:r>
        <w:t xml:space="preserve"> with the public and private inputs.</w:t>
      </w:r>
      <w:bookmarkEnd w:id="143"/>
      <w:bookmarkEnd w:id="144"/>
      <w:bookmarkEnd w:id="145"/>
      <w:bookmarkEnd w:id="146"/>
      <w:bookmarkEnd w:id="147"/>
    </w:p>
    <w:p w14:paraId="2DF914DF" w14:textId="64313ACB" w:rsidR="00246241" w:rsidRPr="00246241" w:rsidRDefault="00246241" w:rsidP="00116F39">
      <w:pPr>
        <w:pStyle w:val="Heading2"/>
        <w:numPr>
          <w:ilvl w:val="1"/>
          <w:numId w:val="6"/>
        </w:numPr>
        <w:rPr>
          <w:color w:val="000000" w:themeColor="text1"/>
        </w:rPr>
      </w:pPr>
      <w:bookmarkStart w:id="148" w:name="_Toc180011822"/>
      <w:proofErr w:type="spellStart"/>
      <w:r w:rsidRPr="00246241">
        <w:rPr>
          <w:color w:val="000000" w:themeColor="text1"/>
        </w:rPr>
        <w:t>Sn</w:t>
      </w:r>
      <w:r w:rsidR="006F7D67">
        <w:rPr>
          <w:color w:val="000000" w:themeColor="text1"/>
        </w:rPr>
        <w:t>ark</w:t>
      </w:r>
      <w:r w:rsidRPr="00246241">
        <w:rPr>
          <w:color w:val="000000" w:themeColor="text1"/>
        </w:rPr>
        <w:t>JS</w:t>
      </w:r>
      <w:bookmarkEnd w:id="148"/>
      <w:proofErr w:type="spellEnd"/>
      <w:r w:rsidRPr="00246241">
        <w:rPr>
          <w:color w:val="000000" w:themeColor="text1"/>
        </w:rPr>
        <w:t xml:space="preserve"> </w:t>
      </w:r>
    </w:p>
    <w:p w14:paraId="7D7B650F" w14:textId="63BCDB74" w:rsidR="00457EC6" w:rsidRDefault="00457EC6" w:rsidP="00457EC6">
      <w:pPr>
        <w:pStyle w:val="Caption"/>
      </w:pPr>
      <w:r>
        <w:rPr>
          <w:noProof/>
        </w:rPr>
        <w:drawing>
          <wp:anchor distT="0" distB="0" distL="114300" distR="114300" simplePos="0" relativeHeight="251659264" behindDoc="0" locked="0" layoutInCell="1" allowOverlap="1" wp14:anchorId="3CE48364" wp14:editId="288639DC">
            <wp:simplePos x="0" y="0"/>
            <wp:positionH relativeFrom="column">
              <wp:posOffset>0</wp:posOffset>
            </wp:positionH>
            <wp:positionV relativeFrom="paragraph">
              <wp:posOffset>41275</wp:posOffset>
            </wp:positionV>
            <wp:extent cx="5004000" cy="988132"/>
            <wp:effectExtent l="0" t="0" r="0" b="2540"/>
            <wp:wrapSquare wrapText="bothSides"/>
            <wp:docPr id="146643849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438493" name="Picture 1" descr="A screen shot of a comput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004000" cy="988132"/>
                    </a:xfrm>
                    <a:prstGeom prst="rect">
                      <a:avLst/>
                    </a:prstGeom>
                  </pic:spPr>
                </pic:pic>
              </a:graphicData>
            </a:graphic>
            <wp14:sizeRelH relativeFrom="margin">
              <wp14:pctWidth>0</wp14:pctWidth>
            </wp14:sizeRelH>
            <wp14:sizeRelV relativeFrom="margin">
              <wp14:pctHeight>0</wp14:pctHeight>
            </wp14:sizeRelV>
          </wp:anchor>
        </w:drawing>
      </w:r>
    </w:p>
    <w:p w14:paraId="2E15617D" w14:textId="4AB7579A" w:rsidR="00457EC6" w:rsidRDefault="00457EC6" w:rsidP="00457EC6">
      <w:pPr>
        <w:pStyle w:val="Caption"/>
      </w:pPr>
    </w:p>
    <w:p w14:paraId="6571D201" w14:textId="1A65B944" w:rsidR="00457EC6" w:rsidRDefault="00457EC6" w:rsidP="00457EC6">
      <w:pPr>
        <w:pStyle w:val="Caption"/>
      </w:pPr>
    </w:p>
    <w:p w14:paraId="3DBECA51" w14:textId="5F76E68B" w:rsidR="00457EC6" w:rsidRDefault="00457EC6" w:rsidP="00457EC6">
      <w:pPr>
        <w:pStyle w:val="Caption"/>
      </w:pPr>
    </w:p>
    <w:p w14:paraId="324BE089" w14:textId="4B812FA8" w:rsidR="00457EC6" w:rsidRDefault="00A6143F" w:rsidP="00457EC6">
      <w:pPr>
        <w:pStyle w:val="Caption"/>
      </w:pPr>
      <w:r>
        <w:rPr>
          <w:noProof/>
        </w:rPr>
        <mc:AlternateContent>
          <mc:Choice Requires="wps">
            <w:drawing>
              <wp:anchor distT="0" distB="0" distL="114300" distR="114300" simplePos="0" relativeHeight="251661312" behindDoc="0" locked="0" layoutInCell="1" allowOverlap="1" wp14:anchorId="181FA98E" wp14:editId="71B6A653">
                <wp:simplePos x="0" y="0"/>
                <wp:positionH relativeFrom="column">
                  <wp:posOffset>-131</wp:posOffset>
                </wp:positionH>
                <wp:positionV relativeFrom="paragraph">
                  <wp:posOffset>-40947</wp:posOffset>
                </wp:positionV>
                <wp:extent cx="5759450" cy="266700"/>
                <wp:effectExtent l="0" t="0" r="6350" b="0"/>
                <wp:wrapSquare wrapText="bothSides"/>
                <wp:docPr id="1954396764" name="Text Box 1"/>
                <wp:cNvGraphicFramePr/>
                <a:graphic xmlns:a="http://schemas.openxmlformats.org/drawingml/2006/main">
                  <a:graphicData uri="http://schemas.microsoft.com/office/word/2010/wordprocessingShape">
                    <wps:wsp>
                      <wps:cNvSpPr txBox="1"/>
                      <wps:spPr>
                        <a:xfrm>
                          <a:off x="0" y="0"/>
                          <a:ext cx="5759450" cy="266700"/>
                        </a:xfrm>
                        <a:prstGeom prst="rect">
                          <a:avLst/>
                        </a:prstGeom>
                        <a:solidFill>
                          <a:prstClr val="white"/>
                        </a:solidFill>
                        <a:ln>
                          <a:noFill/>
                        </a:ln>
                      </wps:spPr>
                      <wps:txbx>
                        <w:txbxContent>
                          <w:p w14:paraId="45AB32EF" w14:textId="2A72FC44" w:rsidR="00457EC6" w:rsidRPr="009E5D6D" w:rsidRDefault="00457EC6" w:rsidP="00457EC6">
                            <w:pPr>
                              <w:pStyle w:val="Caption"/>
                              <w:rPr>
                                <w:noProof/>
                              </w:rPr>
                            </w:pPr>
                            <w:bookmarkStart w:id="149" w:name="_Ref179132123"/>
                            <w:bookmarkStart w:id="150" w:name="_Toc179535076"/>
                            <w:bookmarkStart w:id="151" w:name="_Toc179998859"/>
                            <w:bookmarkStart w:id="152" w:name="_Toc180009191"/>
                            <w:bookmarkStart w:id="153" w:name="_Toc180009825"/>
                            <w:bookmarkStart w:id="154" w:name="_Toc180011745"/>
                            <w:r>
                              <w:t xml:space="preserve">Figure </w:t>
                            </w:r>
                            <w:r w:rsidR="00000000">
                              <w:fldChar w:fldCharType="begin"/>
                            </w:r>
                            <w:r w:rsidR="00000000">
                              <w:instrText xml:space="preserve"> SEQ Figure \* ARABIC </w:instrText>
                            </w:r>
                            <w:r w:rsidR="00000000">
                              <w:fldChar w:fldCharType="separate"/>
                            </w:r>
                            <w:r w:rsidR="00C36B6E">
                              <w:rPr>
                                <w:noProof/>
                              </w:rPr>
                              <w:t>18</w:t>
                            </w:r>
                            <w:r w:rsidR="00000000">
                              <w:rPr>
                                <w:noProof/>
                              </w:rPr>
                              <w:fldChar w:fldCharType="end"/>
                            </w:r>
                            <w:bookmarkEnd w:id="149"/>
                            <w:r>
                              <w:t xml:space="preserve">. </w:t>
                            </w:r>
                            <w:r w:rsidRPr="00E5337C">
                              <w:t>Require JavaScript functionality to include a module in the code.</w:t>
                            </w:r>
                            <w:bookmarkEnd w:id="150"/>
                            <w:bookmarkEnd w:id="151"/>
                            <w:bookmarkEnd w:id="152"/>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1FA98E" id="_x0000_t202" coordsize="21600,21600" o:spt="202" path="m,l,21600r21600,l21600,xe">
                <v:stroke joinstyle="miter"/>
                <v:path gradientshapeok="t" o:connecttype="rect"/>
              </v:shapetype>
              <v:shape id="Text Box 1" o:spid="_x0000_s1026" type="#_x0000_t202" style="position:absolute;margin-left:0;margin-top:-3.2pt;width:453.5pt;height:2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" stroked="f">
                <v:textbox style="mso-fit-shape-to-text:t" inset="0,0,0,0">
                  <w:txbxContent>
                    <w:p w14:paraId="45AB32EF" w14:textId="2A72FC44" w:rsidR="00457EC6" w:rsidRPr="009E5D6D" w:rsidRDefault="00457EC6" w:rsidP="00457EC6">
                      <w:pPr>
                        <w:pStyle w:val="Caption"/>
                        <w:rPr>
                          <w:noProof/>
                        </w:rPr>
                      </w:pPr>
                      <w:bookmarkStart w:id="155" w:name="_Ref179132123"/>
                      <w:bookmarkStart w:id="156" w:name="_Toc179535076"/>
                      <w:bookmarkStart w:id="157" w:name="_Toc179998859"/>
                      <w:bookmarkStart w:id="158" w:name="_Toc180009191"/>
                      <w:bookmarkStart w:id="159" w:name="_Toc180009825"/>
                      <w:bookmarkStart w:id="160" w:name="_Toc180011745"/>
                      <w:r>
                        <w:t xml:space="preserve">Figure </w:t>
                      </w:r>
                      <w:r w:rsidR="00000000">
                        <w:fldChar w:fldCharType="begin"/>
                      </w:r>
                      <w:r w:rsidR="00000000">
                        <w:instrText xml:space="preserve"> SEQ Figure \* ARABIC </w:instrText>
                      </w:r>
                      <w:r w:rsidR="00000000">
                        <w:fldChar w:fldCharType="separate"/>
                      </w:r>
                      <w:r w:rsidR="00C36B6E">
                        <w:rPr>
                          <w:noProof/>
                        </w:rPr>
                        <w:t>18</w:t>
                      </w:r>
                      <w:r w:rsidR="00000000">
                        <w:rPr>
                          <w:noProof/>
                        </w:rPr>
                        <w:fldChar w:fldCharType="end"/>
                      </w:r>
                      <w:bookmarkEnd w:id="155"/>
                      <w:r>
                        <w:t xml:space="preserve">. </w:t>
                      </w:r>
                      <w:r w:rsidRPr="00E5337C">
                        <w:t>Require JavaScript functionality to include a module in the code.</w:t>
                      </w:r>
                      <w:bookmarkEnd w:id="156"/>
                      <w:bookmarkEnd w:id="157"/>
                      <w:bookmarkEnd w:id="158"/>
                      <w:bookmarkEnd w:id="159"/>
                      <w:bookmarkEnd w:id="160"/>
                    </w:p>
                  </w:txbxContent>
                </v:textbox>
                <w10:wrap type="square"/>
              </v:shape>
            </w:pict>
          </mc:Fallback>
        </mc:AlternateContent>
      </w:r>
    </w:p>
    <w:p w14:paraId="00ADF407" w14:textId="77777777" w:rsidR="00AD1286" w:rsidRDefault="00AD1286" w:rsidP="00AD1286">
      <w:pPr>
        <w:keepNext/>
      </w:pPr>
      <w:r>
        <w:rPr>
          <w:noProof/>
        </w:rPr>
        <w:drawing>
          <wp:inline distT="0" distB="0" distL="0" distR="0" wp14:anchorId="45AC3D3E" wp14:editId="1076510D">
            <wp:extent cx="5004000" cy="821990"/>
            <wp:effectExtent l="0" t="0" r="0" b="3810"/>
            <wp:docPr id="1063220263" name="Picture 2"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20263" name="Picture 2" descr="A screenshot of a black screen&#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004000" cy="821990"/>
                    </a:xfrm>
                    <a:prstGeom prst="rect">
                      <a:avLst/>
                    </a:prstGeom>
                  </pic:spPr>
                </pic:pic>
              </a:graphicData>
            </a:graphic>
          </wp:inline>
        </w:drawing>
      </w:r>
    </w:p>
    <w:p w14:paraId="23C809F2" w14:textId="10F29229" w:rsidR="00457EC6" w:rsidRDefault="00AD1286" w:rsidP="00AD1286">
      <w:pPr>
        <w:pStyle w:val="Caption"/>
      </w:pPr>
      <w:bookmarkStart w:id="161" w:name="_Ref179132311"/>
      <w:bookmarkStart w:id="162" w:name="_Toc179535077"/>
      <w:bookmarkStart w:id="163" w:name="_Toc179998860"/>
      <w:bookmarkStart w:id="164" w:name="_Toc180009192"/>
      <w:bookmarkStart w:id="165" w:name="_Toc180009826"/>
      <w:bookmarkStart w:id="166" w:name="_Toc180011746"/>
      <w:r>
        <w:t xml:space="preserve">Figure </w:t>
      </w:r>
      <w:r w:rsidR="00000000">
        <w:fldChar w:fldCharType="begin"/>
      </w:r>
      <w:r w:rsidR="00000000">
        <w:instrText xml:space="preserve"> SEQ Figure \* ARABIC </w:instrText>
      </w:r>
      <w:r w:rsidR="00000000">
        <w:fldChar w:fldCharType="separate"/>
      </w:r>
      <w:r w:rsidR="00C36B6E">
        <w:rPr>
          <w:noProof/>
        </w:rPr>
        <w:t>19</w:t>
      </w:r>
      <w:r w:rsidR="00000000">
        <w:rPr>
          <w:noProof/>
        </w:rPr>
        <w:fldChar w:fldCharType="end"/>
      </w:r>
      <w:bookmarkEnd w:id="161"/>
      <w:r>
        <w:t xml:space="preserve">. </w:t>
      </w:r>
      <w:r w:rsidRPr="00641911">
        <w:t xml:space="preserve">The energy and apartment smart-contracts configuration file </w:t>
      </w:r>
      <w:proofErr w:type="spellStart"/>
      <w:r w:rsidRPr="00641911">
        <w:t>package.json</w:t>
      </w:r>
      <w:proofErr w:type="spellEnd"/>
      <w:r w:rsidRPr="00641911">
        <w:t xml:space="preserve"> is shown with </w:t>
      </w:r>
      <w:proofErr w:type="spellStart"/>
      <w:r w:rsidRPr="00641911">
        <w:t>snarkjs</w:t>
      </w:r>
      <w:proofErr w:type="spellEnd"/>
      <w:r w:rsidRPr="00641911">
        <w:t xml:space="preserve"> library added as a dependency.</w:t>
      </w:r>
      <w:bookmarkEnd w:id="162"/>
      <w:bookmarkEnd w:id="163"/>
      <w:bookmarkEnd w:id="164"/>
      <w:bookmarkEnd w:id="165"/>
      <w:bookmarkEnd w:id="166"/>
    </w:p>
    <w:p w14:paraId="49DBDF98" w14:textId="56217BF9" w:rsidR="00246241" w:rsidRPr="00246241" w:rsidRDefault="00246241" w:rsidP="00A56D4E">
      <w:pPr>
        <w:pStyle w:val="Heading2"/>
        <w:numPr>
          <w:ilvl w:val="1"/>
          <w:numId w:val="6"/>
        </w:numPr>
        <w:rPr>
          <w:color w:val="000000" w:themeColor="text1"/>
        </w:rPr>
      </w:pPr>
      <w:bookmarkStart w:id="167" w:name="_Toc180011823"/>
      <w:r w:rsidRPr="00246241">
        <w:rPr>
          <w:color w:val="000000" w:themeColor="text1"/>
        </w:rPr>
        <w:lastRenderedPageBreak/>
        <w:t>Smart contracts</w:t>
      </w:r>
      <w:bookmarkEnd w:id="167"/>
    </w:p>
    <w:p w14:paraId="0B610D63" w14:textId="77777777" w:rsidR="00246241" w:rsidRPr="00246241" w:rsidRDefault="00246241" w:rsidP="00246241"/>
    <w:p w14:paraId="38B6BF31" w14:textId="77777777" w:rsidR="00DE5C43" w:rsidRDefault="00DE5C43" w:rsidP="00DE5C43">
      <w:pPr>
        <w:keepNext/>
      </w:pPr>
      <w:r>
        <w:rPr>
          <w:rFonts w:ascii="Calibri" w:eastAsia="Calibri" w:hAnsi="Calibri" w:cs="Calibri"/>
          <w:bCs/>
          <w:noProof/>
          <w:lang w:val="en-GB"/>
        </w:rPr>
        <w:drawing>
          <wp:inline distT="0" distB="0" distL="0" distR="0" wp14:anchorId="63D34946" wp14:editId="3BAEF85E">
            <wp:extent cx="5004000" cy="2169721"/>
            <wp:effectExtent l="0" t="0" r="0" b="2540"/>
            <wp:docPr id="178388146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881468" name="Picture 1783881468"/>
                    <pic:cNvPicPr/>
                  </pic:nvPicPr>
                  <pic:blipFill>
                    <a:blip r:embed="rId37">
                      <a:extLst>
                        <a:ext uri="{28A0092B-C50C-407E-A947-70E740481C1C}">
                          <a14:useLocalDpi xmlns:a14="http://schemas.microsoft.com/office/drawing/2010/main" val="0"/>
                        </a:ext>
                      </a:extLst>
                    </a:blip>
                    <a:stretch>
                      <a:fillRect/>
                    </a:stretch>
                  </pic:blipFill>
                  <pic:spPr>
                    <a:xfrm>
                      <a:off x="0" y="0"/>
                      <a:ext cx="5004000" cy="2169721"/>
                    </a:xfrm>
                    <a:prstGeom prst="rect">
                      <a:avLst/>
                    </a:prstGeom>
                  </pic:spPr>
                </pic:pic>
              </a:graphicData>
            </a:graphic>
          </wp:inline>
        </w:drawing>
      </w:r>
    </w:p>
    <w:p w14:paraId="5D8BF2FF" w14:textId="5CEBD729" w:rsidR="00DE5C43" w:rsidRDefault="00DE5C43" w:rsidP="00DE5C43">
      <w:pPr>
        <w:pStyle w:val="Caption"/>
      </w:pPr>
      <w:bookmarkStart w:id="168" w:name="_Ref179132530"/>
      <w:bookmarkStart w:id="169" w:name="_Toc179535078"/>
      <w:bookmarkStart w:id="170" w:name="_Toc179998861"/>
      <w:bookmarkStart w:id="171" w:name="_Toc180009193"/>
      <w:bookmarkStart w:id="172" w:name="_Toc180009827"/>
      <w:bookmarkStart w:id="173" w:name="_Toc180011747"/>
      <w:r>
        <w:t xml:space="preserve">Figure </w:t>
      </w:r>
      <w:r w:rsidR="00000000">
        <w:fldChar w:fldCharType="begin"/>
      </w:r>
      <w:r w:rsidR="00000000">
        <w:instrText xml:space="preserve"> SEQ Figure \* ARABIC </w:instrText>
      </w:r>
      <w:r w:rsidR="00000000">
        <w:fldChar w:fldCharType="separate"/>
      </w:r>
      <w:r w:rsidR="00C36B6E">
        <w:rPr>
          <w:noProof/>
        </w:rPr>
        <w:t>20</w:t>
      </w:r>
      <w:r w:rsidR="00000000">
        <w:rPr>
          <w:noProof/>
        </w:rPr>
        <w:fldChar w:fldCharType="end"/>
      </w:r>
      <w:bookmarkEnd w:id="168"/>
      <w:r>
        <w:t xml:space="preserve">. Energy smart contract </w:t>
      </w:r>
      <w:proofErr w:type="spellStart"/>
      <w:r>
        <w:t>CreateAsset</w:t>
      </w:r>
      <w:proofErr w:type="spellEnd"/>
      <w:r>
        <w:t xml:space="preserve"> defines the apartment structure.</w:t>
      </w:r>
      <w:bookmarkEnd w:id="169"/>
      <w:bookmarkEnd w:id="170"/>
      <w:bookmarkEnd w:id="171"/>
      <w:bookmarkEnd w:id="172"/>
      <w:bookmarkEnd w:id="173"/>
    </w:p>
    <w:p w14:paraId="782DE864" w14:textId="77777777" w:rsidR="009E11A1" w:rsidRDefault="009E11A1" w:rsidP="009E11A1">
      <w:pPr>
        <w:keepNext/>
      </w:pPr>
      <w:r>
        <w:rPr>
          <w:rFonts w:ascii="Calibri" w:eastAsia="Calibri" w:hAnsi="Calibri" w:cs="Calibri"/>
          <w:bCs/>
          <w:noProof/>
          <w:lang w:val="en-GB"/>
        </w:rPr>
        <w:drawing>
          <wp:inline distT="0" distB="0" distL="0" distR="0" wp14:anchorId="0D7E52DB" wp14:editId="0F6648CF">
            <wp:extent cx="5004000" cy="2612065"/>
            <wp:effectExtent l="0" t="0" r="0" b="4445"/>
            <wp:docPr id="152370802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08021" name="Picture 1523708021"/>
                    <pic:cNvPicPr/>
                  </pic:nvPicPr>
                  <pic:blipFill>
                    <a:blip r:embed="rId38">
                      <a:extLst>
                        <a:ext uri="{28A0092B-C50C-407E-A947-70E740481C1C}">
                          <a14:useLocalDpi xmlns:a14="http://schemas.microsoft.com/office/drawing/2010/main" val="0"/>
                        </a:ext>
                      </a:extLst>
                    </a:blip>
                    <a:stretch>
                      <a:fillRect/>
                    </a:stretch>
                  </pic:blipFill>
                  <pic:spPr>
                    <a:xfrm>
                      <a:off x="0" y="0"/>
                      <a:ext cx="5004000" cy="2612065"/>
                    </a:xfrm>
                    <a:prstGeom prst="rect">
                      <a:avLst/>
                    </a:prstGeom>
                  </pic:spPr>
                </pic:pic>
              </a:graphicData>
            </a:graphic>
          </wp:inline>
        </w:drawing>
      </w:r>
    </w:p>
    <w:p w14:paraId="205ABC89" w14:textId="7DC0722B" w:rsidR="009E11A1" w:rsidRDefault="009E11A1" w:rsidP="009E11A1">
      <w:pPr>
        <w:pStyle w:val="Caption"/>
      </w:pPr>
      <w:bookmarkStart w:id="174" w:name="_Ref179132702"/>
      <w:bookmarkStart w:id="175" w:name="_Toc179535079"/>
      <w:bookmarkStart w:id="176" w:name="_Toc179998862"/>
      <w:bookmarkStart w:id="177" w:name="_Toc180009194"/>
      <w:bookmarkStart w:id="178" w:name="_Toc180009828"/>
      <w:bookmarkStart w:id="179" w:name="_Toc180011748"/>
      <w:r>
        <w:t xml:space="preserve">Figure </w:t>
      </w:r>
      <w:r w:rsidR="00000000">
        <w:fldChar w:fldCharType="begin"/>
      </w:r>
      <w:r w:rsidR="00000000">
        <w:instrText xml:space="preserve"> SEQ Figure \* ARABIC </w:instrText>
      </w:r>
      <w:r w:rsidR="00000000">
        <w:fldChar w:fldCharType="separate"/>
      </w:r>
      <w:r w:rsidR="00C36B6E">
        <w:rPr>
          <w:noProof/>
        </w:rPr>
        <w:t>21</w:t>
      </w:r>
      <w:r w:rsidR="00000000">
        <w:rPr>
          <w:noProof/>
        </w:rPr>
        <w:fldChar w:fldCharType="end"/>
      </w:r>
      <w:bookmarkEnd w:id="174"/>
      <w:r>
        <w:t xml:space="preserve">. Apartment smart contract function </w:t>
      </w:r>
      <w:proofErr w:type="spellStart"/>
      <w:r>
        <w:t>QueryEnergyUsage</w:t>
      </w:r>
      <w:proofErr w:type="spellEnd"/>
      <w:r>
        <w:t xml:space="preserve"> returns the energy used in each apartment.</w:t>
      </w:r>
      <w:bookmarkEnd w:id="175"/>
      <w:bookmarkEnd w:id="176"/>
      <w:bookmarkEnd w:id="177"/>
      <w:bookmarkEnd w:id="178"/>
      <w:bookmarkEnd w:id="179"/>
    </w:p>
    <w:p w14:paraId="3FF0019B" w14:textId="77777777" w:rsidR="004061A2" w:rsidRDefault="004061A2" w:rsidP="004061A2">
      <w:pPr>
        <w:pStyle w:val="Caption"/>
        <w:keepNext/>
      </w:pPr>
      <w:r>
        <w:rPr>
          <w:rFonts w:ascii="Calibri" w:eastAsia="Calibri" w:hAnsi="Calibri" w:cs="Calibri"/>
          <w:bCs/>
          <w:noProof/>
          <w:lang w:val="en-GB"/>
        </w:rPr>
        <w:drawing>
          <wp:inline distT="0" distB="0" distL="0" distR="0" wp14:anchorId="0491750F" wp14:editId="5B4475DF">
            <wp:extent cx="5004000" cy="2256712"/>
            <wp:effectExtent l="0" t="0" r="0" b="4445"/>
            <wp:docPr id="87193604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936049" name="Picture 871936049"/>
                    <pic:cNvPicPr/>
                  </pic:nvPicPr>
                  <pic:blipFill>
                    <a:blip r:embed="rId39">
                      <a:extLst>
                        <a:ext uri="{28A0092B-C50C-407E-A947-70E740481C1C}">
                          <a14:useLocalDpi xmlns:a14="http://schemas.microsoft.com/office/drawing/2010/main" val="0"/>
                        </a:ext>
                      </a:extLst>
                    </a:blip>
                    <a:stretch>
                      <a:fillRect/>
                    </a:stretch>
                  </pic:blipFill>
                  <pic:spPr>
                    <a:xfrm>
                      <a:off x="0" y="0"/>
                      <a:ext cx="5004000" cy="2256712"/>
                    </a:xfrm>
                    <a:prstGeom prst="rect">
                      <a:avLst/>
                    </a:prstGeom>
                  </pic:spPr>
                </pic:pic>
              </a:graphicData>
            </a:graphic>
          </wp:inline>
        </w:drawing>
      </w:r>
    </w:p>
    <w:p w14:paraId="52632A56" w14:textId="2EB8AB6A" w:rsidR="004061A2" w:rsidRDefault="004061A2" w:rsidP="004061A2">
      <w:pPr>
        <w:pStyle w:val="Caption"/>
      </w:pPr>
      <w:bookmarkStart w:id="180" w:name="_Ref179300177"/>
      <w:bookmarkStart w:id="181" w:name="_Toc179535080"/>
      <w:bookmarkStart w:id="182" w:name="_Toc179998863"/>
      <w:bookmarkStart w:id="183" w:name="_Toc180009195"/>
      <w:bookmarkStart w:id="184" w:name="_Toc180009829"/>
      <w:bookmarkStart w:id="185" w:name="_Toc180011749"/>
      <w:r>
        <w:t xml:space="preserve">Figure </w:t>
      </w:r>
      <w:r w:rsidR="00000000">
        <w:fldChar w:fldCharType="begin"/>
      </w:r>
      <w:r w:rsidR="00000000">
        <w:instrText xml:space="preserve"> SEQ Figure \* ARABIC </w:instrText>
      </w:r>
      <w:r w:rsidR="00000000">
        <w:fldChar w:fldCharType="separate"/>
      </w:r>
      <w:r w:rsidR="00C36B6E">
        <w:rPr>
          <w:noProof/>
        </w:rPr>
        <w:t>22</w:t>
      </w:r>
      <w:r w:rsidR="00000000">
        <w:rPr>
          <w:noProof/>
        </w:rPr>
        <w:fldChar w:fldCharType="end"/>
      </w:r>
      <w:bookmarkEnd w:id="180"/>
      <w:r>
        <w:t>.</w:t>
      </w:r>
      <w:r w:rsidRPr="00CF00C6">
        <w:t xml:space="preserve"> </w:t>
      </w:r>
      <w:proofErr w:type="spellStart"/>
      <w:r w:rsidRPr="00CF00C6">
        <w:t>CreateAsset</w:t>
      </w:r>
      <w:proofErr w:type="spellEnd"/>
      <w:r w:rsidRPr="00CF00C6">
        <w:t xml:space="preserve"> function in Energy smart contract</w:t>
      </w:r>
      <w:r>
        <w:t>.</w:t>
      </w:r>
      <w:bookmarkEnd w:id="181"/>
      <w:bookmarkEnd w:id="182"/>
      <w:bookmarkEnd w:id="183"/>
      <w:bookmarkEnd w:id="184"/>
      <w:bookmarkEnd w:id="185"/>
    </w:p>
    <w:p w14:paraId="38371645" w14:textId="77777777" w:rsidR="007B4CE9" w:rsidRDefault="007B4CE9" w:rsidP="007B4CE9">
      <w:pPr>
        <w:keepNext/>
      </w:pPr>
      <w:r>
        <w:rPr>
          <w:rFonts w:ascii="Calibri" w:eastAsia="Calibri" w:hAnsi="Calibri" w:cs="Calibri"/>
          <w:bCs/>
          <w:noProof/>
          <w:lang w:val="en-GB"/>
        </w:rPr>
        <w:lastRenderedPageBreak/>
        <w:drawing>
          <wp:inline distT="0" distB="0" distL="0" distR="0" wp14:anchorId="57DA9AB2" wp14:editId="786D7906">
            <wp:extent cx="5004000" cy="1823415"/>
            <wp:effectExtent l="0" t="0" r="0" b="5715"/>
            <wp:docPr id="1187300163" name="Picture 3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300163" name="Picture 34" descr="A screen shot of a computer pro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04000" cy="1823415"/>
                    </a:xfrm>
                    <a:prstGeom prst="rect">
                      <a:avLst/>
                    </a:prstGeom>
                  </pic:spPr>
                </pic:pic>
              </a:graphicData>
            </a:graphic>
          </wp:inline>
        </w:drawing>
      </w:r>
    </w:p>
    <w:p w14:paraId="1DEDA515" w14:textId="21A6ADD1" w:rsidR="007B4CE9" w:rsidRDefault="007B4CE9" w:rsidP="007B4CE9">
      <w:pPr>
        <w:pStyle w:val="Caption"/>
      </w:pPr>
      <w:bookmarkStart w:id="186" w:name="_Ref179300436"/>
      <w:bookmarkStart w:id="187" w:name="_Toc179535081"/>
      <w:bookmarkStart w:id="188" w:name="_Toc179998864"/>
      <w:bookmarkStart w:id="189" w:name="_Toc180009196"/>
      <w:bookmarkStart w:id="190" w:name="_Toc180009830"/>
      <w:bookmarkStart w:id="191" w:name="_Toc180011750"/>
      <w:r>
        <w:t xml:space="preserve">Figure </w:t>
      </w:r>
      <w:r w:rsidR="00000000">
        <w:fldChar w:fldCharType="begin"/>
      </w:r>
      <w:r w:rsidR="00000000">
        <w:instrText xml:space="preserve"> SEQ Figure \* ARABIC </w:instrText>
      </w:r>
      <w:r w:rsidR="00000000">
        <w:fldChar w:fldCharType="separate"/>
      </w:r>
      <w:r w:rsidR="00C36B6E">
        <w:rPr>
          <w:noProof/>
        </w:rPr>
        <w:t>23</w:t>
      </w:r>
      <w:r w:rsidR="00000000">
        <w:rPr>
          <w:noProof/>
        </w:rPr>
        <w:fldChar w:fldCharType="end"/>
      </w:r>
      <w:bookmarkEnd w:id="186"/>
      <w:r>
        <w:t xml:space="preserve">. </w:t>
      </w:r>
      <w:proofErr w:type="spellStart"/>
      <w:r>
        <w:t>GetEnergyUsage</w:t>
      </w:r>
      <w:proofErr w:type="spellEnd"/>
      <w:r>
        <w:t xml:space="preserve"> in energy smart contract.</w:t>
      </w:r>
      <w:bookmarkEnd w:id="187"/>
      <w:bookmarkEnd w:id="188"/>
      <w:bookmarkEnd w:id="189"/>
      <w:bookmarkEnd w:id="190"/>
      <w:bookmarkEnd w:id="191"/>
    </w:p>
    <w:p w14:paraId="28AC229F" w14:textId="77777777" w:rsidR="007B514C" w:rsidRDefault="007B514C" w:rsidP="007B514C">
      <w:pPr>
        <w:keepNext/>
      </w:pPr>
      <w:r>
        <w:rPr>
          <w:noProof/>
        </w:rPr>
        <w:drawing>
          <wp:inline distT="0" distB="0" distL="0" distR="0" wp14:anchorId="4FD45A6E" wp14:editId="0DC1EB57">
            <wp:extent cx="5004000" cy="1395074"/>
            <wp:effectExtent l="0" t="0" r="0" b="2540"/>
            <wp:docPr id="1448801852" name="Picture 69"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01852" name="Picture 69" descr="A screen shot of a computer cod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004000" cy="1395074"/>
                    </a:xfrm>
                    <a:prstGeom prst="rect">
                      <a:avLst/>
                    </a:prstGeom>
                  </pic:spPr>
                </pic:pic>
              </a:graphicData>
            </a:graphic>
          </wp:inline>
        </w:drawing>
      </w:r>
    </w:p>
    <w:p w14:paraId="44B6524D" w14:textId="7B63F012" w:rsidR="007B514C" w:rsidRDefault="007B514C" w:rsidP="007B514C">
      <w:pPr>
        <w:pStyle w:val="Caption"/>
      </w:pPr>
      <w:bookmarkStart w:id="192" w:name="_Ref179357773"/>
      <w:bookmarkStart w:id="193" w:name="_Toc179535082"/>
      <w:bookmarkStart w:id="194" w:name="_Toc179998865"/>
      <w:bookmarkStart w:id="195" w:name="_Toc180009197"/>
      <w:bookmarkStart w:id="196" w:name="_Toc180009831"/>
      <w:bookmarkStart w:id="197" w:name="_Toc180011751"/>
      <w:r>
        <w:t xml:space="preserve">Figure </w:t>
      </w:r>
      <w:r w:rsidR="00000000">
        <w:fldChar w:fldCharType="begin"/>
      </w:r>
      <w:r w:rsidR="00000000">
        <w:instrText xml:space="preserve"> SEQ Figure \* ARABIC </w:instrText>
      </w:r>
      <w:r w:rsidR="00000000">
        <w:fldChar w:fldCharType="separate"/>
      </w:r>
      <w:r w:rsidR="00C36B6E">
        <w:rPr>
          <w:noProof/>
        </w:rPr>
        <w:t>24</w:t>
      </w:r>
      <w:r w:rsidR="00000000">
        <w:rPr>
          <w:noProof/>
        </w:rPr>
        <w:fldChar w:fldCharType="end"/>
      </w:r>
      <w:bookmarkEnd w:id="192"/>
      <w:r>
        <w:t xml:space="preserve">. </w:t>
      </w:r>
      <w:proofErr w:type="spellStart"/>
      <w:r>
        <w:t>VerifyPlonk</w:t>
      </w:r>
      <w:proofErr w:type="spellEnd"/>
      <w:r>
        <w:t xml:space="preserve"> function code.</w:t>
      </w:r>
      <w:bookmarkEnd w:id="193"/>
      <w:bookmarkEnd w:id="194"/>
      <w:bookmarkEnd w:id="195"/>
      <w:bookmarkEnd w:id="196"/>
      <w:bookmarkEnd w:id="197"/>
    </w:p>
    <w:p w14:paraId="413F7B8F" w14:textId="77777777" w:rsidR="007B514C" w:rsidRDefault="007B514C" w:rsidP="007B514C">
      <w:pPr>
        <w:keepNext/>
      </w:pPr>
      <w:r>
        <w:rPr>
          <w:noProof/>
        </w:rPr>
        <w:drawing>
          <wp:inline distT="0" distB="0" distL="0" distR="0" wp14:anchorId="572F1149" wp14:editId="4383629A">
            <wp:extent cx="5004000" cy="1234114"/>
            <wp:effectExtent l="0" t="0" r="0" b="0"/>
            <wp:docPr id="1843796264" name="Picture 7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796264" name="Picture 71" descr="A computer screen with 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004000" cy="1234114"/>
                    </a:xfrm>
                    <a:prstGeom prst="rect">
                      <a:avLst/>
                    </a:prstGeom>
                  </pic:spPr>
                </pic:pic>
              </a:graphicData>
            </a:graphic>
          </wp:inline>
        </w:drawing>
      </w:r>
    </w:p>
    <w:p w14:paraId="4A48E1F5" w14:textId="2F217B0E" w:rsidR="007B514C" w:rsidRDefault="007B514C" w:rsidP="007B514C">
      <w:pPr>
        <w:pStyle w:val="Caption"/>
      </w:pPr>
      <w:bookmarkStart w:id="198" w:name="_Ref179357866"/>
      <w:bookmarkStart w:id="199" w:name="_Toc179535083"/>
      <w:bookmarkStart w:id="200" w:name="_Toc179998866"/>
      <w:bookmarkStart w:id="201" w:name="_Toc180009198"/>
      <w:bookmarkStart w:id="202" w:name="_Toc180009832"/>
      <w:bookmarkStart w:id="203" w:name="_Toc180011752"/>
      <w:r>
        <w:t xml:space="preserve">Figure </w:t>
      </w:r>
      <w:r w:rsidR="00000000">
        <w:fldChar w:fldCharType="begin"/>
      </w:r>
      <w:r w:rsidR="00000000">
        <w:instrText xml:space="preserve"> SEQ Figure \* ARABIC </w:instrText>
      </w:r>
      <w:r w:rsidR="00000000">
        <w:fldChar w:fldCharType="separate"/>
      </w:r>
      <w:r w:rsidR="00C36B6E">
        <w:rPr>
          <w:noProof/>
        </w:rPr>
        <w:t>25</w:t>
      </w:r>
      <w:r w:rsidR="00000000">
        <w:rPr>
          <w:noProof/>
        </w:rPr>
        <w:fldChar w:fldCharType="end"/>
      </w:r>
      <w:bookmarkEnd w:id="198"/>
      <w:r>
        <w:t>. VerifyGroth16 function code.</w:t>
      </w:r>
      <w:bookmarkEnd w:id="199"/>
      <w:bookmarkEnd w:id="200"/>
      <w:bookmarkEnd w:id="201"/>
      <w:bookmarkEnd w:id="202"/>
      <w:bookmarkEnd w:id="203"/>
    </w:p>
    <w:p w14:paraId="405CE5B9" w14:textId="77777777" w:rsidR="00170DD4" w:rsidRDefault="00170DD4" w:rsidP="00170DD4">
      <w:pPr>
        <w:keepNext/>
      </w:pPr>
      <w:r>
        <w:rPr>
          <w:noProof/>
        </w:rPr>
        <w:drawing>
          <wp:inline distT="0" distB="0" distL="0" distR="0" wp14:anchorId="6B229421" wp14:editId="5CD22575">
            <wp:extent cx="5004000" cy="1195192"/>
            <wp:effectExtent l="0" t="0" r="0" b="0"/>
            <wp:docPr id="591355689" name="Picture 70"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355689" name="Picture 70" descr="A screen shot of a computer cod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04000" cy="1195192"/>
                    </a:xfrm>
                    <a:prstGeom prst="rect">
                      <a:avLst/>
                    </a:prstGeom>
                  </pic:spPr>
                </pic:pic>
              </a:graphicData>
            </a:graphic>
          </wp:inline>
        </w:drawing>
      </w:r>
    </w:p>
    <w:p w14:paraId="5538E7F3" w14:textId="00B16A60" w:rsidR="006A47B4" w:rsidRPr="00A56D4E" w:rsidRDefault="00170DD4" w:rsidP="00A56D4E">
      <w:pPr>
        <w:pStyle w:val="Caption"/>
      </w:pPr>
      <w:bookmarkStart w:id="204" w:name="_Ref179357965"/>
      <w:bookmarkStart w:id="205" w:name="_Toc179535084"/>
      <w:bookmarkStart w:id="206" w:name="_Toc179998867"/>
      <w:bookmarkStart w:id="207" w:name="_Toc180009199"/>
      <w:bookmarkStart w:id="208" w:name="_Toc180009833"/>
      <w:bookmarkStart w:id="209" w:name="_Toc180011753"/>
      <w:r>
        <w:t xml:space="preserve">Figure </w:t>
      </w:r>
      <w:r w:rsidR="00000000">
        <w:fldChar w:fldCharType="begin"/>
      </w:r>
      <w:r w:rsidR="00000000">
        <w:instrText xml:space="preserve"> SEQ Figure \* ARABIC </w:instrText>
      </w:r>
      <w:r w:rsidR="00000000">
        <w:fldChar w:fldCharType="separate"/>
      </w:r>
      <w:r w:rsidR="00C36B6E">
        <w:rPr>
          <w:noProof/>
        </w:rPr>
        <w:t>26</w:t>
      </w:r>
      <w:r w:rsidR="00000000">
        <w:rPr>
          <w:noProof/>
        </w:rPr>
        <w:fldChar w:fldCharType="end"/>
      </w:r>
      <w:bookmarkEnd w:id="204"/>
      <w:r>
        <w:t xml:space="preserve">. </w:t>
      </w:r>
      <w:proofErr w:type="spellStart"/>
      <w:r>
        <w:t>VerifyFflonk</w:t>
      </w:r>
      <w:proofErr w:type="spellEnd"/>
      <w:r>
        <w:t xml:space="preserve"> function code.</w:t>
      </w:r>
      <w:bookmarkEnd w:id="205"/>
      <w:bookmarkEnd w:id="206"/>
      <w:bookmarkEnd w:id="207"/>
      <w:bookmarkEnd w:id="208"/>
      <w:bookmarkEnd w:id="209"/>
      <w:r w:rsidR="006A47B4">
        <w:rPr>
          <w:color w:val="000000" w:themeColor="text1"/>
        </w:rPr>
        <w:br w:type="page"/>
      </w:r>
    </w:p>
    <w:p w14:paraId="21340ADD" w14:textId="0FC35FA5" w:rsidR="00246241" w:rsidRPr="00246241" w:rsidRDefault="00246241" w:rsidP="00A56D4E">
      <w:pPr>
        <w:pStyle w:val="Heading2"/>
        <w:numPr>
          <w:ilvl w:val="1"/>
          <w:numId w:val="6"/>
        </w:numPr>
        <w:rPr>
          <w:color w:val="000000" w:themeColor="text1"/>
        </w:rPr>
      </w:pPr>
      <w:bookmarkStart w:id="210" w:name="_Toc180011824"/>
      <w:r w:rsidRPr="00246241">
        <w:rPr>
          <w:color w:val="000000" w:themeColor="text1"/>
        </w:rPr>
        <w:lastRenderedPageBreak/>
        <w:t>Node applications</w:t>
      </w:r>
      <w:bookmarkEnd w:id="210"/>
    </w:p>
    <w:p w14:paraId="3BD3404F" w14:textId="77777777" w:rsidR="00246241" w:rsidRPr="00246241" w:rsidRDefault="00246241" w:rsidP="00246241"/>
    <w:p w14:paraId="5B53E039" w14:textId="77777777" w:rsidR="00200A55" w:rsidRDefault="00200A55" w:rsidP="00200A55">
      <w:pPr>
        <w:keepNext/>
      </w:pPr>
      <w:r>
        <w:rPr>
          <w:rFonts w:ascii="Calibri" w:eastAsia="Calibri" w:hAnsi="Calibri" w:cs="Calibri"/>
          <w:bCs/>
          <w:noProof/>
          <w:lang w:val="en-GB"/>
        </w:rPr>
        <w:drawing>
          <wp:inline distT="0" distB="0" distL="0" distR="0" wp14:anchorId="4E9155C4" wp14:editId="5F4EC809">
            <wp:extent cx="5004000" cy="3468740"/>
            <wp:effectExtent l="0" t="0" r="0" b="0"/>
            <wp:docPr id="1777062748"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062748" name="Picture 1777062748"/>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04000" cy="3468740"/>
                    </a:xfrm>
                    <a:prstGeom prst="rect">
                      <a:avLst/>
                    </a:prstGeom>
                  </pic:spPr>
                </pic:pic>
              </a:graphicData>
            </a:graphic>
          </wp:inline>
        </w:drawing>
      </w:r>
    </w:p>
    <w:p w14:paraId="5F1D28F1" w14:textId="7E7F0325" w:rsidR="00200A55" w:rsidRDefault="00200A55" w:rsidP="00200A55">
      <w:pPr>
        <w:pStyle w:val="Caption"/>
      </w:pPr>
      <w:bookmarkStart w:id="211" w:name="_Ref179361096"/>
      <w:bookmarkStart w:id="212" w:name="_Toc179535085"/>
      <w:bookmarkStart w:id="213" w:name="_Toc179998868"/>
      <w:bookmarkStart w:id="214" w:name="_Toc180009200"/>
      <w:bookmarkStart w:id="215" w:name="_Toc180009834"/>
      <w:bookmarkStart w:id="216" w:name="_Toc180011754"/>
      <w:r>
        <w:t xml:space="preserve">Figure </w:t>
      </w:r>
      <w:r w:rsidR="00000000">
        <w:fldChar w:fldCharType="begin"/>
      </w:r>
      <w:r w:rsidR="00000000">
        <w:instrText xml:space="preserve"> SEQ Figure \* ARABIC </w:instrText>
      </w:r>
      <w:r w:rsidR="00000000">
        <w:fldChar w:fldCharType="separate"/>
      </w:r>
      <w:r w:rsidR="00C36B6E">
        <w:rPr>
          <w:noProof/>
        </w:rPr>
        <w:t>27</w:t>
      </w:r>
      <w:r w:rsidR="00000000">
        <w:rPr>
          <w:noProof/>
        </w:rPr>
        <w:fldChar w:fldCharType="end"/>
      </w:r>
      <w:bookmarkEnd w:id="211"/>
      <w:r>
        <w:t xml:space="preserve">. NodeJS application </w:t>
      </w:r>
      <w:proofErr w:type="spellStart"/>
      <w:r>
        <w:t>createAsset</w:t>
      </w:r>
      <w:proofErr w:type="spellEnd"/>
      <w:r>
        <w:t xml:space="preserve"> function for creating apartments with energy usage </w:t>
      </w:r>
      <w:r w:rsidR="00C735EC">
        <w:t xml:space="preserve">random integer </w:t>
      </w:r>
      <w:r>
        <w:t>value</w:t>
      </w:r>
      <w:r w:rsidR="00C735EC">
        <w:t xml:space="preserve"> in apartment smart contract</w:t>
      </w:r>
      <w:r>
        <w:t>.</w:t>
      </w:r>
      <w:bookmarkEnd w:id="212"/>
      <w:bookmarkEnd w:id="213"/>
      <w:bookmarkEnd w:id="214"/>
      <w:bookmarkEnd w:id="215"/>
      <w:bookmarkEnd w:id="216"/>
    </w:p>
    <w:p w14:paraId="449973A5" w14:textId="77777777" w:rsidR="00C735EC" w:rsidRDefault="00C735EC" w:rsidP="00C735EC">
      <w:pPr>
        <w:keepNext/>
      </w:pPr>
      <w:r>
        <w:rPr>
          <w:rFonts w:ascii="Calibri" w:eastAsia="Calibri" w:hAnsi="Calibri" w:cs="Calibri"/>
          <w:bCs/>
          <w:noProof/>
          <w:lang w:val="en-GB"/>
        </w:rPr>
        <w:drawing>
          <wp:inline distT="0" distB="0" distL="0" distR="0" wp14:anchorId="5A80C5E1" wp14:editId="0C66D039">
            <wp:extent cx="5004000" cy="3183171"/>
            <wp:effectExtent l="0" t="0" r="0" b="5080"/>
            <wp:docPr id="2078628764"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628764" name="Picture 2078628764"/>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04000" cy="3183171"/>
                    </a:xfrm>
                    <a:prstGeom prst="rect">
                      <a:avLst/>
                    </a:prstGeom>
                  </pic:spPr>
                </pic:pic>
              </a:graphicData>
            </a:graphic>
          </wp:inline>
        </w:drawing>
      </w:r>
    </w:p>
    <w:p w14:paraId="51A8F9D9" w14:textId="74051CB9" w:rsidR="00C735EC" w:rsidRDefault="00C735EC" w:rsidP="00C735EC">
      <w:pPr>
        <w:pStyle w:val="Caption"/>
      </w:pPr>
      <w:bookmarkStart w:id="217" w:name="_Ref179361682"/>
      <w:bookmarkStart w:id="218" w:name="_Toc179535086"/>
      <w:bookmarkStart w:id="219" w:name="_Toc179998869"/>
      <w:bookmarkStart w:id="220" w:name="_Toc180009201"/>
      <w:bookmarkStart w:id="221" w:name="_Toc180009835"/>
      <w:bookmarkStart w:id="222" w:name="_Toc180011755"/>
      <w:r>
        <w:t xml:space="preserve">Figure </w:t>
      </w:r>
      <w:r w:rsidR="00000000">
        <w:fldChar w:fldCharType="begin"/>
      </w:r>
      <w:r w:rsidR="00000000">
        <w:instrText xml:space="preserve"> SEQ Figure \* ARABIC </w:instrText>
      </w:r>
      <w:r w:rsidR="00000000">
        <w:fldChar w:fldCharType="separate"/>
      </w:r>
      <w:r w:rsidR="00C36B6E">
        <w:rPr>
          <w:noProof/>
        </w:rPr>
        <w:t>28</w:t>
      </w:r>
      <w:r w:rsidR="00000000">
        <w:rPr>
          <w:noProof/>
        </w:rPr>
        <w:fldChar w:fldCharType="end"/>
      </w:r>
      <w:bookmarkEnd w:id="217"/>
      <w:r>
        <w:t xml:space="preserve">. </w:t>
      </w:r>
      <w:r w:rsidRPr="000D4DF5">
        <w:t xml:space="preserve">NodeJS application </w:t>
      </w:r>
      <w:proofErr w:type="spellStart"/>
      <w:r w:rsidRPr="000D4DF5">
        <w:t>createAsset</w:t>
      </w:r>
      <w:proofErr w:type="spellEnd"/>
      <w:r w:rsidRPr="000D4DF5">
        <w:t xml:space="preserve"> function for creating apartments with energy usage value</w:t>
      </w:r>
      <w:r>
        <w:t xml:space="preserve"> equal 0 in energy smart contract</w:t>
      </w:r>
      <w:r w:rsidRPr="000D4DF5">
        <w:t>.</w:t>
      </w:r>
      <w:bookmarkEnd w:id="218"/>
      <w:bookmarkEnd w:id="219"/>
      <w:bookmarkEnd w:id="220"/>
      <w:bookmarkEnd w:id="221"/>
      <w:bookmarkEnd w:id="222"/>
    </w:p>
    <w:p w14:paraId="2A9F96A3" w14:textId="6CDB06D5" w:rsidR="009C52F9" w:rsidRDefault="009C52F9" w:rsidP="009C52F9">
      <w:pPr>
        <w:keepNext/>
      </w:pPr>
    </w:p>
    <w:p w14:paraId="10B7EEB1" w14:textId="77777777" w:rsidR="009C52F9" w:rsidRDefault="001D0BFE" w:rsidP="009C52F9">
      <w:pPr>
        <w:keepNext/>
      </w:pPr>
      <w:r>
        <w:rPr>
          <w:rFonts w:ascii="Calibri" w:eastAsia="Calibri" w:hAnsi="Calibri" w:cs="Calibri"/>
          <w:bCs/>
          <w:noProof/>
          <w:lang w:val="en-GB"/>
        </w:rPr>
        <w:drawing>
          <wp:inline distT="0" distB="0" distL="0" distR="0" wp14:anchorId="489C93A1" wp14:editId="5877F109">
            <wp:extent cx="5004000" cy="4069967"/>
            <wp:effectExtent l="0" t="0" r="0" b="0"/>
            <wp:docPr id="12845297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529766" name="Picture 128452976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04000" cy="4069967"/>
                    </a:xfrm>
                    <a:prstGeom prst="rect">
                      <a:avLst/>
                    </a:prstGeom>
                  </pic:spPr>
                </pic:pic>
              </a:graphicData>
            </a:graphic>
          </wp:inline>
        </w:drawing>
      </w:r>
    </w:p>
    <w:p w14:paraId="5D9C48DF" w14:textId="758F8A47" w:rsidR="009C52F9" w:rsidRDefault="009C52F9" w:rsidP="009C52F9">
      <w:pPr>
        <w:pStyle w:val="Caption"/>
      </w:pPr>
      <w:bookmarkStart w:id="223" w:name="_Ref179362149"/>
      <w:bookmarkStart w:id="224" w:name="_Toc179535087"/>
      <w:bookmarkStart w:id="225" w:name="_Toc179998870"/>
      <w:bookmarkStart w:id="226" w:name="_Toc180009202"/>
      <w:bookmarkStart w:id="227" w:name="_Toc180009836"/>
      <w:bookmarkStart w:id="228" w:name="_Toc180011756"/>
      <w:r>
        <w:t xml:space="preserve">Figure </w:t>
      </w:r>
      <w:r w:rsidR="00000000">
        <w:fldChar w:fldCharType="begin"/>
      </w:r>
      <w:r w:rsidR="00000000">
        <w:instrText xml:space="preserve"> SEQ Figure \* ARABIC </w:instrText>
      </w:r>
      <w:r w:rsidR="00000000">
        <w:fldChar w:fldCharType="separate"/>
      </w:r>
      <w:r w:rsidR="00C36B6E">
        <w:rPr>
          <w:noProof/>
        </w:rPr>
        <w:t>29</w:t>
      </w:r>
      <w:r w:rsidR="00000000">
        <w:rPr>
          <w:noProof/>
        </w:rPr>
        <w:fldChar w:fldCharType="end"/>
      </w:r>
      <w:bookmarkEnd w:id="223"/>
      <w:r>
        <w:t xml:space="preserve">. </w:t>
      </w:r>
      <w:r w:rsidRPr="009B1DCF">
        <w:t xml:space="preserve">Energy NodeJS application </w:t>
      </w:r>
      <w:proofErr w:type="spellStart"/>
      <w:r w:rsidRPr="009B1DCF">
        <w:t>updateAsset</w:t>
      </w:r>
      <w:proofErr w:type="spellEnd"/>
      <w:r w:rsidRPr="009B1DCF">
        <w:t xml:space="preserve"> triggers the process </w:t>
      </w:r>
      <w:r>
        <w:t>of fetching</w:t>
      </w:r>
      <w:r w:rsidRPr="009B1DCF">
        <w:t xml:space="preserve"> energy usage from apartment smart contract.</w:t>
      </w:r>
      <w:bookmarkEnd w:id="224"/>
      <w:bookmarkEnd w:id="225"/>
      <w:bookmarkEnd w:id="226"/>
      <w:bookmarkEnd w:id="227"/>
      <w:bookmarkEnd w:id="228"/>
    </w:p>
    <w:p w14:paraId="4479007E" w14:textId="77777777" w:rsidR="007E592D" w:rsidRDefault="009C52F9" w:rsidP="007E592D">
      <w:pPr>
        <w:keepNext/>
      </w:pPr>
      <w:r>
        <w:rPr>
          <w:noProof/>
        </w:rPr>
        <w:drawing>
          <wp:inline distT="0" distB="0" distL="0" distR="0" wp14:anchorId="7C827859" wp14:editId="344FE28C">
            <wp:extent cx="5004000" cy="1902325"/>
            <wp:effectExtent l="0" t="0" r="0" b="3175"/>
            <wp:docPr id="1285513030" name="Picture 2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513030" name="Picture 22" descr="A screen shot of a computer pro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04000" cy="1902325"/>
                    </a:xfrm>
                    <a:prstGeom prst="rect">
                      <a:avLst/>
                    </a:prstGeom>
                  </pic:spPr>
                </pic:pic>
              </a:graphicData>
            </a:graphic>
          </wp:inline>
        </w:drawing>
      </w:r>
    </w:p>
    <w:p w14:paraId="4B5773E4" w14:textId="79B9E592" w:rsidR="009C52F9" w:rsidRDefault="007E592D" w:rsidP="007E592D">
      <w:pPr>
        <w:pStyle w:val="Caption"/>
      </w:pPr>
      <w:bookmarkStart w:id="229" w:name="_Ref179362164"/>
      <w:bookmarkStart w:id="230" w:name="_Toc179535088"/>
      <w:bookmarkStart w:id="231" w:name="_Toc179998871"/>
      <w:bookmarkStart w:id="232" w:name="_Toc180009203"/>
      <w:bookmarkStart w:id="233" w:name="_Toc180009837"/>
      <w:bookmarkStart w:id="234" w:name="_Toc180011757"/>
      <w:r>
        <w:t xml:space="preserve">Figure </w:t>
      </w:r>
      <w:r w:rsidR="00000000">
        <w:fldChar w:fldCharType="begin"/>
      </w:r>
      <w:r w:rsidR="00000000">
        <w:instrText xml:space="preserve"> SEQ Figure \* ARABIC </w:instrText>
      </w:r>
      <w:r w:rsidR="00000000">
        <w:fldChar w:fldCharType="separate"/>
      </w:r>
      <w:r w:rsidR="00C36B6E">
        <w:rPr>
          <w:noProof/>
        </w:rPr>
        <w:t>30</w:t>
      </w:r>
      <w:r w:rsidR="00000000">
        <w:rPr>
          <w:noProof/>
        </w:rPr>
        <w:fldChar w:fldCharType="end"/>
      </w:r>
      <w:bookmarkEnd w:id="229"/>
      <w:r>
        <w:t>.</w:t>
      </w:r>
      <w:r w:rsidR="00BD3FA8">
        <w:t xml:space="preserve"> Energy NodeJS application</w:t>
      </w:r>
      <w:r>
        <w:t xml:space="preserve"> </w:t>
      </w:r>
      <w:proofErr w:type="spellStart"/>
      <w:r>
        <w:t>oracleUpdateAsset</w:t>
      </w:r>
      <w:proofErr w:type="spellEnd"/>
      <w:r w:rsidR="00BD3FA8">
        <w:t xml:space="preserve"> function.</w:t>
      </w:r>
      <w:bookmarkEnd w:id="230"/>
      <w:bookmarkEnd w:id="231"/>
      <w:bookmarkEnd w:id="232"/>
      <w:bookmarkEnd w:id="233"/>
      <w:bookmarkEnd w:id="234"/>
    </w:p>
    <w:p w14:paraId="51735199" w14:textId="77777777" w:rsidR="00BD3FA8" w:rsidRDefault="00BD3FA8" w:rsidP="00BD3FA8">
      <w:pPr>
        <w:keepNext/>
      </w:pPr>
      <w:r>
        <w:rPr>
          <w:noProof/>
        </w:rPr>
        <w:drawing>
          <wp:inline distT="0" distB="0" distL="0" distR="0" wp14:anchorId="01A5F6D7" wp14:editId="3AF7E841">
            <wp:extent cx="5004000" cy="1740350"/>
            <wp:effectExtent l="0" t="0" r="0" b="0"/>
            <wp:docPr id="1592775506" name="Picture 2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775506" name="Picture 24" descr="A screen shot of a computer&#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04000" cy="1740350"/>
                    </a:xfrm>
                    <a:prstGeom prst="rect">
                      <a:avLst/>
                    </a:prstGeom>
                  </pic:spPr>
                </pic:pic>
              </a:graphicData>
            </a:graphic>
          </wp:inline>
        </w:drawing>
      </w:r>
    </w:p>
    <w:p w14:paraId="46B419F7" w14:textId="0B2CC8A8" w:rsidR="00BD3FA8" w:rsidRDefault="00BD3FA8" w:rsidP="00BD3FA8">
      <w:pPr>
        <w:pStyle w:val="Caption"/>
      </w:pPr>
      <w:bookmarkStart w:id="235" w:name="_Ref179362376"/>
      <w:bookmarkStart w:id="236" w:name="_Toc179535089"/>
      <w:bookmarkStart w:id="237" w:name="_Toc179998872"/>
      <w:bookmarkStart w:id="238" w:name="_Toc180009204"/>
      <w:bookmarkStart w:id="239" w:name="_Toc180009838"/>
      <w:bookmarkStart w:id="240" w:name="_Toc180011758"/>
      <w:r>
        <w:t xml:space="preserve">Figure </w:t>
      </w:r>
      <w:r w:rsidR="00000000">
        <w:fldChar w:fldCharType="begin"/>
      </w:r>
      <w:r w:rsidR="00000000">
        <w:instrText xml:space="preserve"> SEQ Figure \* ARABIC </w:instrText>
      </w:r>
      <w:r w:rsidR="00000000">
        <w:fldChar w:fldCharType="separate"/>
      </w:r>
      <w:r w:rsidR="00C36B6E">
        <w:rPr>
          <w:noProof/>
        </w:rPr>
        <w:t>31</w:t>
      </w:r>
      <w:r w:rsidR="00000000">
        <w:rPr>
          <w:noProof/>
        </w:rPr>
        <w:fldChar w:fldCharType="end"/>
      </w:r>
      <w:bookmarkEnd w:id="235"/>
      <w:r>
        <w:t xml:space="preserve">. Energy NodeJS application </w:t>
      </w:r>
      <w:proofErr w:type="spellStart"/>
      <w:r>
        <w:t>CallOracle</w:t>
      </w:r>
      <w:proofErr w:type="spellEnd"/>
      <w:r>
        <w:t xml:space="preserve"> function.</w:t>
      </w:r>
      <w:bookmarkEnd w:id="236"/>
      <w:bookmarkEnd w:id="237"/>
      <w:bookmarkEnd w:id="238"/>
      <w:bookmarkEnd w:id="239"/>
      <w:bookmarkEnd w:id="240"/>
    </w:p>
    <w:p w14:paraId="25B0B334" w14:textId="77777777" w:rsidR="00E65621" w:rsidRDefault="00E65621" w:rsidP="00E65621">
      <w:pPr>
        <w:keepNext/>
      </w:pPr>
      <w:r>
        <w:rPr>
          <w:noProof/>
        </w:rPr>
        <w:lastRenderedPageBreak/>
        <w:drawing>
          <wp:inline distT="0" distB="0" distL="0" distR="0" wp14:anchorId="34CA42A9" wp14:editId="4E6C1F37">
            <wp:extent cx="5004000" cy="3229904"/>
            <wp:effectExtent l="0" t="0" r="0" b="0"/>
            <wp:docPr id="154880367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803671" name="Picture 1548803671"/>
                    <pic:cNvPicPr/>
                  </pic:nvPicPr>
                  <pic:blipFill>
                    <a:blip r:embed="rId49">
                      <a:extLst>
                        <a:ext uri="{28A0092B-C50C-407E-A947-70E740481C1C}">
                          <a14:useLocalDpi xmlns:a14="http://schemas.microsoft.com/office/drawing/2010/main" val="0"/>
                        </a:ext>
                      </a:extLst>
                    </a:blip>
                    <a:stretch>
                      <a:fillRect/>
                    </a:stretch>
                  </pic:blipFill>
                  <pic:spPr>
                    <a:xfrm>
                      <a:off x="0" y="0"/>
                      <a:ext cx="5004000" cy="3229904"/>
                    </a:xfrm>
                    <a:prstGeom prst="rect">
                      <a:avLst/>
                    </a:prstGeom>
                  </pic:spPr>
                </pic:pic>
              </a:graphicData>
            </a:graphic>
          </wp:inline>
        </w:drawing>
      </w:r>
    </w:p>
    <w:p w14:paraId="2DCCBE2D" w14:textId="21EFBBDB" w:rsidR="00E65621" w:rsidRDefault="00E65621" w:rsidP="00E65621">
      <w:pPr>
        <w:pStyle w:val="Caption"/>
      </w:pPr>
      <w:bookmarkStart w:id="241" w:name="_Ref179362963"/>
      <w:bookmarkStart w:id="242" w:name="_Toc179535090"/>
      <w:bookmarkStart w:id="243" w:name="_Toc179998873"/>
      <w:bookmarkStart w:id="244" w:name="_Toc180009205"/>
      <w:bookmarkStart w:id="245" w:name="_Toc180009839"/>
      <w:bookmarkStart w:id="246" w:name="_Toc180011759"/>
      <w:r>
        <w:t xml:space="preserve">Figure </w:t>
      </w:r>
      <w:r w:rsidR="00000000">
        <w:fldChar w:fldCharType="begin"/>
      </w:r>
      <w:r w:rsidR="00000000">
        <w:instrText xml:space="preserve"> SEQ Figure \* ARABIC </w:instrText>
      </w:r>
      <w:r w:rsidR="00000000">
        <w:fldChar w:fldCharType="separate"/>
      </w:r>
      <w:r w:rsidR="00C36B6E">
        <w:rPr>
          <w:noProof/>
        </w:rPr>
        <w:t>32</w:t>
      </w:r>
      <w:r w:rsidR="00000000">
        <w:rPr>
          <w:noProof/>
        </w:rPr>
        <w:fldChar w:fldCharType="end"/>
      </w:r>
      <w:bookmarkEnd w:id="241"/>
      <w:r>
        <w:t xml:space="preserve">. Energy smart contract </w:t>
      </w:r>
      <w:proofErr w:type="spellStart"/>
      <w:r>
        <w:t>OracleUpdateAsset</w:t>
      </w:r>
      <w:proofErr w:type="spellEnd"/>
      <w:r>
        <w:t xml:space="preserve"> function.</w:t>
      </w:r>
      <w:bookmarkEnd w:id="242"/>
      <w:bookmarkEnd w:id="243"/>
      <w:bookmarkEnd w:id="244"/>
      <w:bookmarkEnd w:id="245"/>
      <w:bookmarkEnd w:id="246"/>
    </w:p>
    <w:p w14:paraId="2E953E28" w14:textId="5D90F208" w:rsidR="0027750B" w:rsidRPr="0027750B" w:rsidRDefault="0043408A" w:rsidP="00A70584">
      <w:pPr>
        <w:pStyle w:val="Heading2"/>
        <w:numPr>
          <w:ilvl w:val="1"/>
          <w:numId w:val="6"/>
        </w:numPr>
        <w:rPr>
          <w:color w:val="000000" w:themeColor="text1"/>
        </w:rPr>
      </w:pPr>
      <w:bookmarkStart w:id="247" w:name="_Toc180011825"/>
      <w:r>
        <w:rPr>
          <w:color w:val="000000" w:themeColor="text1"/>
        </w:rPr>
        <w:t>ZKP</w:t>
      </w:r>
      <w:r w:rsidR="00DC11C1">
        <w:rPr>
          <w:color w:val="000000" w:themeColor="text1"/>
        </w:rPr>
        <w:t>s</w:t>
      </w:r>
      <w:r>
        <w:rPr>
          <w:color w:val="000000" w:themeColor="text1"/>
        </w:rPr>
        <w:t xml:space="preserve"> </w:t>
      </w:r>
      <w:r w:rsidR="0027750B" w:rsidRPr="0027750B">
        <w:rPr>
          <w:color w:val="000000" w:themeColor="text1"/>
        </w:rPr>
        <w:t>Prototype execution</w:t>
      </w:r>
      <w:bookmarkEnd w:id="247"/>
    </w:p>
    <w:p w14:paraId="25F07F3B" w14:textId="77777777" w:rsidR="0027750B" w:rsidRPr="0027750B" w:rsidRDefault="0027750B" w:rsidP="0027750B"/>
    <w:p w14:paraId="465B4A00" w14:textId="77777777" w:rsidR="006C5F77" w:rsidRDefault="006C5F77" w:rsidP="006C5F77">
      <w:pPr>
        <w:keepNext/>
      </w:pPr>
      <w:r>
        <w:rPr>
          <w:noProof/>
        </w:rPr>
        <w:drawing>
          <wp:inline distT="0" distB="0" distL="0" distR="0" wp14:anchorId="1E37BBE8" wp14:editId="5B306A94">
            <wp:extent cx="5004000" cy="3500924"/>
            <wp:effectExtent l="0" t="0" r="0" b="4445"/>
            <wp:docPr id="87341478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14788" name="Picture 873414788"/>
                    <pic:cNvPicPr/>
                  </pic:nvPicPr>
                  <pic:blipFill>
                    <a:blip r:embed="rId50">
                      <a:extLst>
                        <a:ext uri="{28A0092B-C50C-407E-A947-70E740481C1C}">
                          <a14:useLocalDpi xmlns:a14="http://schemas.microsoft.com/office/drawing/2010/main" val="0"/>
                        </a:ext>
                      </a:extLst>
                    </a:blip>
                    <a:stretch>
                      <a:fillRect/>
                    </a:stretch>
                  </pic:blipFill>
                  <pic:spPr>
                    <a:xfrm>
                      <a:off x="0" y="0"/>
                      <a:ext cx="5004000" cy="3500924"/>
                    </a:xfrm>
                    <a:prstGeom prst="rect">
                      <a:avLst/>
                    </a:prstGeom>
                  </pic:spPr>
                </pic:pic>
              </a:graphicData>
            </a:graphic>
          </wp:inline>
        </w:drawing>
      </w:r>
    </w:p>
    <w:p w14:paraId="7E0D8373" w14:textId="38A121C5" w:rsidR="006C5F77" w:rsidRDefault="006C5F77" w:rsidP="006C5F77">
      <w:pPr>
        <w:pStyle w:val="Caption"/>
      </w:pPr>
      <w:bookmarkStart w:id="248" w:name="_Ref179363199"/>
      <w:bookmarkStart w:id="249" w:name="_Toc179535091"/>
      <w:bookmarkStart w:id="250" w:name="_Toc179998874"/>
      <w:bookmarkStart w:id="251" w:name="_Toc180009206"/>
      <w:bookmarkStart w:id="252" w:name="_Toc180009840"/>
      <w:bookmarkStart w:id="253" w:name="_Toc180011760"/>
      <w:r>
        <w:t xml:space="preserve">Figure </w:t>
      </w:r>
      <w:r w:rsidR="00000000">
        <w:fldChar w:fldCharType="begin"/>
      </w:r>
      <w:r w:rsidR="00000000">
        <w:instrText xml:space="preserve"> SEQ Figure \* ARABIC </w:instrText>
      </w:r>
      <w:r w:rsidR="00000000">
        <w:fldChar w:fldCharType="separate"/>
      </w:r>
      <w:r w:rsidR="00C36B6E">
        <w:rPr>
          <w:noProof/>
        </w:rPr>
        <w:t>33</w:t>
      </w:r>
      <w:r w:rsidR="00000000">
        <w:rPr>
          <w:noProof/>
        </w:rPr>
        <w:fldChar w:fldCharType="end"/>
      </w:r>
      <w:bookmarkEnd w:id="248"/>
      <w:r>
        <w:t xml:space="preserve">. Apartment smart contract </w:t>
      </w:r>
      <w:proofErr w:type="spellStart"/>
      <w:r>
        <w:t>CreateAsset</w:t>
      </w:r>
      <w:proofErr w:type="spellEnd"/>
      <w:r>
        <w:t xml:space="preserve"> function terminal output.</w:t>
      </w:r>
      <w:bookmarkEnd w:id="249"/>
      <w:bookmarkEnd w:id="250"/>
      <w:bookmarkEnd w:id="251"/>
      <w:bookmarkEnd w:id="252"/>
      <w:bookmarkEnd w:id="253"/>
    </w:p>
    <w:p w14:paraId="16C13D70" w14:textId="77777777" w:rsidR="006C5F77" w:rsidRDefault="006C5F77" w:rsidP="006C5F77">
      <w:pPr>
        <w:keepNext/>
      </w:pPr>
      <w:r>
        <w:rPr>
          <w:noProof/>
        </w:rPr>
        <w:lastRenderedPageBreak/>
        <w:drawing>
          <wp:inline distT="0" distB="0" distL="0" distR="0" wp14:anchorId="4910D98D" wp14:editId="407D2B7E">
            <wp:extent cx="5004000" cy="2919953"/>
            <wp:effectExtent l="0" t="0" r="0" b="1270"/>
            <wp:docPr id="643497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4972" name="Picture 6434972"/>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04000" cy="2919953"/>
                    </a:xfrm>
                    <a:prstGeom prst="rect">
                      <a:avLst/>
                    </a:prstGeom>
                  </pic:spPr>
                </pic:pic>
              </a:graphicData>
            </a:graphic>
          </wp:inline>
        </w:drawing>
      </w:r>
    </w:p>
    <w:p w14:paraId="47A4E095" w14:textId="1249A928" w:rsidR="006C5F77" w:rsidRDefault="006C5F77" w:rsidP="006C5F77">
      <w:pPr>
        <w:pStyle w:val="Caption"/>
      </w:pPr>
      <w:bookmarkStart w:id="254" w:name="_Ref179363756"/>
      <w:bookmarkStart w:id="255" w:name="_Toc179535092"/>
      <w:bookmarkStart w:id="256" w:name="_Toc179998875"/>
      <w:bookmarkStart w:id="257" w:name="_Toc180009207"/>
      <w:bookmarkStart w:id="258" w:name="_Toc180009841"/>
      <w:bookmarkStart w:id="259" w:name="_Toc180011761"/>
      <w:r>
        <w:t xml:space="preserve">Figure </w:t>
      </w:r>
      <w:r w:rsidR="00000000">
        <w:fldChar w:fldCharType="begin"/>
      </w:r>
      <w:r w:rsidR="00000000">
        <w:instrText xml:space="preserve"> SEQ Figure \* ARABIC </w:instrText>
      </w:r>
      <w:r w:rsidR="00000000">
        <w:fldChar w:fldCharType="separate"/>
      </w:r>
      <w:r w:rsidR="00C36B6E">
        <w:rPr>
          <w:noProof/>
        </w:rPr>
        <w:t>34</w:t>
      </w:r>
      <w:r w:rsidR="00000000">
        <w:rPr>
          <w:noProof/>
        </w:rPr>
        <w:fldChar w:fldCharType="end"/>
      </w:r>
      <w:bookmarkEnd w:id="254"/>
      <w:r>
        <w:t xml:space="preserve">. Energy smart contract function </w:t>
      </w:r>
      <w:proofErr w:type="spellStart"/>
      <w:r>
        <w:t>CreateAsset</w:t>
      </w:r>
      <w:proofErr w:type="spellEnd"/>
      <w:r>
        <w:t xml:space="preserve"> with </w:t>
      </w:r>
      <w:proofErr w:type="spellStart"/>
      <w:r>
        <w:t>EnergyUsage</w:t>
      </w:r>
      <w:proofErr w:type="spellEnd"/>
      <w:r>
        <w:t xml:space="preserve"> attribute equals 0.</w:t>
      </w:r>
      <w:bookmarkEnd w:id="255"/>
      <w:bookmarkEnd w:id="256"/>
      <w:bookmarkEnd w:id="257"/>
      <w:bookmarkEnd w:id="258"/>
      <w:bookmarkEnd w:id="259"/>
    </w:p>
    <w:p w14:paraId="01510650" w14:textId="77777777" w:rsidR="00FA4B27" w:rsidRDefault="00FA4B27" w:rsidP="00FA4B27">
      <w:pPr>
        <w:keepNext/>
      </w:pPr>
      <w:r>
        <w:rPr>
          <w:noProof/>
        </w:rPr>
        <w:drawing>
          <wp:inline distT="0" distB="0" distL="0" distR="0" wp14:anchorId="2A7A19B6" wp14:editId="29391AE2">
            <wp:extent cx="2199190" cy="5055568"/>
            <wp:effectExtent l="0" t="0" r="0" b="0"/>
            <wp:docPr id="142944179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1799" name="Picture 1429441799"/>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207300" cy="5074211"/>
                    </a:xfrm>
                    <a:prstGeom prst="rect">
                      <a:avLst/>
                    </a:prstGeom>
                  </pic:spPr>
                </pic:pic>
              </a:graphicData>
            </a:graphic>
          </wp:inline>
        </w:drawing>
      </w:r>
    </w:p>
    <w:p w14:paraId="64C33302" w14:textId="50900C64" w:rsidR="00FA4B27" w:rsidRDefault="00FA4B27" w:rsidP="00FA4B27">
      <w:pPr>
        <w:pStyle w:val="Caption"/>
      </w:pPr>
      <w:bookmarkStart w:id="260" w:name="_Ref179364039"/>
      <w:bookmarkStart w:id="261" w:name="_Toc179535093"/>
      <w:bookmarkStart w:id="262" w:name="_Toc179998876"/>
      <w:bookmarkStart w:id="263" w:name="_Toc180009208"/>
      <w:bookmarkStart w:id="264" w:name="_Toc180009842"/>
      <w:bookmarkStart w:id="265" w:name="_Toc180011762"/>
      <w:r>
        <w:t xml:space="preserve">Figure </w:t>
      </w:r>
      <w:r w:rsidR="00000000">
        <w:fldChar w:fldCharType="begin"/>
      </w:r>
      <w:r w:rsidR="00000000">
        <w:instrText xml:space="preserve"> SEQ Figure \* ARABIC </w:instrText>
      </w:r>
      <w:r w:rsidR="00000000">
        <w:fldChar w:fldCharType="separate"/>
      </w:r>
      <w:r w:rsidR="00C36B6E">
        <w:rPr>
          <w:noProof/>
        </w:rPr>
        <w:t>35</w:t>
      </w:r>
      <w:r w:rsidR="00000000">
        <w:rPr>
          <w:noProof/>
        </w:rPr>
        <w:fldChar w:fldCharType="end"/>
      </w:r>
      <w:bookmarkEnd w:id="260"/>
      <w:r>
        <w:t xml:space="preserve">. Energy smart contract </w:t>
      </w:r>
      <w:proofErr w:type="spellStart"/>
      <w:r>
        <w:t>UpdateAsset</w:t>
      </w:r>
      <w:proofErr w:type="spellEnd"/>
      <w:r>
        <w:t xml:space="preserve"> function output.</w:t>
      </w:r>
      <w:bookmarkEnd w:id="261"/>
      <w:bookmarkEnd w:id="262"/>
      <w:bookmarkEnd w:id="263"/>
      <w:bookmarkEnd w:id="264"/>
      <w:bookmarkEnd w:id="265"/>
    </w:p>
    <w:p w14:paraId="2F36FE48" w14:textId="77777777" w:rsidR="00481F3F" w:rsidRDefault="00481F3F" w:rsidP="00481F3F">
      <w:pPr>
        <w:keepNext/>
      </w:pPr>
      <w:r>
        <w:rPr>
          <w:noProof/>
        </w:rPr>
        <w:lastRenderedPageBreak/>
        <w:drawing>
          <wp:inline distT="0" distB="0" distL="0" distR="0" wp14:anchorId="0E3C0199" wp14:editId="2F15F837">
            <wp:extent cx="3695700" cy="1435100"/>
            <wp:effectExtent l="0" t="0" r="0" b="0"/>
            <wp:docPr id="1928072200"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072200" name="Picture 1928072200"/>
                    <pic:cNvPicPr/>
                  </pic:nvPicPr>
                  <pic:blipFill>
                    <a:blip r:embed="rId53">
                      <a:extLst>
                        <a:ext uri="{28A0092B-C50C-407E-A947-70E740481C1C}">
                          <a14:useLocalDpi xmlns:a14="http://schemas.microsoft.com/office/drawing/2010/main" val="0"/>
                        </a:ext>
                      </a:extLst>
                    </a:blip>
                    <a:stretch>
                      <a:fillRect/>
                    </a:stretch>
                  </pic:blipFill>
                  <pic:spPr>
                    <a:xfrm>
                      <a:off x="0" y="0"/>
                      <a:ext cx="3695700" cy="1435100"/>
                    </a:xfrm>
                    <a:prstGeom prst="rect">
                      <a:avLst/>
                    </a:prstGeom>
                  </pic:spPr>
                </pic:pic>
              </a:graphicData>
            </a:graphic>
          </wp:inline>
        </w:drawing>
      </w:r>
    </w:p>
    <w:p w14:paraId="167ECD02" w14:textId="2ECFE37E" w:rsidR="00481F3F" w:rsidRDefault="00481F3F" w:rsidP="00481F3F">
      <w:pPr>
        <w:pStyle w:val="Caption"/>
      </w:pPr>
      <w:bookmarkStart w:id="266" w:name="_Ref179365323"/>
      <w:bookmarkStart w:id="267" w:name="_Toc179535094"/>
      <w:bookmarkStart w:id="268" w:name="_Toc179998877"/>
      <w:bookmarkStart w:id="269" w:name="_Toc180009209"/>
      <w:bookmarkStart w:id="270" w:name="_Toc180009843"/>
      <w:bookmarkStart w:id="271" w:name="_Toc180011763"/>
      <w:r>
        <w:t xml:space="preserve">Figure </w:t>
      </w:r>
      <w:r w:rsidR="00000000">
        <w:fldChar w:fldCharType="begin"/>
      </w:r>
      <w:r w:rsidR="00000000">
        <w:instrText xml:space="preserve"> SEQ Figure \* ARABIC </w:instrText>
      </w:r>
      <w:r w:rsidR="00000000">
        <w:fldChar w:fldCharType="separate"/>
      </w:r>
      <w:r w:rsidR="00C36B6E">
        <w:rPr>
          <w:noProof/>
        </w:rPr>
        <w:t>36</w:t>
      </w:r>
      <w:r w:rsidR="00000000">
        <w:rPr>
          <w:noProof/>
        </w:rPr>
        <w:fldChar w:fldCharType="end"/>
      </w:r>
      <w:bookmarkEnd w:id="266"/>
      <w:r>
        <w:t xml:space="preserve">. Energy smart contract </w:t>
      </w:r>
      <w:proofErr w:type="spellStart"/>
      <w:r>
        <w:t>UpdateAsset</w:t>
      </w:r>
      <w:proofErr w:type="spellEnd"/>
      <w:r>
        <w:t xml:space="preserve"> terminal output execution showing the asset with the lowest latency</w:t>
      </w:r>
      <w:r w:rsidR="00B0725E">
        <w:t xml:space="preserve"> verifying with the Plonk protocol</w:t>
      </w:r>
      <w:r>
        <w:t>.</w:t>
      </w:r>
      <w:bookmarkEnd w:id="267"/>
      <w:bookmarkEnd w:id="268"/>
      <w:bookmarkEnd w:id="269"/>
      <w:bookmarkEnd w:id="270"/>
      <w:bookmarkEnd w:id="271"/>
    </w:p>
    <w:p w14:paraId="38D33087" w14:textId="77777777" w:rsidR="00481F3F" w:rsidRDefault="00481F3F" w:rsidP="00481F3F">
      <w:pPr>
        <w:keepNext/>
      </w:pPr>
      <w:r>
        <w:rPr>
          <w:noProof/>
        </w:rPr>
        <w:drawing>
          <wp:inline distT="0" distB="0" distL="0" distR="0" wp14:anchorId="09029A6B" wp14:editId="43EAA67B">
            <wp:extent cx="3721100" cy="1371600"/>
            <wp:effectExtent l="0" t="0" r="0" b="0"/>
            <wp:docPr id="156465976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659768" name="Picture 1564659768"/>
                    <pic:cNvPicPr/>
                  </pic:nvPicPr>
                  <pic:blipFill>
                    <a:blip r:embed="rId54">
                      <a:extLst>
                        <a:ext uri="{28A0092B-C50C-407E-A947-70E740481C1C}">
                          <a14:useLocalDpi xmlns:a14="http://schemas.microsoft.com/office/drawing/2010/main" val="0"/>
                        </a:ext>
                      </a:extLst>
                    </a:blip>
                    <a:stretch>
                      <a:fillRect/>
                    </a:stretch>
                  </pic:blipFill>
                  <pic:spPr>
                    <a:xfrm>
                      <a:off x="0" y="0"/>
                      <a:ext cx="3721100" cy="1371600"/>
                    </a:xfrm>
                    <a:prstGeom prst="rect">
                      <a:avLst/>
                    </a:prstGeom>
                  </pic:spPr>
                </pic:pic>
              </a:graphicData>
            </a:graphic>
          </wp:inline>
        </w:drawing>
      </w:r>
    </w:p>
    <w:p w14:paraId="2CB89000" w14:textId="2E391616" w:rsidR="00481F3F" w:rsidRDefault="00481F3F" w:rsidP="00481F3F">
      <w:pPr>
        <w:pStyle w:val="Caption"/>
      </w:pPr>
      <w:bookmarkStart w:id="272" w:name="_Ref179365342"/>
      <w:bookmarkStart w:id="273" w:name="_Toc179535095"/>
      <w:bookmarkStart w:id="274" w:name="_Toc179998878"/>
      <w:bookmarkStart w:id="275" w:name="_Toc180009210"/>
      <w:bookmarkStart w:id="276" w:name="_Toc180009844"/>
      <w:bookmarkStart w:id="277" w:name="_Toc180011764"/>
      <w:r>
        <w:t xml:space="preserve">Figure </w:t>
      </w:r>
      <w:r w:rsidR="00000000">
        <w:fldChar w:fldCharType="begin"/>
      </w:r>
      <w:r w:rsidR="00000000">
        <w:instrText xml:space="preserve"> SEQ Figure \* ARABIC </w:instrText>
      </w:r>
      <w:r w:rsidR="00000000">
        <w:fldChar w:fldCharType="separate"/>
      </w:r>
      <w:r w:rsidR="00C36B6E">
        <w:rPr>
          <w:noProof/>
        </w:rPr>
        <w:t>37</w:t>
      </w:r>
      <w:r w:rsidR="00000000">
        <w:rPr>
          <w:noProof/>
        </w:rPr>
        <w:fldChar w:fldCharType="end"/>
      </w:r>
      <w:bookmarkEnd w:id="272"/>
      <w:r>
        <w:t xml:space="preserve">. </w:t>
      </w:r>
      <w:r w:rsidRPr="00416AF3">
        <w:t xml:space="preserve">Energy smart contract </w:t>
      </w:r>
      <w:proofErr w:type="spellStart"/>
      <w:r w:rsidRPr="00416AF3">
        <w:t>UpdateAsset</w:t>
      </w:r>
      <w:proofErr w:type="spellEnd"/>
      <w:r w:rsidRPr="00416AF3">
        <w:t xml:space="preserve"> terminal output execution showing the asset with </w:t>
      </w:r>
      <w:r>
        <w:t>the highest</w:t>
      </w:r>
      <w:r w:rsidRPr="00416AF3">
        <w:t xml:space="preserve"> latency</w:t>
      </w:r>
      <w:r w:rsidR="00B0725E">
        <w:t xml:space="preserve"> verifying with the Plonk protocol</w:t>
      </w:r>
      <w:r w:rsidRPr="00416AF3">
        <w:t>.</w:t>
      </w:r>
      <w:bookmarkEnd w:id="273"/>
      <w:bookmarkEnd w:id="274"/>
      <w:bookmarkEnd w:id="275"/>
      <w:bookmarkEnd w:id="276"/>
      <w:bookmarkEnd w:id="277"/>
    </w:p>
    <w:p w14:paraId="4E9AA081" w14:textId="77777777" w:rsidR="005C670B" w:rsidRDefault="00481F3F" w:rsidP="005C670B">
      <w:pPr>
        <w:keepNext/>
      </w:pPr>
      <w:r>
        <w:rPr>
          <w:noProof/>
        </w:rPr>
        <w:drawing>
          <wp:inline distT="0" distB="0" distL="0" distR="0" wp14:anchorId="20F98030" wp14:editId="1EB77D0B">
            <wp:extent cx="5092700" cy="1028700"/>
            <wp:effectExtent l="0" t="0" r="0" b="0"/>
            <wp:docPr id="15757250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72502" name="Picture 157572502"/>
                    <pic:cNvPicPr/>
                  </pic:nvPicPr>
                  <pic:blipFill>
                    <a:blip r:embed="rId55">
                      <a:extLst>
                        <a:ext uri="{28A0092B-C50C-407E-A947-70E740481C1C}">
                          <a14:useLocalDpi xmlns:a14="http://schemas.microsoft.com/office/drawing/2010/main" val="0"/>
                        </a:ext>
                      </a:extLst>
                    </a:blip>
                    <a:stretch>
                      <a:fillRect/>
                    </a:stretch>
                  </pic:blipFill>
                  <pic:spPr>
                    <a:xfrm>
                      <a:off x="0" y="0"/>
                      <a:ext cx="5092700" cy="1028700"/>
                    </a:xfrm>
                    <a:prstGeom prst="rect">
                      <a:avLst/>
                    </a:prstGeom>
                  </pic:spPr>
                </pic:pic>
              </a:graphicData>
            </a:graphic>
          </wp:inline>
        </w:drawing>
      </w:r>
    </w:p>
    <w:p w14:paraId="0DC2B61E" w14:textId="0259ED70" w:rsidR="00E65621" w:rsidRDefault="005C670B" w:rsidP="001E6CD9">
      <w:pPr>
        <w:pStyle w:val="Caption"/>
      </w:pPr>
      <w:bookmarkStart w:id="278" w:name="_Ref179365885"/>
      <w:bookmarkStart w:id="279" w:name="_Toc179535096"/>
      <w:bookmarkStart w:id="280" w:name="_Toc179998879"/>
      <w:bookmarkStart w:id="281" w:name="_Toc180009211"/>
      <w:bookmarkStart w:id="282" w:name="_Toc180009845"/>
      <w:bookmarkStart w:id="283" w:name="_Toc180011765"/>
      <w:r>
        <w:t xml:space="preserve">Figure </w:t>
      </w:r>
      <w:r w:rsidR="00000000">
        <w:fldChar w:fldCharType="begin"/>
      </w:r>
      <w:r w:rsidR="00000000">
        <w:instrText xml:space="preserve"> SEQ Figure \* ARABIC </w:instrText>
      </w:r>
      <w:r w:rsidR="00000000">
        <w:fldChar w:fldCharType="separate"/>
      </w:r>
      <w:r w:rsidR="00C36B6E">
        <w:rPr>
          <w:noProof/>
        </w:rPr>
        <w:t>38</w:t>
      </w:r>
      <w:r w:rsidR="00000000">
        <w:rPr>
          <w:noProof/>
        </w:rPr>
        <w:fldChar w:fldCharType="end"/>
      </w:r>
      <w:bookmarkEnd w:id="278"/>
      <w:r>
        <w:t xml:space="preserve">. Energy smart contract </w:t>
      </w:r>
      <w:proofErr w:type="spellStart"/>
      <w:r>
        <w:t>UpdateAsset</w:t>
      </w:r>
      <w:proofErr w:type="spellEnd"/>
      <w:r>
        <w:t xml:space="preserve"> terminal output </w:t>
      </w:r>
      <w:r w:rsidR="00CE524B">
        <w:t>summary</w:t>
      </w:r>
      <w:r>
        <w:t xml:space="preserve"> using the Plonk protocol.</w:t>
      </w:r>
      <w:bookmarkEnd w:id="279"/>
      <w:bookmarkEnd w:id="280"/>
      <w:bookmarkEnd w:id="281"/>
      <w:bookmarkEnd w:id="282"/>
      <w:bookmarkEnd w:id="283"/>
    </w:p>
    <w:p w14:paraId="0579EF31" w14:textId="77777777" w:rsidR="00A14F19" w:rsidRDefault="001E6CD9" w:rsidP="00A14F19">
      <w:pPr>
        <w:keepNext/>
      </w:pPr>
      <w:r>
        <w:rPr>
          <w:noProof/>
        </w:rPr>
        <w:drawing>
          <wp:inline distT="0" distB="0" distL="0" distR="0" wp14:anchorId="552FB2EC" wp14:editId="21EFEC84">
            <wp:extent cx="3657600" cy="1409700"/>
            <wp:effectExtent l="0" t="0" r="0" b="0"/>
            <wp:docPr id="118686602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866023" name="Picture 1186866023"/>
                    <pic:cNvPicPr/>
                  </pic:nvPicPr>
                  <pic:blipFill>
                    <a:blip r:embed="rId56">
                      <a:extLst>
                        <a:ext uri="{28A0092B-C50C-407E-A947-70E740481C1C}">
                          <a14:useLocalDpi xmlns:a14="http://schemas.microsoft.com/office/drawing/2010/main" val="0"/>
                        </a:ext>
                      </a:extLst>
                    </a:blip>
                    <a:stretch>
                      <a:fillRect/>
                    </a:stretch>
                  </pic:blipFill>
                  <pic:spPr>
                    <a:xfrm>
                      <a:off x="0" y="0"/>
                      <a:ext cx="3657600" cy="1409700"/>
                    </a:xfrm>
                    <a:prstGeom prst="rect">
                      <a:avLst/>
                    </a:prstGeom>
                  </pic:spPr>
                </pic:pic>
              </a:graphicData>
            </a:graphic>
          </wp:inline>
        </w:drawing>
      </w:r>
    </w:p>
    <w:p w14:paraId="17DB8912" w14:textId="7E883EB6" w:rsidR="001E6CD9" w:rsidRDefault="00A14F19" w:rsidP="00A14F19">
      <w:pPr>
        <w:pStyle w:val="Caption"/>
      </w:pPr>
      <w:bookmarkStart w:id="284" w:name="_Ref179366006"/>
      <w:bookmarkStart w:id="285" w:name="_Toc179535097"/>
      <w:bookmarkStart w:id="286" w:name="_Toc179998880"/>
      <w:bookmarkStart w:id="287" w:name="_Toc180009212"/>
      <w:bookmarkStart w:id="288" w:name="_Toc180009846"/>
      <w:bookmarkStart w:id="289" w:name="_Toc180011766"/>
      <w:r>
        <w:t xml:space="preserve">Figure </w:t>
      </w:r>
      <w:r w:rsidR="00000000">
        <w:fldChar w:fldCharType="begin"/>
      </w:r>
      <w:r w:rsidR="00000000">
        <w:instrText xml:space="preserve"> SEQ Figure \* ARABIC </w:instrText>
      </w:r>
      <w:r w:rsidR="00000000">
        <w:fldChar w:fldCharType="separate"/>
      </w:r>
      <w:r w:rsidR="00C36B6E">
        <w:rPr>
          <w:noProof/>
        </w:rPr>
        <w:t>39</w:t>
      </w:r>
      <w:r w:rsidR="00000000">
        <w:rPr>
          <w:noProof/>
        </w:rPr>
        <w:fldChar w:fldCharType="end"/>
      </w:r>
      <w:bookmarkEnd w:id="284"/>
      <w:r>
        <w:t xml:space="preserve">. </w:t>
      </w:r>
      <w:r w:rsidRPr="0036790D">
        <w:t xml:space="preserve">Energy smart contract </w:t>
      </w:r>
      <w:proofErr w:type="spellStart"/>
      <w:r w:rsidRPr="0036790D">
        <w:t>UpdateAsset</w:t>
      </w:r>
      <w:proofErr w:type="spellEnd"/>
      <w:r w:rsidRPr="0036790D">
        <w:t xml:space="preserve"> terminal output execution showing the asset with the lowest latency verifying with the </w:t>
      </w:r>
      <w:r>
        <w:t>Groth16</w:t>
      </w:r>
      <w:r w:rsidRPr="0036790D">
        <w:t xml:space="preserve"> protocol.</w:t>
      </w:r>
      <w:bookmarkEnd w:id="285"/>
      <w:bookmarkEnd w:id="286"/>
      <w:bookmarkEnd w:id="287"/>
      <w:bookmarkEnd w:id="288"/>
      <w:bookmarkEnd w:id="289"/>
    </w:p>
    <w:p w14:paraId="5FE166C5" w14:textId="77777777" w:rsidR="00A14F19" w:rsidRDefault="001E6CD9" w:rsidP="00A14F19">
      <w:pPr>
        <w:keepNext/>
      </w:pPr>
      <w:r>
        <w:rPr>
          <w:noProof/>
        </w:rPr>
        <w:drawing>
          <wp:inline distT="0" distB="0" distL="0" distR="0" wp14:anchorId="6038AA97" wp14:editId="78F5496E">
            <wp:extent cx="3695700" cy="1384300"/>
            <wp:effectExtent l="0" t="0" r="0" b="0"/>
            <wp:docPr id="866453304"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453304" name="Picture 866453304"/>
                    <pic:cNvPicPr/>
                  </pic:nvPicPr>
                  <pic:blipFill>
                    <a:blip r:embed="rId57">
                      <a:extLst>
                        <a:ext uri="{28A0092B-C50C-407E-A947-70E740481C1C}">
                          <a14:useLocalDpi xmlns:a14="http://schemas.microsoft.com/office/drawing/2010/main" val="0"/>
                        </a:ext>
                      </a:extLst>
                    </a:blip>
                    <a:stretch>
                      <a:fillRect/>
                    </a:stretch>
                  </pic:blipFill>
                  <pic:spPr>
                    <a:xfrm>
                      <a:off x="0" y="0"/>
                      <a:ext cx="3695700" cy="1384300"/>
                    </a:xfrm>
                    <a:prstGeom prst="rect">
                      <a:avLst/>
                    </a:prstGeom>
                  </pic:spPr>
                </pic:pic>
              </a:graphicData>
            </a:graphic>
          </wp:inline>
        </w:drawing>
      </w:r>
    </w:p>
    <w:p w14:paraId="584BC923" w14:textId="5B4C9FD1" w:rsidR="001E6CD9" w:rsidRDefault="00A14F19" w:rsidP="00A14F19">
      <w:pPr>
        <w:pStyle w:val="Caption"/>
      </w:pPr>
      <w:bookmarkStart w:id="290" w:name="_Ref179366024"/>
      <w:bookmarkStart w:id="291" w:name="_Toc179535098"/>
      <w:bookmarkStart w:id="292" w:name="_Toc179998881"/>
      <w:bookmarkStart w:id="293" w:name="_Toc180009213"/>
      <w:bookmarkStart w:id="294" w:name="_Toc180009847"/>
      <w:bookmarkStart w:id="295" w:name="_Toc180011767"/>
      <w:r>
        <w:t xml:space="preserve">Figure </w:t>
      </w:r>
      <w:r w:rsidR="00000000">
        <w:fldChar w:fldCharType="begin"/>
      </w:r>
      <w:r w:rsidR="00000000">
        <w:instrText xml:space="preserve"> SEQ Figure \* ARABIC </w:instrText>
      </w:r>
      <w:r w:rsidR="00000000">
        <w:fldChar w:fldCharType="separate"/>
      </w:r>
      <w:r w:rsidR="00C36B6E">
        <w:rPr>
          <w:noProof/>
        </w:rPr>
        <w:t>40</w:t>
      </w:r>
      <w:r w:rsidR="00000000">
        <w:rPr>
          <w:noProof/>
        </w:rPr>
        <w:fldChar w:fldCharType="end"/>
      </w:r>
      <w:bookmarkEnd w:id="290"/>
      <w:r>
        <w:t xml:space="preserve">. </w:t>
      </w:r>
      <w:r w:rsidRPr="00305C34">
        <w:t xml:space="preserve">Energy smart contract </w:t>
      </w:r>
      <w:proofErr w:type="spellStart"/>
      <w:r w:rsidRPr="00305C34">
        <w:t>UpdateAsset</w:t>
      </w:r>
      <w:proofErr w:type="spellEnd"/>
      <w:r w:rsidRPr="00305C34">
        <w:t xml:space="preserve"> terminal output execution showing the asset with the highest latency verifying with the </w:t>
      </w:r>
      <w:r>
        <w:t>Groth16</w:t>
      </w:r>
      <w:r w:rsidRPr="00305C34">
        <w:t xml:space="preserve"> protocol.</w:t>
      </w:r>
      <w:bookmarkEnd w:id="291"/>
      <w:bookmarkEnd w:id="292"/>
      <w:bookmarkEnd w:id="293"/>
      <w:bookmarkEnd w:id="294"/>
      <w:bookmarkEnd w:id="295"/>
    </w:p>
    <w:p w14:paraId="470431CA" w14:textId="77777777" w:rsidR="001E6CD9" w:rsidRDefault="001E6CD9" w:rsidP="001E6CD9"/>
    <w:p w14:paraId="12EDA5A9" w14:textId="77777777" w:rsidR="00A14F19" w:rsidRDefault="001E6CD9" w:rsidP="00A14F19">
      <w:pPr>
        <w:keepNext/>
      </w:pPr>
      <w:r>
        <w:rPr>
          <w:noProof/>
        </w:rPr>
        <w:lastRenderedPageBreak/>
        <w:drawing>
          <wp:inline distT="0" distB="0" distL="0" distR="0" wp14:anchorId="07F652BF" wp14:editId="0FD13135">
            <wp:extent cx="5118100" cy="1104900"/>
            <wp:effectExtent l="0" t="0" r="0" b="0"/>
            <wp:docPr id="2070740138"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40138" name="Picture 2070740138"/>
                    <pic:cNvPicPr/>
                  </pic:nvPicPr>
                  <pic:blipFill>
                    <a:blip r:embed="rId58">
                      <a:extLst>
                        <a:ext uri="{28A0092B-C50C-407E-A947-70E740481C1C}">
                          <a14:useLocalDpi xmlns:a14="http://schemas.microsoft.com/office/drawing/2010/main" val="0"/>
                        </a:ext>
                      </a:extLst>
                    </a:blip>
                    <a:stretch>
                      <a:fillRect/>
                    </a:stretch>
                  </pic:blipFill>
                  <pic:spPr>
                    <a:xfrm>
                      <a:off x="0" y="0"/>
                      <a:ext cx="5118100" cy="1104900"/>
                    </a:xfrm>
                    <a:prstGeom prst="rect">
                      <a:avLst/>
                    </a:prstGeom>
                  </pic:spPr>
                </pic:pic>
              </a:graphicData>
            </a:graphic>
          </wp:inline>
        </w:drawing>
      </w:r>
    </w:p>
    <w:p w14:paraId="01150905" w14:textId="689C14E4" w:rsidR="001E6CD9" w:rsidRDefault="00A14F19" w:rsidP="00A14F19">
      <w:pPr>
        <w:pStyle w:val="Caption"/>
      </w:pPr>
      <w:bookmarkStart w:id="296" w:name="_Ref179366112"/>
      <w:bookmarkStart w:id="297" w:name="_Toc179535099"/>
      <w:bookmarkStart w:id="298" w:name="_Toc179998882"/>
      <w:bookmarkStart w:id="299" w:name="_Toc180009214"/>
      <w:bookmarkStart w:id="300" w:name="_Toc180009848"/>
      <w:bookmarkStart w:id="301" w:name="_Toc180011768"/>
      <w:r>
        <w:t xml:space="preserve">Figure </w:t>
      </w:r>
      <w:r w:rsidR="00000000">
        <w:fldChar w:fldCharType="begin"/>
      </w:r>
      <w:r w:rsidR="00000000">
        <w:instrText xml:space="preserve"> SEQ Figure \* ARABIC </w:instrText>
      </w:r>
      <w:r w:rsidR="00000000">
        <w:fldChar w:fldCharType="separate"/>
      </w:r>
      <w:r w:rsidR="00C36B6E">
        <w:rPr>
          <w:noProof/>
        </w:rPr>
        <w:t>41</w:t>
      </w:r>
      <w:r w:rsidR="00000000">
        <w:rPr>
          <w:noProof/>
        </w:rPr>
        <w:fldChar w:fldCharType="end"/>
      </w:r>
      <w:bookmarkEnd w:id="296"/>
      <w:r>
        <w:t xml:space="preserve">. </w:t>
      </w:r>
      <w:r w:rsidRPr="008F015E">
        <w:t xml:space="preserve">Energy smart contract </w:t>
      </w:r>
      <w:proofErr w:type="spellStart"/>
      <w:r w:rsidRPr="008F015E">
        <w:t>UpdateAsset</w:t>
      </w:r>
      <w:proofErr w:type="spellEnd"/>
      <w:r w:rsidRPr="008F015E">
        <w:t xml:space="preserve"> terminal output summary using the </w:t>
      </w:r>
      <w:r>
        <w:t>Groth16</w:t>
      </w:r>
      <w:r w:rsidRPr="008F015E">
        <w:t xml:space="preserve"> protocol.</w:t>
      </w:r>
      <w:bookmarkEnd w:id="297"/>
      <w:bookmarkEnd w:id="298"/>
      <w:bookmarkEnd w:id="299"/>
      <w:bookmarkEnd w:id="300"/>
      <w:bookmarkEnd w:id="301"/>
    </w:p>
    <w:p w14:paraId="7DB9262B" w14:textId="77777777" w:rsidR="003235B7" w:rsidRDefault="003235B7" w:rsidP="003235B7">
      <w:pPr>
        <w:keepNext/>
      </w:pPr>
      <w:r>
        <w:rPr>
          <w:noProof/>
        </w:rPr>
        <w:drawing>
          <wp:inline distT="0" distB="0" distL="0" distR="0" wp14:anchorId="38BF8E6A" wp14:editId="27C7405E">
            <wp:extent cx="3568700" cy="1409700"/>
            <wp:effectExtent l="0" t="0" r="0" b="0"/>
            <wp:docPr id="317355025"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355025" name="Picture 317355025"/>
                    <pic:cNvPicPr/>
                  </pic:nvPicPr>
                  <pic:blipFill>
                    <a:blip r:embed="rId59">
                      <a:extLst>
                        <a:ext uri="{28A0092B-C50C-407E-A947-70E740481C1C}">
                          <a14:useLocalDpi xmlns:a14="http://schemas.microsoft.com/office/drawing/2010/main" val="0"/>
                        </a:ext>
                      </a:extLst>
                    </a:blip>
                    <a:stretch>
                      <a:fillRect/>
                    </a:stretch>
                  </pic:blipFill>
                  <pic:spPr>
                    <a:xfrm>
                      <a:off x="0" y="0"/>
                      <a:ext cx="3568700" cy="1409700"/>
                    </a:xfrm>
                    <a:prstGeom prst="rect">
                      <a:avLst/>
                    </a:prstGeom>
                  </pic:spPr>
                </pic:pic>
              </a:graphicData>
            </a:graphic>
          </wp:inline>
        </w:drawing>
      </w:r>
    </w:p>
    <w:p w14:paraId="7FE77B92" w14:textId="1A93AC6B" w:rsidR="003235B7" w:rsidRDefault="003235B7" w:rsidP="003235B7">
      <w:pPr>
        <w:pStyle w:val="Caption"/>
      </w:pPr>
      <w:bookmarkStart w:id="302" w:name="_Ref179366675"/>
      <w:bookmarkStart w:id="303" w:name="_Toc179535100"/>
      <w:bookmarkStart w:id="304" w:name="_Toc179998883"/>
      <w:bookmarkStart w:id="305" w:name="_Toc180009215"/>
      <w:bookmarkStart w:id="306" w:name="_Toc180009849"/>
      <w:bookmarkStart w:id="307" w:name="_Toc180011769"/>
      <w:r>
        <w:t xml:space="preserve">Figure </w:t>
      </w:r>
      <w:r w:rsidR="00000000">
        <w:fldChar w:fldCharType="begin"/>
      </w:r>
      <w:r w:rsidR="00000000">
        <w:instrText xml:space="preserve"> SEQ Figure \* ARABIC </w:instrText>
      </w:r>
      <w:r w:rsidR="00000000">
        <w:fldChar w:fldCharType="separate"/>
      </w:r>
      <w:r w:rsidR="00C36B6E">
        <w:rPr>
          <w:noProof/>
        </w:rPr>
        <w:t>42</w:t>
      </w:r>
      <w:r w:rsidR="00000000">
        <w:rPr>
          <w:noProof/>
        </w:rPr>
        <w:fldChar w:fldCharType="end"/>
      </w:r>
      <w:bookmarkEnd w:id="302"/>
      <w:r>
        <w:t xml:space="preserve">. </w:t>
      </w:r>
      <w:r w:rsidRPr="006A3B1B">
        <w:t xml:space="preserve">Energy smart contract </w:t>
      </w:r>
      <w:proofErr w:type="spellStart"/>
      <w:r w:rsidRPr="006A3B1B">
        <w:t>UpdateAsset</w:t>
      </w:r>
      <w:proofErr w:type="spellEnd"/>
      <w:r w:rsidRPr="006A3B1B">
        <w:t xml:space="preserve"> terminal output execution showing the asset with the lowest latency verifying with the </w:t>
      </w:r>
      <w:proofErr w:type="spellStart"/>
      <w:r>
        <w:t>Fflonk</w:t>
      </w:r>
      <w:proofErr w:type="spellEnd"/>
      <w:r w:rsidRPr="006A3B1B">
        <w:t xml:space="preserve"> protocol.</w:t>
      </w:r>
      <w:bookmarkEnd w:id="303"/>
      <w:bookmarkEnd w:id="304"/>
      <w:bookmarkEnd w:id="305"/>
      <w:bookmarkEnd w:id="306"/>
      <w:bookmarkEnd w:id="307"/>
    </w:p>
    <w:p w14:paraId="1CE97706" w14:textId="77777777" w:rsidR="00E414F3" w:rsidRDefault="00E414F3" w:rsidP="00E414F3">
      <w:pPr>
        <w:keepNext/>
      </w:pPr>
      <w:r>
        <w:rPr>
          <w:noProof/>
        </w:rPr>
        <w:drawing>
          <wp:inline distT="0" distB="0" distL="0" distR="0" wp14:anchorId="485C9A2F" wp14:editId="2393C622">
            <wp:extent cx="3606800" cy="1409700"/>
            <wp:effectExtent l="0" t="0" r="0" b="0"/>
            <wp:docPr id="23895904"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95904" name="Picture 23895904"/>
                    <pic:cNvPicPr/>
                  </pic:nvPicPr>
                  <pic:blipFill>
                    <a:blip r:embed="rId60">
                      <a:extLst>
                        <a:ext uri="{28A0092B-C50C-407E-A947-70E740481C1C}">
                          <a14:useLocalDpi xmlns:a14="http://schemas.microsoft.com/office/drawing/2010/main" val="0"/>
                        </a:ext>
                      </a:extLst>
                    </a:blip>
                    <a:stretch>
                      <a:fillRect/>
                    </a:stretch>
                  </pic:blipFill>
                  <pic:spPr>
                    <a:xfrm>
                      <a:off x="0" y="0"/>
                      <a:ext cx="3606800" cy="1409700"/>
                    </a:xfrm>
                    <a:prstGeom prst="rect">
                      <a:avLst/>
                    </a:prstGeom>
                  </pic:spPr>
                </pic:pic>
              </a:graphicData>
            </a:graphic>
          </wp:inline>
        </w:drawing>
      </w:r>
    </w:p>
    <w:p w14:paraId="3EC3FD79" w14:textId="69FF4DFB" w:rsidR="00E414F3" w:rsidRDefault="00E414F3" w:rsidP="00E414F3">
      <w:pPr>
        <w:pStyle w:val="Caption"/>
      </w:pPr>
      <w:bookmarkStart w:id="308" w:name="_Ref179366686"/>
      <w:bookmarkStart w:id="309" w:name="_Toc179535101"/>
      <w:bookmarkStart w:id="310" w:name="_Toc179998884"/>
      <w:bookmarkStart w:id="311" w:name="_Toc180009216"/>
      <w:bookmarkStart w:id="312" w:name="_Toc180009850"/>
      <w:bookmarkStart w:id="313" w:name="_Toc180011770"/>
      <w:r>
        <w:t xml:space="preserve">Figure </w:t>
      </w:r>
      <w:r w:rsidR="00000000">
        <w:fldChar w:fldCharType="begin"/>
      </w:r>
      <w:r w:rsidR="00000000">
        <w:instrText xml:space="preserve"> SEQ Figure \* ARABIC </w:instrText>
      </w:r>
      <w:r w:rsidR="00000000">
        <w:fldChar w:fldCharType="separate"/>
      </w:r>
      <w:r w:rsidR="00C36B6E">
        <w:rPr>
          <w:noProof/>
        </w:rPr>
        <w:t>43</w:t>
      </w:r>
      <w:r w:rsidR="00000000">
        <w:rPr>
          <w:noProof/>
        </w:rPr>
        <w:fldChar w:fldCharType="end"/>
      </w:r>
      <w:bookmarkEnd w:id="308"/>
      <w:r>
        <w:t xml:space="preserve">. </w:t>
      </w:r>
      <w:r w:rsidRPr="00BF3CFD">
        <w:t xml:space="preserve">Energy smart contract </w:t>
      </w:r>
      <w:proofErr w:type="spellStart"/>
      <w:r w:rsidRPr="00BF3CFD">
        <w:t>UpdateAsset</w:t>
      </w:r>
      <w:proofErr w:type="spellEnd"/>
      <w:r w:rsidRPr="00BF3CFD">
        <w:t xml:space="preserve"> terminal output execution showing the asset with the </w:t>
      </w:r>
      <w:r>
        <w:t>highest</w:t>
      </w:r>
      <w:r w:rsidRPr="00BF3CFD">
        <w:t xml:space="preserve"> latency verifying with the </w:t>
      </w:r>
      <w:proofErr w:type="spellStart"/>
      <w:r w:rsidRPr="00BF3CFD">
        <w:t>Fflonk</w:t>
      </w:r>
      <w:proofErr w:type="spellEnd"/>
      <w:r w:rsidRPr="00BF3CFD">
        <w:t xml:space="preserve"> protocol.</w:t>
      </w:r>
      <w:bookmarkEnd w:id="309"/>
      <w:bookmarkEnd w:id="310"/>
      <w:bookmarkEnd w:id="311"/>
      <w:bookmarkEnd w:id="312"/>
      <w:bookmarkEnd w:id="313"/>
    </w:p>
    <w:p w14:paraId="5573FE04" w14:textId="77777777" w:rsidR="00E414F3" w:rsidRDefault="00E414F3" w:rsidP="00E414F3">
      <w:pPr>
        <w:keepNext/>
      </w:pPr>
      <w:r>
        <w:rPr>
          <w:noProof/>
        </w:rPr>
        <w:drawing>
          <wp:inline distT="0" distB="0" distL="0" distR="0" wp14:anchorId="0A76CB94" wp14:editId="0A6C9D2C">
            <wp:extent cx="5245100" cy="1079500"/>
            <wp:effectExtent l="0" t="0" r="0" b="0"/>
            <wp:docPr id="9752908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90881" name="Picture 975290881"/>
                    <pic:cNvPicPr/>
                  </pic:nvPicPr>
                  <pic:blipFill>
                    <a:blip r:embed="rId61">
                      <a:extLst>
                        <a:ext uri="{28A0092B-C50C-407E-A947-70E740481C1C}">
                          <a14:useLocalDpi xmlns:a14="http://schemas.microsoft.com/office/drawing/2010/main" val="0"/>
                        </a:ext>
                      </a:extLst>
                    </a:blip>
                    <a:stretch>
                      <a:fillRect/>
                    </a:stretch>
                  </pic:blipFill>
                  <pic:spPr>
                    <a:xfrm>
                      <a:off x="0" y="0"/>
                      <a:ext cx="5245100" cy="1079500"/>
                    </a:xfrm>
                    <a:prstGeom prst="rect">
                      <a:avLst/>
                    </a:prstGeom>
                  </pic:spPr>
                </pic:pic>
              </a:graphicData>
            </a:graphic>
          </wp:inline>
        </w:drawing>
      </w:r>
    </w:p>
    <w:p w14:paraId="310026CD" w14:textId="2FC61B55" w:rsidR="00400370" w:rsidRDefault="00E414F3" w:rsidP="00A56D4E">
      <w:pPr>
        <w:pStyle w:val="Caption"/>
      </w:pPr>
      <w:bookmarkStart w:id="314" w:name="_Ref179366731"/>
      <w:bookmarkStart w:id="315" w:name="_Toc179535102"/>
      <w:bookmarkStart w:id="316" w:name="_Toc179998885"/>
      <w:bookmarkStart w:id="317" w:name="_Toc180009217"/>
      <w:bookmarkStart w:id="318" w:name="_Toc180009851"/>
      <w:bookmarkStart w:id="319" w:name="_Toc180011771"/>
      <w:r>
        <w:t xml:space="preserve">Figure </w:t>
      </w:r>
      <w:r w:rsidR="00000000">
        <w:fldChar w:fldCharType="begin"/>
      </w:r>
      <w:r w:rsidR="00000000">
        <w:instrText xml:space="preserve"> SEQ Figure \* ARABIC </w:instrText>
      </w:r>
      <w:r w:rsidR="00000000">
        <w:fldChar w:fldCharType="separate"/>
      </w:r>
      <w:r w:rsidR="00C36B6E">
        <w:rPr>
          <w:noProof/>
        </w:rPr>
        <w:t>44</w:t>
      </w:r>
      <w:r w:rsidR="00000000">
        <w:rPr>
          <w:noProof/>
        </w:rPr>
        <w:fldChar w:fldCharType="end"/>
      </w:r>
      <w:bookmarkEnd w:id="314"/>
      <w:r>
        <w:t xml:space="preserve">. </w:t>
      </w:r>
      <w:r w:rsidRPr="00F33374">
        <w:t xml:space="preserve">Energy smart contract </w:t>
      </w:r>
      <w:proofErr w:type="spellStart"/>
      <w:r w:rsidRPr="00F33374">
        <w:t>UpdateAsset</w:t>
      </w:r>
      <w:proofErr w:type="spellEnd"/>
      <w:r w:rsidRPr="00F33374">
        <w:t xml:space="preserve"> terminal output summary using the </w:t>
      </w:r>
      <w:proofErr w:type="spellStart"/>
      <w:r>
        <w:t>Fflonk</w:t>
      </w:r>
      <w:proofErr w:type="spellEnd"/>
      <w:r w:rsidRPr="00F33374">
        <w:t xml:space="preserve"> protocol.</w:t>
      </w:r>
      <w:bookmarkEnd w:id="315"/>
      <w:bookmarkEnd w:id="316"/>
      <w:bookmarkEnd w:id="317"/>
      <w:bookmarkEnd w:id="318"/>
      <w:bookmarkEnd w:id="319"/>
    </w:p>
    <w:p w14:paraId="612137E6" w14:textId="77777777" w:rsidR="00A56D4E" w:rsidRDefault="00A56D4E">
      <w:pPr>
        <w:rPr>
          <w:rFonts w:asciiTheme="majorHAnsi" w:eastAsiaTheme="majorEastAsia" w:hAnsiTheme="majorHAnsi" w:cstheme="majorBidi"/>
          <w:color w:val="000000" w:themeColor="text1"/>
          <w:sz w:val="26"/>
          <w:szCs w:val="26"/>
        </w:rPr>
      </w:pPr>
      <w:r>
        <w:rPr>
          <w:color w:val="000000" w:themeColor="text1"/>
        </w:rPr>
        <w:br w:type="page"/>
      </w:r>
    </w:p>
    <w:p w14:paraId="61AAA463" w14:textId="031F4185" w:rsidR="00400370" w:rsidRPr="00400370" w:rsidRDefault="00400370" w:rsidP="00A56D4E">
      <w:pPr>
        <w:pStyle w:val="Heading2"/>
        <w:numPr>
          <w:ilvl w:val="1"/>
          <w:numId w:val="6"/>
        </w:numPr>
        <w:rPr>
          <w:color w:val="000000" w:themeColor="text1"/>
        </w:rPr>
      </w:pPr>
      <w:bookmarkStart w:id="320" w:name="_Toc180011826"/>
      <w:r w:rsidRPr="00400370">
        <w:rPr>
          <w:color w:val="000000" w:themeColor="text1"/>
        </w:rPr>
        <w:lastRenderedPageBreak/>
        <w:t>The oracle</w:t>
      </w:r>
      <w:r w:rsidR="0065793D">
        <w:rPr>
          <w:color w:val="000000" w:themeColor="text1"/>
        </w:rPr>
        <w:t>. Prototype execution</w:t>
      </w:r>
      <w:bookmarkEnd w:id="320"/>
    </w:p>
    <w:p w14:paraId="40DEFB2A" w14:textId="77777777" w:rsidR="00400370" w:rsidRPr="00400370" w:rsidRDefault="00400370" w:rsidP="00400370"/>
    <w:p w14:paraId="269B4A96" w14:textId="77777777" w:rsidR="00400370" w:rsidRDefault="00400370" w:rsidP="00400370">
      <w:pPr>
        <w:keepNext/>
      </w:pPr>
      <w:r>
        <w:rPr>
          <w:noProof/>
        </w:rPr>
        <w:drawing>
          <wp:inline distT="0" distB="0" distL="0" distR="0" wp14:anchorId="1D1E1302" wp14:editId="7B3C5407">
            <wp:extent cx="1486239" cy="3276000"/>
            <wp:effectExtent l="0" t="0" r="0" b="635"/>
            <wp:docPr id="155578565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85651" name="Picture 155578565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486239" cy="3276000"/>
                    </a:xfrm>
                    <a:prstGeom prst="rect">
                      <a:avLst/>
                    </a:prstGeom>
                  </pic:spPr>
                </pic:pic>
              </a:graphicData>
            </a:graphic>
          </wp:inline>
        </w:drawing>
      </w:r>
    </w:p>
    <w:p w14:paraId="683F5937" w14:textId="0CFAAD94" w:rsidR="00400370" w:rsidRDefault="00400370" w:rsidP="00400370">
      <w:pPr>
        <w:pStyle w:val="Caption"/>
      </w:pPr>
      <w:bookmarkStart w:id="321" w:name="_Ref179367495"/>
      <w:bookmarkStart w:id="322" w:name="_Toc179535103"/>
      <w:bookmarkStart w:id="323" w:name="_Toc179998886"/>
      <w:bookmarkStart w:id="324" w:name="_Toc180009218"/>
      <w:bookmarkStart w:id="325" w:name="_Toc180009852"/>
      <w:bookmarkStart w:id="326" w:name="_Toc180011772"/>
      <w:r>
        <w:t xml:space="preserve">Figure </w:t>
      </w:r>
      <w:r w:rsidR="00000000">
        <w:fldChar w:fldCharType="begin"/>
      </w:r>
      <w:r w:rsidR="00000000">
        <w:instrText xml:space="preserve"> SEQ Figure \* ARABIC </w:instrText>
      </w:r>
      <w:r w:rsidR="00000000">
        <w:fldChar w:fldCharType="separate"/>
      </w:r>
      <w:r w:rsidR="00C36B6E">
        <w:rPr>
          <w:noProof/>
        </w:rPr>
        <w:t>45</w:t>
      </w:r>
      <w:r w:rsidR="00000000">
        <w:rPr>
          <w:noProof/>
        </w:rPr>
        <w:fldChar w:fldCharType="end"/>
      </w:r>
      <w:bookmarkEnd w:id="321"/>
      <w:r>
        <w:t xml:space="preserve">. </w:t>
      </w:r>
      <w:bookmarkStart w:id="327" w:name="OLE_LINK1"/>
      <w:proofErr w:type="spellStart"/>
      <w:r>
        <w:t>OracleUpdateAsset</w:t>
      </w:r>
      <w:proofErr w:type="spellEnd"/>
      <w:r>
        <w:t xml:space="preserve"> terminal output execution with </w:t>
      </w:r>
      <w:proofErr w:type="spellStart"/>
      <w:r>
        <w:t>Accuweather</w:t>
      </w:r>
      <w:proofErr w:type="spellEnd"/>
      <w:r>
        <w:t xml:space="preserve"> API attribute </w:t>
      </w:r>
      <w:proofErr w:type="spellStart"/>
      <w:r>
        <w:t>TypeID</w:t>
      </w:r>
      <w:proofErr w:type="spellEnd"/>
      <w:r>
        <w:t xml:space="preserve"> equals 0</w:t>
      </w:r>
      <w:bookmarkEnd w:id="327"/>
      <w:r>
        <w:t>.</w:t>
      </w:r>
      <w:bookmarkEnd w:id="322"/>
      <w:bookmarkEnd w:id="323"/>
      <w:bookmarkEnd w:id="324"/>
      <w:bookmarkEnd w:id="325"/>
      <w:bookmarkEnd w:id="326"/>
    </w:p>
    <w:p w14:paraId="110CC9D8" w14:textId="77777777" w:rsidR="00400370" w:rsidRDefault="00400370" w:rsidP="00400370">
      <w:pPr>
        <w:keepNext/>
      </w:pPr>
      <w:r>
        <w:rPr>
          <w:noProof/>
        </w:rPr>
        <w:drawing>
          <wp:inline distT="0" distB="0" distL="0" distR="0" wp14:anchorId="7237031C" wp14:editId="357C6E31">
            <wp:extent cx="3240000" cy="4845465"/>
            <wp:effectExtent l="0" t="0" r="0" b="6350"/>
            <wp:docPr id="16100211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021166" name="Picture 1610021166"/>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240000" cy="4845465"/>
                    </a:xfrm>
                    <a:prstGeom prst="rect">
                      <a:avLst/>
                    </a:prstGeom>
                  </pic:spPr>
                </pic:pic>
              </a:graphicData>
            </a:graphic>
          </wp:inline>
        </w:drawing>
      </w:r>
    </w:p>
    <w:p w14:paraId="17AD8256" w14:textId="7B62B9DF" w:rsidR="00400370" w:rsidRPr="00400370" w:rsidRDefault="00400370" w:rsidP="00400370">
      <w:pPr>
        <w:pStyle w:val="Caption"/>
      </w:pPr>
      <w:bookmarkStart w:id="328" w:name="_Ref179378082"/>
      <w:bookmarkStart w:id="329" w:name="_Toc179535104"/>
      <w:bookmarkStart w:id="330" w:name="_Toc179998887"/>
      <w:bookmarkStart w:id="331" w:name="_Toc180009219"/>
      <w:bookmarkStart w:id="332" w:name="_Toc180009853"/>
      <w:bookmarkStart w:id="333" w:name="_Toc180011773"/>
      <w:r>
        <w:t xml:space="preserve">Figure </w:t>
      </w:r>
      <w:r w:rsidR="00000000">
        <w:fldChar w:fldCharType="begin"/>
      </w:r>
      <w:r w:rsidR="00000000">
        <w:instrText xml:space="preserve"> SEQ Figure \* ARABIC </w:instrText>
      </w:r>
      <w:r w:rsidR="00000000">
        <w:fldChar w:fldCharType="separate"/>
      </w:r>
      <w:r w:rsidR="00C36B6E">
        <w:rPr>
          <w:noProof/>
        </w:rPr>
        <w:t>46</w:t>
      </w:r>
      <w:r w:rsidR="00000000">
        <w:rPr>
          <w:noProof/>
        </w:rPr>
        <w:fldChar w:fldCharType="end"/>
      </w:r>
      <w:bookmarkEnd w:id="328"/>
      <w:r>
        <w:t xml:space="preserve">. </w:t>
      </w:r>
      <w:proofErr w:type="spellStart"/>
      <w:r w:rsidRPr="002B01EA">
        <w:t>OracleUpdateAsset</w:t>
      </w:r>
      <w:proofErr w:type="spellEnd"/>
      <w:r w:rsidRPr="002B01EA">
        <w:t xml:space="preserve"> terminal output execution with </w:t>
      </w:r>
      <w:proofErr w:type="spellStart"/>
      <w:r w:rsidRPr="002B01EA">
        <w:t>Accuweather</w:t>
      </w:r>
      <w:proofErr w:type="spellEnd"/>
      <w:r w:rsidRPr="002B01EA">
        <w:t xml:space="preserve"> API attribute </w:t>
      </w:r>
      <w:proofErr w:type="spellStart"/>
      <w:r w:rsidRPr="002B01EA">
        <w:t>TypeID</w:t>
      </w:r>
      <w:proofErr w:type="spellEnd"/>
      <w:r w:rsidRPr="002B01EA">
        <w:t xml:space="preserve"> equals </w:t>
      </w:r>
      <w:r>
        <w:t>1.</w:t>
      </w:r>
      <w:bookmarkEnd w:id="329"/>
      <w:bookmarkEnd w:id="330"/>
      <w:bookmarkEnd w:id="331"/>
      <w:bookmarkEnd w:id="332"/>
      <w:bookmarkEnd w:id="333"/>
    </w:p>
    <w:p w14:paraId="4CF015DC" w14:textId="77777777" w:rsidR="00E414F3" w:rsidRPr="00E414F3" w:rsidRDefault="00E414F3" w:rsidP="00E414F3"/>
    <w:sectPr w:rsidR="00E414F3" w:rsidRPr="00E414F3" w:rsidSect="00E36DC2">
      <w:footerReference w:type="even" r:id="rId64"/>
      <w:footerReference w:type="default" r:id="rId65"/>
      <w:pgSz w:w="11906" w:h="16838"/>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AA144A" w14:textId="77777777" w:rsidR="00AB5148" w:rsidRDefault="00AB5148" w:rsidP="00635D97">
      <w:r>
        <w:separator/>
      </w:r>
    </w:p>
  </w:endnote>
  <w:endnote w:type="continuationSeparator" w:id="0">
    <w:p w14:paraId="3FC8F169" w14:textId="77777777" w:rsidR="00AB5148" w:rsidRDefault="00AB5148" w:rsidP="00635D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20B0604020202020204"/>
    <w:charset w:val="00"/>
    <w:family w:val="roman"/>
    <w:notTrueType/>
    <w:pitch w:val="default"/>
  </w:font>
  <w:font w:name="Times New Roman (Headings CS)">
    <w:panose1 w:val="020B0604020202020204"/>
    <w:charset w:val="00"/>
    <w:family w:val="roman"/>
    <w:notTrueType/>
    <w:pitch w:val="default"/>
  </w:font>
  <w:font w:name="Bradley Hand ITC">
    <w:panose1 w:val="03070402050302030203"/>
    <w:charset w:val="4D"/>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8050788"/>
      <w:docPartObj>
        <w:docPartGallery w:val="Page Numbers (Bottom of Page)"/>
        <w:docPartUnique/>
      </w:docPartObj>
    </w:sdtPr>
    <w:sdtContent>
      <w:p w14:paraId="3A877260" w14:textId="01240466" w:rsidR="00635D97" w:rsidRDefault="00635D97" w:rsidP="00A514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74772E" w14:textId="77777777" w:rsidR="00635D97" w:rsidRDefault="00635D97" w:rsidP="00635D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8418719"/>
      <w:docPartObj>
        <w:docPartGallery w:val="Page Numbers (Bottom of Page)"/>
        <w:docPartUnique/>
      </w:docPartObj>
    </w:sdtPr>
    <w:sdtContent>
      <w:p w14:paraId="022D90B5" w14:textId="36F92304" w:rsidR="00635D97" w:rsidRDefault="00635D97" w:rsidP="00A514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9D3FC21" w14:textId="77777777" w:rsidR="00635D97" w:rsidRDefault="00635D97" w:rsidP="00635D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8B10E5" w14:textId="77777777" w:rsidR="00AB5148" w:rsidRDefault="00AB5148" w:rsidP="00635D97">
      <w:r>
        <w:separator/>
      </w:r>
    </w:p>
  </w:footnote>
  <w:footnote w:type="continuationSeparator" w:id="0">
    <w:p w14:paraId="52F8D55F" w14:textId="77777777" w:rsidR="00AB5148" w:rsidRDefault="00AB5148" w:rsidP="00635D97">
      <w:r>
        <w:continuationSeparator/>
      </w:r>
    </w:p>
  </w:footnote>
  <w:footnote w:id="1">
    <w:p w14:paraId="0132B94A" w14:textId="3DB65073" w:rsidR="00035A69" w:rsidRPr="00035A69" w:rsidRDefault="00035A69">
      <w:pPr>
        <w:pStyle w:val="FootnoteText"/>
        <w:rPr>
          <w:lang w:val="en-US"/>
        </w:rPr>
      </w:pPr>
      <w:r>
        <w:rPr>
          <w:rStyle w:val="FootnoteReference"/>
        </w:rPr>
        <w:footnoteRef/>
      </w:r>
      <w:r>
        <w:t xml:space="preserve"> </w:t>
      </w:r>
      <w:r w:rsidRPr="00D7143A">
        <w:t>https://github.com/benjaoholeguydeveloper/dissert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D10"/>
    <w:multiLevelType w:val="hybridMultilevel"/>
    <w:tmpl w:val="05DE6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6959BD"/>
    <w:multiLevelType w:val="hybridMultilevel"/>
    <w:tmpl w:val="3DF080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3B6C2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78471E7"/>
    <w:multiLevelType w:val="hybridMultilevel"/>
    <w:tmpl w:val="DE88C66A"/>
    <w:lvl w:ilvl="0" w:tplc="08090001">
      <w:start w:val="1"/>
      <w:numFmt w:val="bullet"/>
      <w:lvlText w:val=""/>
      <w:lvlJc w:val="left"/>
      <w:pPr>
        <w:ind w:left="2215" w:hanging="360"/>
      </w:pPr>
      <w:rPr>
        <w:rFonts w:ascii="Symbol" w:hAnsi="Symbol" w:hint="default"/>
      </w:rPr>
    </w:lvl>
    <w:lvl w:ilvl="1" w:tplc="08090003">
      <w:start w:val="1"/>
      <w:numFmt w:val="bullet"/>
      <w:lvlText w:val="o"/>
      <w:lvlJc w:val="left"/>
      <w:pPr>
        <w:ind w:left="2935" w:hanging="360"/>
      </w:pPr>
      <w:rPr>
        <w:rFonts w:ascii="Courier New" w:hAnsi="Courier New" w:cs="Courier New" w:hint="default"/>
      </w:rPr>
    </w:lvl>
    <w:lvl w:ilvl="2" w:tplc="08090005" w:tentative="1">
      <w:start w:val="1"/>
      <w:numFmt w:val="bullet"/>
      <w:lvlText w:val=""/>
      <w:lvlJc w:val="left"/>
      <w:pPr>
        <w:ind w:left="3655" w:hanging="360"/>
      </w:pPr>
      <w:rPr>
        <w:rFonts w:ascii="Wingdings" w:hAnsi="Wingdings" w:hint="default"/>
      </w:rPr>
    </w:lvl>
    <w:lvl w:ilvl="3" w:tplc="08090001" w:tentative="1">
      <w:start w:val="1"/>
      <w:numFmt w:val="bullet"/>
      <w:lvlText w:val=""/>
      <w:lvlJc w:val="left"/>
      <w:pPr>
        <w:ind w:left="4375" w:hanging="360"/>
      </w:pPr>
      <w:rPr>
        <w:rFonts w:ascii="Symbol" w:hAnsi="Symbol" w:hint="default"/>
      </w:rPr>
    </w:lvl>
    <w:lvl w:ilvl="4" w:tplc="08090003" w:tentative="1">
      <w:start w:val="1"/>
      <w:numFmt w:val="bullet"/>
      <w:lvlText w:val="o"/>
      <w:lvlJc w:val="left"/>
      <w:pPr>
        <w:ind w:left="5095" w:hanging="360"/>
      </w:pPr>
      <w:rPr>
        <w:rFonts w:ascii="Courier New" w:hAnsi="Courier New" w:cs="Courier New" w:hint="default"/>
      </w:rPr>
    </w:lvl>
    <w:lvl w:ilvl="5" w:tplc="08090005" w:tentative="1">
      <w:start w:val="1"/>
      <w:numFmt w:val="bullet"/>
      <w:lvlText w:val=""/>
      <w:lvlJc w:val="left"/>
      <w:pPr>
        <w:ind w:left="5815" w:hanging="360"/>
      </w:pPr>
      <w:rPr>
        <w:rFonts w:ascii="Wingdings" w:hAnsi="Wingdings" w:hint="default"/>
      </w:rPr>
    </w:lvl>
    <w:lvl w:ilvl="6" w:tplc="08090001" w:tentative="1">
      <w:start w:val="1"/>
      <w:numFmt w:val="bullet"/>
      <w:lvlText w:val=""/>
      <w:lvlJc w:val="left"/>
      <w:pPr>
        <w:ind w:left="6535" w:hanging="360"/>
      </w:pPr>
      <w:rPr>
        <w:rFonts w:ascii="Symbol" w:hAnsi="Symbol" w:hint="default"/>
      </w:rPr>
    </w:lvl>
    <w:lvl w:ilvl="7" w:tplc="08090003" w:tentative="1">
      <w:start w:val="1"/>
      <w:numFmt w:val="bullet"/>
      <w:lvlText w:val="o"/>
      <w:lvlJc w:val="left"/>
      <w:pPr>
        <w:ind w:left="7255" w:hanging="360"/>
      </w:pPr>
      <w:rPr>
        <w:rFonts w:ascii="Courier New" w:hAnsi="Courier New" w:cs="Courier New" w:hint="default"/>
      </w:rPr>
    </w:lvl>
    <w:lvl w:ilvl="8" w:tplc="08090005" w:tentative="1">
      <w:start w:val="1"/>
      <w:numFmt w:val="bullet"/>
      <w:lvlText w:val=""/>
      <w:lvlJc w:val="left"/>
      <w:pPr>
        <w:ind w:left="7975" w:hanging="360"/>
      </w:pPr>
      <w:rPr>
        <w:rFonts w:ascii="Wingdings" w:hAnsi="Wingdings" w:hint="default"/>
      </w:rPr>
    </w:lvl>
  </w:abstractNum>
  <w:abstractNum w:abstractNumId="4" w15:restartNumberingAfterBreak="0">
    <w:nsid w:val="3921629A"/>
    <w:multiLevelType w:val="hybridMultilevel"/>
    <w:tmpl w:val="F9A6E2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441F0E"/>
    <w:multiLevelType w:val="hybridMultilevel"/>
    <w:tmpl w:val="030C4650"/>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6" w15:restartNumberingAfterBreak="0">
    <w:nsid w:val="45B33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64C1CF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7B81CC5"/>
    <w:multiLevelType w:val="multilevel"/>
    <w:tmpl w:val="0809001F"/>
    <w:numStyleLink w:val="Style1"/>
  </w:abstractNum>
  <w:abstractNum w:abstractNumId="9" w15:restartNumberingAfterBreak="0">
    <w:nsid w:val="4B2B62EA"/>
    <w:multiLevelType w:val="multilevel"/>
    <w:tmpl w:val="0809001F"/>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D4A433F"/>
    <w:multiLevelType w:val="multilevel"/>
    <w:tmpl w:val="28908856"/>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6331A5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F8376A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5C3366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9C450F8"/>
    <w:multiLevelType w:val="hybridMultilevel"/>
    <w:tmpl w:val="0360C27E"/>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9EE2D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8D976F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18098407">
    <w:abstractNumId w:val="0"/>
  </w:num>
  <w:num w:numId="2" w16cid:durableId="1824152701">
    <w:abstractNumId w:val="14"/>
  </w:num>
  <w:num w:numId="3" w16cid:durableId="1748727577">
    <w:abstractNumId w:val="4"/>
  </w:num>
  <w:num w:numId="4" w16cid:durableId="1065228587">
    <w:abstractNumId w:val="3"/>
  </w:num>
  <w:num w:numId="5" w16cid:durableId="1104498627">
    <w:abstractNumId w:val="5"/>
  </w:num>
  <w:num w:numId="6" w16cid:durableId="1778602434">
    <w:abstractNumId w:val="8"/>
  </w:num>
  <w:num w:numId="7" w16cid:durableId="144979493">
    <w:abstractNumId w:val="10"/>
  </w:num>
  <w:num w:numId="8" w16cid:durableId="1470899342">
    <w:abstractNumId w:val="1"/>
  </w:num>
  <w:num w:numId="9" w16cid:durableId="843130076">
    <w:abstractNumId w:val="11"/>
  </w:num>
  <w:num w:numId="10" w16cid:durableId="108670458">
    <w:abstractNumId w:val="16"/>
  </w:num>
  <w:num w:numId="11" w16cid:durableId="478306492">
    <w:abstractNumId w:val="7"/>
  </w:num>
  <w:num w:numId="12" w16cid:durableId="1735086488">
    <w:abstractNumId w:val="15"/>
  </w:num>
  <w:num w:numId="13" w16cid:durableId="1597133089">
    <w:abstractNumId w:val="2"/>
  </w:num>
  <w:num w:numId="14" w16cid:durableId="583876520">
    <w:abstractNumId w:val="12"/>
  </w:num>
  <w:num w:numId="15" w16cid:durableId="1226835062">
    <w:abstractNumId w:val="6"/>
  </w:num>
  <w:num w:numId="16" w16cid:durableId="212469016">
    <w:abstractNumId w:val="13"/>
  </w:num>
  <w:num w:numId="17" w16cid:durableId="209757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fdsetfmxfv0xezzx0x00r2eas9wvvxsrxv&quot;&gt;end_note_lib_master&lt;record-ids&gt;&lt;item&gt;32&lt;/item&gt;&lt;item&gt;33&lt;/item&gt;&lt;item&gt;35&lt;/item&gt;&lt;item&gt;38&lt;/item&gt;&lt;item&gt;58&lt;/item&gt;&lt;item&gt;61&lt;/item&gt;&lt;item&gt;76&lt;/item&gt;&lt;item&gt;85&lt;/item&gt;&lt;item&gt;86&lt;/item&gt;&lt;item&gt;87&lt;/item&gt;&lt;item&gt;88&lt;/item&gt;&lt;item&gt;97&lt;/item&gt;&lt;item&gt;98&lt;/item&gt;&lt;item&gt;99&lt;/item&gt;&lt;item&gt;100&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6&lt;/item&gt;&lt;item&gt;127&lt;/item&gt;&lt;/record-ids&gt;&lt;/item&gt;&lt;/Libraries&gt;"/>
  </w:docVars>
  <w:rsids>
    <w:rsidRoot w:val="00E26A98"/>
    <w:rsid w:val="0000392A"/>
    <w:rsid w:val="000072A6"/>
    <w:rsid w:val="00010525"/>
    <w:rsid w:val="0001325A"/>
    <w:rsid w:val="000152F7"/>
    <w:rsid w:val="0002265D"/>
    <w:rsid w:val="00022846"/>
    <w:rsid w:val="00022F16"/>
    <w:rsid w:val="00023188"/>
    <w:rsid w:val="0003057E"/>
    <w:rsid w:val="00030A98"/>
    <w:rsid w:val="00030C74"/>
    <w:rsid w:val="00031EE4"/>
    <w:rsid w:val="000322C4"/>
    <w:rsid w:val="000328B3"/>
    <w:rsid w:val="000335DA"/>
    <w:rsid w:val="00033EB5"/>
    <w:rsid w:val="00033F4C"/>
    <w:rsid w:val="000346BF"/>
    <w:rsid w:val="000359EC"/>
    <w:rsid w:val="00035A69"/>
    <w:rsid w:val="00037320"/>
    <w:rsid w:val="000377A3"/>
    <w:rsid w:val="000379CD"/>
    <w:rsid w:val="00040D05"/>
    <w:rsid w:val="000432D3"/>
    <w:rsid w:val="00043340"/>
    <w:rsid w:val="00043EBF"/>
    <w:rsid w:val="00044519"/>
    <w:rsid w:val="00044886"/>
    <w:rsid w:val="00044F67"/>
    <w:rsid w:val="00045581"/>
    <w:rsid w:val="000461EC"/>
    <w:rsid w:val="00046A1A"/>
    <w:rsid w:val="00050599"/>
    <w:rsid w:val="0005586B"/>
    <w:rsid w:val="00066F30"/>
    <w:rsid w:val="000670A5"/>
    <w:rsid w:val="000714F8"/>
    <w:rsid w:val="00073B40"/>
    <w:rsid w:val="0007418A"/>
    <w:rsid w:val="00074DC8"/>
    <w:rsid w:val="0007567D"/>
    <w:rsid w:val="00081BC8"/>
    <w:rsid w:val="00083CE1"/>
    <w:rsid w:val="0008733A"/>
    <w:rsid w:val="00087C55"/>
    <w:rsid w:val="000919DE"/>
    <w:rsid w:val="0009200F"/>
    <w:rsid w:val="00094652"/>
    <w:rsid w:val="000956B2"/>
    <w:rsid w:val="000961A0"/>
    <w:rsid w:val="00097569"/>
    <w:rsid w:val="00097D44"/>
    <w:rsid w:val="000A0525"/>
    <w:rsid w:val="000A0583"/>
    <w:rsid w:val="000A1654"/>
    <w:rsid w:val="000A1E12"/>
    <w:rsid w:val="000A2CBB"/>
    <w:rsid w:val="000A35FA"/>
    <w:rsid w:val="000A60BD"/>
    <w:rsid w:val="000A60D2"/>
    <w:rsid w:val="000A7225"/>
    <w:rsid w:val="000A76FA"/>
    <w:rsid w:val="000A7A72"/>
    <w:rsid w:val="000B22D4"/>
    <w:rsid w:val="000B24C4"/>
    <w:rsid w:val="000B2B67"/>
    <w:rsid w:val="000B4A2D"/>
    <w:rsid w:val="000B6922"/>
    <w:rsid w:val="000B6BE2"/>
    <w:rsid w:val="000B6DF3"/>
    <w:rsid w:val="000B7DA8"/>
    <w:rsid w:val="000C02E2"/>
    <w:rsid w:val="000C1DF9"/>
    <w:rsid w:val="000C5DD9"/>
    <w:rsid w:val="000C64C3"/>
    <w:rsid w:val="000C68DB"/>
    <w:rsid w:val="000D19BB"/>
    <w:rsid w:val="000D21F4"/>
    <w:rsid w:val="000D2421"/>
    <w:rsid w:val="000D677B"/>
    <w:rsid w:val="000E0DAF"/>
    <w:rsid w:val="000F34BA"/>
    <w:rsid w:val="000F6DE7"/>
    <w:rsid w:val="00105C7E"/>
    <w:rsid w:val="00110FA5"/>
    <w:rsid w:val="0011162B"/>
    <w:rsid w:val="001126AF"/>
    <w:rsid w:val="00112E1B"/>
    <w:rsid w:val="001135B4"/>
    <w:rsid w:val="00113EBF"/>
    <w:rsid w:val="00116F39"/>
    <w:rsid w:val="00117D40"/>
    <w:rsid w:val="00120D40"/>
    <w:rsid w:val="00121154"/>
    <w:rsid w:val="00122331"/>
    <w:rsid w:val="00122A2D"/>
    <w:rsid w:val="00122E7B"/>
    <w:rsid w:val="0012568F"/>
    <w:rsid w:val="00127363"/>
    <w:rsid w:val="0013028E"/>
    <w:rsid w:val="001314DE"/>
    <w:rsid w:val="00142E1C"/>
    <w:rsid w:val="0014636B"/>
    <w:rsid w:val="00150A54"/>
    <w:rsid w:val="00150C81"/>
    <w:rsid w:val="00155F10"/>
    <w:rsid w:val="0015746A"/>
    <w:rsid w:val="0016057E"/>
    <w:rsid w:val="00163F3C"/>
    <w:rsid w:val="00164628"/>
    <w:rsid w:val="00164F9F"/>
    <w:rsid w:val="0017070F"/>
    <w:rsid w:val="00170DD4"/>
    <w:rsid w:val="00171AF1"/>
    <w:rsid w:val="00172A30"/>
    <w:rsid w:val="001742A8"/>
    <w:rsid w:val="0017501F"/>
    <w:rsid w:val="00182341"/>
    <w:rsid w:val="00182E64"/>
    <w:rsid w:val="00182EFE"/>
    <w:rsid w:val="00184A82"/>
    <w:rsid w:val="00184C77"/>
    <w:rsid w:val="00185033"/>
    <w:rsid w:val="001850BD"/>
    <w:rsid w:val="00185FBC"/>
    <w:rsid w:val="00187183"/>
    <w:rsid w:val="00187B34"/>
    <w:rsid w:val="00190776"/>
    <w:rsid w:val="00194B7E"/>
    <w:rsid w:val="00195A91"/>
    <w:rsid w:val="001A02E0"/>
    <w:rsid w:val="001A0784"/>
    <w:rsid w:val="001A23EE"/>
    <w:rsid w:val="001A41CE"/>
    <w:rsid w:val="001A4999"/>
    <w:rsid w:val="001A7793"/>
    <w:rsid w:val="001A7C58"/>
    <w:rsid w:val="001B4607"/>
    <w:rsid w:val="001B50CB"/>
    <w:rsid w:val="001B7272"/>
    <w:rsid w:val="001C4B9F"/>
    <w:rsid w:val="001C603D"/>
    <w:rsid w:val="001C661C"/>
    <w:rsid w:val="001C6D16"/>
    <w:rsid w:val="001D00A7"/>
    <w:rsid w:val="001D07C1"/>
    <w:rsid w:val="001D0BFE"/>
    <w:rsid w:val="001D0F3F"/>
    <w:rsid w:val="001D2797"/>
    <w:rsid w:val="001D34D9"/>
    <w:rsid w:val="001D6410"/>
    <w:rsid w:val="001D6C3D"/>
    <w:rsid w:val="001D7C43"/>
    <w:rsid w:val="001E2276"/>
    <w:rsid w:val="001E4006"/>
    <w:rsid w:val="001E52AB"/>
    <w:rsid w:val="001E5A68"/>
    <w:rsid w:val="001E65AA"/>
    <w:rsid w:val="001E69D1"/>
    <w:rsid w:val="001E6CD9"/>
    <w:rsid w:val="001E7469"/>
    <w:rsid w:val="001F0A55"/>
    <w:rsid w:val="001F1F0C"/>
    <w:rsid w:val="001F27EF"/>
    <w:rsid w:val="001F4E69"/>
    <w:rsid w:val="001F6163"/>
    <w:rsid w:val="001F7642"/>
    <w:rsid w:val="001F7B2A"/>
    <w:rsid w:val="002003AA"/>
    <w:rsid w:val="00200524"/>
    <w:rsid w:val="00200A55"/>
    <w:rsid w:val="0020177C"/>
    <w:rsid w:val="00205467"/>
    <w:rsid w:val="00207441"/>
    <w:rsid w:val="002111A0"/>
    <w:rsid w:val="00212934"/>
    <w:rsid w:val="00214291"/>
    <w:rsid w:val="002172C1"/>
    <w:rsid w:val="00217574"/>
    <w:rsid w:val="002227F7"/>
    <w:rsid w:val="0022503B"/>
    <w:rsid w:val="00225F4C"/>
    <w:rsid w:val="002268A1"/>
    <w:rsid w:val="002300B0"/>
    <w:rsid w:val="00230CC4"/>
    <w:rsid w:val="00235F7E"/>
    <w:rsid w:val="00236FEE"/>
    <w:rsid w:val="00237FC8"/>
    <w:rsid w:val="00241F7C"/>
    <w:rsid w:val="0024255F"/>
    <w:rsid w:val="00243B9A"/>
    <w:rsid w:val="002441CE"/>
    <w:rsid w:val="00246241"/>
    <w:rsid w:val="0024790E"/>
    <w:rsid w:val="002526C7"/>
    <w:rsid w:val="00252A12"/>
    <w:rsid w:val="00252C62"/>
    <w:rsid w:val="00252D78"/>
    <w:rsid w:val="00253BC9"/>
    <w:rsid w:val="0025550F"/>
    <w:rsid w:val="00255B79"/>
    <w:rsid w:val="00255D0F"/>
    <w:rsid w:val="00262340"/>
    <w:rsid w:val="002642D1"/>
    <w:rsid w:val="00264893"/>
    <w:rsid w:val="00266A75"/>
    <w:rsid w:val="002735D2"/>
    <w:rsid w:val="0027440E"/>
    <w:rsid w:val="00275D41"/>
    <w:rsid w:val="0027750B"/>
    <w:rsid w:val="00287FD7"/>
    <w:rsid w:val="0029007A"/>
    <w:rsid w:val="00291C06"/>
    <w:rsid w:val="00294AB4"/>
    <w:rsid w:val="00294F1E"/>
    <w:rsid w:val="002A22CD"/>
    <w:rsid w:val="002A3DE0"/>
    <w:rsid w:val="002A640D"/>
    <w:rsid w:val="002A6A0A"/>
    <w:rsid w:val="002A7175"/>
    <w:rsid w:val="002B215F"/>
    <w:rsid w:val="002B401B"/>
    <w:rsid w:val="002B463E"/>
    <w:rsid w:val="002C30CA"/>
    <w:rsid w:val="002C3795"/>
    <w:rsid w:val="002C4940"/>
    <w:rsid w:val="002C5026"/>
    <w:rsid w:val="002C54C3"/>
    <w:rsid w:val="002C6826"/>
    <w:rsid w:val="002C7C86"/>
    <w:rsid w:val="002D1BF8"/>
    <w:rsid w:val="002D3F47"/>
    <w:rsid w:val="002D6836"/>
    <w:rsid w:val="002E1249"/>
    <w:rsid w:val="002E15E3"/>
    <w:rsid w:val="002E1886"/>
    <w:rsid w:val="002E3190"/>
    <w:rsid w:val="002E461C"/>
    <w:rsid w:val="002F1374"/>
    <w:rsid w:val="002F455D"/>
    <w:rsid w:val="002F697C"/>
    <w:rsid w:val="00303E77"/>
    <w:rsid w:val="00303FA9"/>
    <w:rsid w:val="0030437D"/>
    <w:rsid w:val="00304C46"/>
    <w:rsid w:val="0030791E"/>
    <w:rsid w:val="00307CF8"/>
    <w:rsid w:val="003111C5"/>
    <w:rsid w:val="00312004"/>
    <w:rsid w:val="00316D57"/>
    <w:rsid w:val="00321E9D"/>
    <w:rsid w:val="003235B7"/>
    <w:rsid w:val="0032637E"/>
    <w:rsid w:val="00331427"/>
    <w:rsid w:val="003314A5"/>
    <w:rsid w:val="003325A3"/>
    <w:rsid w:val="003355EE"/>
    <w:rsid w:val="00335B8C"/>
    <w:rsid w:val="0034114F"/>
    <w:rsid w:val="00344B27"/>
    <w:rsid w:val="00345AE1"/>
    <w:rsid w:val="00346B1F"/>
    <w:rsid w:val="003510AF"/>
    <w:rsid w:val="0035163A"/>
    <w:rsid w:val="003517FF"/>
    <w:rsid w:val="00352DC4"/>
    <w:rsid w:val="00354881"/>
    <w:rsid w:val="003556E3"/>
    <w:rsid w:val="003561A0"/>
    <w:rsid w:val="003609FA"/>
    <w:rsid w:val="00361F04"/>
    <w:rsid w:val="00363742"/>
    <w:rsid w:val="00363949"/>
    <w:rsid w:val="0036547E"/>
    <w:rsid w:val="00365E6C"/>
    <w:rsid w:val="003665F9"/>
    <w:rsid w:val="00367CB2"/>
    <w:rsid w:val="003714D2"/>
    <w:rsid w:val="00372A79"/>
    <w:rsid w:val="00372C70"/>
    <w:rsid w:val="0037428D"/>
    <w:rsid w:val="00376077"/>
    <w:rsid w:val="003807B1"/>
    <w:rsid w:val="00381AE4"/>
    <w:rsid w:val="00383BE2"/>
    <w:rsid w:val="00386AEA"/>
    <w:rsid w:val="003904F0"/>
    <w:rsid w:val="003929BB"/>
    <w:rsid w:val="00392F38"/>
    <w:rsid w:val="0039449A"/>
    <w:rsid w:val="003961ED"/>
    <w:rsid w:val="0039695A"/>
    <w:rsid w:val="003A133F"/>
    <w:rsid w:val="003A289C"/>
    <w:rsid w:val="003A35E6"/>
    <w:rsid w:val="003A3BEF"/>
    <w:rsid w:val="003A47A0"/>
    <w:rsid w:val="003A4D83"/>
    <w:rsid w:val="003A6CFE"/>
    <w:rsid w:val="003A76E9"/>
    <w:rsid w:val="003B1856"/>
    <w:rsid w:val="003B5560"/>
    <w:rsid w:val="003C2DF7"/>
    <w:rsid w:val="003C31C0"/>
    <w:rsid w:val="003C3210"/>
    <w:rsid w:val="003C4D67"/>
    <w:rsid w:val="003C52F7"/>
    <w:rsid w:val="003C5B85"/>
    <w:rsid w:val="003D3011"/>
    <w:rsid w:val="003D5335"/>
    <w:rsid w:val="003E627F"/>
    <w:rsid w:val="003E6446"/>
    <w:rsid w:val="003E74C5"/>
    <w:rsid w:val="003F0E97"/>
    <w:rsid w:val="003F41BC"/>
    <w:rsid w:val="003F6666"/>
    <w:rsid w:val="003F7C0A"/>
    <w:rsid w:val="00400370"/>
    <w:rsid w:val="00400C1F"/>
    <w:rsid w:val="00401761"/>
    <w:rsid w:val="00403E70"/>
    <w:rsid w:val="00404C81"/>
    <w:rsid w:val="004061A2"/>
    <w:rsid w:val="00406B58"/>
    <w:rsid w:val="004100C9"/>
    <w:rsid w:val="0041102B"/>
    <w:rsid w:val="00411F20"/>
    <w:rsid w:val="00411FF9"/>
    <w:rsid w:val="00412DF0"/>
    <w:rsid w:val="00415AA2"/>
    <w:rsid w:val="00416E08"/>
    <w:rsid w:val="004207F8"/>
    <w:rsid w:val="00420EE8"/>
    <w:rsid w:val="0042175C"/>
    <w:rsid w:val="00422199"/>
    <w:rsid w:val="0042357A"/>
    <w:rsid w:val="0042535B"/>
    <w:rsid w:val="00427CCD"/>
    <w:rsid w:val="004319D1"/>
    <w:rsid w:val="00432650"/>
    <w:rsid w:val="0043408A"/>
    <w:rsid w:val="004342ED"/>
    <w:rsid w:val="004354BF"/>
    <w:rsid w:val="00435995"/>
    <w:rsid w:val="0043652C"/>
    <w:rsid w:val="004410AE"/>
    <w:rsid w:val="004446D4"/>
    <w:rsid w:val="00445300"/>
    <w:rsid w:val="00445913"/>
    <w:rsid w:val="00446798"/>
    <w:rsid w:val="004475A8"/>
    <w:rsid w:val="00450C86"/>
    <w:rsid w:val="00450F03"/>
    <w:rsid w:val="00452372"/>
    <w:rsid w:val="004556F2"/>
    <w:rsid w:val="00457412"/>
    <w:rsid w:val="00457EC6"/>
    <w:rsid w:val="00464377"/>
    <w:rsid w:val="00470634"/>
    <w:rsid w:val="0047102A"/>
    <w:rsid w:val="00472061"/>
    <w:rsid w:val="00472C56"/>
    <w:rsid w:val="00473561"/>
    <w:rsid w:val="00473567"/>
    <w:rsid w:val="00474473"/>
    <w:rsid w:val="004750F1"/>
    <w:rsid w:val="00475455"/>
    <w:rsid w:val="0048105C"/>
    <w:rsid w:val="00481F3F"/>
    <w:rsid w:val="00483290"/>
    <w:rsid w:val="0048488F"/>
    <w:rsid w:val="00486905"/>
    <w:rsid w:val="00490688"/>
    <w:rsid w:val="004914BD"/>
    <w:rsid w:val="00492B65"/>
    <w:rsid w:val="00495391"/>
    <w:rsid w:val="0049784B"/>
    <w:rsid w:val="004A15C2"/>
    <w:rsid w:val="004A1600"/>
    <w:rsid w:val="004A3084"/>
    <w:rsid w:val="004A7097"/>
    <w:rsid w:val="004B0608"/>
    <w:rsid w:val="004B19B6"/>
    <w:rsid w:val="004B6F10"/>
    <w:rsid w:val="004B7D90"/>
    <w:rsid w:val="004C0F63"/>
    <w:rsid w:val="004C3298"/>
    <w:rsid w:val="004C4DD0"/>
    <w:rsid w:val="004C5585"/>
    <w:rsid w:val="004C672A"/>
    <w:rsid w:val="004D09CE"/>
    <w:rsid w:val="004D13A2"/>
    <w:rsid w:val="004D3A93"/>
    <w:rsid w:val="004D5CDC"/>
    <w:rsid w:val="004D649F"/>
    <w:rsid w:val="004D6A4F"/>
    <w:rsid w:val="004D6F2B"/>
    <w:rsid w:val="004D743B"/>
    <w:rsid w:val="004D7690"/>
    <w:rsid w:val="004E1151"/>
    <w:rsid w:val="004E1865"/>
    <w:rsid w:val="004E2D16"/>
    <w:rsid w:val="004E2D2B"/>
    <w:rsid w:val="004E497B"/>
    <w:rsid w:val="004E63E4"/>
    <w:rsid w:val="004F1AB0"/>
    <w:rsid w:val="00501053"/>
    <w:rsid w:val="005108D0"/>
    <w:rsid w:val="005115F2"/>
    <w:rsid w:val="00513187"/>
    <w:rsid w:val="005135BB"/>
    <w:rsid w:val="00515325"/>
    <w:rsid w:val="005210AB"/>
    <w:rsid w:val="00521865"/>
    <w:rsid w:val="0052389E"/>
    <w:rsid w:val="00523C99"/>
    <w:rsid w:val="00523CAE"/>
    <w:rsid w:val="00525C20"/>
    <w:rsid w:val="00525E11"/>
    <w:rsid w:val="0053120B"/>
    <w:rsid w:val="005320CF"/>
    <w:rsid w:val="005357EE"/>
    <w:rsid w:val="00536431"/>
    <w:rsid w:val="00543606"/>
    <w:rsid w:val="005439F0"/>
    <w:rsid w:val="00544AFD"/>
    <w:rsid w:val="005450BB"/>
    <w:rsid w:val="00545E7F"/>
    <w:rsid w:val="005530FB"/>
    <w:rsid w:val="005606A7"/>
    <w:rsid w:val="00561917"/>
    <w:rsid w:val="00564176"/>
    <w:rsid w:val="005644E5"/>
    <w:rsid w:val="0056504E"/>
    <w:rsid w:val="005652AA"/>
    <w:rsid w:val="0057057C"/>
    <w:rsid w:val="00571AD3"/>
    <w:rsid w:val="00573B85"/>
    <w:rsid w:val="00577865"/>
    <w:rsid w:val="005817CF"/>
    <w:rsid w:val="00582D8D"/>
    <w:rsid w:val="00583095"/>
    <w:rsid w:val="00591576"/>
    <w:rsid w:val="00592DD4"/>
    <w:rsid w:val="005959FF"/>
    <w:rsid w:val="00596413"/>
    <w:rsid w:val="00596D46"/>
    <w:rsid w:val="005A14A3"/>
    <w:rsid w:val="005A2752"/>
    <w:rsid w:val="005A3259"/>
    <w:rsid w:val="005A4AEA"/>
    <w:rsid w:val="005A76DF"/>
    <w:rsid w:val="005B0FEA"/>
    <w:rsid w:val="005B3D4E"/>
    <w:rsid w:val="005B4397"/>
    <w:rsid w:val="005B4DF6"/>
    <w:rsid w:val="005B6E73"/>
    <w:rsid w:val="005C0DE3"/>
    <w:rsid w:val="005C1FA9"/>
    <w:rsid w:val="005C2146"/>
    <w:rsid w:val="005C5206"/>
    <w:rsid w:val="005C5745"/>
    <w:rsid w:val="005C670B"/>
    <w:rsid w:val="005C7641"/>
    <w:rsid w:val="005D34E8"/>
    <w:rsid w:val="005D3A8C"/>
    <w:rsid w:val="005D42AE"/>
    <w:rsid w:val="005E0217"/>
    <w:rsid w:val="005E03FF"/>
    <w:rsid w:val="005E5B5C"/>
    <w:rsid w:val="005E6940"/>
    <w:rsid w:val="005F09B6"/>
    <w:rsid w:val="005F13B5"/>
    <w:rsid w:val="005F1943"/>
    <w:rsid w:val="005F4C96"/>
    <w:rsid w:val="005F63CE"/>
    <w:rsid w:val="005F7484"/>
    <w:rsid w:val="0060006B"/>
    <w:rsid w:val="0060077E"/>
    <w:rsid w:val="006046D7"/>
    <w:rsid w:val="00604AAB"/>
    <w:rsid w:val="00605692"/>
    <w:rsid w:val="00612014"/>
    <w:rsid w:val="006120F5"/>
    <w:rsid w:val="00615054"/>
    <w:rsid w:val="00620764"/>
    <w:rsid w:val="00621D72"/>
    <w:rsid w:val="00625E64"/>
    <w:rsid w:val="00626706"/>
    <w:rsid w:val="00630653"/>
    <w:rsid w:val="006328C4"/>
    <w:rsid w:val="006343BC"/>
    <w:rsid w:val="00634433"/>
    <w:rsid w:val="0063447F"/>
    <w:rsid w:val="00635166"/>
    <w:rsid w:val="0063565B"/>
    <w:rsid w:val="00635D97"/>
    <w:rsid w:val="006401DF"/>
    <w:rsid w:val="006401FF"/>
    <w:rsid w:val="00642783"/>
    <w:rsid w:val="0064439D"/>
    <w:rsid w:val="0064583E"/>
    <w:rsid w:val="006458C2"/>
    <w:rsid w:val="006475CD"/>
    <w:rsid w:val="006517DC"/>
    <w:rsid w:val="0065462E"/>
    <w:rsid w:val="00656319"/>
    <w:rsid w:val="00656C25"/>
    <w:rsid w:val="00656D19"/>
    <w:rsid w:val="0065793D"/>
    <w:rsid w:val="006579F9"/>
    <w:rsid w:val="00660AD7"/>
    <w:rsid w:val="00666B38"/>
    <w:rsid w:val="00666F9D"/>
    <w:rsid w:val="00667887"/>
    <w:rsid w:val="00667C4A"/>
    <w:rsid w:val="0067217A"/>
    <w:rsid w:val="006740C9"/>
    <w:rsid w:val="006757AA"/>
    <w:rsid w:val="00676B0C"/>
    <w:rsid w:val="006802B0"/>
    <w:rsid w:val="00680EBF"/>
    <w:rsid w:val="006819F2"/>
    <w:rsid w:val="006819F7"/>
    <w:rsid w:val="006825DC"/>
    <w:rsid w:val="006829F5"/>
    <w:rsid w:val="00683AEB"/>
    <w:rsid w:val="006852F6"/>
    <w:rsid w:val="00687CDB"/>
    <w:rsid w:val="006910CE"/>
    <w:rsid w:val="00691B9F"/>
    <w:rsid w:val="0069594D"/>
    <w:rsid w:val="00696B25"/>
    <w:rsid w:val="0069777F"/>
    <w:rsid w:val="006A3379"/>
    <w:rsid w:val="006A3E6F"/>
    <w:rsid w:val="006A47B4"/>
    <w:rsid w:val="006A503E"/>
    <w:rsid w:val="006B3781"/>
    <w:rsid w:val="006C3541"/>
    <w:rsid w:val="006C354C"/>
    <w:rsid w:val="006C5F77"/>
    <w:rsid w:val="006C7064"/>
    <w:rsid w:val="006C7091"/>
    <w:rsid w:val="006D0A2A"/>
    <w:rsid w:val="006D1D2B"/>
    <w:rsid w:val="006D514D"/>
    <w:rsid w:val="006D6288"/>
    <w:rsid w:val="006D721D"/>
    <w:rsid w:val="006E0E70"/>
    <w:rsid w:val="006E2307"/>
    <w:rsid w:val="006E62CB"/>
    <w:rsid w:val="006F41D4"/>
    <w:rsid w:val="006F4B95"/>
    <w:rsid w:val="006F7D67"/>
    <w:rsid w:val="00701E55"/>
    <w:rsid w:val="0070284F"/>
    <w:rsid w:val="00703CCF"/>
    <w:rsid w:val="00704F2B"/>
    <w:rsid w:val="00707D82"/>
    <w:rsid w:val="007106D1"/>
    <w:rsid w:val="00711B34"/>
    <w:rsid w:val="00711BB9"/>
    <w:rsid w:val="00712906"/>
    <w:rsid w:val="0071323E"/>
    <w:rsid w:val="00714E9A"/>
    <w:rsid w:val="00717781"/>
    <w:rsid w:val="007179CC"/>
    <w:rsid w:val="00720146"/>
    <w:rsid w:val="00730CEB"/>
    <w:rsid w:val="00732BE7"/>
    <w:rsid w:val="0073388F"/>
    <w:rsid w:val="0073418C"/>
    <w:rsid w:val="0073631B"/>
    <w:rsid w:val="00741426"/>
    <w:rsid w:val="00743C30"/>
    <w:rsid w:val="00745BDB"/>
    <w:rsid w:val="00750AD8"/>
    <w:rsid w:val="00751F47"/>
    <w:rsid w:val="007527EB"/>
    <w:rsid w:val="00753C08"/>
    <w:rsid w:val="00755BB4"/>
    <w:rsid w:val="00757A2E"/>
    <w:rsid w:val="00761C94"/>
    <w:rsid w:val="00762A52"/>
    <w:rsid w:val="007677AE"/>
    <w:rsid w:val="0077119A"/>
    <w:rsid w:val="00771E0C"/>
    <w:rsid w:val="00772232"/>
    <w:rsid w:val="00772905"/>
    <w:rsid w:val="00773D47"/>
    <w:rsid w:val="007764AC"/>
    <w:rsid w:val="007805C0"/>
    <w:rsid w:val="00780B12"/>
    <w:rsid w:val="00783618"/>
    <w:rsid w:val="00787F1C"/>
    <w:rsid w:val="00790051"/>
    <w:rsid w:val="00791DF1"/>
    <w:rsid w:val="007925B1"/>
    <w:rsid w:val="00794FCA"/>
    <w:rsid w:val="00797AA5"/>
    <w:rsid w:val="007A5AD8"/>
    <w:rsid w:val="007B3C24"/>
    <w:rsid w:val="007B4CE9"/>
    <w:rsid w:val="007B514C"/>
    <w:rsid w:val="007B7E1E"/>
    <w:rsid w:val="007C0CD6"/>
    <w:rsid w:val="007C1C98"/>
    <w:rsid w:val="007C3807"/>
    <w:rsid w:val="007C4FFA"/>
    <w:rsid w:val="007C62A6"/>
    <w:rsid w:val="007D1243"/>
    <w:rsid w:val="007D2798"/>
    <w:rsid w:val="007D429C"/>
    <w:rsid w:val="007D65E5"/>
    <w:rsid w:val="007D750E"/>
    <w:rsid w:val="007E086C"/>
    <w:rsid w:val="007E0B74"/>
    <w:rsid w:val="007E1A73"/>
    <w:rsid w:val="007E4B21"/>
    <w:rsid w:val="007E56E4"/>
    <w:rsid w:val="007E592D"/>
    <w:rsid w:val="007F2159"/>
    <w:rsid w:val="00800077"/>
    <w:rsid w:val="00803C03"/>
    <w:rsid w:val="0080439A"/>
    <w:rsid w:val="00804B1A"/>
    <w:rsid w:val="00805623"/>
    <w:rsid w:val="0081012F"/>
    <w:rsid w:val="008104F3"/>
    <w:rsid w:val="00811280"/>
    <w:rsid w:val="0081171B"/>
    <w:rsid w:val="00811B9B"/>
    <w:rsid w:val="00812731"/>
    <w:rsid w:val="00814B9B"/>
    <w:rsid w:val="008172CA"/>
    <w:rsid w:val="00831A7A"/>
    <w:rsid w:val="0083281D"/>
    <w:rsid w:val="00834798"/>
    <w:rsid w:val="00842550"/>
    <w:rsid w:val="00851892"/>
    <w:rsid w:val="00852740"/>
    <w:rsid w:val="00856E7B"/>
    <w:rsid w:val="00863ECA"/>
    <w:rsid w:val="00864FFA"/>
    <w:rsid w:val="00865055"/>
    <w:rsid w:val="00873684"/>
    <w:rsid w:val="008770D3"/>
    <w:rsid w:val="0088016A"/>
    <w:rsid w:val="00887777"/>
    <w:rsid w:val="00890045"/>
    <w:rsid w:val="00895BD9"/>
    <w:rsid w:val="0089628E"/>
    <w:rsid w:val="00896A54"/>
    <w:rsid w:val="008970C6"/>
    <w:rsid w:val="008A00C1"/>
    <w:rsid w:val="008A12FC"/>
    <w:rsid w:val="008A1770"/>
    <w:rsid w:val="008A3D7C"/>
    <w:rsid w:val="008A7FDD"/>
    <w:rsid w:val="008B3B2E"/>
    <w:rsid w:val="008C28B7"/>
    <w:rsid w:val="008C6219"/>
    <w:rsid w:val="008D0429"/>
    <w:rsid w:val="008D0A24"/>
    <w:rsid w:val="008D2EFC"/>
    <w:rsid w:val="008D3AC9"/>
    <w:rsid w:val="008D3D48"/>
    <w:rsid w:val="008D45D2"/>
    <w:rsid w:val="008D47A9"/>
    <w:rsid w:val="008D4CF3"/>
    <w:rsid w:val="008D60D3"/>
    <w:rsid w:val="008D65C0"/>
    <w:rsid w:val="008D6B4E"/>
    <w:rsid w:val="008D7888"/>
    <w:rsid w:val="008E1D59"/>
    <w:rsid w:val="008E20BC"/>
    <w:rsid w:val="008E20D0"/>
    <w:rsid w:val="008E2DCF"/>
    <w:rsid w:val="008E3ABD"/>
    <w:rsid w:val="008E5AC9"/>
    <w:rsid w:val="008E5B2B"/>
    <w:rsid w:val="008E6360"/>
    <w:rsid w:val="008E7161"/>
    <w:rsid w:val="008F05FD"/>
    <w:rsid w:val="008F2AC2"/>
    <w:rsid w:val="008F33A9"/>
    <w:rsid w:val="008F4907"/>
    <w:rsid w:val="008F548E"/>
    <w:rsid w:val="008F7394"/>
    <w:rsid w:val="009042B7"/>
    <w:rsid w:val="009044DE"/>
    <w:rsid w:val="00907172"/>
    <w:rsid w:val="0091317F"/>
    <w:rsid w:val="00916FE1"/>
    <w:rsid w:val="0092167B"/>
    <w:rsid w:val="009228FE"/>
    <w:rsid w:val="00923978"/>
    <w:rsid w:val="009306B9"/>
    <w:rsid w:val="009307EE"/>
    <w:rsid w:val="009341AD"/>
    <w:rsid w:val="00934D1D"/>
    <w:rsid w:val="0093593E"/>
    <w:rsid w:val="0093661C"/>
    <w:rsid w:val="009405A6"/>
    <w:rsid w:val="0094062D"/>
    <w:rsid w:val="009407B5"/>
    <w:rsid w:val="009436D1"/>
    <w:rsid w:val="009466C6"/>
    <w:rsid w:val="009536F4"/>
    <w:rsid w:val="009566FC"/>
    <w:rsid w:val="00960AF7"/>
    <w:rsid w:val="00962DF0"/>
    <w:rsid w:val="00967911"/>
    <w:rsid w:val="00967CD9"/>
    <w:rsid w:val="00970C86"/>
    <w:rsid w:val="00975C42"/>
    <w:rsid w:val="00976F0B"/>
    <w:rsid w:val="00981138"/>
    <w:rsid w:val="00982A10"/>
    <w:rsid w:val="009853AB"/>
    <w:rsid w:val="009858CC"/>
    <w:rsid w:val="00985BC9"/>
    <w:rsid w:val="00990ABA"/>
    <w:rsid w:val="009916AA"/>
    <w:rsid w:val="009929C2"/>
    <w:rsid w:val="00994278"/>
    <w:rsid w:val="009957AA"/>
    <w:rsid w:val="00995E6C"/>
    <w:rsid w:val="00995E84"/>
    <w:rsid w:val="00995F36"/>
    <w:rsid w:val="0099738F"/>
    <w:rsid w:val="00997C5F"/>
    <w:rsid w:val="009A0BF2"/>
    <w:rsid w:val="009A144D"/>
    <w:rsid w:val="009A28A9"/>
    <w:rsid w:val="009A4CD0"/>
    <w:rsid w:val="009A519C"/>
    <w:rsid w:val="009A5A7C"/>
    <w:rsid w:val="009A6314"/>
    <w:rsid w:val="009A6807"/>
    <w:rsid w:val="009B2AE9"/>
    <w:rsid w:val="009B2CEE"/>
    <w:rsid w:val="009B2D83"/>
    <w:rsid w:val="009B6DAB"/>
    <w:rsid w:val="009B703A"/>
    <w:rsid w:val="009C0093"/>
    <w:rsid w:val="009C09B0"/>
    <w:rsid w:val="009C4BB7"/>
    <w:rsid w:val="009C52F9"/>
    <w:rsid w:val="009C6DF6"/>
    <w:rsid w:val="009C74FF"/>
    <w:rsid w:val="009D0F72"/>
    <w:rsid w:val="009D137E"/>
    <w:rsid w:val="009D144D"/>
    <w:rsid w:val="009D2806"/>
    <w:rsid w:val="009D488C"/>
    <w:rsid w:val="009D6CFC"/>
    <w:rsid w:val="009E06EE"/>
    <w:rsid w:val="009E0AE2"/>
    <w:rsid w:val="009E11A1"/>
    <w:rsid w:val="009E1EB3"/>
    <w:rsid w:val="009E2FAE"/>
    <w:rsid w:val="009E5411"/>
    <w:rsid w:val="009E56CB"/>
    <w:rsid w:val="009E587C"/>
    <w:rsid w:val="009E6111"/>
    <w:rsid w:val="009F6548"/>
    <w:rsid w:val="00A001E0"/>
    <w:rsid w:val="00A13156"/>
    <w:rsid w:val="00A136E5"/>
    <w:rsid w:val="00A14F19"/>
    <w:rsid w:val="00A164D1"/>
    <w:rsid w:val="00A165FC"/>
    <w:rsid w:val="00A21925"/>
    <w:rsid w:val="00A2274B"/>
    <w:rsid w:val="00A22EE6"/>
    <w:rsid w:val="00A2696E"/>
    <w:rsid w:val="00A272F0"/>
    <w:rsid w:val="00A30607"/>
    <w:rsid w:val="00A321AC"/>
    <w:rsid w:val="00A3253F"/>
    <w:rsid w:val="00A331D9"/>
    <w:rsid w:val="00A33A80"/>
    <w:rsid w:val="00A33AA9"/>
    <w:rsid w:val="00A33F51"/>
    <w:rsid w:val="00A35FCF"/>
    <w:rsid w:val="00A41148"/>
    <w:rsid w:val="00A4127D"/>
    <w:rsid w:val="00A413F2"/>
    <w:rsid w:val="00A43E95"/>
    <w:rsid w:val="00A452C9"/>
    <w:rsid w:val="00A45784"/>
    <w:rsid w:val="00A4587E"/>
    <w:rsid w:val="00A50707"/>
    <w:rsid w:val="00A51215"/>
    <w:rsid w:val="00A52A56"/>
    <w:rsid w:val="00A53C69"/>
    <w:rsid w:val="00A55AA1"/>
    <w:rsid w:val="00A56D4E"/>
    <w:rsid w:val="00A57C34"/>
    <w:rsid w:val="00A6143F"/>
    <w:rsid w:val="00A6240F"/>
    <w:rsid w:val="00A62B9B"/>
    <w:rsid w:val="00A645A4"/>
    <w:rsid w:val="00A70584"/>
    <w:rsid w:val="00A717DA"/>
    <w:rsid w:val="00A718F9"/>
    <w:rsid w:val="00A72155"/>
    <w:rsid w:val="00A723D0"/>
    <w:rsid w:val="00A7266A"/>
    <w:rsid w:val="00A72F8E"/>
    <w:rsid w:val="00A7362C"/>
    <w:rsid w:val="00A74891"/>
    <w:rsid w:val="00A75A5C"/>
    <w:rsid w:val="00A75BDB"/>
    <w:rsid w:val="00A8176E"/>
    <w:rsid w:val="00A83050"/>
    <w:rsid w:val="00A862D3"/>
    <w:rsid w:val="00A907FA"/>
    <w:rsid w:val="00A90FC0"/>
    <w:rsid w:val="00A9447E"/>
    <w:rsid w:val="00A94DA4"/>
    <w:rsid w:val="00AA030B"/>
    <w:rsid w:val="00AA1AA0"/>
    <w:rsid w:val="00AA4335"/>
    <w:rsid w:val="00AA4C99"/>
    <w:rsid w:val="00AA547B"/>
    <w:rsid w:val="00AA7844"/>
    <w:rsid w:val="00AB480E"/>
    <w:rsid w:val="00AB5148"/>
    <w:rsid w:val="00AB591B"/>
    <w:rsid w:val="00AC0A09"/>
    <w:rsid w:val="00AC36A3"/>
    <w:rsid w:val="00AC43A3"/>
    <w:rsid w:val="00AD1286"/>
    <w:rsid w:val="00AD2B6F"/>
    <w:rsid w:val="00AD31DF"/>
    <w:rsid w:val="00AD34EA"/>
    <w:rsid w:val="00AD3D51"/>
    <w:rsid w:val="00AD447F"/>
    <w:rsid w:val="00AD4833"/>
    <w:rsid w:val="00AD6ECC"/>
    <w:rsid w:val="00AE00BA"/>
    <w:rsid w:val="00AE191F"/>
    <w:rsid w:val="00AE35E7"/>
    <w:rsid w:val="00AE48D0"/>
    <w:rsid w:val="00AE4F44"/>
    <w:rsid w:val="00AE7BE2"/>
    <w:rsid w:val="00AF0E01"/>
    <w:rsid w:val="00AF114D"/>
    <w:rsid w:val="00AF2490"/>
    <w:rsid w:val="00AF31A2"/>
    <w:rsid w:val="00AF5A44"/>
    <w:rsid w:val="00AF695A"/>
    <w:rsid w:val="00AF7A50"/>
    <w:rsid w:val="00B02367"/>
    <w:rsid w:val="00B0237F"/>
    <w:rsid w:val="00B05704"/>
    <w:rsid w:val="00B0692D"/>
    <w:rsid w:val="00B06E3F"/>
    <w:rsid w:val="00B0725E"/>
    <w:rsid w:val="00B0729C"/>
    <w:rsid w:val="00B10780"/>
    <w:rsid w:val="00B113CA"/>
    <w:rsid w:val="00B11B8F"/>
    <w:rsid w:val="00B1361B"/>
    <w:rsid w:val="00B13E43"/>
    <w:rsid w:val="00B1519E"/>
    <w:rsid w:val="00B15C77"/>
    <w:rsid w:val="00B1705D"/>
    <w:rsid w:val="00B20C50"/>
    <w:rsid w:val="00B23D13"/>
    <w:rsid w:val="00B26365"/>
    <w:rsid w:val="00B2645F"/>
    <w:rsid w:val="00B26BA9"/>
    <w:rsid w:val="00B326BE"/>
    <w:rsid w:val="00B34163"/>
    <w:rsid w:val="00B4085E"/>
    <w:rsid w:val="00B41860"/>
    <w:rsid w:val="00B42313"/>
    <w:rsid w:val="00B439CB"/>
    <w:rsid w:val="00B4479E"/>
    <w:rsid w:val="00B447A3"/>
    <w:rsid w:val="00B50053"/>
    <w:rsid w:val="00B5265A"/>
    <w:rsid w:val="00B52D14"/>
    <w:rsid w:val="00B53B2D"/>
    <w:rsid w:val="00B5547B"/>
    <w:rsid w:val="00B559D6"/>
    <w:rsid w:val="00B55D52"/>
    <w:rsid w:val="00B573A8"/>
    <w:rsid w:val="00B6162A"/>
    <w:rsid w:val="00B6390A"/>
    <w:rsid w:val="00B63D59"/>
    <w:rsid w:val="00B660D7"/>
    <w:rsid w:val="00B66D18"/>
    <w:rsid w:val="00B67F67"/>
    <w:rsid w:val="00B76761"/>
    <w:rsid w:val="00B85824"/>
    <w:rsid w:val="00B86130"/>
    <w:rsid w:val="00B95E6F"/>
    <w:rsid w:val="00B963AE"/>
    <w:rsid w:val="00BA0E51"/>
    <w:rsid w:val="00BA207C"/>
    <w:rsid w:val="00BA4078"/>
    <w:rsid w:val="00BA4C5F"/>
    <w:rsid w:val="00BA5442"/>
    <w:rsid w:val="00BA55C4"/>
    <w:rsid w:val="00BA5BA9"/>
    <w:rsid w:val="00BA5E47"/>
    <w:rsid w:val="00BB5A57"/>
    <w:rsid w:val="00BB7864"/>
    <w:rsid w:val="00BB7A6D"/>
    <w:rsid w:val="00BC10D1"/>
    <w:rsid w:val="00BC62E4"/>
    <w:rsid w:val="00BD3EAF"/>
    <w:rsid w:val="00BD3FA8"/>
    <w:rsid w:val="00BD41BC"/>
    <w:rsid w:val="00BD5244"/>
    <w:rsid w:val="00BD603E"/>
    <w:rsid w:val="00BD6358"/>
    <w:rsid w:val="00BD6B20"/>
    <w:rsid w:val="00BD70AE"/>
    <w:rsid w:val="00BE1E9C"/>
    <w:rsid w:val="00BE2EAC"/>
    <w:rsid w:val="00BF2096"/>
    <w:rsid w:val="00BF39D1"/>
    <w:rsid w:val="00BF3AE0"/>
    <w:rsid w:val="00BF3B14"/>
    <w:rsid w:val="00BF414B"/>
    <w:rsid w:val="00BF74FA"/>
    <w:rsid w:val="00C03D15"/>
    <w:rsid w:val="00C06F95"/>
    <w:rsid w:val="00C1060D"/>
    <w:rsid w:val="00C10DC8"/>
    <w:rsid w:val="00C13A9E"/>
    <w:rsid w:val="00C13F07"/>
    <w:rsid w:val="00C141E3"/>
    <w:rsid w:val="00C15448"/>
    <w:rsid w:val="00C15955"/>
    <w:rsid w:val="00C1687D"/>
    <w:rsid w:val="00C202D9"/>
    <w:rsid w:val="00C22CF7"/>
    <w:rsid w:val="00C25A1A"/>
    <w:rsid w:val="00C25AAC"/>
    <w:rsid w:val="00C31F5D"/>
    <w:rsid w:val="00C32FD3"/>
    <w:rsid w:val="00C3353A"/>
    <w:rsid w:val="00C34F8C"/>
    <w:rsid w:val="00C36B6E"/>
    <w:rsid w:val="00C37F2A"/>
    <w:rsid w:val="00C40675"/>
    <w:rsid w:val="00C444B0"/>
    <w:rsid w:val="00C4584E"/>
    <w:rsid w:val="00C468E1"/>
    <w:rsid w:val="00C47992"/>
    <w:rsid w:val="00C532E1"/>
    <w:rsid w:val="00C53EC0"/>
    <w:rsid w:val="00C54475"/>
    <w:rsid w:val="00C55AAA"/>
    <w:rsid w:val="00C5622E"/>
    <w:rsid w:val="00C633AB"/>
    <w:rsid w:val="00C64EAD"/>
    <w:rsid w:val="00C653DB"/>
    <w:rsid w:val="00C674F1"/>
    <w:rsid w:val="00C7300F"/>
    <w:rsid w:val="00C735EC"/>
    <w:rsid w:val="00C7446F"/>
    <w:rsid w:val="00C76EA1"/>
    <w:rsid w:val="00C772F6"/>
    <w:rsid w:val="00C77E4E"/>
    <w:rsid w:val="00C80048"/>
    <w:rsid w:val="00C803BA"/>
    <w:rsid w:val="00C861EB"/>
    <w:rsid w:val="00C865AB"/>
    <w:rsid w:val="00C916F7"/>
    <w:rsid w:val="00C921F4"/>
    <w:rsid w:val="00C92E34"/>
    <w:rsid w:val="00C9474D"/>
    <w:rsid w:val="00C96BAD"/>
    <w:rsid w:val="00CA0354"/>
    <w:rsid w:val="00CA0D35"/>
    <w:rsid w:val="00CA1242"/>
    <w:rsid w:val="00CA31FE"/>
    <w:rsid w:val="00CA357B"/>
    <w:rsid w:val="00CA3B5C"/>
    <w:rsid w:val="00CA3BFC"/>
    <w:rsid w:val="00CA3DAB"/>
    <w:rsid w:val="00CA5335"/>
    <w:rsid w:val="00CA6048"/>
    <w:rsid w:val="00CA72ED"/>
    <w:rsid w:val="00CA73AC"/>
    <w:rsid w:val="00CB28AE"/>
    <w:rsid w:val="00CB30D0"/>
    <w:rsid w:val="00CB34A4"/>
    <w:rsid w:val="00CB3A83"/>
    <w:rsid w:val="00CB6117"/>
    <w:rsid w:val="00CC3632"/>
    <w:rsid w:val="00CC5970"/>
    <w:rsid w:val="00CD0252"/>
    <w:rsid w:val="00CD028D"/>
    <w:rsid w:val="00CD04F9"/>
    <w:rsid w:val="00CD16FD"/>
    <w:rsid w:val="00CD2BF2"/>
    <w:rsid w:val="00CD3194"/>
    <w:rsid w:val="00CD4B9A"/>
    <w:rsid w:val="00CD521B"/>
    <w:rsid w:val="00CD55B7"/>
    <w:rsid w:val="00CD593F"/>
    <w:rsid w:val="00CD7607"/>
    <w:rsid w:val="00CE2716"/>
    <w:rsid w:val="00CE2835"/>
    <w:rsid w:val="00CE4734"/>
    <w:rsid w:val="00CE524B"/>
    <w:rsid w:val="00CE5494"/>
    <w:rsid w:val="00CE62FA"/>
    <w:rsid w:val="00CE6E58"/>
    <w:rsid w:val="00CF032D"/>
    <w:rsid w:val="00CF0775"/>
    <w:rsid w:val="00CF0C08"/>
    <w:rsid w:val="00CF1026"/>
    <w:rsid w:val="00CF1429"/>
    <w:rsid w:val="00CF404E"/>
    <w:rsid w:val="00CF5AFD"/>
    <w:rsid w:val="00CF7043"/>
    <w:rsid w:val="00CF769D"/>
    <w:rsid w:val="00D00727"/>
    <w:rsid w:val="00D02617"/>
    <w:rsid w:val="00D02BE9"/>
    <w:rsid w:val="00D03285"/>
    <w:rsid w:val="00D0605D"/>
    <w:rsid w:val="00D06215"/>
    <w:rsid w:val="00D131DB"/>
    <w:rsid w:val="00D14BF1"/>
    <w:rsid w:val="00D14F30"/>
    <w:rsid w:val="00D1718B"/>
    <w:rsid w:val="00D22F4B"/>
    <w:rsid w:val="00D2491D"/>
    <w:rsid w:val="00D26E37"/>
    <w:rsid w:val="00D31FF0"/>
    <w:rsid w:val="00D366EE"/>
    <w:rsid w:val="00D405B5"/>
    <w:rsid w:val="00D40E8D"/>
    <w:rsid w:val="00D4111F"/>
    <w:rsid w:val="00D412B3"/>
    <w:rsid w:val="00D4155B"/>
    <w:rsid w:val="00D4182A"/>
    <w:rsid w:val="00D41B96"/>
    <w:rsid w:val="00D5195C"/>
    <w:rsid w:val="00D52BAD"/>
    <w:rsid w:val="00D5441D"/>
    <w:rsid w:val="00D5717B"/>
    <w:rsid w:val="00D571A6"/>
    <w:rsid w:val="00D57659"/>
    <w:rsid w:val="00D61E03"/>
    <w:rsid w:val="00D624B3"/>
    <w:rsid w:val="00D62F27"/>
    <w:rsid w:val="00D65FED"/>
    <w:rsid w:val="00D7143A"/>
    <w:rsid w:val="00D738F9"/>
    <w:rsid w:val="00D73E5F"/>
    <w:rsid w:val="00D74769"/>
    <w:rsid w:val="00D74BDD"/>
    <w:rsid w:val="00D77169"/>
    <w:rsid w:val="00D8115A"/>
    <w:rsid w:val="00D816ED"/>
    <w:rsid w:val="00D81D6E"/>
    <w:rsid w:val="00D834B0"/>
    <w:rsid w:val="00D860B4"/>
    <w:rsid w:val="00D950A7"/>
    <w:rsid w:val="00D96ED9"/>
    <w:rsid w:val="00DA0383"/>
    <w:rsid w:val="00DA3B84"/>
    <w:rsid w:val="00DA5A87"/>
    <w:rsid w:val="00DA609E"/>
    <w:rsid w:val="00DA6841"/>
    <w:rsid w:val="00DB0520"/>
    <w:rsid w:val="00DB0DB2"/>
    <w:rsid w:val="00DB1FFF"/>
    <w:rsid w:val="00DB27D9"/>
    <w:rsid w:val="00DB41BC"/>
    <w:rsid w:val="00DB499D"/>
    <w:rsid w:val="00DB4E10"/>
    <w:rsid w:val="00DB5841"/>
    <w:rsid w:val="00DC0F87"/>
    <w:rsid w:val="00DC11C1"/>
    <w:rsid w:val="00DC2477"/>
    <w:rsid w:val="00DC55F0"/>
    <w:rsid w:val="00DC5AE0"/>
    <w:rsid w:val="00DC71FC"/>
    <w:rsid w:val="00DC7627"/>
    <w:rsid w:val="00DD16DD"/>
    <w:rsid w:val="00DD2BF6"/>
    <w:rsid w:val="00DD3421"/>
    <w:rsid w:val="00DE27CA"/>
    <w:rsid w:val="00DE441C"/>
    <w:rsid w:val="00DE5C43"/>
    <w:rsid w:val="00DE6A94"/>
    <w:rsid w:val="00DF032D"/>
    <w:rsid w:val="00DF1AF9"/>
    <w:rsid w:val="00DF334C"/>
    <w:rsid w:val="00DF348C"/>
    <w:rsid w:val="00DF3880"/>
    <w:rsid w:val="00DF3D3C"/>
    <w:rsid w:val="00DF74F1"/>
    <w:rsid w:val="00E0061F"/>
    <w:rsid w:val="00E016B0"/>
    <w:rsid w:val="00E020E0"/>
    <w:rsid w:val="00E0363B"/>
    <w:rsid w:val="00E05259"/>
    <w:rsid w:val="00E06650"/>
    <w:rsid w:val="00E07C8C"/>
    <w:rsid w:val="00E104ED"/>
    <w:rsid w:val="00E124FF"/>
    <w:rsid w:val="00E1311C"/>
    <w:rsid w:val="00E140C1"/>
    <w:rsid w:val="00E15200"/>
    <w:rsid w:val="00E1629E"/>
    <w:rsid w:val="00E16DE4"/>
    <w:rsid w:val="00E209FD"/>
    <w:rsid w:val="00E21ED7"/>
    <w:rsid w:val="00E255FB"/>
    <w:rsid w:val="00E25664"/>
    <w:rsid w:val="00E26168"/>
    <w:rsid w:val="00E26A98"/>
    <w:rsid w:val="00E27C3C"/>
    <w:rsid w:val="00E30BDD"/>
    <w:rsid w:val="00E333F9"/>
    <w:rsid w:val="00E35CF8"/>
    <w:rsid w:val="00E3613A"/>
    <w:rsid w:val="00E36DC2"/>
    <w:rsid w:val="00E3706B"/>
    <w:rsid w:val="00E414F3"/>
    <w:rsid w:val="00E41C6B"/>
    <w:rsid w:val="00E434DD"/>
    <w:rsid w:val="00E45980"/>
    <w:rsid w:val="00E54429"/>
    <w:rsid w:val="00E55DC9"/>
    <w:rsid w:val="00E56BAE"/>
    <w:rsid w:val="00E60616"/>
    <w:rsid w:val="00E65278"/>
    <w:rsid w:val="00E65621"/>
    <w:rsid w:val="00E65F6E"/>
    <w:rsid w:val="00E662F5"/>
    <w:rsid w:val="00E70614"/>
    <w:rsid w:val="00E71B7C"/>
    <w:rsid w:val="00E742BA"/>
    <w:rsid w:val="00E75462"/>
    <w:rsid w:val="00E75B7B"/>
    <w:rsid w:val="00E75BF9"/>
    <w:rsid w:val="00E768CF"/>
    <w:rsid w:val="00E77BE1"/>
    <w:rsid w:val="00E77DC0"/>
    <w:rsid w:val="00E80719"/>
    <w:rsid w:val="00E8272C"/>
    <w:rsid w:val="00E83EC7"/>
    <w:rsid w:val="00E84244"/>
    <w:rsid w:val="00E9049E"/>
    <w:rsid w:val="00E95329"/>
    <w:rsid w:val="00E9544B"/>
    <w:rsid w:val="00E95F86"/>
    <w:rsid w:val="00EA0899"/>
    <w:rsid w:val="00EA14C3"/>
    <w:rsid w:val="00EA2C84"/>
    <w:rsid w:val="00EA3773"/>
    <w:rsid w:val="00EA418F"/>
    <w:rsid w:val="00EA456E"/>
    <w:rsid w:val="00EA5ADD"/>
    <w:rsid w:val="00EC23DC"/>
    <w:rsid w:val="00EC31CB"/>
    <w:rsid w:val="00ED07DD"/>
    <w:rsid w:val="00ED0E08"/>
    <w:rsid w:val="00ED119D"/>
    <w:rsid w:val="00ED15C7"/>
    <w:rsid w:val="00EE06B2"/>
    <w:rsid w:val="00EE1738"/>
    <w:rsid w:val="00EE3F17"/>
    <w:rsid w:val="00EE4CA4"/>
    <w:rsid w:val="00EF09BA"/>
    <w:rsid w:val="00EF0AEE"/>
    <w:rsid w:val="00EF1A46"/>
    <w:rsid w:val="00EF457D"/>
    <w:rsid w:val="00EF5248"/>
    <w:rsid w:val="00F020AE"/>
    <w:rsid w:val="00F026DA"/>
    <w:rsid w:val="00F02BD0"/>
    <w:rsid w:val="00F03D61"/>
    <w:rsid w:val="00F04378"/>
    <w:rsid w:val="00F06F29"/>
    <w:rsid w:val="00F1197F"/>
    <w:rsid w:val="00F12119"/>
    <w:rsid w:val="00F1274B"/>
    <w:rsid w:val="00F12AFD"/>
    <w:rsid w:val="00F16A56"/>
    <w:rsid w:val="00F22C2D"/>
    <w:rsid w:val="00F233B5"/>
    <w:rsid w:val="00F25277"/>
    <w:rsid w:val="00F27041"/>
    <w:rsid w:val="00F27D5F"/>
    <w:rsid w:val="00F30A17"/>
    <w:rsid w:val="00F313D6"/>
    <w:rsid w:val="00F3506E"/>
    <w:rsid w:val="00F3590A"/>
    <w:rsid w:val="00F372C4"/>
    <w:rsid w:val="00F37C13"/>
    <w:rsid w:val="00F45F3D"/>
    <w:rsid w:val="00F46B6E"/>
    <w:rsid w:val="00F50B8C"/>
    <w:rsid w:val="00F51007"/>
    <w:rsid w:val="00F5108F"/>
    <w:rsid w:val="00F573EE"/>
    <w:rsid w:val="00F62BD6"/>
    <w:rsid w:val="00F6318D"/>
    <w:rsid w:val="00F637D1"/>
    <w:rsid w:val="00F63FE4"/>
    <w:rsid w:val="00F656EB"/>
    <w:rsid w:val="00F65858"/>
    <w:rsid w:val="00F65A47"/>
    <w:rsid w:val="00F66C3B"/>
    <w:rsid w:val="00F67AD2"/>
    <w:rsid w:val="00F702B5"/>
    <w:rsid w:val="00F70EA8"/>
    <w:rsid w:val="00F7257C"/>
    <w:rsid w:val="00F750FF"/>
    <w:rsid w:val="00F769B7"/>
    <w:rsid w:val="00F8008A"/>
    <w:rsid w:val="00F81EAE"/>
    <w:rsid w:val="00F8361F"/>
    <w:rsid w:val="00F90532"/>
    <w:rsid w:val="00F90EC8"/>
    <w:rsid w:val="00F91F91"/>
    <w:rsid w:val="00F91FD6"/>
    <w:rsid w:val="00F95266"/>
    <w:rsid w:val="00F95EFE"/>
    <w:rsid w:val="00F9787E"/>
    <w:rsid w:val="00F97CFA"/>
    <w:rsid w:val="00FA107D"/>
    <w:rsid w:val="00FA4B27"/>
    <w:rsid w:val="00FA74F6"/>
    <w:rsid w:val="00FB079D"/>
    <w:rsid w:val="00FB14C9"/>
    <w:rsid w:val="00FB2A69"/>
    <w:rsid w:val="00FB565B"/>
    <w:rsid w:val="00FB6C86"/>
    <w:rsid w:val="00FC0374"/>
    <w:rsid w:val="00FC113E"/>
    <w:rsid w:val="00FC1FE2"/>
    <w:rsid w:val="00FC3391"/>
    <w:rsid w:val="00FC4C83"/>
    <w:rsid w:val="00FC5166"/>
    <w:rsid w:val="00FC6E3C"/>
    <w:rsid w:val="00FC7B95"/>
    <w:rsid w:val="00FD2812"/>
    <w:rsid w:val="00FD2E5E"/>
    <w:rsid w:val="00FD5B1A"/>
    <w:rsid w:val="00FD5DB8"/>
    <w:rsid w:val="00FE21D4"/>
    <w:rsid w:val="00FE2290"/>
    <w:rsid w:val="00FE4862"/>
    <w:rsid w:val="00FE4AC6"/>
    <w:rsid w:val="00FE5B4B"/>
    <w:rsid w:val="00FE7625"/>
    <w:rsid w:val="00FE78C8"/>
    <w:rsid w:val="00FF20F1"/>
    <w:rsid w:val="00FF35E9"/>
    <w:rsid w:val="00FF5D4C"/>
    <w:rsid w:val="00FF6412"/>
    <w:rsid w:val="00FF643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4B8009"/>
  <w15:chartTrackingRefBased/>
  <w15:docId w15:val="{00380452-8746-2E46-8924-B24752EE0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13A2"/>
  </w:style>
  <w:style w:type="paragraph" w:styleId="Heading1">
    <w:name w:val="heading 1"/>
    <w:basedOn w:val="Normal"/>
    <w:next w:val="Normal"/>
    <w:link w:val="Heading1Char"/>
    <w:uiPriority w:val="9"/>
    <w:qFormat/>
    <w:rsid w:val="0005586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F490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861E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91B9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586B"/>
    <w:rPr>
      <w:rFonts w:asciiTheme="majorHAnsi" w:eastAsiaTheme="majorEastAsia" w:hAnsiTheme="majorHAnsi" w:cstheme="majorBidi"/>
      <w:color w:val="2F5496" w:themeColor="accent1" w:themeShade="BF"/>
      <w:sz w:val="32"/>
      <w:szCs w:val="32"/>
    </w:rPr>
  </w:style>
  <w:style w:type="paragraph" w:styleId="Index1">
    <w:name w:val="index 1"/>
    <w:basedOn w:val="Normal"/>
    <w:next w:val="Normal"/>
    <w:autoRedefine/>
    <w:uiPriority w:val="99"/>
    <w:unhideWhenUsed/>
    <w:rsid w:val="002300B0"/>
    <w:pPr>
      <w:ind w:left="240" w:hanging="240"/>
    </w:pPr>
    <w:rPr>
      <w:rFonts w:cstheme="minorHAnsi"/>
      <w:sz w:val="18"/>
      <w:szCs w:val="18"/>
    </w:rPr>
  </w:style>
  <w:style w:type="paragraph" w:styleId="Index2">
    <w:name w:val="index 2"/>
    <w:basedOn w:val="Normal"/>
    <w:next w:val="Normal"/>
    <w:autoRedefine/>
    <w:uiPriority w:val="99"/>
    <w:unhideWhenUsed/>
    <w:rsid w:val="002300B0"/>
    <w:pPr>
      <w:ind w:left="480" w:hanging="240"/>
    </w:pPr>
    <w:rPr>
      <w:rFonts w:cstheme="minorHAnsi"/>
      <w:sz w:val="18"/>
      <w:szCs w:val="18"/>
    </w:rPr>
  </w:style>
  <w:style w:type="paragraph" w:styleId="Index3">
    <w:name w:val="index 3"/>
    <w:basedOn w:val="Normal"/>
    <w:next w:val="Normal"/>
    <w:autoRedefine/>
    <w:uiPriority w:val="99"/>
    <w:unhideWhenUsed/>
    <w:rsid w:val="002300B0"/>
    <w:pPr>
      <w:ind w:left="720" w:hanging="240"/>
    </w:pPr>
    <w:rPr>
      <w:rFonts w:cstheme="minorHAnsi"/>
      <w:sz w:val="18"/>
      <w:szCs w:val="18"/>
    </w:rPr>
  </w:style>
  <w:style w:type="paragraph" w:styleId="Index4">
    <w:name w:val="index 4"/>
    <w:basedOn w:val="Normal"/>
    <w:next w:val="Normal"/>
    <w:autoRedefine/>
    <w:uiPriority w:val="99"/>
    <w:unhideWhenUsed/>
    <w:rsid w:val="002300B0"/>
    <w:pPr>
      <w:ind w:left="960" w:hanging="240"/>
    </w:pPr>
    <w:rPr>
      <w:rFonts w:cstheme="minorHAnsi"/>
      <w:sz w:val="18"/>
      <w:szCs w:val="18"/>
    </w:rPr>
  </w:style>
  <w:style w:type="paragraph" w:styleId="Index5">
    <w:name w:val="index 5"/>
    <w:basedOn w:val="Normal"/>
    <w:next w:val="Normal"/>
    <w:autoRedefine/>
    <w:uiPriority w:val="99"/>
    <w:unhideWhenUsed/>
    <w:rsid w:val="002300B0"/>
    <w:pPr>
      <w:ind w:left="1200" w:hanging="240"/>
    </w:pPr>
    <w:rPr>
      <w:rFonts w:cstheme="minorHAnsi"/>
      <w:sz w:val="18"/>
      <w:szCs w:val="18"/>
    </w:rPr>
  </w:style>
  <w:style w:type="paragraph" w:styleId="Index6">
    <w:name w:val="index 6"/>
    <w:basedOn w:val="Normal"/>
    <w:next w:val="Normal"/>
    <w:autoRedefine/>
    <w:uiPriority w:val="99"/>
    <w:unhideWhenUsed/>
    <w:rsid w:val="002300B0"/>
    <w:pPr>
      <w:ind w:left="1440" w:hanging="240"/>
    </w:pPr>
    <w:rPr>
      <w:rFonts w:cstheme="minorHAnsi"/>
      <w:sz w:val="18"/>
      <w:szCs w:val="18"/>
    </w:rPr>
  </w:style>
  <w:style w:type="paragraph" w:styleId="Index7">
    <w:name w:val="index 7"/>
    <w:basedOn w:val="Normal"/>
    <w:next w:val="Normal"/>
    <w:autoRedefine/>
    <w:uiPriority w:val="99"/>
    <w:unhideWhenUsed/>
    <w:rsid w:val="002300B0"/>
    <w:pPr>
      <w:ind w:left="1680" w:hanging="240"/>
    </w:pPr>
    <w:rPr>
      <w:rFonts w:cstheme="minorHAnsi"/>
      <w:sz w:val="18"/>
      <w:szCs w:val="18"/>
    </w:rPr>
  </w:style>
  <w:style w:type="paragraph" w:styleId="Index8">
    <w:name w:val="index 8"/>
    <w:basedOn w:val="Normal"/>
    <w:next w:val="Normal"/>
    <w:autoRedefine/>
    <w:uiPriority w:val="99"/>
    <w:unhideWhenUsed/>
    <w:rsid w:val="002300B0"/>
    <w:pPr>
      <w:ind w:left="1920" w:hanging="240"/>
    </w:pPr>
    <w:rPr>
      <w:rFonts w:cstheme="minorHAnsi"/>
      <w:sz w:val="18"/>
      <w:szCs w:val="18"/>
    </w:rPr>
  </w:style>
  <w:style w:type="paragraph" w:styleId="Index9">
    <w:name w:val="index 9"/>
    <w:basedOn w:val="Normal"/>
    <w:next w:val="Normal"/>
    <w:autoRedefine/>
    <w:uiPriority w:val="99"/>
    <w:unhideWhenUsed/>
    <w:rsid w:val="002300B0"/>
    <w:pPr>
      <w:ind w:left="2160" w:hanging="240"/>
    </w:pPr>
    <w:rPr>
      <w:rFonts w:cstheme="minorHAnsi"/>
      <w:sz w:val="18"/>
      <w:szCs w:val="18"/>
    </w:rPr>
  </w:style>
  <w:style w:type="paragraph" w:styleId="IndexHeading">
    <w:name w:val="index heading"/>
    <w:basedOn w:val="Normal"/>
    <w:next w:val="Index1"/>
    <w:uiPriority w:val="99"/>
    <w:unhideWhenUsed/>
    <w:rsid w:val="002300B0"/>
    <w:pPr>
      <w:spacing w:before="240" w:after="120"/>
      <w:jc w:val="center"/>
    </w:pPr>
    <w:rPr>
      <w:rFonts w:cstheme="minorHAnsi"/>
      <w:b/>
      <w:bCs/>
      <w:sz w:val="26"/>
      <w:szCs w:val="26"/>
    </w:rPr>
  </w:style>
  <w:style w:type="paragraph" w:styleId="TOCHeading">
    <w:name w:val="TOC Heading"/>
    <w:basedOn w:val="Heading1"/>
    <w:next w:val="Normal"/>
    <w:uiPriority w:val="39"/>
    <w:unhideWhenUsed/>
    <w:qFormat/>
    <w:rsid w:val="002300B0"/>
    <w:pPr>
      <w:spacing w:before="48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2300B0"/>
    <w:pPr>
      <w:spacing w:before="120"/>
    </w:pPr>
    <w:rPr>
      <w:rFonts w:cstheme="minorHAnsi"/>
      <w:b/>
      <w:bCs/>
      <w:i/>
      <w:iCs/>
    </w:rPr>
  </w:style>
  <w:style w:type="character" w:styleId="Hyperlink">
    <w:name w:val="Hyperlink"/>
    <w:basedOn w:val="DefaultParagraphFont"/>
    <w:uiPriority w:val="99"/>
    <w:unhideWhenUsed/>
    <w:rsid w:val="002300B0"/>
    <w:rPr>
      <w:color w:val="0563C1" w:themeColor="hyperlink"/>
      <w:u w:val="single"/>
    </w:rPr>
  </w:style>
  <w:style w:type="paragraph" w:styleId="TOC2">
    <w:name w:val="toc 2"/>
    <w:basedOn w:val="Normal"/>
    <w:next w:val="Normal"/>
    <w:autoRedefine/>
    <w:uiPriority w:val="39"/>
    <w:unhideWhenUsed/>
    <w:rsid w:val="002300B0"/>
    <w:pPr>
      <w:spacing w:before="120"/>
      <w:ind w:left="240"/>
    </w:pPr>
    <w:rPr>
      <w:rFonts w:cstheme="minorHAnsi"/>
      <w:b/>
      <w:bCs/>
      <w:sz w:val="22"/>
      <w:szCs w:val="22"/>
    </w:rPr>
  </w:style>
  <w:style w:type="paragraph" w:styleId="TOC3">
    <w:name w:val="toc 3"/>
    <w:basedOn w:val="Normal"/>
    <w:next w:val="Normal"/>
    <w:autoRedefine/>
    <w:uiPriority w:val="39"/>
    <w:unhideWhenUsed/>
    <w:rsid w:val="002300B0"/>
    <w:pPr>
      <w:ind w:left="480"/>
    </w:pPr>
    <w:rPr>
      <w:rFonts w:cstheme="minorHAnsi"/>
      <w:sz w:val="20"/>
      <w:szCs w:val="20"/>
    </w:rPr>
  </w:style>
  <w:style w:type="paragraph" w:styleId="TOC4">
    <w:name w:val="toc 4"/>
    <w:basedOn w:val="Normal"/>
    <w:next w:val="Normal"/>
    <w:autoRedefine/>
    <w:uiPriority w:val="39"/>
    <w:semiHidden/>
    <w:unhideWhenUsed/>
    <w:rsid w:val="002300B0"/>
    <w:pPr>
      <w:ind w:left="720"/>
    </w:pPr>
    <w:rPr>
      <w:rFonts w:cstheme="minorHAnsi"/>
      <w:sz w:val="20"/>
      <w:szCs w:val="20"/>
    </w:rPr>
  </w:style>
  <w:style w:type="paragraph" w:styleId="TOC5">
    <w:name w:val="toc 5"/>
    <w:basedOn w:val="Normal"/>
    <w:next w:val="Normal"/>
    <w:autoRedefine/>
    <w:uiPriority w:val="39"/>
    <w:semiHidden/>
    <w:unhideWhenUsed/>
    <w:rsid w:val="002300B0"/>
    <w:pPr>
      <w:ind w:left="960"/>
    </w:pPr>
    <w:rPr>
      <w:rFonts w:cstheme="minorHAnsi"/>
      <w:sz w:val="20"/>
      <w:szCs w:val="20"/>
    </w:rPr>
  </w:style>
  <w:style w:type="paragraph" w:styleId="TOC6">
    <w:name w:val="toc 6"/>
    <w:basedOn w:val="Normal"/>
    <w:next w:val="Normal"/>
    <w:autoRedefine/>
    <w:uiPriority w:val="39"/>
    <w:semiHidden/>
    <w:unhideWhenUsed/>
    <w:rsid w:val="002300B0"/>
    <w:pPr>
      <w:ind w:left="1200"/>
    </w:pPr>
    <w:rPr>
      <w:rFonts w:cstheme="minorHAnsi"/>
      <w:sz w:val="20"/>
      <w:szCs w:val="20"/>
    </w:rPr>
  </w:style>
  <w:style w:type="paragraph" w:styleId="TOC7">
    <w:name w:val="toc 7"/>
    <w:basedOn w:val="Normal"/>
    <w:next w:val="Normal"/>
    <w:autoRedefine/>
    <w:uiPriority w:val="39"/>
    <w:semiHidden/>
    <w:unhideWhenUsed/>
    <w:rsid w:val="002300B0"/>
    <w:pPr>
      <w:ind w:left="1440"/>
    </w:pPr>
    <w:rPr>
      <w:rFonts w:cstheme="minorHAnsi"/>
      <w:sz w:val="20"/>
      <w:szCs w:val="20"/>
    </w:rPr>
  </w:style>
  <w:style w:type="paragraph" w:styleId="TOC8">
    <w:name w:val="toc 8"/>
    <w:basedOn w:val="Normal"/>
    <w:next w:val="Normal"/>
    <w:autoRedefine/>
    <w:uiPriority w:val="39"/>
    <w:semiHidden/>
    <w:unhideWhenUsed/>
    <w:rsid w:val="002300B0"/>
    <w:pPr>
      <w:ind w:left="1680"/>
    </w:pPr>
    <w:rPr>
      <w:rFonts w:cstheme="minorHAnsi"/>
      <w:sz w:val="20"/>
      <w:szCs w:val="20"/>
    </w:rPr>
  </w:style>
  <w:style w:type="paragraph" w:styleId="TOC9">
    <w:name w:val="toc 9"/>
    <w:basedOn w:val="Normal"/>
    <w:next w:val="Normal"/>
    <w:autoRedefine/>
    <w:uiPriority w:val="39"/>
    <w:semiHidden/>
    <w:unhideWhenUsed/>
    <w:rsid w:val="002300B0"/>
    <w:pPr>
      <w:ind w:left="1920"/>
    </w:pPr>
    <w:rPr>
      <w:rFonts w:cstheme="minorHAnsi"/>
      <w:sz w:val="20"/>
      <w:szCs w:val="20"/>
    </w:rPr>
  </w:style>
  <w:style w:type="paragraph" w:styleId="ListParagraph">
    <w:name w:val="List Paragraph"/>
    <w:basedOn w:val="Normal"/>
    <w:uiPriority w:val="34"/>
    <w:qFormat/>
    <w:rsid w:val="0022503B"/>
    <w:pPr>
      <w:ind w:left="720"/>
      <w:contextualSpacing/>
    </w:pPr>
  </w:style>
  <w:style w:type="paragraph" w:styleId="Title">
    <w:name w:val="Title"/>
    <w:basedOn w:val="Normal"/>
    <w:next w:val="Normal"/>
    <w:link w:val="TitleChar"/>
    <w:uiPriority w:val="10"/>
    <w:qFormat/>
    <w:rsid w:val="00D860B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60B4"/>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D860B4"/>
    <w:pPr>
      <w:spacing w:before="100" w:beforeAutospacing="1" w:after="100" w:afterAutospacing="1"/>
    </w:pPr>
    <w:rPr>
      <w:rFonts w:ascii="Times New Roman" w:eastAsia="Times New Roman" w:hAnsi="Times New Roman" w:cs="Times New Roman"/>
      <w:kern w:val="0"/>
      <w:lang w:eastAsia="en-GB"/>
      <w14:ligatures w14:val="none"/>
    </w:rPr>
  </w:style>
  <w:style w:type="paragraph" w:styleId="Subtitle">
    <w:name w:val="Subtitle"/>
    <w:basedOn w:val="Normal"/>
    <w:next w:val="Normal"/>
    <w:link w:val="SubtitleChar"/>
    <w:uiPriority w:val="11"/>
    <w:qFormat/>
    <w:rsid w:val="00D860B4"/>
    <w:pPr>
      <w:numPr>
        <w:ilvl w:val="1"/>
      </w:numPr>
      <w:suppressAutoHyphens/>
      <w:overflowPunct w:val="0"/>
      <w:autoSpaceDE w:val="0"/>
      <w:spacing w:after="160"/>
      <w:textAlignment w:val="baseline"/>
    </w:pPr>
    <w:rPr>
      <w:rFonts w:eastAsiaTheme="minorEastAsia"/>
      <w:color w:val="5A5A5A" w:themeColor="text1" w:themeTint="A5"/>
      <w:spacing w:val="15"/>
      <w:kern w:val="0"/>
      <w:sz w:val="22"/>
      <w:szCs w:val="22"/>
      <w:lang w:val="es-ES_tradnl" w:eastAsia="ar-SA"/>
      <w14:ligatures w14:val="none"/>
    </w:rPr>
  </w:style>
  <w:style w:type="character" w:customStyle="1" w:styleId="SubtitleChar">
    <w:name w:val="Subtitle Char"/>
    <w:basedOn w:val="DefaultParagraphFont"/>
    <w:link w:val="Subtitle"/>
    <w:uiPriority w:val="11"/>
    <w:rsid w:val="00D860B4"/>
    <w:rPr>
      <w:rFonts w:eastAsiaTheme="minorEastAsia"/>
      <w:color w:val="5A5A5A" w:themeColor="text1" w:themeTint="A5"/>
      <w:spacing w:val="15"/>
      <w:kern w:val="0"/>
      <w:sz w:val="22"/>
      <w:szCs w:val="22"/>
      <w:lang w:val="es-ES_tradnl" w:eastAsia="ar-SA"/>
      <w14:ligatures w14:val="none"/>
    </w:rPr>
  </w:style>
  <w:style w:type="paragraph" w:styleId="Bibliography">
    <w:name w:val="Bibliography"/>
    <w:basedOn w:val="Normal"/>
    <w:next w:val="Normal"/>
    <w:uiPriority w:val="37"/>
    <w:unhideWhenUsed/>
    <w:rsid w:val="003C31C0"/>
  </w:style>
  <w:style w:type="paragraph" w:styleId="Header">
    <w:name w:val="header"/>
    <w:basedOn w:val="Normal"/>
    <w:link w:val="HeaderChar"/>
    <w:uiPriority w:val="99"/>
    <w:unhideWhenUsed/>
    <w:rsid w:val="00635D97"/>
    <w:pPr>
      <w:tabs>
        <w:tab w:val="center" w:pos="4513"/>
        <w:tab w:val="right" w:pos="9026"/>
      </w:tabs>
    </w:pPr>
  </w:style>
  <w:style w:type="character" w:customStyle="1" w:styleId="HeaderChar">
    <w:name w:val="Header Char"/>
    <w:basedOn w:val="DefaultParagraphFont"/>
    <w:link w:val="Header"/>
    <w:uiPriority w:val="99"/>
    <w:rsid w:val="00635D97"/>
  </w:style>
  <w:style w:type="paragraph" w:styleId="Footer">
    <w:name w:val="footer"/>
    <w:basedOn w:val="Normal"/>
    <w:link w:val="FooterChar"/>
    <w:uiPriority w:val="99"/>
    <w:unhideWhenUsed/>
    <w:rsid w:val="00635D97"/>
    <w:pPr>
      <w:tabs>
        <w:tab w:val="center" w:pos="4513"/>
        <w:tab w:val="right" w:pos="9026"/>
      </w:tabs>
    </w:pPr>
  </w:style>
  <w:style w:type="character" w:customStyle="1" w:styleId="FooterChar">
    <w:name w:val="Footer Char"/>
    <w:basedOn w:val="DefaultParagraphFont"/>
    <w:link w:val="Footer"/>
    <w:uiPriority w:val="99"/>
    <w:rsid w:val="00635D97"/>
  </w:style>
  <w:style w:type="character" w:styleId="PageNumber">
    <w:name w:val="page number"/>
    <w:basedOn w:val="DefaultParagraphFont"/>
    <w:uiPriority w:val="99"/>
    <w:semiHidden/>
    <w:unhideWhenUsed/>
    <w:rsid w:val="00635D97"/>
  </w:style>
  <w:style w:type="paragraph" w:customStyle="1" w:styleId="EndNoteBibliographyTitle">
    <w:name w:val="EndNote Bibliography Title"/>
    <w:basedOn w:val="Normal"/>
    <w:link w:val="EndNoteBibliographyTitleChar"/>
    <w:rsid w:val="00B2636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26365"/>
    <w:rPr>
      <w:rFonts w:ascii="Calibri" w:hAnsi="Calibri" w:cs="Calibri"/>
      <w:lang w:val="en-US"/>
    </w:rPr>
  </w:style>
  <w:style w:type="paragraph" w:customStyle="1" w:styleId="EndNoteBibliography">
    <w:name w:val="EndNote Bibliography"/>
    <w:basedOn w:val="Normal"/>
    <w:link w:val="EndNoteBibliographyChar"/>
    <w:rsid w:val="00B26365"/>
    <w:rPr>
      <w:rFonts w:ascii="Calibri" w:hAnsi="Calibri" w:cs="Calibri"/>
      <w:lang w:val="en-US"/>
    </w:rPr>
  </w:style>
  <w:style w:type="character" w:customStyle="1" w:styleId="EndNoteBibliographyChar">
    <w:name w:val="EndNote Bibliography Char"/>
    <w:basedOn w:val="DefaultParagraphFont"/>
    <w:link w:val="EndNoteBibliography"/>
    <w:rsid w:val="00B26365"/>
    <w:rPr>
      <w:rFonts w:ascii="Calibri" w:hAnsi="Calibri" w:cs="Calibri"/>
      <w:lang w:val="en-US"/>
    </w:rPr>
  </w:style>
  <w:style w:type="table" w:styleId="TableGrid">
    <w:name w:val="Table Grid"/>
    <w:basedOn w:val="TableNormal"/>
    <w:uiPriority w:val="39"/>
    <w:rsid w:val="004E63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F4907"/>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F6666"/>
    <w:pPr>
      <w:spacing w:after="200"/>
    </w:pPr>
    <w:rPr>
      <w:i/>
      <w:iCs/>
      <w:color w:val="44546A" w:themeColor="text2"/>
      <w:kern w:val="0"/>
      <w:sz w:val="18"/>
      <w:szCs w:val="18"/>
      <w14:ligatures w14:val="none"/>
    </w:rPr>
  </w:style>
  <w:style w:type="character" w:customStyle="1" w:styleId="Heading3Char">
    <w:name w:val="Heading 3 Char"/>
    <w:basedOn w:val="DefaultParagraphFont"/>
    <w:link w:val="Heading3"/>
    <w:uiPriority w:val="9"/>
    <w:rsid w:val="00C861E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9D144D"/>
    <w:rPr>
      <w:color w:val="605E5C"/>
      <w:shd w:val="clear" w:color="auto" w:fill="E1DFDD"/>
    </w:rPr>
  </w:style>
  <w:style w:type="character" w:customStyle="1" w:styleId="Heading4Char">
    <w:name w:val="Heading 4 Char"/>
    <w:basedOn w:val="DefaultParagraphFont"/>
    <w:link w:val="Heading4"/>
    <w:uiPriority w:val="9"/>
    <w:rsid w:val="00691B9F"/>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D57659"/>
    <w:rPr>
      <w:color w:val="666666"/>
    </w:rPr>
  </w:style>
  <w:style w:type="paragraph" w:styleId="TableofFigures">
    <w:name w:val="table of figures"/>
    <w:basedOn w:val="Normal"/>
    <w:next w:val="Normal"/>
    <w:uiPriority w:val="99"/>
    <w:unhideWhenUsed/>
    <w:rsid w:val="00335B8C"/>
    <w:pPr>
      <w:ind w:left="480" w:hanging="480"/>
    </w:pPr>
    <w:rPr>
      <w:rFonts w:cstheme="minorHAnsi"/>
      <w:b/>
      <w:bCs/>
      <w:sz w:val="20"/>
      <w:szCs w:val="20"/>
    </w:rPr>
  </w:style>
  <w:style w:type="paragraph" w:styleId="FootnoteText">
    <w:name w:val="footnote text"/>
    <w:basedOn w:val="Normal"/>
    <w:link w:val="FootnoteTextChar"/>
    <w:uiPriority w:val="99"/>
    <w:semiHidden/>
    <w:unhideWhenUsed/>
    <w:rsid w:val="00035A69"/>
    <w:rPr>
      <w:sz w:val="20"/>
      <w:szCs w:val="20"/>
    </w:rPr>
  </w:style>
  <w:style w:type="character" w:customStyle="1" w:styleId="FootnoteTextChar">
    <w:name w:val="Footnote Text Char"/>
    <w:basedOn w:val="DefaultParagraphFont"/>
    <w:link w:val="FootnoteText"/>
    <w:uiPriority w:val="99"/>
    <w:semiHidden/>
    <w:rsid w:val="00035A69"/>
    <w:rPr>
      <w:sz w:val="20"/>
      <w:szCs w:val="20"/>
    </w:rPr>
  </w:style>
  <w:style w:type="character" w:styleId="FootnoteReference">
    <w:name w:val="footnote reference"/>
    <w:basedOn w:val="DefaultParagraphFont"/>
    <w:uiPriority w:val="99"/>
    <w:semiHidden/>
    <w:unhideWhenUsed/>
    <w:rsid w:val="00035A69"/>
    <w:rPr>
      <w:vertAlign w:val="superscript"/>
    </w:rPr>
  </w:style>
  <w:style w:type="numbering" w:customStyle="1" w:styleId="CurrentList1">
    <w:name w:val="Current List1"/>
    <w:uiPriority w:val="99"/>
    <w:rsid w:val="00030C74"/>
    <w:pPr>
      <w:numPr>
        <w:numId w:val="7"/>
      </w:numPr>
    </w:pPr>
  </w:style>
  <w:style w:type="numbering" w:customStyle="1" w:styleId="Style1">
    <w:name w:val="Style1"/>
    <w:uiPriority w:val="99"/>
    <w:rsid w:val="00A70584"/>
    <w:pPr>
      <w:numPr>
        <w:numId w:val="1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610">
      <w:bodyDiv w:val="1"/>
      <w:marLeft w:val="0"/>
      <w:marRight w:val="0"/>
      <w:marTop w:val="0"/>
      <w:marBottom w:val="0"/>
      <w:divBdr>
        <w:top w:val="none" w:sz="0" w:space="0" w:color="auto"/>
        <w:left w:val="none" w:sz="0" w:space="0" w:color="auto"/>
        <w:bottom w:val="none" w:sz="0" w:space="0" w:color="auto"/>
        <w:right w:val="none" w:sz="0" w:space="0" w:color="auto"/>
      </w:divBdr>
    </w:div>
    <w:div w:id="6912625">
      <w:bodyDiv w:val="1"/>
      <w:marLeft w:val="0"/>
      <w:marRight w:val="0"/>
      <w:marTop w:val="0"/>
      <w:marBottom w:val="0"/>
      <w:divBdr>
        <w:top w:val="none" w:sz="0" w:space="0" w:color="auto"/>
        <w:left w:val="none" w:sz="0" w:space="0" w:color="auto"/>
        <w:bottom w:val="none" w:sz="0" w:space="0" w:color="auto"/>
        <w:right w:val="none" w:sz="0" w:space="0" w:color="auto"/>
      </w:divBdr>
    </w:div>
    <w:div w:id="11953978">
      <w:bodyDiv w:val="1"/>
      <w:marLeft w:val="0"/>
      <w:marRight w:val="0"/>
      <w:marTop w:val="0"/>
      <w:marBottom w:val="0"/>
      <w:divBdr>
        <w:top w:val="none" w:sz="0" w:space="0" w:color="auto"/>
        <w:left w:val="none" w:sz="0" w:space="0" w:color="auto"/>
        <w:bottom w:val="none" w:sz="0" w:space="0" w:color="auto"/>
        <w:right w:val="none" w:sz="0" w:space="0" w:color="auto"/>
      </w:divBdr>
    </w:div>
    <w:div w:id="13578610">
      <w:bodyDiv w:val="1"/>
      <w:marLeft w:val="0"/>
      <w:marRight w:val="0"/>
      <w:marTop w:val="0"/>
      <w:marBottom w:val="0"/>
      <w:divBdr>
        <w:top w:val="none" w:sz="0" w:space="0" w:color="auto"/>
        <w:left w:val="none" w:sz="0" w:space="0" w:color="auto"/>
        <w:bottom w:val="none" w:sz="0" w:space="0" w:color="auto"/>
        <w:right w:val="none" w:sz="0" w:space="0" w:color="auto"/>
      </w:divBdr>
    </w:div>
    <w:div w:id="23094667">
      <w:bodyDiv w:val="1"/>
      <w:marLeft w:val="0"/>
      <w:marRight w:val="0"/>
      <w:marTop w:val="0"/>
      <w:marBottom w:val="0"/>
      <w:divBdr>
        <w:top w:val="none" w:sz="0" w:space="0" w:color="auto"/>
        <w:left w:val="none" w:sz="0" w:space="0" w:color="auto"/>
        <w:bottom w:val="none" w:sz="0" w:space="0" w:color="auto"/>
        <w:right w:val="none" w:sz="0" w:space="0" w:color="auto"/>
      </w:divBdr>
    </w:div>
    <w:div w:id="28267438">
      <w:bodyDiv w:val="1"/>
      <w:marLeft w:val="0"/>
      <w:marRight w:val="0"/>
      <w:marTop w:val="0"/>
      <w:marBottom w:val="0"/>
      <w:divBdr>
        <w:top w:val="none" w:sz="0" w:space="0" w:color="auto"/>
        <w:left w:val="none" w:sz="0" w:space="0" w:color="auto"/>
        <w:bottom w:val="none" w:sz="0" w:space="0" w:color="auto"/>
        <w:right w:val="none" w:sz="0" w:space="0" w:color="auto"/>
      </w:divBdr>
    </w:div>
    <w:div w:id="33772800">
      <w:bodyDiv w:val="1"/>
      <w:marLeft w:val="0"/>
      <w:marRight w:val="0"/>
      <w:marTop w:val="0"/>
      <w:marBottom w:val="0"/>
      <w:divBdr>
        <w:top w:val="none" w:sz="0" w:space="0" w:color="auto"/>
        <w:left w:val="none" w:sz="0" w:space="0" w:color="auto"/>
        <w:bottom w:val="none" w:sz="0" w:space="0" w:color="auto"/>
        <w:right w:val="none" w:sz="0" w:space="0" w:color="auto"/>
      </w:divBdr>
    </w:div>
    <w:div w:id="48186339">
      <w:bodyDiv w:val="1"/>
      <w:marLeft w:val="0"/>
      <w:marRight w:val="0"/>
      <w:marTop w:val="0"/>
      <w:marBottom w:val="0"/>
      <w:divBdr>
        <w:top w:val="none" w:sz="0" w:space="0" w:color="auto"/>
        <w:left w:val="none" w:sz="0" w:space="0" w:color="auto"/>
        <w:bottom w:val="none" w:sz="0" w:space="0" w:color="auto"/>
        <w:right w:val="none" w:sz="0" w:space="0" w:color="auto"/>
      </w:divBdr>
    </w:div>
    <w:div w:id="48843796">
      <w:bodyDiv w:val="1"/>
      <w:marLeft w:val="0"/>
      <w:marRight w:val="0"/>
      <w:marTop w:val="0"/>
      <w:marBottom w:val="0"/>
      <w:divBdr>
        <w:top w:val="none" w:sz="0" w:space="0" w:color="auto"/>
        <w:left w:val="none" w:sz="0" w:space="0" w:color="auto"/>
        <w:bottom w:val="none" w:sz="0" w:space="0" w:color="auto"/>
        <w:right w:val="none" w:sz="0" w:space="0" w:color="auto"/>
      </w:divBdr>
    </w:div>
    <w:div w:id="65230668">
      <w:bodyDiv w:val="1"/>
      <w:marLeft w:val="0"/>
      <w:marRight w:val="0"/>
      <w:marTop w:val="0"/>
      <w:marBottom w:val="0"/>
      <w:divBdr>
        <w:top w:val="none" w:sz="0" w:space="0" w:color="auto"/>
        <w:left w:val="none" w:sz="0" w:space="0" w:color="auto"/>
        <w:bottom w:val="none" w:sz="0" w:space="0" w:color="auto"/>
        <w:right w:val="none" w:sz="0" w:space="0" w:color="auto"/>
      </w:divBdr>
    </w:div>
    <w:div w:id="68119051">
      <w:bodyDiv w:val="1"/>
      <w:marLeft w:val="0"/>
      <w:marRight w:val="0"/>
      <w:marTop w:val="0"/>
      <w:marBottom w:val="0"/>
      <w:divBdr>
        <w:top w:val="none" w:sz="0" w:space="0" w:color="auto"/>
        <w:left w:val="none" w:sz="0" w:space="0" w:color="auto"/>
        <w:bottom w:val="none" w:sz="0" w:space="0" w:color="auto"/>
        <w:right w:val="none" w:sz="0" w:space="0" w:color="auto"/>
      </w:divBdr>
      <w:divsChild>
        <w:div w:id="964584889">
          <w:marLeft w:val="0"/>
          <w:marRight w:val="0"/>
          <w:marTop w:val="0"/>
          <w:marBottom w:val="0"/>
          <w:divBdr>
            <w:top w:val="none" w:sz="0" w:space="0" w:color="auto"/>
            <w:left w:val="none" w:sz="0" w:space="0" w:color="auto"/>
            <w:bottom w:val="none" w:sz="0" w:space="0" w:color="auto"/>
            <w:right w:val="none" w:sz="0" w:space="0" w:color="auto"/>
          </w:divBdr>
          <w:divsChild>
            <w:div w:id="192499369">
              <w:marLeft w:val="0"/>
              <w:marRight w:val="0"/>
              <w:marTop w:val="0"/>
              <w:marBottom w:val="0"/>
              <w:divBdr>
                <w:top w:val="none" w:sz="0" w:space="0" w:color="auto"/>
                <w:left w:val="none" w:sz="0" w:space="0" w:color="auto"/>
                <w:bottom w:val="none" w:sz="0" w:space="0" w:color="auto"/>
                <w:right w:val="none" w:sz="0" w:space="0" w:color="auto"/>
              </w:divBdr>
              <w:divsChild>
                <w:div w:id="62161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12412">
      <w:bodyDiv w:val="1"/>
      <w:marLeft w:val="0"/>
      <w:marRight w:val="0"/>
      <w:marTop w:val="0"/>
      <w:marBottom w:val="0"/>
      <w:divBdr>
        <w:top w:val="none" w:sz="0" w:space="0" w:color="auto"/>
        <w:left w:val="none" w:sz="0" w:space="0" w:color="auto"/>
        <w:bottom w:val="none" w:sz="0" w:space="0" w:color="auto"/>
        <w:right w:val="none" w:sz="0" w:space="0" w:color="auto"/>
      </w:divBdr>
    </w:div>
    <w:div w:id="77136812">
      <w:bodyDiv w:val="1"/>
      <w:marLeft w:val="0"/>
      <w:marRight w:val="0"/>
      <w:marTop w:val="0"/>
      <w:marBottom w:val="0"/>
      <w:divBdr>
        <w:top w:val="none" w:sz="0" w:space="0" w:color="auto"/>
        <w:left w:val="none" w:sz="0" w:space="0" w:color="auto"/>
        <w:bottom w:val="none" w:sz="0" w:space="0" w:color="auto"/>
        <w:right w:val="none" w:sz="0" w:space="0" w:color="auto"/>
      </w:divBdr>
    </w:div>
    <w:div w:id="101386185">
      <w:bodyDiv w:val="1"/>
      <w:marLeft w:val="0"/>
      <w:marRight w:val="0"/>
      <w:marTop w:val="0"/>
      <w:marBottom w:val="0"/>
      <w:divBdr>
        <w:top w:val="none" w:sz="0" w:space="0" w:color="auto"/>
        <w:left w:val="none" w:sz="0" w:space="0" w:color="auto"/>
        <w:bottom w:val="none" w:sz="0" w:space="0" w:color="auto"/>
        <w:right w:val="none" w:sz="0" w:space="0" w:color="auto"/>
      </w:divBdr>
    </w:div>
    <w:div w:id="106630208">
      <w:bodyDiv w:val="1"/>
      <w:marLeft w:val="0"/>
      <w:marRight w:val="0"/>
      <w:marTop w:val="0"/>
      <w:marBottom w:val="0"/>
      <w:divBdr>
        <w:top w:val="none" w:sz="0" w:space="0" w:color="auto"/>
        <w:left w:val="none" w:sz="0" w:space="0" w:color="auto"/>
        <w:bottom w:val="none" w:sz="0" w:space="0" w:color="auto"/>
        <w:right w:val="none" w:sz="0" w:space="0" w:color="auto"/>
      </w:divBdr>
    </w:div>
    <w:div w:id="109595627">
      <w:bodyDiv w:val="1"/>
      <w:marLeft w:val="0"/>
      <w:marRight w:val="0"/>
      <w:marTop w:val="0"/>
      <w:marBottom w:val="0"/>
      <w:divBdr>
        <w:top w:val="none" w:sz="0" w:space="0" w:color="auto"/>
        <w:left w:val="none" w:sz="0" w:space="0" w:color="auto"/>
        <w:bottom w:val="none" w:sz="0" w:space="0" w:color="auto"/>
        <w:right w:val="none" w:sz="0" w:space="0" w:color="auto"/>
      </w:divBdr>
    </w:div>
    <w:div w:id="126438310">
      <w:bodyDiv w:val="1"/>
      <w:marLeft w:val="0"/>
      <w:marRight w:val="0"/>
      <w:marTop w:val="0"/>
      <w:marBottom w:val="0"/>
      <w:divBdr>
        <w:top w:val="none" w:sz="0" w:space="0" w:color="auto"/>
        <w:left w:val="none" w:sz="0" w:space="0" w:color="auto"/>
        <w:bottom w:val="none" w:sz="0" w:space="0" w:color="auto"/>
        <w:right w:val="none" w:sz="0" w:space="0" w:color="auto"/>
      </w:divBdr>
    </w:div>
    <w:div w:id="127402730">
      <w:bodyDiv w:val="1"/>
      <w:marLeft w:val="0"/>
      <w:marRight w:val="0"/>
      <w:marTop w:val="0"/>
      <w:marBottom w:val="0"/>
      <w:divBdr>
        <w:top w:val="none" w:sz="0" w:space="0" w:color="auto"/>
        <w:left w:val="none" w:sz="0" w:space="0" w:color="auto"/>
        <w:bottom w:val="none" w:sz="0" w:space="0" w:color="auto"/>
        <w:right w:val="none" w:sz="0" w:space="0" w:color="auto"/>
      </w:divBdr>
    </w:div>
    <w:div w:id="137186438">
      <w:bodyDiv w:val="1"/>
      <w:marLeft w:val="0"/>
      <w:marRight w:val="0"/>
      <w:marTop w:val="0"/>
      <w:marBottom w:val="0"/>
      <w:divBdr>
        <w:top w:val="none" w:sz="0" w:space="0" w:color="auto"/>
        <w:left w:val="none" w:sz="0" w:space="0" w:color="auto"/>
        <w:bottom w:val="none" w:sz="0" w:space="0" w:color="auto"/>
        <w:right w:val="none" w:sz="0" w:space="0" w:color="auto"/>
      </w:divBdr>
    </w:div>
    <w:div w:id="142625097">
      <w:bodyDiv w:val="1"/>
      <w:marLeft w:val="0"/>
      <w:marRight w:val="0"/>
      <w:marTop w:val="0"/>
      <w:marBottom w:val="0"/>
      <w:divBdr>
        <w:top w:val="none" w:sz="0" w:space="0" w:color="auto"/>
        <w:left w:val="none" w:sz="0" w:space="0" w:color="auto"/>
        <w:bottom w:val="none" w:sz="0" w:space="0" w:color="auto"/>
        <w:right w:val="none" w:sz="0" w:space="0" w:color="auto"/>
      </w:divBdr>
    </w:div>
    <w:div w:id="148602227">
      <w:bodyDiv w:val="1"/>
      <w:marLeft w:val="0"/>
      <w:marRight w:val="0"/>
      <w:marTop w:val="0"/>
      <w:marBottom w:val="0"/>
      <w:divBdr>
        <w:top w:val="none" w:sz="0" w:space="0" w:color="auto"/>
        <w:left w:val="none" w:sz="0" w:space="0" w:color="auto"/>
        <w:bottom w:val="none" w:sz="0" w:space="0" w:color="auto"/>
        <w:right w:val="none" w:sz="0" w:space="0" w:color="auto"/>
      </w:divBdr>
    </w:div>
    <w:div w:id="153643387">
      <w:bodyDiv w:val="1"/>
      <w:marLeft w:val="0"/>
      <w:marRight w:val="0"/>
      <w:marTop w:val="0"/>
      <w:marBottom w:val="0"/>
      <w:divBdr>
        <w:top w:val="none" w:sz="0" w:space="0" w:color="auto"/>
        <w:left w:val="none" w:sz="0" w:space="0" w:color="auto"/>
        <w:bottom w:val="none" w:sz="0" w:space="0" w:color="auto"/>
        <w:right w:val="none" w:sz="0" w:space="0" w:color="auto"/>
      </w:divBdr>
    </w:div>
    <w:div w:id="162471579">
      <w:bodyDiv w:val="1"/>
      <w:marLeft w:val="0"/>
      <w:marRight w:val="0"/>
      <w:marTop w:val="0"/>
      <w:marBottom w:val="0"/>
      <w:divBdr>
        <w:top w:val="none" w:sz="0" w:space="0" w:color="auto"/>
        <w:left w:val="none" w:sz="0" w:space="0" w:color="auto"/>
        <w:bottom w:val="none" w:sz="0" w:space="0" w:color="auto"/>
        <w:right w:val="none" w:sz="0" w:space="0" w:color="auto"/>
      </w:divBdr>
    </w:div>
    <w:div w:id="165631814">
      <w:bodyDiv w:val="1"/>
      <w:marLeft w:val="0"/>
      <w:marRight w:val="0"/>
      <w:marTop w:val="0"/>
      <w:marBottom w:val="0"/>
      <w:divBdr>
        <w:top w:val="none" w:sz="0" w:space="0" w:color="auto"/>
        <w:left w:val="none" w:sz="0" w:space="0" w:color="auto"/>
        <w:bottom w:val="none" w:sz="0" w:space="0" w:color="auto"/>
        <w:right w:val="none" w:sz="0" w:space="0" w:color="auto"/>
      </w:divBdr>
    </w:div>
    <w:div w:id="167602212">
      <w:bodyDiv w:val="1"/>
      <w:marLeft w:val="0"/>
      <w:marRight w:val="0"/>
      <w:marTop w:val="0"/>
      <w:marBottom w:val="0"/>
      <w:divBdr>
        <w:top w:val="none" w:sz="0" w:space="0" w:color="auto"/>
        <w:left w:val="none" w:sz="0" w:space="0" w:color="auto"/>
        <w:bottom w:val="none" w:sz="0" w:space="0" w:color="auto"/>
        <w:right w:val="none" w:sz="0" w:space="0" w:color="auto"/>
      </w:divBdr>
    </w:div>
    <w:div w:id="169293196">
      <w:bodyDiv w:val="1"/>
      <w:marLeft w:val="0"/>
      <w:marRight w:val="0"/>
      <w:marTop w:val="0"/>
      <w:marBottom w:val="0"/>
      <w:divBdr>
        <w:top w:val="none" w:sz="0" w:space="0" w:color="auto"/>
        <w:left w:val="none" w:sz="0" w:space="0" w:color="auto"/>
        <w:bottom w:val="none" w:sz="0" w:space="0" w:color="auto"/>
        <w:right w:val="none" w:sz="0" w:space="0" w:color="auto"/>
      </w:divBdr>
    </w:div>
    <w:div w:id="170414574">
      <w:bodyDiv w:val="1"/>
      <w:marLeft w:val="0"/>
      <w:marRight w:val="0"/>
      <w:marTop w:val="0"/>
      <w:marBottom w:val="0"/>
      <w:divBdr>
        <w:top w:val="none" w:sz="0" w:space="0" w:color="auto"/>
        <w:left w:val="none" w:sz="0" w:space="0" w:color="auto"/>
        <w:bottom w:val="none" w:sz="0" w:space="0" w:color="auto"/>
        <w:right w:val="none" w:sz="0" w:space="0" w:color="auto"/>
      </w:divBdr>
    </w:div>
    <w:div w:id="174155006">
      <w:bodyDiv w:val="1"/>
      <w:marLeft w:val="0"/>
      <w:marRight w:val="0"/>
      <w:marTop w:val="0"/>
      <w:marBottom w:val="0"/>
      <w:divBdr>
        <w:top w:val="none" w:sz="0" w:space="0" w:color="auto"/>
        <w:left w:val="none" w:sz="0" w:space="0" w:color="auto"/>
        <w:bottom w:val="none" w:sz="0" w:space="0" w:color="auto"/>
        <w:right w:val="none" w:sz="0" w:space="0" w:color="auto"/>
      </w:divBdr>
    </w:div>
    <w:div w:id="184372485">
      <w:bodyDiv w:val="1"/>
      <w:marLeft w:val="0"/>
      <w:marRight w:val="0"/>
      <w:marTop w:val="0"/>
      <w:marBottom w:val="0"/>
      <w:divBdr>
        <w:top w:val="none" w:sz="0" w:space="0" w:color="auto"/>
        <w:left w:val="none" w:sz="0" w:space="0" w:color="auto"/>
        <w:bottom w:val="none" w:sz="0" w:space="0" w:color="auto"/>
        <w:right w:val="none" w:sz="0" w:space="0" w:color="auto"/>
      </w:divBdr>
    </w:div>
    <w:div w:id="186524718">
      <w:bodyDiv w:val="1"/>
      <w:marLeft w:val="0"/>
      <w:marRight w:val="0"/>
      <w:marTop w:val="0"/>
      <w:marBottom w:val="0"/>
      <w:divBdr>
        <w:top w:val="none" w:sz="0" w:space="0" w:color="auto"/>
        <w:left w:val="none" w:sz="0" w:space="0" w:color="auto"/>
        <w:bottom w:val="none" w:sz="0" w:space="0" w:color="auto"/>
        <w:right w:val="none" w:sz="0" w:space="0" w:color="auto"/>
      </w:divBdr>
    </w:div>
    <w:div w:id="196818148">
      <w:bodyDiv w:val="1"/>
      <w:marLeft w:val="0"/>
      <w:marRight w:val="0"/>
      <w:marTop w:val="0"/>
      <w:marBottom w:val="0"/>
      <w:divBdr>
        <w:top w:val="none" w:sz="0" w:space="0" w:color="auto"/>
        <w:left w:val="none" w:sz="0" w:space="0" w:color="auto"/>
        <w:bottom w:val="none" w:sz="0" w:space="0" w:color="auto"/>
        <w:right w:val="none" w:sz="0" w:space="0" w:color="auto"/>
      </w:divBdr>
    </w:div>
    <w:div w:id="205333866">
      <w:bodyDiv w:val="1"/>
      <w:marLeft w:val="0"/>
      <w:marRight w:val="0"/>
      <w:marTop w:val="0"/>
      <w:marBottom w:val="0"/>
      <w:divBdr>
        <w:top w:val="none" w:sz="0" w:space="0" w:color="auto"/>
        <w:left w:val="none" w:sz="0" w:space="0" w:color="auto"/>
        <w:bottom w:val="none" w:sz="0" w:space="0" w:color="auto"/>
        <w:right w:val="none" w:sz="0" w:space="0" w:color="auto"/>
      </w:divBdr>
    </w:div>
    <w:div w:id="212087144">
      <w:bodyDiv w:val="1"/>
      <w:marLeft w:val="0"/>
      <w:marRight w:val="0"/>
      <w:marTop w:val="0"/>
      <w:marBottom w:val="0"/>
      <w:divBdr>
        <w:top w:val="none" w:sz="0" w:space="0" w:color="auto"/>
        <w:left w:val="none" w:sz="0" w:space="0" w:color="auto"/>
        <w:bottom w:val="none" w:sz="0" w:space="0" w:color="auto"/>
        <w:right w:val="none" w:sz="0" w:space="0" w:color="auto"/>
      </w:divBdr>
    </w:div>
    <w:div w:id="212278152">
      <w:bodyDiv w:val="1"/>
      <w:marLeft w:val="0"/>
      <w:marRight w:val="0"/>
      <w:marTop w:val="0"/>
      <w:marBottom w:val="0"/>
      <w:divBdr>
        <w:top w:val="none" w:sz="0" w:space="0" w:color="auto"/>
        <w:left w:val="none" w:sz="0" w:space="0" w:color="auto"/>
        <w:bottom w:val="none" w:sz="0" w:space="0" w:color="auto"/>
        <w:right w:val="none" w:sz="0" w:space="0" w:color="auto"/>
      </w:divBdr>
    </w:div>
    <w:div w:id="220672840">
      <w:bodyDiv w:val="1"/>
      <w:marLeft w:val="0"/>
      <w:marRight w:val="0"/>
      <w:marTop w:val="0"/>
      <w:marBottom w:val="0"/>
      <w:divBdr>
        <w:top w:val="none" w:sz="0" w:space="0" w:color="auto"/>
        <w:left w:val="none" w:sz="0" w:space="0" w:color="auto"/>
        <w:bottom w:val="none" w:sz="0" w:space="0" w:color="auto"/>
        <w:right w:val="none" w:sz="0" w:space="0" w:color="auto"/>
      </w:divBdr>
    </w:div>
    <w:div w:id="225267126">
      <w:bodyDiv w:val="1"/>
      <w:marLeft w:val="0"/>
      <w:marRight w:val="0"/>
      <w:marTop w:val="0"/>
      <w:marBottom w:val="0"/>
      <w:divBdr>
        <w:top w:val="none" w:sz="0" w:space="0" w:color="auto"/>
        <w:left w:val="none" w:sz="0" w:space="0" w:color="auto"/>
        <w:bottom w:val="none" w:sz="0" w:space="0" w:color="auto"/>
        <w:right w:val="none" w:sz="0" w:space="0" w:color="auto"/>
      </w:divBdr>
    </w:div>
    <w:div w:id="250550408">
      <w:bodyDiv w:val="1"/>
      <w:marLeft w:val="0"/>
      <w:marRight w:val="0"/>
      <w:marTop w:val="0"/>
      <w:marBottom w:val="0"/>
      <w:divBdr>
        <w:top w:val="none" w:sz="0" w:space="0" w:color="auto"/>
        <w:left w:val="none" w:sz="0" w:space="0" w:color="auto"/>
        <w:bottom w:val="none" w:sz="0" w:space="0" w:color="auto"/>
        <w:right w:val="none" w:sz="0" w:space="0" w:color="auto"/>
      </w:divBdr>
    </w:div>
    <w:div w:id="251396922">
      <w:bodyDiv w:val="1"/>
      <w:marLeft w:val="0"/>
      <w:marRight w:val="0"/>
      <w:marTop w:val="0"/>
      <w:marBottom w:val="0"/>
      <w:divBdr>
        <w:top w:val="none" w:sz="0" w:space="0" w:color="auto"/>
        <w:left w:val="none" w:sz="0" w:space="0" w:color="auto"/>
        <w:bottom w:val="none" w:sz="0" w:space="0" w:color="auto"/>
        <w:right w:val="none" w:sz="0" w:space="0" w:color="auto"/>
      </w:divBdr>
    </w:div>
    <w:div w:id="259916818">
      <w:bodyDiv w:val="1"/>
      <w:marLeft w:val="0"/>
      <w:marRight w:val="0"/>
      <w:marTop w:val="0"/>
      <w:marBottom w:val="0"/>
      <w:divBdr>
        <w:top w:val="none" w:sz="0" w:space="0" w:color="auto"/>
        <w:left w:val="none" w:sz="0" w:space="0" w:color="auto"/>
        <w:bottom w:val="none" w:sz="0" w:space="0" w:color="auto"/>
        <w:right w:val="none" w:sz="0" w:space="0" w:color="auto"/>
      </w:divBdr>
    </w:div>
    <w:div w:id="268316976">
      <w:bodyDiv w:val="1"/>
      <w:marLeft w:val="0"/>
      <w:marRight w:val="0"/>
      <w:marTop w:val="0"/>
      <w:marBottom w:val="0"/>
      <w:divBdr>
        <w:top w:val="none" w:sz="0" w:space="0" w:color="auto"/>
        <w:left w:val="none" w:sz="0" w:space="0" w:color="auto"/>
        <w:bottom w:val="none" w:sz="0" w:space="0" w:color="auto"/>
        <w:right w:val="none" w:sz="0" w:space="0" w:color="auto"/>
      </w:divBdr>
    </w:div>
    <w:div w:id="279845978">
      <w:bodyDiv w:val="1"/>
      <w:marLeft w:val="0"/>
      <w:marRight w:val="0"/>
      <w:marTop w:val="0"/>
      <w:marBottom w:val="0"/>
      <w:divBdr>
        <w:top w:val="none" w:sz="0" w:space="0" w:color="auto"/>
        <w:left w:val="none" w:sz="0" w:space="0" w:color="auto"/>
        <w:bottom w:val="none" w:sz="0" w:space="0" w:color="auto"/>
        <w:right w:val="none" w:sz="0" w:space="0" w:color="auto"/>
      </w:divBdr>
    </w:div>
    <w:div w:id="295531412">
      <w:bodyDiv w:val="1"/>
      <w:marLeft w:val="0"/>
      <w:marRight w:val="0"/>
      <w:marTop w:val="0"/>
      <w:marBottom w:val="0"/>
      <w:divBdr>
        <w:top w:val="none" w:sz="0" w:space="0" w:color="auto"/>
        <w:left w:val="none" w:sz="0" w:space="0" w:color="auto"/>
        <w:bottom w:val="none" w:sz="0" w:space="0" w:color="auto"/>
        <w:right w:val="none" w:sz="0" w:space="0" w:color="auto"/>
      </w:divBdr>
    </w:div>
    <w:div w:id="295644730">
      <w:bodyDiv w:val="1"/>
      <w:marLeft w:val="0"/>
      <w:marRight w:val="0"/>
      <w:marTop w:val="0"/>
      <w:marBottom w:val="0"/>
      <w:divBdr>
        <w:top w:val="none" w:sz="0" w:space="0" w:color="auto"/>
        <w:left w:val="none" w:sz="0" w:space="0" w:color="auto"/>
        <w:bottom w:val="none" w:sz="0" w:space="0" w:color="auto"/>
        <w:right w:val="none" w:sz="0" w:space="0" w:color="auto"/>
      </w:divBdr>
    </w:div>
    <w:div w:id="296569784">
      <w:bodyDiv w:val="1"/>
      <w:marLeft w:val="0"/>
      <w:marRight w:val="0"/>
      <w:marTop w:val="0"/>
      <w:marBottom w:val="0"/>
      <w:divBdr>
        <w:top w:val="none" w:sz="0" w:space="0" w:color="auto"/>
        <w:left w:val="none" w:sz="0" w:space="0" w:color="auto"/>
        <w:bottom w:val="none" w:sz="0" w:space="0" w:color="auto"/>
        <w:right w:val="none" w:sz="0" w:space="0" w:color="auto"/>
      </w:divBdr>
    </w:div>
    <w:div w:id="301694272">
      <w:bodyDiv w:val="1"/>
      <w:marLeft w:val="0"/>
      <w:marRight w:val="0"/>
      <w:marTop w:val="0"/>
      <w:marBottom w:val="0"/>
      <w:divBdr>
        <w:top w:val="none" w:sz="0" w:space="0" w:color="auto"/>
        <w:left w:val="none" w:sz="0" w:space="0" w:color="auto"/>
        <w:bottom w:val="none" w:sz="0" w:space="0" w:color="auto"/>
        <w:right w:val="none" w:sz="0" w:space="0" w:color="auto"/>
      </w:divBdr>
    </w:div>
    <w:div w:id="312107456">
      <w:bodyDiv w:val="1"/>
      <w:marLeft w:val="0"/>
      <w:marRight w:val="0"/>
      <w:marTop w:val="0"/>
      <w:marBottom w:val="0"/>
      <w:divBdr>
        <w:top w:val="none" w:sz="0" w:space="0" w:color="auto"/>
        <w:left w:val="none" w:sz="0" w:space="0" w:color="auto"/>
        <w:bottom w:val="none" w:sz="0" w:space="0" w:color="auto"/>
        <w:right w:val="none" w:sz="0" w:space="0" w:color="auto"/>
      </w:divBdr>
    </w:div>
    <w:div w:id="323508116">
      <w:bodyDiv w:val="1"/>
      <w:marLeft w:val="0"/>
      <w:marRight w:val="0"/>
      <w:marTop w:val="0"/>
      <w:marBottom w:val="0"/>
      <w:divBdr>
        <w:top w:val="none" w:sz="0" w:space="0" w:color="auto"/>
        <w:left w:val="none" w:sz="0" w:space="0" w:color="auto"/>
        <w:bottom w:val="none" w:sz="0" w:space="0" w:color="auto"/>
        <w:right w:val="none" w:sz="0" w:space="0" w:color="auto"/>
      </w:divBdr>
    </w:div>
    <w:div w:id="325018706">
      <w:bodyDiv w:val="1"/>
      <w:marLeft w:val="0"/>
      <w:marRight w:val="0"/>
      <w:marTop w:val="0"/>
      <w:marBottom w:val="0"/>
      <w:divBdr>
        <w:top w:val="none" w:sz="0" w:space="0" w:color="auto"/>
        <w:left w:val="none" w:sz="0" w:space="0" w:color="auto"/>
        <w:bottom w:val="none" w:sz="0" w:space="0" w:color="auto"/>
        <w:right w:val="none" w:sz="0" w:space="0" w:color="auto"/>
      </w:divBdr>
    </w:div>
    <w:div w:id="328482681">
      <w:bodyDiv w:val="1"/>
      <w:marLeft w:val="0"/>
      <w:marRight w:val="0"/>
      <w:marTop w:val="0"/>
      <w:marBottom w:val="0"/>
      <w:divBdr>
        <w:top w:val="none" w:sz="0" w:space="0" w:color="auto"/>
        <w:left w:val="none" w:sz="0" w:space="0" w:color="auto"/>
        <w:bottom w:val="none" w:sz="0" w:space="0" w:color="auto"/>
        <w:right w:val="none" w:sz="0" w:space="0" w:color="auto"/>
      </w:divBdr>
    </w:div>
    <w:div w:id="334187313">
      <w:bodyDiv w:val="1"/>
      <w:marLeft w:val="0"/>
      <w:marRight w:val="0"/>
      <w:marTop w:val="0"/>
      <w:marBottom w:val="0"/>
      <w:divBdr>
        <w:top w:val="none" w:sz="0" w:space="0" w:color="auto"/>
        <w:left w:val="none" w:sz="0" w:space="0" w:color="auto"/>
        <w:bottom w:val="none" w:sz="0" w:space="0" w:color="auto"/>
        <w:right w:val="none" w:sz="0" w:space="0" w:color="auto"/>
      </w:divBdr>
    </w:div>
    <w:div w:id="373038950">
      <w:bodyDiv w:val="1"/>
      <w:marLeft w:val="0"/>
      <w:marRight w:val="0"/>
      <w:marTop w:val="0"/>
      <w:marBottom w:val="0"/>
      <w:divBdr>
        <w:top w:val="none" w:sz="0" w:space="0" w:color="auto"/>
        <w:left w:val="none" w:sz="0" w:space="0" w:color="auto"/>
        <w:bottom w:val="none" w:sz="0" w:space="0" w:color="auto"/>
        <w:right w:val="none" w:sz="0" w:space="0" w:color="auto"/>
      </w:divBdr>
    </w:div>
    <w:div w:id="374156263">
      <w:bodyDiv w:val="1"/>
      <w:marLeft w:val="0"/>
      <w:marRight w:val="0"/>
      <w:marTop w:val="0"/>
      <w:marBottom w:val="0"/>
      <w:divBdr>
        <w:top w:val="none" w:sz="0" w:space="0" w:color="auto"/>
        <w:left w:val="none" w:sz="0" w:space="0" w:color="auto"/>
        <w:bottom w:val="none" w:sz="0" w:space="0" w:color="auto"/>
        <w:right w:val="none" w:sz="0" w:space="0" w:color="auto"/>
      </w:divBdr>
    </w:div>
    <w:div w:id="377172196">
      <w:bodyDiv w:val="1"/>
      <w:marLeft w:val="0"/>
      <w:marRight w:val="0"/>
      <w:marTop w:val="0"/>
      <w:marBottom w:val="0"/>
      <w:divBdr>
        <w:top w:val="none" w:sz="0" w:space="0" w:color="auto"/>
        <w:left w:val="none" w:sz="0" w:space="0" w:color="auto"/>
        <w:bottom w:val="none" w:sz="0" w:space="0" w:color="auto"/>
        <w:right w:val="none" w:sz="0" w:space="0" w:color="auto"/>
      </w:divBdr>
    </w:div>
    <w:div w:id="386993840">
      <w:bodyDiv w:val="1"/>
      <w:marLeft w:val="0"/>
      <w:marRight w:val="0"/>
      <w:marTop w:val="0"/>
      <w:marBottom w:val="0"/>
      <w:divBdr>
        <w:top w:val="none" w:sz="0" w:space="0" w:color="auto"/>
        <w:left w:val="none" w:sz="0" w:space="0" w:color="auto"/>
        <w:bottom w:val="none" w:sz="0" w:space="0" w:color="auto"/>
        <w:right w:val="none" w:sz="0" w:space="0" w:color="auto"/>
      </w:divBdr>
    </w:div>
    <w:div w:id="388767991">
      <w:bodyDiv w:val="1"/>
      <w:marLeft w:val="0"/>
      <w:marRight w:val="0"/>
      <w:marTop w:val="0"/>
      <w:marBottom w:val="0"/>
      <w:divBdr>
        <w:top w:val="none" w:sz="0" w:space="0" w:color="auto"/>
        <w:left w:val="none" w:sz="0" w:space="0" w:color="auto"/>
        <w:bottom w:val="none" w:sz="0" w:space="0" w:color="auto"/>
        <w:right w:val="none" w:sz="0" w:space="0" w:color="auto"/>
      </w:divBdr>
    </w:div>
    <w:div w:id="401950464">
      <w:bodyDiv w:val="1"/>
      <w:marLeft w:val="0"/>
      <w:marRight w:val="0"/>
      <w:marTop w:val="0"/>
      <w:marBottom w:val="0"/>
      <w:divBdr>
        <w:top w:val="none" w:sz="0" w:space="0" w:color="auto"/>
        <w:left w:val="none" w:sz="0" w:space="0" w:color="auto"/>
        <w:bottom w:val="none" w:sz="0" w:space="0" w:color="auto"/>
        <w:right w:val="none" w:sz="0" w:space="0" w:color="auto"/>
      </w:divBdr>
    </w:div>
    <w:div w:id="417561432">
      <w:bodyDiv w:val="1"/>
      <w:marLeft w:val="0"/>
      <w:marRight w:val="0"/>
      <w:marTop w:val="0"/>
      <w:marBottom w:val="0"/>
      <w:divBdr>
        <w:top w:val="none" w:sz="0" w:space="0" w:color="auto"/>
        <w:left w:val="none" w:sz="0" w:space="0" w:color="auto"/>
        <w:bottom w:val="none" w:sz="0" w:space="0" w:color="auto"/>
        <w:right w:val="none" w:sz="0" w:space="0" w:color="auto"/>
      </w:divBdr>
    </w:div>
    <w:div w:id="419836336">
      <w:bodyDiv w:val="1"/>
      <w:marLeft w:val="0"/>
      <w:marRight w:val="0"/>
      <w:marTop w:val="0"/>
      <w:marBottom w:val="0"/>
      <w:divBdr>
        <w:top w:val="none" w:sz="0" w:space="0" w:color="auto"/>
        <w:left w:val="none" w:sz="0" w:space="0" w:color="auto"/>
        <w:bottom w:val="none" w:sz="0" w:space="0" w:color="auto"/>
        <w:right w:val="none" w:sz="0" w:space="0" w:color="auto"/>
      </w:divBdr>
    </w:div>
    <w:div w:id="427233972">
      <w:bodyDiv w:val="1"/>
      <w:marLeft w:val="0"/>
      <w:marRight w:val="0"/>
      <w:marTop w:val="0"/>
      <w:marBottom w:val="0"/>
      <w:divBdr>
        <w:top w:val="none" w:sz="0" w:space="0" w:color="auto"/>
        <w:left w:val="none" w:sz="0" w:space="0" w:color="auto"/>
        <w:bottom w:val="none" w:sz="0" w:space="0" w:color="auto"/>
        <w:right w:val="none" w:sz="0" w:space="0" w:color="auto"/>
      </w:divBdr>
    </w:div>
    <w:div w:id="428240550">
      <w:bodyDiv w:val="1"/>
      <w:marLeft w:val="0"/>
      <w:marRight w:val="0"/>
      <w:marTop w:val="0"/>
      <w:marBottom w:val="0"/>
      <w:divBdr>
        <w:top w:val="none" w:sz="0" w:space="0" w:color="auto"/>
        <w:left w:val="none" w:sz="0" w:space="0" w:color="auto"/>
        <w:bottom w:val="none" w:sz="0" w:space="0" w:color="auto"/>
        <w:right w:val="none" w:sz="0" w:space="0" w:color="auto"/>
      </w:divBdr>
    </w:div>
    <w:div w:id="434328303">
      <w:bodyDiv w:val="1"/>
      <w:marLeft w:val="0"/>
      <w:marRight w:val="0"/>
      <w:marTop w:val="0"/>
      <w:marBottom w:val="0"/>
      <w:divBdr>
        <w:top w:val="none" w:sz="0" w:space="0" w:color="auto"/>
        <w:left w:val="none" w:sz="0" w:space="0" w:color="auto"/>
        <w:bottom w:val="none" w:sz="0" w:space="0" w:color="auto"/>
        <w:right w:val="none" w:sz="0" w:space="0" w:color="auto"/>
      </w:divBdr>
    </w:div>
    <w:div w:id="448815805">
      <w:bodyDiv w:val="1"/>
      <w:marLeft w:val="0"/>
      <w:marRight w:val="0"/>
      <w:marTop w:val="0"/>
      <w:marBottom w:val="0"/>
      <w:divBdr>
        <w:top w:val="none" w:sz="0" w:space="0" w:color="auto"/>
        <w:left w:val="none" w:sz="0" w:space="0" w:color="auto"/>
        <w:bottom w:val="none" w:sz="0" w:space="0" w:color="auto"/>
        <w:right w:val="none" w:sz="0" w:space="0" w:color="auto"/>
      </w:divBdr>
    </w:div>
    <w:div w:id="455410934">
      <w:bodyDiv w:val="1"/>
      <w:marLeft w:val="0"/>
      <w:marRight w:val="0"/>
      <w:marTop w:val="0"/>
      <w:marBottom w:val="0"/>
      <w:divBdr>
        <w:top w:val="none" w:sz="0" w:space="0" w:color="auto"/>
        <w:left w:val="none" w:sz="0" w:space="0" w:color="auto"/>
        <w:bottom w:val="none" w:sz="0" w:space="0" w:color="auto"/>
        <w:right w:val="none" w:sz="0" w:space="0" w:color="auto"/>
      </w:divBdr>
    </w:div>
    <w:div w:id="458766897">
      <w:bodyDiv w:val="1"/>
      <w:marLeft w:val="0"/>
      <w:marRight w:val="0"/>
      <w:marTop w:val="0"/>
      <w:marBottom w:val="0"/>
      <w:divBdr>
        <w:top w:val="none" w:sz="0" w:space="0" w:color="auto"/>
        <w:left w:val="none" w:sz="0" w:space="0" w:color="auto"/>
        <w:bottom w:val="none" w:sz="0" w:space="0" w:color="auto"/>
        <w:right w:val="none" w:sz="0" w:space="0" w:color="auto"/>
      </w:divBdr>
    </w:div>
    <w:div w:id="466775637">
      <w:bodyDiv w:val="1"/>
      <w:marLeft w:val="0"/>
      <w:marRight w:val="0"/>
      <w:marTop w:val="0"/>
      <w:marBottom w:val="0"/>
      <w:divBdr>
        <w:top w:val="none" w:sz="0" w:space="0" w:color="auto"/>
        <w:left w:val="none" w:sz="0" w:space="0" w:color="auto"/>
        <w:bottom w:val="none" w:sz="0" w:space="0" w:color="auto"/>
        <w:right w:val="none" w:sz="0" w:space="0" w:color="auto"/>
      </w:divBdr>
    </w:div>
    <w:div w:id="470024855">
      <w:bodyDiv w:val="1"/>
      <w:marLeft w:val="0"/>
      <w:marRight w:val="0"/>
      <w:marTop w:val="0"/>
      <w:marBottom w:val="0"/>
      <w:divBdr>
        <w:top w:val="none" w:sz="0" w:space="0" w:color="auto"/>
        <w:left w:val="none" w:sz="0" w:space="0" w:color="auto"/>
        <w:bottom w:val="none" w:sz="0" w:space="0" w:color="auto"/>
        <w:right w:val="none" w:sz="0" w:space="0" w:color="auto"/>
      </w:divBdr>
    </w:div>
    <w:div w:id="494731432">
      <w:bodyDiv w:val="1"/>
      <w:marLeft w:val="0"/>
      <w:marRight w:val="0"/>
      <w:marTop w:val="0"/>
      <w:marBottom w:val="0"/>
      <w:divBdr>
        <w:top w:val="none" w:sz="0" w:space="0" w:color="auto"/>
        <w:left w:val="none" w:sz="0" w:space="0" w:color="auto"/>
        <w:bottom w:val="none" w:sz="0" w:space="0" w:color="auto"/>
        <w:right w:val="none" w:sz="0" w:space="0" w:color="auto"/>
      </w:divBdr>
    </w:div>
    <w:div w:id="499123335">
      <w:bodyDiv w:val="1"/>
      <w:marLeft w:val="0"/>
      <w:marRight w:val="0"/>
      <w:marTop w:val="0"/>
      <w:marBottom w:val="0"/>
      <w:divBdr>
        <w:top w:val="none" w:sz="0" w:space="0" w:color="auto"/>
        <w:left w:val="none" w:sz="0" w:space="0" w:color="auto"/>
        <w:bottom w:val="none" w:sz="0" w:space="0" w:color="auto"/>
        <w:right w:val="none" w:sz="0" w:space="0" w:color="auto"/>
      </w:divBdr>
    </w:div>
    <w:div w:id="500241744">
      <w:bodyDiv w:val="1"/>
      <w:marLeft w:val="0"/>
      <w:marRight w:val="0"/>
      <w:marTop w:val="0"/>
      <w:marBottom w:val="0"/>
      <w:divBdr>
        <w:top w:val="none" w:sz="0" w:space="0" w:color="auto"/>
        <w:left w:val="none" w:sz="0" w:space="0" w:color="auto"/>
        <w:bottom w:val="none" w:sz="0" w:space="0" w:color="auto"/>
        <w:right w:val="none" w:sz="0" w:space="0" w:color="auto"/>
      </w:divBdr>
    </w:div>
    <w:div w:id="505442881">
      <w:bodyDiv w:val="1"/>
      <w:marLeft w:val="0"/>
      <w:marRight w:val="0"/>
      <w:marTop w:val="0"/>
      <w:marBottom w:val="0"/>
      <w:divBdr>
        <w:top w:val="none" w:sz="0" w:space="0" w:color="auto"/>
        <w:left w:val="none" w:sz="0" w:space="0" w:color="auto"/>
        <w:bottom w:val="none" w:sz="0" w:space="0" w:color="auto"/>
        <w:right w:val="none" w:sz="0" w:space="0" w:color="auto"/>
      </w:divBdr>
    </w:div>
    <w:div w:id="510604243">
      <w:bodyDiv w:val="1"/>
      <w:marLeft w:val="0"/>
      <w:marRight w:val="0"/>
      <w:marTop w:val="0"/>
      <w:marBottom w:val="0"/>
      <w:divBdr>
        <w:top w:val="none" w:sz="0" w:space="0" w:color="auto"/>
        <w:left w:val="none" w:sz="0" w:space="0" w:color="auto"/>
        <w:bottom w:val="none" w:sz="0" w:space="0" w:color="auto"/>
        <w:right w:val="none" w:sz="0" w:space="0" w:color="auto"/>
      </w:divBdr>
    </w:div>
    <w:div w:id="516240855">
      <w:bodyDiv w:val="1"/>
      <w:marLeft w:val="0"/>
      <w:marRight w:val="0"/>
      <w:marTop w:val="0"/>
      <w:marBottom w:val="0"/>
      <w:divBdr>
        <w:top w:val="none" w:sz="0" w:space="0" w:color="auto"/>
        <w:left w:val="none" w:sz="0" w:space="0" w:color="auto"/>
        <w:bottom w:val="none" w:sz="0" w:space="0" w:color="auto"/>
        <w:right w:val="none" w:sz="0" w:space="0" w:color="auto"/>
      </w:divBdr>
    </w:div>
    <w:div w:id="529949209">
      <w:bodyDiv w:val="1"/>
      <w:marLeft w:val="0"/>
      <w:marRight w:val="0"/>
      <w:marTop w:val="0"/>
      <w:marBottom w:val="0"/>
      <w:divBdr>
        <w:top w:val="none" w:sz="0" w:space="0" w:color="auto"/>
        <w:left w:val="none" w:sz="0" w:space="0" w:color="auto"/>
        <w:bottom w:val="none" w:sz="0" w:space="0" w:color="auto"/>
        <w:right w:val="none" w:sz="0" w:space="0" w:color="auto"/>
      </w:divBdr>
    </w:div>
    <w:div w:id="533928907">
      <w:bodyDiv w:val="1"/>
      <w:marLeft w:val="0"/>
      <w:marRight w:val="0"/>
      <w:marTop w:val="0"/>
      <w:marBottom w:val="0"/>
      <w:divBdr>
        <w:top w:val="none" w:sz="0" w:space="0" w:color="auto"/>
        <w:left w:val="none" w:sz="0" w:space="0" w:color="auto"/>
        <w:bottom w:val="none" w:sz="0" w:space="0" w:color="auto"/>
        <w:right w:val="none" w:sz="0" w:space="0" w:color="auto"/>
      </w:divBdr>
    </w:div>
    <w:div w:id="540020741">
      <w:bodyDiv w:val="1"/>
      <w:marLeft w:val="0"/>
      <w:marRight w:val="0"/>
      <w:marTop w:val="0"/>
      <w:marBottom w:val="0"/>
      <w:divBdr>
        <w:top w:val="none" w:sz="0" w:space="0" w:color="auto"/>
        <w:left w:val="none" w:sz="0" w:space="0" w:color="auto"/>
        <w:bottom w:val="none" w:sz="0" w:space="0" w:color="auto"/>
        <w:right w:val="none" w:sz="0" w:space="0" w:color="auto"/>
      </w:divBdr>
    </w:div>
    <w:div w:id="542331717">
      <w:bodyDiv w:val="1"/>
      <w:marLeft w:val="0"/>
      <w:marRight w:val="0"/>
      <w:marTop w:val="0"/>
      <w:marBottom w:val="0"/>
      <w:divBdr>
        <w:top w:val="none" w:sz="0" w:space="0" w:color="auto"/>
        <w:left w:val="none" w:sz="0" w:space="0" w:color="auto"/>
        <w:bottom w:val="none" w:sz="0" w:space="0" w:color="auto"/>
        <w:right w:val="none" w:sz="0" w:space="0" w:color="auto"/>
      </w:divBdr>
    </w:div>
    <w:div w:id="543490576">
      <w:bodyDiv w:val="1"/>
      <w:marLeft w:val="0"/>
      <w:marRight w:val="0"/>
      <w:marTop w:val="0"/>
      <w:marBottom w:val="0"/>
      <w:divBdr>
        <w:top w:val="none" w:sz="0" w:space="0" w:color="auto"/>
        <w:left w:val="none" w:sz="0" w:space="0" w:color="auto"/>
        <w:bottom w:val="none" w:sz="0" w:space="0" w:color="auto"/>
        <w:right w:val="none" w:sz="0" w:space="0" w:color="auto"/>
      </w:divBdr>
    </w:div>
    <w:div w:id="554051169">
      <w:bodyDiv w:val="1"/>
      <w:marLeft w:val="0"/>
      <w:marRight w:val="0"/>
      <w:marTop w:val="0"/>
      <w:marBottom w:val="0"/>
      <w:divBdr>
        <w:top w:val="none" w:sz="0" w:space="0" w:color="auto"/>
        <w:left w:val="none" w:sz="0" w:space="0" w:color="auto"/>
        <w:bottom w:val="none" w:sz="0" w:space="0" w:color="auto"/>
        <w:right w:val="none" w:sz="0" w:space="0" w:color="auto"/>
      </w:divBdr>
    </w:div>
    <w:div w:id="560290130">
      <w:bodyDiv w:val="1"/>
      <w:marLeft w:val="0"/>
      <w:marRight w:val="0"/>
      <w:marTop w:val="0"/>
      <w:marBottom w:val="0"/>
      <w:divBdr>
        <w:top w:val="none" w:sz="0" w:space="0" w:color="auto"/>
        <w:left w:val="none" w:sz="0" w:space="0" w:color="auto"/>
        <w:bottom w:val="none" w:sz="0" w:space="0" w:color="auto"/>
        <w:right w:val="none" w:sz="0" w:space="0" w:color="auto"/>
      </w:divBdr>
    </w:div>
    <w:div w:id="575359093">
      <w:bodyDiv w:val="1"/>
      <w:marLeft w:val="0"/>
      <w:marRight w:val="0"/>
      <w:marTop w:val="0"/>
      <w:marBottom w:val="0"/>
      <w:divBdr>
        <w:top w:val="none" w:sz="0" w:space="0" w:color="auto"/>
        <w:left w:val="none" w:sz="0" w:space="0" w:color="auto"/>
        <w:bottom w:val="none" w:sz="0" w:space="0" w:color="auto"/>
        <w:right w:val="none" w:sz="0" w:space="0" w:color="auto"/>
      </w:divBdr>
    </w:div>
    <w:div w:id="606083800">
      <w:bodyDiv w:val="1"/>
      <w:marLeft w:val="0"/>
      <w:marRight w:val="0"/>
      <w:marTop w:val="0"/>
      <w:marBottom w:val="0"/>
      <w:divBdr>
        <w:top w:val="none" w:sz="0" w:space="0" w:color="auto"/>
        <w:left w:val="none" w:sz="0" w:space="0" w:color="auto"/>
        <w:bottom w:val="none" w:sz="0" w:space="0" w:color="auto"/>
        <w:right w:val="none" w:sz="0" w:space="0" w:color="auto"/>
      </w:divBdr>
    </w:div>
    <w:div w:id="607197477">
      <w:bodyDiv w:val="1"/>
      <w:marLeft w:val="0"/>
      <w:marRight w:val="0"/>
      <w:marTop w:val="0"/>
      <w:marBottom w:val="0"/>
      <w:divBdr>
        <w:top w:val="none" w:sz="0" w:space="0" w:color="auto"/>
        <w:left w:val="none" w:sz="0" w:space="0" w:color="auto"/>
        <w:bottom w:val="none" w:sz="0" w:space="0" w:color="auto"/>
        <w:right w:val="none" w:sz="0" w:space="0" w:color="auto"/>
      </w:divBdr>
    </w:div>
    <w:div w:id="607203648">
      <w:bodyDiv w:val="1"/>
      <w:marLeft w:val="0"/>
      <w:marRight w:val="0"/>
      <w:marTop w:val="0"/>
      <w:marBottom w:val="0"/>
      <w:divBdr>
        <w:top w:val="none" w:sz="0" w:space="0" w:color="auto"/>
        <w:left w:val="none" w:sz="0" w:space="0" w:color="auto"/>
        <w:bottom w:val="none" w:sz="0" w:space="0" w:color="auto"/>
        <w:right w:val="none" w:sz="0" w:space="0" w:color="auto"/>
      </w:divBdr>
    </w:div>
    <w:div w:id="613366701">
      <w:bodyDiv w:val="1"/>
      <w:marLeft w:val="0"/>
      <w:marRight w:val="0"/>
      <w:marTop w:val="0"/>
      <w:marBottom w:val="0"/>
      <w:divBdr>
        <w:top w:val="none" w:sz="0" w:space="0" w:color="auto"/>
        <w:left w:val="none" w:sz="0" w:space="0" w:color="auto"/>
        <w:bottom w:val="none" w:sz="0" w:space="0" w:color="auto"/>
        <w:right w:val="none" w:sz="0" w:space="0" w:color="auto"/>
      </w:divBdr>
    </w:div>
    <w:div w:id="641235934">
      <w:bodyDiv w:val="1"/>
      <w:marLeft w:val="0"/>
      <w:marRight w:val="0"/>
      <w:marTop w:val="0"/>
      <w:marBottom w:val="0"/>
      <w:divBdr>
        <w:top w:val="none" w:sz="0" w:space="0" w:color="auto"/>
        <w:left w:val="none" w:sz="0" w:space="0" w:color="auto"/>
        <w:bottom w:val="none" w:sz="0" w:space="0" w:color="auto"/>
        <w:right w:val="none" w:sz="0" w:space="0" w:color="auto"/>
      </w:divBdr>
    </w:div>
    <w:div w:id="643848709">
      <w:bodyDiv w:val="1"/>
      <w:marLeft w:val="0"/>
      <w:marRight w:val="0"/>
      <w:marTop w:val="0"/>
      <w:marBottom w:val="0"/>
      <w:divBdr>
        <w:top w:val="none" w:sz="0" w:space="0" w:color="auto"/>
        <w:left w:val="none" w:sz="0" w:space="0" w:color="auto"/>
        <w:bottom w:val="none" w:sz="0" w:space="0" w:color="auto"/>
        <w:right w:val="none" w:sz="0" w:space="0" w:color="auto"/>
      </w:divBdr>
    </w:div>
    <w:div w:id="647395904">
      <w:bodyDiv w:val="1"/>
      <w:marLeft w:val="0"/>
      <w:marRight w:val="0"/>
      <w:marTop w:val="0"/>
      <w:marBottom w:val="0"/>
      <w:divBdr>
        <w:top w:val="none" w:sz="0" w:space="0" w:color="auto"/>
        <w:left w:val="none" w:sz="0" w:space="0" w:color="auto"/>
        <w:bottom w:val="none" w:sz="0" w:space="0" w:color="auto"/>
        <w:right w:val="none" w:sz="0" w:space="0" w:color="auto"/>
      </w:divBdr>
    </w:div>
    <w:div w:id="661470506">
      <w:bodyDiv w:val="1"/>
      <w:marLeft w:val="0"/>
      <w:marRight w:val="0"/>
      <w:marTop w:val="0"/>
      <w:marBottom w:val="0"/>
      <w:divBdr>
        <w:top w:val="none" w:sz="0" w:space="0" w:color="auto"/>
        <w:left w:val="none" w:sz="0" w:space="0" w:color="auto"/>
        <w:bottom w:val="none" w:sz="0" w:space="0" w:color="auto"/>
        <w:right w:val="none" w:sz="0" w:space="0" w:color="auto"/>
      </w:divBdr>
    </w:div>
    <w:div w:id="669676522">
      <w:bodyDiv w:val="1"/>
      <w:marLeft w:val="0"/>
      <w:marRight w:val="0"/>
      <w:marTop w:val="0"/>
      <w:marBottom w:val="0"/>
      <w:divBdr>
        <w:top w:val="none" w:sz="0" w:space="0" w:color="auto"/>
        <w:left w:val="none" w:sz="0" w:space="0" w:color="auto"/>
        <w:bottom w:val="none" w:sz="0" w:space="0" w:color="auto"/>
        <w:right w:val="none" w:sz="0" w:space="0" w:color="auto"/>
      </w:divBdr>
    </w:div>
    <w:div w:id="678853323">
      <w:bodyDiv w:val="1"/>
      <w:marLeft w:val="0"/>
      <w:marRight w:val="0"/>
      <w:marTop w:val="0"/>
      <w:marBottom w:val="0"/>
      <w:divBdr>
        <w:top w:val="none" w:sz="0" w:space="0" w:color="auto"/>
        <w:left w:val="none" w:sz="0" w:space="0" w:color="auto"/>
        <w:bottom w:val="none" w:sz="0" w:space="0" w:color="auto"/>
        <w:right w:val="none" w:sz="0" w:space="0" w:color="auto"/>
      </w:divBdr>
    </w:div>
    <w:div w:id="686171924">
      <w:bodyDiv w:val="1"/>
      <w:marLeft w:val="0"/>
      <w:marRight w:val="0"/>
      <w:marTop w:val="0"/>
      <w:marBottom w:val="0"/>
      <w:divBdr>
        <w:top w:val="none" w:sz="0" w:space="0" w:color="auto"/>
        <w:left w:val="none" w:sz="0" w:space="0" w:color="auto"/>
        <w:bottom w:val="none" w:sz="0" w:space="0" w:color="auto"/>
        <w:right w:val="none" w:sz="0" w:space="0" w:color="auto"/>
      </w:divBdr>
    </w:div>
    <w:div w:id="687876670">
      <w:bodyDiv w:val="1"/>
      <w:marLeft w:val="0"/>
      <w:marRight w:val="0"/>
      <w:marTop w:val="0"/>
      <w:marBottom w:val="0"/>
      <w:divBdr>
        <w:top w:val="none" w:sz="0" w:space="0" w:color="auto"/>
        <w:left w:val="none" w:sz="0" w:space="0" w:color="auto"/>
        <w:bottom w:val="none" w:sz="0" w:space="0" w:color="auto"/>
        <w:right w:val="none" w:sz="0" w:space="0" w:color="auto"/>
      </w:divBdr>
    </w:div>
    <w:div w:id="688482534">
      <w:bodyDiv w:val="1"/>
      <w:marLeft w:val="0"/>
      <w:marRight w:val="0"/>
      <w:marTop w:val="0"/>
      <w:marBottom w:val="0"/>
      <w:divBdr>
        <w:top w:val="none" w:sz="0" w:space="0" w:color="auto"/>
        <w:left w:val="none" w:sz="0" w:space="0" w:color="auto"/>
        <w:bottom w:val="none" w:sz="0" w:space="0" w:color="auto"/>
        <w:right w:val="none" w:sz="0" w:space="0" w:color="auto"/>
      </w:divBdr>
    </w:div>
    <w:div w:id="696320841">
      <w:bodyDiv w:val="1"/>
      <w:marLeft w:val="0"/>
      <w:marRight w:val="0"/>
      <w:marTop w:val="0"/>
      <w:marBottom w:val="0"/>
      <w:divBdr>
        <w:top w:val="none" w:sz="0" w:space="0" w:color="auto"/>
        <w:left w:val="none" w:sz="0" w:space="0" w:color="auto"/>
        <w:bottom w:val="none" w:sz="0" w:space="0" w:color="auto"/>
        <w:right w:val="none" w:sz="0" w:space="0" w:color="auto"/>
      </w:divBdr>
    </w:div>
    <w:div w:id="700472742">
      <w:bodyDiv w:val="1"/>
      <w:marLeft w:val="0"/>
      <w:marRight w:val="0"/>
      <w:marTop w:val="0"/>
      <w:marBottom w:val="0"/>
      <w:divBdr>
        <w:top w:val="none" w:sz="0" w:space="0" w:color="auto"/>
        <w:left w:val="none" w:sz="0" w:space="0" w:color="auto"/>
        <w:bottom w:val="none" w:sz="0" w:space="0" w:color="auto"/>
        <w:right w:val="none" w:sz="0" w:space="0" w:color="auto"/>
      </w:divBdr>
    </w:div>
    <w:div w:id="706297298">
      <w:bodyDiv w:val="1"/>
      <w:marLeft w:val="0"/>
      <w:marRight w:val="0"/>
      <w:marTop w:val="0"/>
      <w:marBottom w:val="0"/>
      <w:divBdr>
        <w:top w:val="none" w:sz="0" w:space="0" w:color="auto"/>
        <w:left w:val="none" w:sz="0" w:space="0" w:color="auto"/>
        <w:bottom w:val="none" w:sz="0" w:space="0" w:color="auto"/>
        <w:right w:val="none" w:sz="0" w:space="0" w:color="auto"/>
      </w:divBdr>
    </w:div>
    <w:div w:id="707530000">
      <w:bodyDiv w:val="1"/>
      <w:marLeft w:val="0"/>
      <w:marRight w:val="0"/>
      <w:marTop w:val="0"/>
      <w:marBottom w:val="0"/>
      <w:divBdr>
        <w:top w:val="none" w:sz="0" w:space="0" w:color="auto"/>
        <w:left w:val="none" w:sz="0" w:space="0" w:color="auto"/>
        <w:bottom w:val="none" w:sz="0" w:space="0" w:color="auto"/>
        <w:right w:val="none" w:sz="0" w:space="0" w:color="auto"/>
      </w:divBdr>
    </w:div>
    <w:div w:id="713384170">
      <w:bodyDiv w:val="1"/>
      <w:marLeft w:val="0"/>
      <w:marRight w:val="0"/>
      <w:marTop w:val="0"/>
      <w:marBottom w:val="0"/>
      <w:divBdr>
        <w:top w:val="none" w:sz="0" w:space="0" w:color="auto"/>
        <w:left w:val="none" w:sz="0" w:space="0" w:color="auto"/>
        <w:bottom w:val="none" w:sz="0" w:space="0" w:color="auto"/>
        <w:right w:val="none" w:sz="0" w:space="0" w:color="auto"/>
      </w:divBdr>
    </w:div>
    <w:div w:id="740101404">
      <w:bodyDiv w:val="1"/>
      <w:marLeft w:val="0"/>
      <w:marRight w:val="0"/>
      <w:marTop w:val="0"/>
      <w:marBottom w:val="0"/>
      <w:divBdr>
        <w:top w:val="none" w:sz="0" w:space="0" w:color="auto"/>
        <w:left w:val="none" w:sz="0" w:space="0" w:color="auto"/>
        <w:bottom w:val="none" w:sz="0" w:space="0" w:color="auto"/>
        <w:right w:val="none" w:sz="0" w:space="0" w:color="auto"/>
      </w:divBdr>
    </w:div>
    <w:div w:id="743917099">
      <w:bodyDiv w:val="1"/>
      <w:marLeft w:val="0"/>
      <w:marRight w:val="0"/>
      <w:marTop w:val="0"/>
      <w:marBottom w:val="0"/>
      <w:divBdr>
        <w:top w:val="none" w:sz="0" w:space="0" w:color="auto"/>
        <w:left w:val="none" w:sz="0" w:space="0" w:color="auto"/>
        <w:bottom w:val="none" w:sz="0" w:space="0" w:color="auto"/>
        <w:right w:val="none" w:sz="0" w:space="0" w:color="auto"/>
      </w:divBdr>
    </w:div>
    <w:div w:id="747655316">
      <w:bodyDiv w:val="1"/>
      <w:marLeft w:val="0"/>
      <w:marRight w:val="0"/>
      <w:marTop w:val="0"/>
      <w:marBottom w:val="0"/>
      <w:divBdr>
        <w:top w:val="none" w:sz="0" w:space="0" w:color="auto"/>
        <w:left w:val="none" w:sz="0" w:space="0" w:color="auto"/>
        <w:bottom w:val="none" w:sz="0" w:space="0" w:color="auto"/>
        <w:right w:val="none" w:sz="0" w:space="0" w:color="auto"/>
      </w:divBdr>
    </w:div>
    <w:div w:id="756636296">
      <w:bodyDiv w:val="1"/>
      <w:marLeft w:val="0"/>
      <w:marRight w:val="0"/>
      <w:marTop w:val="0"/>
      <w:marBottom w:val="0"/>
      <w:divBdr>
        <w:top w:val="none" w:sz="0" w:space="0" w:color="auto"/>
        <w:left w:val="none" w:sz="0" w:space="0" w:color="auto"/>
        <w:bottom w:val="none" w:sz="0" w:space="0" w:color="auto"/>
        <w:right w:val="none" w:sz="0" w:space="0" w:color="auto"/>
      </w:divBdr>
    </w:div>
    <w:div w:id="762335001">
      <w:bodyDiv w:val="1"/>
      <w:marLeft w:val="0"/>
      <w:marRight w:val="0"/>
      <w:marTop w:val="0"/>
      <w:marBottom w:val="0"/>
      <w:divBdr>
        <w:top w:val="none" w:sz="0" w:space="0" w:color="auto"/>
        <w:left w:val="none" w:sz="0" w:space="0" w:color="auto"/>
        <w:bottom w:val="none" w:sz="0" w:space="0" w:color="auto"/>
        <w:right w:val="none" w:sz="0" w:space="0" w:color="auto"/>
      </w:divBdr>
    </w:div>
    <w:div w:id="775373121">
      <w:bodyDiv w:val="1"/>
      <w:marLeft w:val="0"/>
      <w:marRight w:val="0"/>
      <w:marTop w:val="0"/>
      <w:marBottom w:val="0"/>
      <w:divBdr>
        <w:top w:val="none" w:sz="0" w:space="0" w:color="auto"/>
        <w:left w:val="none" w:sz="0" w:space="0" w:color="auto"/>
        <w:bottom w:val="none" w:sz="0" w:space="0" w:color="auto"/>
        <w:right w:val="none" w:sz="0" w:space="0" w:color="auto"/>
      </w:divBdr>
    </w:div>
    <w:div w:id="777481254">
      <w:bodyDiv w:val="1"/>
      <w:marLeft w:val="0"/>
      <w:marRight w:val="0"/>
      <w:marTop w:val="0"/>
      <w:marBottom w:val="0"/>
      <w:divBdr>
        <w:top w:val="none" w:sz="0" w:space="0" w:color="auto"/>
        <w:left w:val="none" w:sz="0" w:space="0" w:color="auto"/>
        <w:bottom w:val="none" w:sz="0" w:space="0" w:color="auto"/>
        <w:right w:val="none" w:sz="0" w:space="0" w:color="auto"/>
      </w:divBdr>
    </w:div>
    <w:div w:id="780031987">
      <w:bodyDiv w:val="1"/>
      <w:marLeft w:val="0"/>
      <w:marRight w:val="0"/>
      <w:marTop w:val="0"/>
      <w:marBottom w:val="0"/>
      <w:divBdr>
        <w:top w:val="none" w:sz="0" w:space="0" w:color="auto"/>
        <w:left w:val="none" w:sz="0" w:space="0" w:color="auto"/>
        <w:bottom w:val="none" w:sz="0" w:space="0" w:color="auto"/>
        <w:right w:val="none" w:sz="0" w:space="0" w:color="auto"/>
      </w:divBdr>
    </w:div>
    <w:div w:id="782191297">
      <w:bodyDiv w:val="1"/>
      <w:marLeft w:val="0"/>
      <w:marRight w:val="0"/>
      <w:marTop w:val="0"/>
      <w:marBottom w:val="0"/>
      <w:divBdr>
        <w:top w:val="none" w:sz="0" w:space="0" w:color="auto"/>
        <w:left w:val="none" w:sz="0" w:space="0" w:color="auto"/>
        <w:bottom w:val="none" w:sz="0" w:space="0" w:color="auto"/>
        <w:right w:val="none" w:sz="0" w:space="0" w:color="auto"/>
      </w:divBdr>
    </w:div>
    <w:div w:id="783380318">
      <w:bodyDiv w:val="1"/>
      <w:marLeft w:val="0"/>
      <w:marRight w:val="0"/>
      <w:marTop w:val="0"/>
      <w:marBottom w:val="0"/>
      <w:divBdr>
        <w:top w:val="none" w:sz="0" w:space="0" w:color="auto"/>
        <w:left w:val="none" w:sz="0" w:space="0" w:color="auto"/>
        <w:bottom w:val="none" w:sz="0" w:space="0" w:color="auto"/>
        <w:right w:val="none" w:sz="0" w:space="0" w:color="auto"/>
      </w:divBdr>
    </w:div>
    <w:div w:id="792867963">
      <w:bodyDiv w:val="1"/>
      <w:marLeft w:val="0"/>
      <w:marRight w:val="0"/>
      <w:marTop w:val="0"/>
      <w:marBottom w:val="0"/>
      <w:divBdr>
        <w:top w:val="none" w:sz="0" w:space="0" w:color="auto"/>
        <w:left w:val="none" w:sz="0" w:space="0" w:color="auto"/>
        <w:bottom w:val="none" w:sz="0" w:space="0" w:color="auto"/>
        <w:right w:val="none" w:sz="0" w:space="0" w:color="auto"/>
      </w:divBdr>
    </w:div>
    <w:div w:id="793521709">
      <w:bodyDiv w:val="1"/>
      <w:marLeft w:val="0"/>
      <w:marRight w:val="0"/>
      <w:marTop w:val="0"/>
      <w:marBottom w:val="0"/>
      <w:divBdr>
        <w:top w:val="none" w:sz="0" w:space="0" w:color="auto"/>
        <w:left w:val="none" w:sz="0" w:space="0" w:color="auto"/>
        <w:bottom w:val="none" w:sz="0" w:space="0" w:color="auto"/>
        <w:right w:val="none" w:sz="0" w:space="0" w:color="auto"/>
      </w:divBdr>
    </w:div>
    <w:div w:id="804129604">
      <w:bodyDiv w:val="1"/>
      <w:marLeft w:val="0"/>
      <w:marRight w:val="0"/>
      <w:marTop w:val="0"/>
      <w:marBottom w:val="0"/>
      <w:divBdr>
        <w:top w:val="none" w:sz="0" w:space="0" w:color="auto"/>
        <w:left w:val="none" w:sz="0" w:space="0" w:color="auto"/>
        <w:bottom w:val="none" w:sz="0" w:space="0" w:color="auto"/>
        <w:right w:val="none" w:sz="0" w:space="0" w:color="auto"/>
      </w:divBdr>
    </w:div>
    <w:div w:id="835191799">
      <w:bodyDiv w:val="1"/>
      <w:marLeft w:val="0"/>
      <w:marRight w:val="0"/>
      <w:marTop w:val="0"/>
      <w:marBottom w:val="0"/>
      <w:divBdr>
        <w:top w:val="none" w:sz="0" w:space="0" w:color="auto"/>
        <w:left w:val="none" w:sz="0" w:space="0" w:color="auto"/>
        <w:bottom w:val="none" w:sz="0" w:space="0" w:color="auto"/>
        <w:right w:val="none" w:sz="0" w:space="0" w:color="auto"/>
      </w:divBdr>
    </w:div>
    <w:div w:id="838236181">
      <w:bodyDiv w:val="1"/>
      <w:marLeft w:val="0"/>
      <w:marRight w:val="0"/>
      <w:marTop w:val="0"/>
      <w:marBottom w:val="0"/>
      <w:divBdr>
        <w:top w:val="none" w:sz="0" w:space="0" w:color="auto"/>
        <w:left w:val="none" w:sz="0" w:space="0" w:color="auto"/>
        <w:bottom w:val="none" w:sz="0" w:space="0" w:color="auto"/>
        <w:right w:val="none" w:sz="0" w:space="0" w:color="auto"/>
      </w:divBdr>
    </w:div>
    <w:div w:id="851728514">
      <w:bodyDiv w:val="1"/>
      <w:marLeft w:val="0"/>
      <w:marRight w:val="0"/>
      <w:marTop w:val="0"/>
      <w:marBottom w:val="0"/>
      <w:divBdr>
        <w:top w:val="none" w:sz="0" w:space="0" w:color="auto"/>
        <w:left w:val="none" w:sz="0" w:space="0" w:color="auto"/>
        <w:bottom w:val="none" w:sz="0" w:space="0" w:color="auto"/>
        <w:right w:val="none" w:sz="0" w:space="0" w:color="auto"/>
      </w:divBdr>
    </w:div>
    <w:div w:id="867984189">
      <w:bodyDiv w:val="1"/>
      <w:marLeft w:val="0"/>
      <w:marRight w:val="0"/>
      <w:marTop w:val="0"/>
      <w:marBottom w:val="0"/>
      <w:divBdr>
        <w:top w:val="none" w:sz="0" w:space="0" w:color="auto"/>
        <w:left w:val="none" w:sz="0" w:space="0" w:color="auto"/>
        <w:bottom w:val="none" w:sz="0" w:space="0" w:color="auto"/>
        <w:right w:val="none" w:sz="0" w:space="0" w:color="auto"/>
      </w:divBdr>
    </w:div>
    <w:div w:id="872033266">
      <w:bodyDiv w:val="1"/>
      <w:marLeft w:val="0"/>
      <w:marRight w:val="0"/>
      <w:marTop w:val="0"/>
      <w:marBottom w:val="0"/>
      <w:divBdr>
        <w:top w:val="none" w:sz="0" w:space="0" w:color="auto"/>
        <w:left w:val="none" w:sz="0" w:space="0" w:color="auto"/>
        <w:bottom w:val="none" w:sz="0" w:space="0" w:color="auto"/>
        <w:right w:val="none" w:sz="0" w:space="0" w:color="auto"/>
      </w:divBdr>
    </w:div>
    <w:div w:id="894122019">
      <w:bodyDiv w:val="1"/>
      <w:marLeft w:val="0"/>
      <w:marRight w:val="0"/>
      <w:marTop w:val="0"/>
      <w:marBottom w:val="0"/>
      <w:divBdr>
        <w:top w:val="none" w:sz="0" w:space="0" w:color="auto"/>
        <w:left w:val="none" w:sz="0" w:space="0" w:color="auto"/>
        <w:bottom w:val="none" w:sz="0" w:space="0" w:color="auto"/>
        <w:right w:val="none" w:sz="0" w:space="0" w:color="auto"/>
      </w:divBdr>
    </w:div>
    <w:div w:id="894970998">
      <w:bodyDiv w:val="1"/>
      <w:marLeft w:val="0"/>
      <w:marRight w:val="0"/>
      <w:marTop w:val="0"/>
      <w:marBottom w:val="0"/>
      <w:divBdr>
        <w:top w:val="none" w:sz="0" w:space="0" w:color="auto"/>
        <w:left w:val="none" w:sz="0" w:space="0" w:color="auto"/>
        <w:bottom w:val="none" w:sz="0" w:space="0" w:color="auto"/>
        <w:right w:val="none" w:sz="0" w:space="0" w:color="auto"/>
      </w:divBdr>
    </w:div>
    <w:div w:id="923876500">
      <w:bodyDiv w:val="1"/>
      <w:marLeft w:val="0"/>
      <w:marRight w:val="0"/>
      <w:marTop w:val="0"/>
      <w:marBottom w:val="0"/>
      <w:divBdr>
        <w:top w:val="none" w:sz="0" w:space="0" w:color="auto"/>
        <w:left w:val="none" w:sz="0" w:space="0" w:color="auto"/>
        <w:bottom w:val="none" w:sz="0" w:space="0" w:color="auto"/>
        <w:right w:val="none" w:sz="0" w:space="0" w:color="auto"/>
      </w:divBdr>
    </w:div>
    <w:div w:id="926159149">
      <w:bodyDiv w:val="1"/>
      <w:marLeft w:val="0"/>
      <w:marRight w:val="0"/>
      <w:marTop w:val="0"/>
      <w:marBottom w:val="0"/>
      <w:divBdr>
        <w:top w:val="none" w:sz="0" w:space="0" w:color="auto"/>
        <w:left w:val="none" w:sz="0" w:space="0" w:color="auto"/>
        <w:bottom w:val="none" w:sz="0" w:space="0" w:color="auto"/>
        <w:right w:val="none" w:sz="0" w:space="0" w:color="auto"/>
      </w:divBdr>
    </w:div>
    <w:div w:id="932933837">
      <w:bodyDiv w:val="1"/>
      <w:marLeft w:val="0"/>
      <w:marRight w:val="0"/>
      <w:marTop w:val="0"/>
      <w:marBottom w:val="0"/>
      <w:divBdr>
        <w:top w:val="none" w:sz="0" w:space="0" w:color="auto"/>
        <w:left w:val="none" w:sz="0" w:space="0" w:color="auto"/>
        <w:bottom w:val="none" w:sz="0" w:space="0" w:color="auto"/>
        <w:right w:val="none" w:sz="0" w:space="0" w:color="auto"/>
      </w:divBdr>
    </w:div>
    <w:div w:id="959610286">
      <w:bodyDiv w:val="1"/>
      <w:marLeft w:val="0"/>
      <w:marRight w:val="0"/>
      <w:marTop w:val="0"/>
      <w:marBottom w:val="0"/>
      <w:divBdr>
        <w:top w:val="none" w:sz="0" w:space="0" w:color="auto"/>
        <w:left w:val="none" w:sz="0" w:space="0" w:color="auto"/>
        <w:bottom w:val="none" w:sz="0" w:space="0" w:color="auto"/>
        <w:right w:val="none" w:sz="0" w:space="0" w:color="auto"/>
      </w:divBdr>
    </w:div>
    <w:div w:id="983195027">
      <w:bodyDiv w:val="1"/>
      <w:marLeft w:val="0"/>
      <w:marRight w:val="0"/>
      <w:marTop w:val="0"/>
      <w:marBottom w:val="0"/>
      <w:divBdr>
        <w:top w:val="none" w:sz="0" w:space="0" w:color="auto"/>
        <w:left w:val="none" w:sz="0" w:space="0" w:color="auto"/>
        <w:bottom w:val="none" w:sz="0" w:space="0" w:color="auto"/>
        <w:right w:val="none" w:sz="0" w:space="0" w:color="auto"/>
      </w:divBdr>
    </w:div>
    <w:div w:id="996299820">
      <w:bodyDiv w:val="1"/>
      <w:marLeft w:val="0"/>
      <w:marRight w:val="0"/>
      <w:marTop w:val="0"/>
      <w:marBottom w:val="0"/>
      <w:divBdr>
        <w:top w:val="none" w:sz="0" w:space="0" w:color="auto"/>
        <w:left w:val="none" w:sz="0" w:space="0" w:color="auto"/>
        <w:bottom w:val="none" w:sz="0" w:space="0" w:color="auto"/>
        <w:right w:val="none" w:sz="0" w:space="0" w:color="auto"/>
      </w:divBdr>
    </w:div>
    <w:div w:id="996760055">
      <w:bodyDiv w:val="1"/>
      <w:marLeft w:val="0"/>
      <w:marRight w:val="0"/>
      <w:marTop w:val="0"/>
      <w:marBottom w:val="0"/>
      <w:divBdr>
        <w:top w:val="none" w:sz="0" w:space="0" w:color="auto"/>
        <w:left w:val="none" w:sz="0" w:space="0" w:color="auto"/>
        <w:bottom w:val="none" w:sz="0" w:space="0" w:color="auto"/>
        <w:right w:val="none" w:sz="0" w:space="0" w:color="auto"/>
      </w:divBdr>
    </w:div>
    <w:div w:id="1000932210">
      <w:bodyDiv w:val="1"/>
      <w:marLeft w:val="0"/>
      <w:marRight w:val="0"/>
      <w:marTop w:val="0"/>
      <w:marBottom w:val="0"/>
      <w:divBdr>
        <w:top w:val="none" w:sz="0" w:space="0" w:color="auto"/>
        <w:left w:val="none" w:sz="0" w:space="0" w:color="auto"/>
        <w:bottom w:val="none" w:sz="0" w:space="0" w:color="auto"/>
        <w:right w:val="none" w:sz="0" w:space="0" w:color="auto"/>
      </w:divBdr>
    </w:div>
    <w:div w:id="1010065292">
      <w:bodyDiv w:val="1"/>
      <w:marLeft w:val="0"/>
      <w:marRight w:val="0"/>
      <w:marTop w:val="0"/>
      <w:marBottom w:val="0"/>
      <w:divBdr>
        <w:top w:val="none" w:sz="0" w:space="0" w:color="auto"/>
        <w:left w:val="none" w:sz="0" w:space="0" w:color="auto"/>
        <w:bottom w:val="none" w:sz="0" w:space="0" w:color="auto"/>
        <w:right w:val="none" w:sz="0" w:space="0" w:color="auto"/>
      </w:divBdr>
    </w:div>
    <w:div w:id="1026178161">
      <w:bodyDiv w:val="1"/>
      <w:marLeft w:val="0"/>
      <w:marRight w:val="0"/>
      <w:marTop w:val="0"/>
      <w:marBottom w:val="0"/>
      <w:divBdr>
        <w:top w:val="none" w:sz="0" w:space="0" w:color="auto"/>
        <w:left w:val="none" w:sz="0" w:space="0" w:color="auto"/>
        <w:bottom w:val="none" w:sz="0" w:space="0" w:color="auto"/>
        <w:right w:val="none" w:sz="0" w:space="0" w:color="auto"/>
      </w:divBdr>
    </w:div>
    <w:div w:id="1026443636">
      <w:bodyDiv w:val="1"/>
      <w:marLeft w:val="0"/>
      <w:marRight w:val="0"/>
      <w:marTop w:val="0"/>
      <w:marBottom w:val="0"/>
      <w:divBdr>
        <w:top w:val="none" w:sz="0" w:space="0" w:color="auto"/>
        <w:left w:val="none" w:sz="0" w:space="0" w:color="auto"/>
        <w:bottom w:val="none" w:sz="0" w:space="0" w:color="auto"/>
        <w:right w:val="none" w:sz="0" w:space="0" w:color="auto"/>
      </w:divBdr>
    </w:div>
    <w:div w:id="1029334165">
      <w:bodyDiv w:val="1"/>
      <w:marLeft w:val="0"/>
      <w:marRight w:val="0"/>
      <w:marTop w:val="0"/>
      <w:marBottom w:val="0"/>
      <w:divBdr>
        <w:top w:val="none" w:sz="0" w:space="0" w:color="auto"/>
        <w:left w:val="none" w:sz="0" w:space="0" w:color="auto"/>
        <w:bottom w:val="none" w:sz="0" w:space="0" w:color="auto"/>
        <w:right w:val="none" w:sz="0" w:space="0" w:color="auto"/>
      </w:divBdr>
    </w:div>
    <w:div w:id="1053893883">
      <w:bodyDiv w:val="1"/>
      <w:marLeft w:val="0"/>
      <w:marRight w:val="0"/>
      <w:marTop w:val="0"/>
      <w:marBottom w:val="0"/>
      <w:divBdr>
        <w:top w:val="none" w:sz="0" w:space="0" w:color="auto"/>
        <w:left w:val="none" w:sz="0" w:space="0" w:color="auto"/>
        <w:bottom w:val="none" w:sz="0" w:space="0" w:color="auto"/>
        <w:right w:val="none" w:sz="0" w:space="0" w:color="auto"/>
      </w:divBdr>
    </w:div>
    <w:div w:id="1109818123">
      <w:bodyDiv w:val="1"/>
      <w:marLeft w:val="0"/>
      <w:marRight w:val="0"/>
      <w:marTop w:val="0"/>
      <w:marBottom w:val="0"/>
      <w:divBdr>
        <w:top w:val="none" w:sz="0" w:space="0" w:color="auto"/>
        <w:left w:val="none" w:sz="0" w:space="0" w:color="auto"/>
        <w:bottom w:val="none" w:sz="0" w:space="0" w:color="auto"/>
        <w:right w:val="none" w:sz="0" w:space="0" w:color="auto"/>
      </w:divBdr>
    </w:div>
    <w:div w:id="1112676434">
      <w:bodyDiv w:val="1"/>
      <w:marLeft w:val="0"/>
      <w:marRight w:val="0"/>
      <w:marTop w:val="0"/>
      <w:marBottom w:val="0"/>
      <w:divBdr>
        <w:top w:val="none" w:sz="0" w:space="0" w:color="auto"/>
        <w:left w:val="none" w:sz="0" w:space="0" w:color="auto"/>
        <w:bottom w:val="none" w:sz="0" w:space="0" w:color="auto"/>
        <w:right w:val="none" w:sz="0" w:space="0" w:color="auto"/>
      </w:divBdr>
    </w:div>
    <w:div w:id="1115448062">
      <w:bodyDiv w:val="1"/>
      <w:marLeft w:val="0"/>
      <w:marRight w:val="0"/>
      <w:marTop w:val="0"/>
      <w:marBottom w:val="0"/>
      <w:divBdr>
        <w:top w:val="none" w:sz="0" w:space="0" w:color="auto"/>
        <w:left w:val="none" w:sz="0" w:space="0" w:color="auto"/>
        <w:bottom w:val="none" w:sz="0" w:space="0" w:color="auto"/>
        <w:right w:val="none" w:sz="0" w:space="0" w:color="auto"/>
      </w:divBdr>
    </w:div>
    <w:div w:id="1122113891">
      <w:bodyDiv w:val="1"/>
      <w:marLeft w:val="0"/>
      <w:marRight w:val="0"/>
      <w:marTop w:val="0"/>
      <w:marBottom w:val="0"/>
      <w:divBdr>
        <w:top w:val="none" w:sz="0" w:space="0" w:color="auto"/>
        <w:left w:val="none" w:sz="0" w:space="0" w:color="auto"/>
        <w:bottom w:val="none" w:sz="0" w:space="0" w:color="auto"/>
        <w:right w:val="none" w:sz="0" w:space="0" w:color="auto"/>
      </w:divBdr>
    </w:div>
    <w:div w:id="1126123171">
      <w:bodyDiv w:val="1"/>
      <w:marLeft w:val="0"/>
      <w:marRight w:val="0"/>
      <w:marTop w:val="0"/>
      <w:marBottom w:val="0"/>
      <w:divBdr>
        <w:top w:val="none" w:sz="0" w:space="0" w:color="auto"/>
        <w:left w:val="none" w:sz="0" w:space="0" w:color="auto"/>
        <w:bottom w:val="none" w:sz="0" w:space="0" w:color="auto"/>
        <w:right w:val="none" w:sz="0" w:space="0" w:color="auto"/>
      </w:divBdr>
    </w:div>
    <w:div w:id="1130972442">
      <w:bodyDiv w:val="1"/>
      <w:marLeft w:val="0"/>
      <w:marRight w:val="0"/>
      <w:marTop w:val="0"/>
      <w:marBottom w:val="0"/>
      <w:divBdr>
        <w:top w:val="none" w:sz="0" w:space="0" w:color="auto"/>
        <w:left w:val="none" w:sz="0" w:space="0" w:color="auto"/>
        <w:bottom w:val="none" w:sz="0" w:space="0" w:color="auto"/>
        <w:right w:val="none" w:sz="0" w:space="0" w:color="auto"/>
      </w:divBdr>
    </w:div>
    <w:div w:id="1143306608">
      <w:bodyDiv w:val="1"/>
      <w:marLeft w:val="0"/>
      <w:marRight w:val="0"/>
      <w:marTop w:val="0"/>
      <w:marBottom w:val="0"/>
      <w:divBdr>
        <w:top w:val="none" w:sz="0" w:space="0" w:color="auto"/>
        <w:left w:val="none" w:sz="0" w:space="0" w:color="auto"/>
        <w:bottom w:val="none" w:sz="0" w:space="0" w:color="auto"/>
        <w:right w:val="none" w:sz="0" w:space="0" w:color="auto"/>
      </w:divBdr>
    </w:div>
    <w:div w:id="1154493934">
      <w:bodyDiv w:val="1"/>
      <w:marLeft w:val="0"/>
      <w:marRight w:val="0"/>
      <w:marTop w:val="0"/>
      <w:marBottom w:val="0"/>
      <w:divBdr>
        <w:top w:val="none" w:sz="0" w:space="0" w:color="auto"/>
        <w:left w:val="none" w:sz="0" w:space="0" w:color="auto"/>
        <w:bottom w:val="none" w:sz="0" w:space="0" w:color="auto"/>
        <w:right w:val="none" w:sz="0" w:space="0" w:color="auto"/>
      </w:divBdr>
    </w:div>
    <w:div w:id="1164588663">
      <w:bodyDiv w:val="1"/>
      <w:marLeft w:val="0"/>
      <w:marRight w:val="0"/>
      <w:marTop w:val="0"/>
      <w:marBottom w:val="0"/>
      <w:divBdr>
        <w:top w:val="none" w:sz="0" w:space="0" w:color="auto"/>
        <w:left w:val="none" w:sz="0" w:space="0" w:color="auto"/>
        <w:bottom w:val="none" w:sz="0" w:space="0" w:color="auto"/>
        <w:right w:val="none" w:sz="0" w:space="0" w:color="auto"/>
      </w:divBdr>
    </w:div>
    <w:div w:id="1171678709">
      <w:bodyDiv w:val="1"/>
      <w:marLeft w:val="0"/>
      <w:marRight w:val="0"/>
      <w:marTop w:val="0"/>
      <w:marBottom w:val="0"/>
      <w:divBdr>
        <w:top w:val="none" w:sz="0" w:space="0" w:color="auto"/>
        <w:left w:val="none" w:sz="0" w:space="0" w:color="auto"/>
        <w:bottom w:val="none" w:sz="0" w:space="0" w:color="auto"/>
        <w:right w:val="none" w:sz="0" w:space="0" w:color="auto"/>
      </w:divBdr>
    </w:div>
    <w:div w:id="1175149627">
      <w:bodyDiv w:val="1"/>
      <w:marLeft w:val="0"/>
      <w:marRight w:val="0"/>
      <w:marTop w:val="0"/>
      <w:marBottom w:val="0"/>
      <w:divBdr>
        <w:top w:val="none" w:sz="0" w:space="0" w:color="auto"/>
        <w:left w:val="none" w:sz="0" w:space="0" w:color="auto"/>
        <w:bottom w:val="none" w:sz="0" w:space="0" w:color="auto"/>
        <w:right w:val="none" w:sz="0" w:space="0" w:color="auto"/>
      </w:divBdr>
    </w:div>
    <w:div w:id="1187988941">
      <w:bodyDiv w:val="1"/>
      <w:marLeft w:val="0"/>
      <w:marRight w:val="0"/>
      <w:marTop w:val="0"/>
      <w:marBottom w:val="0"/>
      <w:divBdr>
        <w:top w:val="none" w:sz="0" w:space="0" w:color="auto"/>
        <w:left w:val="none" w:sz="0" w:space="0" w:color="auto"/>
        <w:bottom w:val="none" w:sz="0" w:space="0" w:color="auto"/>
        <w:right w:val="none" w:sz="0" w:space="0" w:color="auto"/>
      </w:divBdr>
    </w:div>
    <w:div w:id="1190803643">
      <w:bodyDiv w:val="1"/>
      <w:marLeft w:val="0"/>
      <w:marRight w:val="0"/>
      <w:marTop w:val="0"/>
      <w:marBottom w:val="0"/>
      <w:divBdr>
        <w:top w:val="none" w:sz="0" w:space="0" w:color="auto"/>
        <w:left w:val="none" w:sz="0" w:space="0" w:color="auto"/>
        <w:bottom w:val="none" w:sz="0" w:space="0" w:color="auto"/>
        <w:right w:val="none" w:sz="0" w:space="0" w:color="auto"/>
      </w:divBdr>
    </w:div>
    <w:div w:id="1199588604">
      <w:bodyDiv w:val="1"/>
      <w:marLeft w:val="0"/>
      <w:marRight w:val="0"/>
      <w:marTop w:val="0"/>
      <w:marBottom w:val="0"/>
      <w:divBdr>
        <w:top w:val="none" w:sz="0" w:space="0" w:color="auto"/>
        <w:left w:val="none" w:sz="0" w:space="0" w:color="auto"/>
        <w:bottom w:val="none" w:sz="0" w:space="0" w:color="auto"/>
        <w:right w:val="none" w:sz="0" w:space="0" w:color="auto"/>
      </w:divBdr>
    </w:div>
    <w:div w:id="1200623594">
      <w:bodyDiv w:val="1"/>
      <w:marLeft w:val="0"/>
      <w:marRight w:val="0"/>
      <w:marTop w:val="0"/>
      <w:marBottom w:val="0"/>
      <w:divBdr>
        <w:top w:val="none" w:sz="0" w:space="0" w:color="auto"/>
        <w:left w:val="none" w:sz="0" w:space="0" w:color="auto"/>
        <w:bottom w:val="none" w:sz="0" w:space="0" w:color="auto"/>
        <w:right w:val="none" w:sz="0" w:space="0" w:color="auto"/>
      </w:divBdr>
    </w:div>
    <w:div w:id="1223564130">
      <w:bodyDiv w:val="1"/>
      <w:marLeft w:val="0"/>
      <w:marRight w:val="0"/>
      <w:marTop w:val="0"/>
      <w:marBottom w:val="0"/>
      <w:divBdr>
        <w:top w:val="none" w:sz="0" w:space="0" w:color="auto"/>
        <w:left w:val="none" w:sz="0" w:space="0" w:color="auto"/>
        <w:bottom w:val="none" w:sz="0" w:space="0" w:color="auto"/>
        <w:right w:val="none" w:sz="0" w:space="0" w:color="auto"/>
      </w:divBdr>
    </w:div>
    <w:div w:id="1229878472">
      <w:bodyDiv w:val="1"/>
      <w:marLeft w:val="0"/>
      <w:marRight w:val="0"/>
      <w:marTop w:val="0"/>
      <w:marBottom w:val="0"/>
      <w:divBdr>
        <w:top w:val="none" w:sz="0" w:space="0" w:color="auto"/>
        <w:left w:val="none" w:sz="0" w:space="0" w:color="auto"/>
        <w:bottom w:val="none" w:sz="0" w:space="0" w:color="auto"/>
        <w:right w:val="none" w:sz="0" w:space="0" w:color="auto"/>
      </w:divBdr>
    </w:div>
    <w:div w:id="1231040111">
      <w:bodyDiv w:val="1"/>
      <w:marLeft w:val="0"/>
      <w:marRight w:val="0"/>
      <w:marTop w:val="0"/>
      <w:marBottom w:val="0"/>
      <w:divBdr>
        <w:top w:val="none" w:sz="0" w:space="0" w:color="auto"/>
        <w:left w:val="none" w:sz="0" w:space="0" w:color="auto"/>
        <w:bottom w:val="none" w:sz="0" w:space="0" w:color="auto"/>
        <w:right w:val="none" w:sz="0" w:space="0" w:color="auto"/>
      </w:divBdr>
    </w:div>
    <w:div w:id="1247768448">
      <w:bodyDiv w:val="1"/>
      <w:marLeft w:val="0"/>
      <w:marRight w:val="0"/>
      <w:marTop w:val="0"/>
      <w:marBottom w:val="0"/>
      <w:divBdr>
        <w:top w:val="none" w:sz="0" w:space="0" w:color="auto"/>
        <w:left w:val="none" w:sz="0" w:space="0" w:color="auto"/>
        <w:bottom w:val="none" w:sz="0" w:space="0" w:color="auto"/>
        <w:right w:val="none" w:sz="0" w:space="0" w:color="auto"/>
      </w:divBdr>
    </w:div>
    <w:div w:id="1255748120">
      <w:bodyDiv w:val="1"/>
      <w:marLeft w:val="0"/>
      <w:marRight w:val="0"/>
      <w:marTop w:val="0"/>
      <w:marBottom w:val="0"/>
      <w:divBdr>
        <w:top w:val="none" w:sz="0" w:space="0" w:color="auto"/>
        <w:left w:val="none" w:sz="0" w:space="0" w:color="auto"/>
        <w:bottom w:val="none" w:sz="0" w:space="0" w:color="auto"/>
        <w:right w:val="none" w:sz="0" w:space="0" w:color="auto"/>
      </w:divBdr>
    </w:div>
    <w:div w:id="1259366784">
      <w:bodyDiv w:val="1"/>
      <w:marLeft w:val="0"/>
      <w:marRight w:val="0"/>
      <w:marTop w:val="0"/>
      <w:marBottom w:val="0"/>
      <w:divBdr>
        <w:top w:val="none" w:sz="0" w:space="0" w:color="auto"/>
        <w:left w:val="none" w:sz="0" w:space="0" w:color="auto"/>
        <w:bottom w:val="none" w:sz="0" w:space="0" w:color="auto"/>
        <w:right w:val="none" w:sz="0" w:space="0" w:color="auto"/>
      </w:divBdr>
    </w:div>
    <w:div w:id="1260983861">
      <w:bodyDiv w:val="1"/>
      <w:marLeft w:val="0"/>
      <w:marRight w:val="0"/>
      <w:marTop w:val="0"/>
      <w:marBottom w:val="0"/>
      <w:divBdr>
        <w:top w:val="none" w:sz="0" w:space="0" w:color="auto"/>
        <w:left w:val="none" w:sz="0" w:space="0" w:color="auto"/>
        <w:bottom w:val="none" w:sz="0" w:space="0" w:color="auto"/>
        <w:right w:val="none" w:sz="0" w:space="0" w:color="auto"/>
      </w:divBdr>
    </w:div>
    <w:div w:id="1266689799">
      <w:bodyDiv w:val="1"/>
      <w:marLeft w:val="0"/>
      <w:marRight w:val="0"/>
      <w:marTop w:val="0"/>
      <w:marBottom w:val="0"/>
      <w:divBdr>
        <w:top w:val="none" w:sz="0" w:space="0" w:color="auto"/>
        <w:left w:val="none" w:sz="0" w:space="0" w:color="auto"/>
        <w:bottom w:val="none" w:sz="0" w:space="0" w:color="auto"/>
        <w:right w:val="none" w:sz="0" w:space="0" w:color="auto"/>
      </w:divBdr>
    </w:div>
    <w:div w:id="1278876669">
      <w:bodyDiv w:val="1"/>
      <w:marLeft w:val="0"/>
      <w:marRight w:val="0"/>
      <w:marTop w:val="0"/>
      <w:marBottom w:val="0"/>
      <w:divBdr>
        <w:top w:val="none" w:sz="0" w:space="0" w:color="auto"/>
        <w:left w:val="none" w:sz="0" w:space="0" w:color="auto"/>
        <w:bottom w:val="none" w:sz="0" w:space="0" w:color="auto"/>
        <w:right w:val="none" w:sz="0" w:space="0" w:color="auto"/>
      </w:divBdr>
    </w:div>
    <w:div w:id="1304505642">
      <w:bodyDiv w:val="1"/>
      <w:marLeft w:val="0"/>
      <w:marRight w:val="0"/>
      <w:marTop w:val="0"/>
      <w:marBottom w:val="0"/>
      <w:divBdr>
        <w:top w:val="none" w:sz="0" w:space="0" w:color="auto"/>
        <w:left w:val="none" w:sz="0" w:space="0" w:color="auto"/>
        <w:bottom w:val="none" w:sz="0" w:space="0" w:color="auto"/>
        <w:right w:val="none" w:sz="0" w:space="0" w:color="auto"/>
      </w:divBdr>
    </w:div>
    <w:div w:id="1308625585">
      <w:bodyDiv w:val="1"/>
      <w:marLeft w:val="0"/>
      <w:marRight w:val="0"/>
      <w:marTop w:val="0"/>
      <w:marBottom w:val="0"/>
      <w:divBdr>
        <w:top w:val="none" w:sz="0" w:space="0" w:color="auto"/>
        <w:left w:val="none" w:sz="0" w:space="0" w:color="auto"/>
        <w:bottom w:val="none" w:sz="0" w:space="0" w:color="auto"/>
        <w:right w:val="none" w:sz="0" w:space="0" w:color="auto"/>
      </w:divBdr>
    </w:div>
    <w:div w:id="1311012996">
      <w:bodyDiv w:val="1"/>
      <w:marLeft w:val="0"/>
      <w:marRight w:val="0"/>
      <w:marTop w:val="0"/>
      <w:marBottom w:val="0"/>
      <w:divBdr>
        <w:top w:val="none" w:sz="0" w:space="0" w:color="auto"/>
        <w:left w:val="none" w:sz="0" w:space="0" w:color="auto"/>
        <w:bottom w:val="none" w:sz="0" w:space="0" w:color="auto"/>
        <w:right w:val="none" w:sz="0" w:space="0" w:color="auto"/>
      </w:divBdr>
    </w:div>
    <w:div w:id="1314796104">
      <w:bodyDiv w:val="1"/>
      <w:marLeft w:val="0"/>
      <w:marRight w:val="0"/>
      <w:marTop w:val="0"/>
      <w:marBottom w:val="0"/>
      <w:divBdr>
        <w:top w:val="none" w:sz="0" w:space="0" w:color="auto"/>
        <w:left w:val="none" w:sz="0" w:space="0" w:color="auto"/>
        <w:bottom w:val="none" w:sz="0" w:space="0" w:color="auto"/>
        <w:right w:val="none" w:sz="0" w:space="0" w:color="auto"/>
      </w:divBdr>
    </w:div>
    <w:div w:id="1335499144">
      <w:bodyDiv w:val="1"/>
      <w:marLeft w:val="0"/>
      <w:marRight w:val="0"/>
      <w:marTop w:val="0"/>
      <w:marBottom w:val="0"/>
      <w:divBdr>
        <w:top w:val="none" w:sz="0" w:space="0" w:color="auto"/>
        <w:left w:val="none" w:sz="0" w:space="0" w:color="auto"/>
        <w:bottom w:val="none" w:sz="0" w:space="0" w:color="auto"/>
        <w:right w:val="none" w:sz="0" w:space="0" w:color="auto"/>
      </w:divBdr>
    </w:div>
    <w:div w:id="1348479714">
      <w:bodyDiv w:val="1"/>
      <w:marLeft w:val="0"/>
      <w:marRight w:val="0"/>
      <w:marTop w:val="0"/>
      <w:marBottom w:val="0"/>
      <w:divBdr>
        <w:top w:val="none" w:sz="0" w:space="0" w:color="auto"/>
        <w:left w:val="none" w:sz="0" w:space="0" w:color="auto"/>
        <w:bottom w:val="none" w:sz="0" w:space="0" w:color="auto"/>
        <w:right w:val="none" w:sz="0" w:space="0" w:color="auto"/>
      </w:divBdr>
    </w:div>
    <w:div w:id="1352604687">
      <w:bodyDiv w:val="1"/>
      <w:marLeft w:val="0"/>
      <w:marRight w:val="0"/>
      <w:marTop w:val="0"/>
      <w:marBottom w:val="0"/>
      <w:divBdr>
        <w:top w:val="none" w:sz="0" w:space="0" w:color="auto"/>
        <w:left w:val="none" w:sz="0" w:space="0" w:color="auto"/>
        <w:bottom w:val="none" w:sz="0" w:space="0" w:color="auto"/>
        <w:right w:val="none" w:sz="0" w:space="0" w:color="auto"/>
      </w:divBdr>
    </w:div>
    <w:div w:id="1353073859">
      <w:bodyDiv w:val="1"/>
      <w:marLeft w:val="0"/>
      <w:marRight w:val="0"/>
      <w:marTop w:val="0"/>
      <w:marBottom w:val="0"/>
      <w:divBdr>
        <w:top w:val="none" w:sz="0" w:space="0" w:color="auto"/>
        <w:left w:val="none" w:sz="0" w:space="0" w:color="auto"/>
        <w:bottom w:val="none" w:sz="0" w:space="0" w:color="auto"/>
        <w:right w:val="none" w:sz="0" w:space="0" w:color="auto"/>
      </w:divBdr>
    </w:div>
    <w:div w:id="1363553394">
      <w:bodyDiv w:val="1"/>
      <w:marLeft w:val="0"/>
      <w:marRight w:val="0"/>
      <w:marTop w:val="0"/>
      <w:marBottom w:val="0"/>
      <w:divBdr>
        <w:top w:val="none" w:sz="0" w:space="0" w:color="auto"/>
        <w:left w:val="none" w:sz="0" w:space="0" w:color="auto"/>
        <w:bottom w:val="none" w:sz="0" w:space="0" w:color="auto"/>
        <w:right w:val="none" w:sz="0" w:space="0" w:color="auto"/>
      </w:divBdr>
    </w:div>
    <w:div w:id="1366442003">
      <w:bodyDiv w:val="1"/>
      <w:marLeft w:val="0"/>
      <w:marRight w:val="0"/>
      <w:marTop w:val="0"/>
      <w:marBottom w:val="0"/>
      <w:divBdr>
        <w:top w:val="none" w:sz="0" w:space="0" w:color="auto"/>
        <w:left w:val="none" w:sz="0" w:space="0" w:color="auto"/>
        <w:bottom w:val="none" w:sz="0" w:space="0" w:color="auto"/>
        <w:right w:val="none" w:sz="0" w:space="0" w:color="auto"/>
      </w:divBdr>
    </w:div>
    <w:div w:id="1371764071">
      <w:bodyDiv w:val="1"/>
      <w:marLeft w:val="0"/>
      <w:marRight w:val="0"/>
      <w:marTop w:val="0"/>
      <w:marBottom w:val="0"/>
      <w:divBdr>
        <w:top w:val="none" w:sz="0" w:space="0" w:color="auto"/>
        <w:left w:val="none" w:sz="0" w:space="0" w:color="auto"/>
        <w:bottom w:val="none" w:sz="0" w:space="0" w:color="auto"/>
        <w:right w:val="none" w:sz="0" w:space="0" w:color="auto"/>
      </w:divBdr>
    </w:div>
    <w:div w:id="1383023046">
      <w:bodyDiv w:val="1"/>
      <w:marLeft w:val="0"/>
      <w:marRight w:val="0"/>
      <w:marTop w:val="0"/>
      <w:marBottom w:val="0"/>
      <w:divBdr>
        <w:top w:val="none" w:sz="0" w:space="0" w:color="auto"/>
        <w:left w:val="none" w:sz="0" w:space="0" w:color="auto"/>
        <w:bottom w:val="none" w:sz="0" w:space="0" w:color="auto"/>
        <w:right w:val="none" w:sz="0" w:space="0" w:color="auto"/>
      </w:divBdr>
    </w:div>
    <w:div w:id="1385370260">
      <w:bodyDiv w:val="1"/>
      <w:marLeft w:val="0"/>
      <w:marRight w:val="0"/>
      <w:marTop w:val="0"/>
      <w:marBottom w:val="0"/>
      <w:divBdr>
        <w:top w:val="none" w:sz="0" w:space="0" w:color="auto"/>
        <w:left w:val="none" w:sz="0" w:space="0" w:color="auto"/>
        <w:bottom w:val="none" w:sz="0" w:space="0" w:color="auto"/>
        <w:right w:val="none" w:sz="0" w:space="0" w:color="auto"/>
      </w:divBdr>
    </w:div>
    <w:div w:id="1391926211">
      <w:bodyDiv w:val="1"/>
      <w:marLeft w:val="0"/>
      <w:marRight w:val="0"/>
      <w:marTop w:val="0"/>
      <w:marBottom w:val="0"/>
      <w:divBdr>
        <w:top w:val="none" w:sz="0" w:space="0" w:color="auto"/>
        <w:left w:val="none" w:sz="0" w:space="0" w:color="auto"/>
        <w:bottom w:val="none" w:sz="0" w:space="0" w:color="auto"/>
        <w:right w:val="none" w:sz="0" w:space="0" w:color="auto"/>
      </w:divBdr>
    </w:div>
    <w:div w:id="1392734164">
      <w:bodyDiv w:val="1"/>
      <w:marLeft w:val="0"/>
      <w:marRight w:val="0"/>
      <w:marTop w:val="0"/>
      <w:marBottom w:val="0"/>
      <w:divBdr>
        <w:top w:val="none" w:sz="0" w:space="0" w:color="auto"/>
        <w:left w:val="none" w:sz="0" w:space="0" w:color="auto"/>
        <w:bottom w:val="none" w:sz="0" w:space="0" w:color="auto"/>
        <w:right w:val="none" w:sz="0" w:space="0" w:color="auto"/>
      </w:divBdr>
    </w:div>
    <w:div w:id="1393196275">
      <w:bodyDiv w:val="1"/>
      <w:marLeft w:val="0"/>
      <w:marRight w:val="0"/>
      <w:marTop w:val="0"/>
      <w:marBottom w:val="0"/>
      <w:divBdr>
        <w:top w:val="none" w:sz="0" w:space="0" w:color="auto"/>
        <w:left w:val="none" w:sz="0" w:space="0" w:color="auto"/>
        <w:bottom w:val="none" w:sz="0" w:space="0" w:color="auto"/>
        <w:right w:val="none" w:sz="0" w:space="0" w:color="auto"/>
      </w:divBdr>
      <w:divsChild>
        <w:div w:id="340476171">
          <w:marLeft w:val="0"/>
          <w:marRight w:val="0"/>
          <w:marTop w:val="0"/>
          <w:marBottom w:val="0"/>
          <w:divBdr>
            <w:top w:val="none" w:sz="0" w:space="0" w:color="auto"/>
            <w:left w:val="none" w:sz="0" w:space="0" w:color="auto"/>
            <w:bottom w:val="none" w:sz="0" w:space="0" w:color="auto"/>
            <w:right w:val="none" w:sz="0" w:space="0" w:color="auto"/>
          </w:divBdr>
          <w:divsChild>
            <w:div w:id="854268026">
              <w:marLeft w:val="0"/>
              <w:marRight w:val="0"/>
              <w:marTop w:val="0"/>
              <w:marBottom w:val="0"/>
              <w:divBdr>
                <w:top w:val="none" w:sz="0" w:space="0" w:color="auto"/>
                <w:left w:val="none" w:sz="0" w:space="0" w:color="auto"/>
                <w:bottom w:val="none" w:sz="0" w:space="0" w:color="auto"/>
                <w:right w:val="none" w:sz="0" w:space="0" w:color="auto"/>
              </w:divBdr>
              <w:divsChild>
                <w:div w:id="121473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009138">
      <w:bodyDiv w:val="1"/>
      <w:marLeft w:val="0"/>
      <w:marRight w:val="0"/>
      <w:marTop w:val="0"/>
      <w:marBottom w:val="0"/>
      <w:divBdr>
        <w:top w:val="none" w:sz="0" w:space="0" w:color="auto"/>
        <w:left w:val="none" w:sz="0" w:space="0" w:color="auto"/>
        <w:bottom w:val="none" w:sz="0" w:space="0" w:color="auto"/>
        <w:right w:val="none" w:sz="0" w:space="0" w:color="auto"/>
      </w:divBdr>
    </w:div>
    <w:div w:id="1400791624">
      <w:bodyDiv w:val="1"/>
      <w:marLeft w:val="0"/>
      <w:marRight w:val="0"/>
      <w:marTop w:val="0"/>
      <w:marBottom w:val="0"/>
      <w:divBdr>
        <w:top w:val="none" w:sz="0" w:space="0" w:color="auto"/>
        <w:left w:val="none" w:sz="0" w:space="0" w:color="auto"/>
        <w:bottom w:val="none" w:sz="0" w:space="0" w:color="auto"/>
        <w:right w:val="none" w:sz="0" w:space="0" w:color="auto"/>
      </w:divBdr>
    </w:div>
    <w:div w:id="1401710221">
      <w:bodyDiv w:val="1"/>
      <w:marLeft w:val="0"/>
      <w:marRight w:val="0"/>
      <w:marTop w:val="0"/>
      <w:marBottom w:val="0"/>
      <w:divBdr>
        <w:top w:val="none" w:sz="0" w:space="0" w:color="auto"/>
        <w:left w:val="none" w:sz="0" w:space="0" w:color="auto"/>
        <w:bottom w:val="none" w:sz="0" w:space="0" w:color="auto"/>
        <w:right w:val="none" w:sz="0" w:space="0" w:color="auto"/>
      </w:divBdr>
    </w:div>
    <w:div w:id="1419323263">
      <w:bodyDiv w:val="1"/>
      <w:marLeft w:val="0"/>
      <w:marRight w:val="0"/>
      <w:marTop w:val="0"/>
      <w:marBottom w:val="0"/>
      <w:divBdr>
        <w:top w:val="none" w:sz="0" w:space="0" w:color="auto"/>
        <w:left w:val="none" w:sz="0" w:space="0" w:color="auto"/>
        <w:bottom w:val="none" w:sz="0" w:space="0" w:color="auto"/>
        <w:right w:val="none" w:sz="0" w:space="0" w:color="auto"/>
      </w:divBdr>
    </w:div>
    <w:div w:id="1419476276">
      <w:bodyDiv w:val="1"/>
      <w:marLeft w:val="0"/>
      <w:marRight w:val="0"/>
      <w:marTop w:val="0"/>
      <w:marBottom w:val="0"/>
      <w:divBdr>
        <w:top w:val="none" w:sz="0" w:space="0" w:color="auto"/>
        <w:left w:val="none" w:sz="0" w:space="0" w:color="auto"/>
        <w:bottom w:val="none" w:sz="0" w:space="0" w:color="auto"/>
        <w:right w:val="none" w:sz="0" w:space="0" w:color="auto"/>
      </w:divBdr>
    </w:div>
    <w:div w:id="1428305695">
      <w:bodyDiv w:val="1"/>
      <w:marLeft w:val="0"/>
      <w:marRight w:val="0"/>
      <w:marTop w:val="0"/>
      <w:marBottom w:val="0"/>
      <w:divBdr>
        <w:top w:val="none" w:sz="0" w:space="0" w:color="auto"/>
        <w:left w:val="none" w:sz="0" w:space="0" w:color="auto"/>
        <w:bottom w:val="none" w:sz="0" w:space="0" w:color="auto"/>
        <w:right w:val="none" w:sz="0" w:space="0" w:color="auto"/>
      </w:divBdr>
    </w:div>
    <w:div w:id="1431700940">
      <w:bodyDiv w:val="1"/>
      <w:marLeft w:val="0"/>
      <w:marRight w:val="0"/>
      <w:marTop w:val="0"/>
      <w:marBottom w:val="0"/>
      <w:divBdr>
        <w:top w:val="none" w:sz="0" w:space="0" w:color="auto"/>
        <w:left w:val="none" w:sz="0" w:space="0" w:color="auto"/>
        <w:bottom w:val="none" w:sz="0" w:space="0" w:color="auto"/>
        <w:right w:val="none" w:sz="0" w:space="0" w:color="auto"/>
      </w:divBdr>
    </w:div>
    <w:div w:id="1431775762">
      <w:bodyDiv w:val="1"/>
      <w:marLeft w:val="0"/>
      <w:marRight w:val="0"/>
      <w:marTop w:val="0"/>
      <w:marBottom w:val="0"/>
      <w:divBdr>
        <w:top w:val="none" w:sz="0" w:space="0" w:color="auto"/>
        <w:left w:val="none" w:sz="0" w:space="0" w:color="auto"/>
        <w:bottom w:val="none" w:sz="0" w:space="0" w:color="auto"/>
        <w:right w:val="none" w:sz="0" w:space="0" w:color="auto"/>
      </w:divBdr>
    </w:div>
    <w:div w:id="1436054263">
      <w:bodyDiv w:val="1"/>
      <w:marLeft w:val="0"/>
      <w:marRight w:val="0"/>
      <w:marTop w:val="0"/>
      <w:marBottom w:val="0"/>
      <w:divBdr>
        <w:top w:val="none" w:sz="0" w:space="0" w:color="auto"/>
        <w:left w:val="none" w:sz="0" w:space="0" w:color="auto"/>
        <w:bottom w:val="none" w:sz="0" w:space="0" w:color="auto"/>
        <w:right w:val="none" w:sz="0" w:space="0" w:color="auto"/>
      </w:divBdr>
    </w:div>
    <w:div w:id="1457793664">
      <w:bodyDiv w:val="1"/>
      <w:marLeft w:val="0"/>
      <w:marRight w:val="0"/>
      <w:marTop w:val="0"/>
      <w:marBottom w:val="0"/>
      <w:divBdr>
        <w:top w:val="none" w:sz="0" w:space="0" w:color="auto"/>
        <w:left w:val="none" w:sz="0" w:space="0" w:color="auto"/>
        <w:bottom w:val="none" w:sz="0" w:space="0" w:color="auto"/>
        <w:right w:val="none" w:sz="0" w:space="0" w:color="auto"/>
      </w:divBdr>
    </w:div>
    <w:div w:id="1467968400">
      <w:bodyDiv w:val="1"/>
      <w:marLeft w:val="0"/>
      <w:marRight w:val="0"/>
      <w:marTop w:val="0"/>
      <w:marBottom w:val="0"/>
      <w:divBdr>
        <w:top w:val="none" w:sz="0" w:space="0" w:color="auto"/>
        <w:left w:val="none" w:sz="0" w:space="0" w:color="auto"/>
        <w:bottom w:val="none" w:sz="0" w:space="0" w:color="auto"/>
        <w:right w:val="none" w:sz="0" w:space="0" w:color="auto"/>
      </w:divBdr>
    </w:div>
    <w:div w:id="1477338022">
      <w:bodyDiv w:val="1"/>
      <w:marLeft w:val="0"/>
      <w:marRight w:val="0"/>
      <w:marTop w:val="0"/>
      <w:marBottom w:val="0"/>
      <w:divBdr>
        <w:top w:val="none" w:sz="0" w:space="0" w:color="auto"/>
        <w:left w:val="none" w:sz="0" w:space="0" w:color="auto"/>
        <w:bottom w:val="none" w:sz="0" w:space="0" w:color="auto"/>
        <w:right w:val="none" w:sz="0" w:space="0" w:color="auto"/>
      </w:divBdr>
    </w:div>
    <w:div w:id="1480272535">
      <w:bodyDiv w:val="1"/>
      <w:marLeft w:val="0"/>
      <w:marRight w:val="0"/>
      <w:marTop w:val="0"/>
      <w:marBottom w:val="0"/>
      <w:divBdr>
        <w:top w:val="none" w:sz="0" w:space="0" w:color="auto"/>
        <w:left w:val="none" w:sz="0" w:space="0" w:color="auto"/>
        <w:bottom w:val="none" w:sz="0" w:space="0" w:color="auto"/>
        <w:right w:val="none" w:sz="0" w:space="0" w:color="auto"/>
      </w:divBdr>
    </w:div>
    <w:div w:id="1483156946">
      <w:bodyDiv w:val="1"/>
      <w:marLeft w:val="0"/>
      <w:marRight w:val="0"/>
      <w:marTop w:val="0"/>
      <w:marBottom w:val="0"/>
      <w:divBdr>
        <w:top w:val="none" w:sz="0" w:space="0" w:color="auto"/>
        <w:left w:val="none" w:sz="0" w:space="0" w:color="auto"/>
        <w:bottom w:val="none" w:sz="0" w:space="0" w:color="auto"/>
        <w:right w:val="none" w:sz="0" w:space="0" w:color="auto"/>
      </w:divBdr>
    </w:div>
    <w:div w:id="1497191071">
      <w:bodyDiv w:val="1"/>
      <w:marLeft w:val="0"/>
      <w:marRight w:val="0"/>
      <w:marTop w:val="0"/>
      <w:marBottom w:val="0"/>
      <w:divBdr>
        <w:top w:val="none" w:sz="0" w:space="0" w:color="auto"/>
        <w:left w:val="none" w:sz="0" w:space="0" w:color="auto"/>
        <w:bottom w:val="none" w:sz="0" w:space="0" w:color="auto"/>
        <w:right w:val="none" w:sz="0" w:space="0" w:color="auto"/>
      </w:divBdr>
    </w:div>
    <w:div w:id="1499149243">
      <w:bodyDiv w:val="1"/>
      <w:marLeft w:val="0"/>
      <w:marRight w:val="0"/>
      <w:marTop w:val="0"/>
      <w:marBottom w:val="0"/>
      <w:divBdr>
        <w:top w:val="none" w:sz="0" w:space="0" w:color="auto"/>
        <w:left w:val="none" w:sz="0" w:space="0" w:color="auto"/>
        <w:bottom w:val="none" w:sz="0" w:space="0" w:color="auto"/>
        <w:right w:val="none" w:sz="0" w:space="0" w:color="auto"/>
      </w:divBdr>
    </w:div>
    <w:div w:id="1499153820">
      <w:bodyDiv w:val="1"/>
      <w:marLeft w:val="0"/>
      <w:marRight w:val="0"/>
      <w:marTop w:val="0"/>
      <w:marBottom w:val="0"/>
      <w:divBdr>
        <w:top w:val="none" w:sz="0" w:space="0" w:color="auto"/>
        <w:left w:val="none" w:sz="0" w:space="0" w:color="auto"/>
        <w:bottom w:val="none" w:sz="0" w:space="0" w:color="auto"/>
        <w:right w:val="none" w:sz="0" w:space="0" w:color="auto"/>
      </w:divBdr>
    </w:div>
    <w:div w:id="1500542555">
      <w:bodyDiv w:val="1"/>
      <w:marLeft w:val="0"/>
      <w:marRight w:val="0"/>
      <w:marTop w:val="0"/>
      <w:marBottom w:val="0"/>
      <w:divBdr>
        <w:top w:val="none" w:sz="0" w:space="0" w:color="auto"/>
        <w:left w:val="none" w:sz="0" w:space="0" w:color="auto"/>
        <w:bottom w:val="none" w:sz="0" w:space="0" w:color="auto"/>
        <w:right w:val="none" w:sz="0" w:space="0" w:color="auto"/>
      </w:divBdr>
    </w:div>
    <w:div w:id="1516185595">
      <w:bodyDiv w:val="1"/>
      <w:marLeft w:val="0"/>
      <w:marRight w:val="0"/>
      <w:marTop w:val="0"/>
      <w:marBottom w:val="0"/>
      <w:divBdr>
        <w:top w:val="none" w:sz="0" w:space="0" w:color="auto"/>
        <w:left w:val="none" w:sz="0" w:space="0" w:color="auto"/>
        <w:bottom w:val="none" w:sz="0" w:space="0" w:color="auto"/>
        <w:right w:val="none" w:sz="0" w:space="0" w:color="auto"/>
      </w:divBdr>
    </w:div>
    <w:div w:id="1517575696">
      <w:bodyDiv w:val="1"/>
      <w:marLeft w:val="0"/>
      <w:marRight w:val="0"/>
      <w:marTop w:val="0"/>
      <w:marBottom w:val="0"/>
      <w:divBdr>
        <w:top w:val="none" w:sz="0" w:space="0" w:color="auto"/>
        <w:left w:val="none" w:sz="0" w:space="0" w:color="auto"/>
        <w:bottom w:val="none" w:sz="0" w:space="0" w:color="auto"/>
        <w:right w:val="none" w:sz="0" w:space="0" w:color="auto"/>
      </w:divBdr>
    </w:div>
    <w:div w:id="1530022744">
      <w:bodyDiv w:val="1"/>
      <w:marLeft w:val="0"/>
      <w:marRight w:val="0"/>
      <w:marTop w:val="0"/>
      <w:marBottom w:val="0"/>
      <w:divBdr>
        <w:top w:val="none" w:sz="0" w:space="0" w:color="auto"/>
        <w:left w:val="none" w:sz="0" w:space="0" w:color="auto"/>
        <w:bottom w:val="none" w:sz="0" w:space="0" w:color="auto"/>
        <w:right w:val="none" w:sz="0" w:space="0" w:color="auto"/>
      </w:divBdr>
    </w:div>
    <w:div w:id="1538276905">
      <w:bodyDiv w:val="1"/>
      <w:marLeft w:val="0"/>
      <w:marRight w:val="0"/>
      <w:marTop w:val="0"/>
      <w:marBottom w:val="0"/>
      <w:divBdr>
        <w:top w:val="none" w:sz="0" w:space="0" w:color="auto"/>
        <w:left w:val="none" w:sz="0" w:space="0" w:color="auto"/>
        <w:bottom w:val="none" w:sz="0" w:space="0" w:color="auto"/>
        <w:right w:val="none" w:sz="0" w:space="0" w:color="auto"/>
      </w:divBdr>
    </w:div>
    <w:div w:id="1539464437">
      <w:bodyDiv w:val="1"/>
      <w:marLeft w:val="0"/>
      <w:marRight w:val="0"/>
      <w:marTop w:val="0"/>
      <w:marBottom w:val="0"/>
      <w:divBdr>
        <w:top w:val="none" w:sz="0" w:space="0" w:color="auto"/>
        <w:left w:val="none" w:sz="0" w:space="0" w:color="auto"/>
        <w:bottom w:val="none" w:sz="0" w:space="0" w:color="auto"/>
        <w:right w:val="none" w:sz="0" w:space="0" w:color="auto"/>
      </w:divBdr>
    </w:div>
    <w:div w:id="1548252894">
      <w:bodyDiv w:val="1"/>
      <w:marLeft w:val="0"/>
      <w:marRight w:val="0"/>
      <w:marTop w:val="0"/>
      <w:marBottom w:val="0"/>
      <w:divBdr>
        <w:top w:val="none" w:sz="0" w:space="0" w:color="auto"/>
        <w:left w:val="none" w:sz="0" w:space="0" w:color="auto"/>
        <w:bottom w:val="none" w:sz="0" w:space="0" w:color="auto"/>
        <w:right w:val="none" w:sz="0" w:space="0" w:color="auto"/>
      </w:divBdr>
    </w:div>
    <w:div w:id="1551066235">
      <w:bodyDiv w:val="1"/>
      <w:marLeft w:val="0"/>
      <w:marRight w:val="0"/>
      <w:marTop w:val="0"/>
      <w:marBottom w:val="0"/>
      <w:divBdr>
        <w:top w:val="none" w:sz="0" w:space="0" w:color="auto"/>
        <w:left w:val="none" w:sz="0" w:space="0" w:color="auto"/>
        <w:bottom w:val="none" w:sz="0" w:space="0" w:color="auto"/>
        <w:right w:val="none" w:sz="0" w:space="0" w:color="auto"/>
      </w:divBdr>
    </w:div>
    <w:div w:id="1553037449">
      <w:bodyDiv w:val="1"/>
      <w:marLeft w:val="0"/>
      <w:marRight w:val="0"/>
      <w:marTop w:val="0"/>
      <w:marBottom w:val="0"/>
      <w:divBdr>
        <w:top w:val="none" w:sz="0" w:space="0" w:color="auto"/>
        <w:left w:val="none" w:sz="0" w:space="0" w:color="auto"/>
        <w:bottom w:val="none" w:sz="0" w:space="0" w:color="auto"/>
        <w:right w:val="none" w:sz="0" w:space="0" w:color="auto"/>
      </w:divBdr>
    </w:div>
    <w:div w:id="1563633782">
      <w:bodyDiv w:val="1"/>
      <w:marLeft w:val="0"/>
      <w:marRight w:val="0"/>
      <w:marTop w:val="0"/>
      <w:marBottom w:val="0"/>
      <w:divBdr>
        <w:top w:val="none" w:sz="0" w:space="0" w:color="auto"/>
        <w:left w:val="none" w:sz="0" w:space="0" w:color="auto"/>
        <w:bottom w:val="none" w:sz="0" w:space="0" w:color="auto"/>
        <w:right w:val="none" w:sz="0" w:space="0" w:color="auto"/>
      </w:divBdr>
    </w:div>
    <w:div w:id="1574390331">
      <w:bodyDiv w:val="1"/>
      <w:marLeft w:val="0"/>
      <w:marRight w:val="0"/>
      <w:marTop w:val="0"/>
      <w:marBottom w:val="0"/>
      <w:divBdr>
        <w:top w:val="none" w:sz="0" w:space="0" w:color="auto"/>
        <w:left w:val="none" w:sz="0" w:space="0" w:color="auto"/>
        <w:bottom w:val="none" w:sz="0" w:space="0" w:color="auto"/>
        <w:right w:val="none" w:sz="0" w:space="0" w:color="auto"/>
      </w:divBdr>
    </w:div>
    <w:div w:id="1581400805">
      <w:bodyDiv w:val="1"/>
      <w:marLeft w:val="0"/>
      <w:marRight w:val="0"/>
      <w:marTop w:val="0"/>
      <w:marBottom w:val="0"/>
      <w:divBdr>
        <w:top w:val="none" w:sz="0" w:space="0" w:color="auto"/>
        <w:left w:val="none" w:sz="0" w:space="0" w:color="auto"/>
        <w:bottom w:val="none" w:sz="0" w:space="0" w:color="auto"/>
        <w:right w:val="none" w:sz="0" w:space="0" w:color="auto"/>
      </w:divBdr>
    </w:div>
    <w:div w:id="1594589126">
      <w:bodyDiv w:val="1"/>
      <w:marLeft w:val="0"/>
      <w:marRight w:val="0"/>
      <w:marTop w:val="0"/>
      <w:marBottom w:val="0"/>
      <w:divBdr>
        <w:top w:val="none" w:sz="0" w:space="0" w:color="auto"/>
        <w:left w:val="none" w:sz="0" w:space="0" w:color="auto"/>
        <w:bottom w:val="none" w:sz="0" w:space="0" w:color="auto"/>
        <w:right w:val="none" w:sz="0" w:space="0" w:color="auto"/>
      </w:divBdr>
    </w:div>
    <w:div w:id="1595745348">
      <w:bodyDiv w:val="1"/>
      <w:marLeft w:val="0"/>
      <w:marRight w:val="0"/>
      <w:marTop w:val="0"/>
      <w:marBottom w:val="0"/>
      <w:divBdr>
        <w:top w:val="none" w:sz="0" w:space="0" w:color="auto"/>
        <w:left w:val="none" w:sz="0" w:space="0" w:color="auto"/>
        <w:bottom w:val="none" w:sz="0" w:space="0" w:color="auto"/>
        <w:right w:val="none" w:sz="0" w:space="0" w:color="auto"/>
      </w:divBdr>
    </w:div>
    <w:div w:id="1597786109">
      <w:bodyDiv w:val="1"/>
      <w:marLeft w:val="0"/>
      <w:marRight w:val="0"/>
      <w:marTop w:val="0"/>
      <w:marBottom w:val="0"/>
      <w:divBdr>
        <w:top w:val="none" w:sz="0" w:space="0" w:color="auto"/>
        <w:left w:val="none" w:sz="0" w:space="0" w:color="auto"/>
        <w:bottom w:val="none" w:sz="0" w:space="0" w:color="auto"/>
        <w:right w:val="none" w:sz="0" w:space="0" w:color="auto"/>
      </w:divBdr>
    </w:div>
    <w:div w:id="1598564087">
      <w:bodyDiv w:val="1"/>
      <w:marLeft w:val="0"/>
      <w:marRight w:val="0"/>
      <w:marTop w:val="0"/>
      <w:marBottom w:val="0"/>
      <w:divBdr>
        <w:top w:val="none" w:sz="0" w:space="0" w:color="auto"/>
        <w:left w:val="none" w:sz="0" w:space="0" w:color="auto"/>
        <w:bottom w:val="none" w:sz="0" w:space="0" w:color="auto"/>
        <w:right w:val="none" w:sz="0" w:space="0" w:color="auto"/>
      </w:divBdr>
    </w:div>
    <w:div w:id="1619751130">
      <w:bodyDiv w:val="1"/>
      <w:marLeft w:val="0"/>
      <w:marRight w:val="0"/>
      <w:marTop w:val="0"/>
      <w:marBottom w:val="0"/>
      <w:divBdr>
        <w:top w:val="none" w:sz="0" w:space="0" w:color="auto"/>
        <w:left w:val="none" w:sz="0" w:space="0" w:color="auto"/>
        <w:bottom w:val="none" w:sz="0" w:space="0" w:color="auto"/>
        <w:right w:val="none" w:sz="0" w:space="0" w:color="auto"/>
      </w:divBdr>
    </w:div>
    <w:div w:id="1622999738">
      <w:bodyDiv w:val="1"/>
      <w:marLeft w:val="0"/>
      <w:marRight w:val="0"/>
      <w:marTop w:val="0"/>
      <w:marBottom w:val="0"/>
      <w:divBdr>
        <w:top w:val="none" w:sz="0" w:space="0" w:color="auto"/>
        <w:left w:val="none" w:sz="0" w:space="0" w:color="auto"/>
        <w:bottom w:val="none" w:sz="0" w:space="0" w:color="auto"/>
        <w:right w:val="none" w:sz="0" w:space="0" w:color="auto"/>
      </w:divBdr>
    </w:div>
    <w:div w:id="1649284161">
      <w:bodyDiv w:val="1"/>
      <w:marLeft w:val="0"/>
      <w:marRight w:val="0"/>
      <w:marTop w:val="0"/>
      <w:marBottom w:val="0"/>
      <w:divBdr>
        <w:top w:val="none" w:sz="0" w:space="0" w:color="auto"/>
        <w:left w:val="none" w:sz="0" w:space="0" w:color="auto"/>
        <w:bottom w:val="none" w:sz="0" w:space="0" w:color="auto"/>
        <w:right w:val="none" w:sz="0" w:space="0" w:color="auto"/>
      </w:divBdr>
    </w:div>
    <w:div w:id="1661499841">
      <w:bodyDiv w:val="1"/>
      <w:marLeft w:val="0"/>
      <w:marRight w:val="0"/>
      <w:marTop w:val="0"/>
      <w:marBottom w:val="0"/>
      <w:divBdr>
        <w:top w:val="none" w:sz="0" w:space="0" w:color="auto"/>
        <w:left w:val="none" w:sz="0" w:space="0" w:color="auto"/>
        <w:bottom w:val="none" w:sz="0" w:space="0" w:color="auto"/>
        <w:right w:val="none" w:sz="0" w:space="0" w:color="auto"/>
      </w:divBdr>
    </w:div>
    <w:div w:id="1661931206">
      <w:bodyDiv w:val="1"/>
      <w:marLeft w:val="0"/>
      <w:marRight w:val="0"/>
      <w:marTop w:val="0"/>
      <w:marBottom w:val="0"/>
      <w:divBdr>
        <w:top w:val="none" w:sz="0" w:space="0" w:color="auto"/>
        <w:left w:val="none" w:sz="0" w:space="0" w:color="auto"/>
        <w:bottom w:val="none" w:sz="0" w:space="0" w:color="auto"/>
        <w:right w:val="none" w:sz="0" w:space="0" w:color="auto"/>
      </w:divBdr>
    </w:div>
    <w:div w:id="1664116766">
      <w:bodyDiv w:val="1"/>
      <w:marLeft w:val="0"/>
      <w:marRight w:val="0"/>
      <w:marTop w:val="0"/>
      <w:marBottom w:val="0"/>
      <w:divBdr>
        <w:top w:val="none" w:sz="0" w:space="0" w:color="auto"/>
        <w:left w:val="none" w:sz="0" w:space="0" w:color="auto"/>
        <w:bottom w:val="none" w:sz="0" w:space="0" w:color="auto"/>
        <w:right w:val="none" w:sz="0" w:space="0" w:color="auto"/>
      </w:divBdr>
    </w:div>
    <w:div w:id="1667829247">
      <w:bodyDiv w:val="1"/>
      <w:marLeft w:val="0"/>
      <w:marRight w:val="0"/>
      <w:marTop w:val="0"/>
      <w:marBottom w:val="0"/>
      <w:divBdr>
        <w:top w:val="none" w:sz="0" w:space="0" w:color="auto"/>
        <w:left w:val="none" w:sz="0" w:space="0" w:color="auto"/>
        <w:bottom w:val="none" w:sz="0" w:space="0" w:color="auto"/>
        <w:right w:val="none" w:sz="0" w:space="0" w:color="auto"/>
      </w:divBdr>
    </w:div>
    <w:div w:id="1670254313">
      <w:bodyDiv w:val="1"/>
      <w:marLeft w:val="0"/>
      <w:marRight w:val="0"/>
      <w:marTop w:val="0"/>
      <w:marBottom w:val="0"/>
      <w:divBdr>
        <w:top w:val="none" w:sz="0" w:space="0" w:color="auto"/>
        <w:left w:val="none" w:sz="0" w:space="0" w:color="auto"/>
        <w:bottom w:val="none" w:sz="0" w:space="0" w:color="auto"/>
        <w:right w:val="none" w:sz="0" w:space="0" w:color="auto"/>
      </w:divBdr>
    </w:div>
    <w:div w:id="1671906204">
      <w:bodyDiv w:val="1"/>
      <w:marLeft w:val="0"/>
      <w:marRight w:val="0"/>
      <w:marTop w:val="0"/>
      <w:marBottom w:val="0"/>
      <w:divBdr>
        <w:top w:val="none" w:sz="0" w:space="0" w:color="auto"/>
        <w:left w:val="none" w:sz="0" w:space="0" w:color="auto"/>
        <w:bottom w:val="none" w:sz="0" w:space="0" w:color="auto"/>
        <w:right w:val="none" w:sz="0" w:space="0" w:color="auto"/>
      </w:divBdr>
    </w:div>
    <w:div w:id="1672028639">
      <w:bodyDiv w:val="1"/>
      <w:marLeft w:val="0"/>
      <w:marRight w:val="0"/>
      <w:marTop w:val="0"/>
      <w:marBottom w:val="0"/>
      <w:divBdr>
        <w:top w:val="none" w:sz="0" w:space="0" w:color="auto"/>
        <w:left w:val="none" w:sz="0" w:space="0" w:color="auto"/>
        <w:bottom w:val="none" w:sz="0" w:space="0" w:color="auto"/>
        <w:right w:val="none" w:sz="0" w:space="0" w:color="auto"/>
      </w:divBdr>
    </w:div>
    <w:div w:id="1679847734">
      <w:bodyDiv w:val="1"/>
      <w:marLeft w:val="0"/>
      <w:marRight w:val="0"/>
      <w:marTop w:val="0"/>
      <w:marBottom w:val="0"/>
      <w:divBdr>
        <w:top w:val="none" w:sz="0" w:space="0" w:color="auto"/>
        <w:left w:val="none" w:sz="0" w:space="0" w:color="auto"/>
        <w:bottom w:val="none" w:sz="0" w:space="0" w:color="auto"/>
        <w:right w:val="none" w:sz="0" w:space="0" w:color="auto"/>
      </w:divBdr>
    </w:div>
    <w:div w:id="1684548777">
      <w:bodyDiv w:val="1"/>
      <w:marLeft w:val="0"/>
      <w:marRight w:val="0"/>
      <w:marTop w:val="0"/>
      <w:marBottom w:val="0"/>
      <w:divBdr>
        <w:top w:val="none" w:sz="0" w:space="0" w:color="auto"/>
        <w:left w:val="none" w:sz="0" w:space="0" w:color="auto"/>
        <w:bottom w:val="none" w:sz="0" w:space="0" w:color="auto"/>
        <w:right w:val="none" w:sz="0" w:space="0" w:color="auto"/>
      </w:divBdr>
    </w:div>
    <w:div w:id="1687174420">
      <w:bodyDiv w:val="1"/>
      <w:marLeft w:val="0"/>
      <w:marRight w:val="0"/>
      <w:marTop w:val="0"/>
      <w:marBottom w:val="0"/>
      <w:divBdr>
        <w:top w:val="none" w:sz="0" w:space="0" w:color="auto"/>
        <w:left w:val="none" w:sz="0" w:space="0" w:color="auto"/>
        <w:bottom w:val="none" w:sz="0" w:space="0" w:color="auto"/>
        <w:right w:val="none" w:sz="0" w:space="0" w:color="auto"/>
      </w:divBdr>
    </w:div>
    <w:div w:id="1688872560">
      <w:bodyDiv w:val="1"/>
      <w:marLeft w:val="0"/>
      <w:marRight w:val="0"/>
      <w:marTop w:val="0"/>
      <w:marBottom w:val="0"/>
      <w:divBdr>
        <w:top w:val="none" w:sz="0" w:space="0" w:color="auto"/>
        <w:left w:val="none" w:sz="0" w:space="0" w:color="auto"/>
        <w:bottom w:val="none" w:sz="0" w:space="0" w:color="auto"/>
        <w:right w:val="none" w:sz="0" w:space="0" w:color="auto"/>
      </w:divBdr>
    </w:div>
    <w:div w:id="1696808391">
      <w:bodyDiv w:val="1"/>
      <w:marLeft w:val="0"/>
      <w:marRight w:val="0"/>
      <w:marTop w:val="0"/>
      <w:marBottom w:val="0"/>
      <w:divBdr>
        <w:top w:val="none" w:sz="0" w:space="0" w:color="auto"/>
        <w:left w:val="none" w:sz="0" w:space="0" w:color="auto"/>
        <w:bottom w:val="none" w:sz="0" w:space="0" w:color="auto"/>
        <w:right w:val="none" w:sz="0" w:space="0" w:color="auto"/>
      </w:divBdr>
    </w:div>
    <w:div w:id="1713382910">
      <w:bodyDiv w:val="1"/>
      <w:marLeft w:val="0"/>
      <w:marRight w:val="0"/>
      <w:marTop w:val="0"/>
      <w:marBottom w:val="0"/>
      <w:divBdr>
        <w:top w:val="none" w:sz="0" w:space="0" w:color="auto"/>
        <w:left w:val="none" w:sz="0" w:space="0" w:color="auto"/>
        <w:bottom w:val="none" w:sz="0" w:space="0" w:color="auto"/>
        <w:right w:val="none" w:sz="0" w:space="0" w:color="auto"/>
      </w:divBdr>
    </w:div>
    <w:div w:id="1719236933">
      <w:bodyDiv w:val="1"/>
      <w:marLeft w:val="0"/>
      <w:marRight w:val="0"/>
      <w:marTop w:val="0"/>
      <w:marBottom w:val="0"/>
      <w:divBdr>
        <w:top w:val="none" w:sz="0" w:space="0" w:color="auto"/>
        <w:left w:val="none" w:sz="0" w:space="0" w:color="auto"/>
        <w:bottom w:val="none" w:sz="0" w:space="0" w:color="auto"/>
        <w:right w:val="none" w:sz="0" w:space="0" w:color="auto"/>
      </w:divBdr>
    </w:div>
    <w:div w:id="1727871508">
      <w:bodyDiv w:val="1"/>
      <w:marLeft w:val="0"/>
      <w:marRight w:val="0"/>
      <w:marTop w:val="0"/>
      <w:marBottom w:val="0"/>
      <w:divBdr>
        <w:top w:val="none" w:sz="0" w:space="0" w:color="auto"/>
        <w:left w:val="none" w:sz="0" w:space="0" w:color="auto"/>
        <w:bottom w:val="none" w:sz="0" w:space="0" w:color="auto"/>
        <w:right w:val="none" w:sz="0" w:space="0" w:color="auto"/>
      </w:divBdr>
    </w:div>
    <w:div w:id="1731463706">
      <w:bodyDiv w:val="1"/>
      <w:marLeft w:val="0"/>
      <w:marRight w:val="0"/>
      <w:marTop w:val="0"/>
      <w:marBottom w:val="0"/>
      <w:divBdr>
        <w:top w:val="none" w:sz="0" w:space="0" w:color="auto"/>
        <w:left w:val="none" w:sz="0" w:space="0" w:color="auto"/>
        <w:bottom w:val="none" w:sz="0" w:space="0" w:color="auto"/>
        <w:right w:val="none" w:sz="0" w:space="0" w:color="auto"/>
      </w:divBdr>
    </w:div>
    <w:div w:id="1737586117">
      <w:bodyDiv w:val="1"/>
      <w:marLeft w:val="0"/>
      <w:marRight w:val="0"/>
      <w:marTop w:val="0"/>
      <w:marBottom w:val="0"/>
      <w:divBdr>
        <w:top w:val="none" w:sz="0" w:space="0" w:color="auto"/>
        <w:left w:val="none" w:sz="0" w:space="0" w:color="auto"/>
        <w:bottom w:val="none" w:sz="0" w:space="0" w:color="auto"/>
        <w:right w:val="none" w:sz="0" w:space="0" w:color="auto"/>
      </w:divBdr>
    </w:div>
    <w:div w:id="1739015431">
      <w:bodyDiv w:val="1"/>
      <w:marLeft w:val="0"/>
      <w:marRight w:val="0"/>
      <w:marTop w:val="0"/>
      <w:marBottom w:val="0"/>
      <w:divBdr>
        <w:top w:val="none" w:sz="0" w:space="0" w:color="auto"/>
        <w:left w:val="none" w:sz="0" w:space="0" w:color="auto"/>
        <w:bottom w:val="none" w:sz="0" w:space="0" w:color="auto"/>
        <w:right w:val="none" w:sz="0" w:space="0" w:color="auto"/>
      </w:divBdr>
    </w:div>
    <w:div w:id="1741556687">
      <w:bodyDiv w:val="1"/>
      <w:marLeft w:val="0"/>
      <w:marRight w:val="0"/>
      <w:marTop w:val="0"/>
      <w:marBottom w:val="0"/>
      <w:divBdr>
        <w:top w:val="none" w:sz="0" w:space="0" w:color="auto"/>
        <w:left w:val="none" w:sz="0" w:space="0" w:color="auto"/>
        <w:bottom w:val="none" w:sz="0" w:space="0" w:color="auto"/>
        <w:right w:val="none" w:sz="0" w:space="0" w:color="auto"/>
      </w:divBdr>
    </w:div>
    <w:div w:id="1749569207">
      <w:bodyDiv w:val="1"/>
      <w:marLeft w:val="0"/>
      <w:marRight w:val="0"/>
      <w:marTop w:val="0"/>
      <w:marBottom w:val="0"/>
      <w:divBdr>
        <w:top w:val="none" w:sz="0" w:space="0" w:color="auto"/>
        <w:left w:val="none" w:sz="0" w:space="0" w:color="auto"/>
        <w:bottom w:val="none" w:sz="0" w:space="0" w:color="auto"/>
        <w:right w:val="none" w:sz="0" w:space="0" w:color="auto"/>
      </w:divBdr>
    </w:div>
    <w:div w:id="1783458884">
      <w:bodyDiv w:val="1"/>
      <w:marLeft w:val="0"/>
      <w:marRight w:val="0"/>
      <w:marTop w:val="0"/>
      <w:marBottom w:val="0"/>
      <w:divBdr>
        <w:top w:val="none" w:sz="0" w:space="0" w:color="auto"/>
        <w:left w:val="none" w:sz="0" w:space="0" w:color="auto"/>
        <w:bottom w:val="none" w:sz="0" w:space="0" w:color="auto"/>
        <w:right w:val="none" w:sz="0" w:space="0" w:color="auto"/>
      </w:divBdr>
    </w:div>
    <w:div w:id="1784836399">
      <w:bodyDiv w:val="1"/>
      <w:marLeft w:val="0"/>
      <w:marRight w:val="0"/>
      <w:marTop w:val="0"/>
      <w:marBottom w:val="0"/>
      <w:divBdr>
        <w:top w:val="none" w:sz="0" w:space="0" w:color="auto"/>
        <w:left w:val="none" w:sz="0" w:space="0" w:color="auto"/>
        <w:bottom w:val="none" w:sz="0" w:space="0" w:color="auto"/>
        <w:right w:val="none" w:sz="0" w:space="0" w:color="auto"/>
      </w:divBdr>
    </w:div>
    <w:div w:id="1786079516">
      <w:bodyDiv w:val="1"/>
      <w:marLeft w:val="0"/>
      <w:marRight w:val="0"/>
      <w:marTop w:val="0"/>
      <w:marBottom w:val="0"/>
      <w:divBdr>
        <w:top w:val="none" w:sz="0" w:space="0" w:color="auto"/>
        <w:left w:val="none" w:sz="0" w:space="0" w:color="auto"/>
        <w:bottom w:val="none" w:sz="0" w:space="0" w:color="auto"/>
        <w:right w:val="none" w:sz="0" w:space="0" w:color="auto"/>
      </w:divBdr>
    </w:div>
    <w:div w:id="1789540146">
      <w:bodyDiv w:val="1"/>
      <w:marLeft w:val="0"/>
      <w:marRight w:val="0"/>
      <w:marTop w:val="0"/>
      <w:marBottom w:val="0"/>
      <w:divBdr>
        <w:top w:val="none" w:sz="0" w:space="0" w:color="auto"/>
        <w:left w:val="none" w:sz="0" w:space="0" w:color="auto"/>
        <w:bottom w:val="none" w:sz="0" w:space="0" w:color="auto"/>
        <w:right w:val="none" w:sz="0" w:space="0" w:color="auto"/>
      </w:divBdr>
    </w:div>
    <w:div w:id="1800605575">
      <w:bodyDiv w:val="1"/>
      <w:marLeft w:val="0"/>
      <w:marRight w:val="0"/>
      <w:marTop w:val="0"/>
      <w:marBottom w:val="0"/>
      <w:divBdr>
        <w:top w:val="none" w:sz="0" w:space="0" w:color="auto"/>
        <w:left w:val="none" w:sz="0" w:space="0" w:color="auto"/>
        <w:bottom w:val="none" w:sz="0" w:space="0" w:color="auto"/>
        <w:right w:val="none" w:sz="0" w:space="0" w:color="auto"/>
      </w:divBdr>
    </w:div>
    <w:div w:id="1800998863">
      <w:bodyDiv w:val="1"/>
      <w:marLeft w:val="0"/>
      <w:marRight w:val="0"/>
      <w:marTop w:val="0"/>
      <w:marBottom w:val="0"/>
      <w:divBdr>
        <w:top w:val="none" w:sz="0" w:space="0" w:color="auto"/>
        <w:left w:val="none" w:sz="0" w:space="0" w:color="auto"/>
        <w:bottom w:val="none" w:sz="0" w:space="0" w:color="auto"/>
        <w:right w:val="none" w:sz="0" w:space="0" w:color="auto"/>
      </w:divBdr>
    </w:div>
    <w:div w:id="1810628853">
      <w:bodyDiv w:val="1"/>
      <w:marLeft w:val="0"/>
      <w:marRight w:val="0"/>
      <w:marTop w:val="0"/>
      <w:marBottom w:val="0"/>
      <w:divBdr>
        <w:top w:val="none" w:sz="0" w:space="0" w:color="auto"/>
        <w:left w:val="none" w:sz="0" w:space="0" w:color="auto"/>
        <w:bottom w:val="none" w:sz="0" w:space="0" w:color="auto"/>
        <w:right w:val="none" w:sz="0" w:space="0" w:color="auto"/>
      </w:divBdr>
    </w:div>
    <w:div w:id="1813134686">
      <w:bodyDiv w:val="1"/>
      <w:marLeft w:val="0"/>
      <w:marRight w:val="0"/>
      <w:marTop w:val="0"/>
      <w:marBottom w:val="0"/>
      <w:divBdr>
        <w:top w:val="none" w:sz="0" w:space="0" w:color="auto"/>
        <w:left w:val="none" w:sz="0" w:space="0" w:color="auto"/>
        <w:bottom w:val="none" w:sz="0" w:space="0" w:color="auto"/>
        <w:right w:val="none" w:sz="0" w:space="0" w:color="auto"/>
      </w:divBdr>
    </w:div>
    <w:div w:id="1813910158">
      <w:bodyDiv w:val="1"/>
      <w:marLeft w:val="0"/>
      <w:marRight w:val="0"/>
      <w:marTop w:val="0"/>
      <w:marBottom w:val="0"/>
      <w:divBdr>
        <w:top w:val="none" w:sz="0" w:space="0" w:color="auto"/>
        <w:left w:val="none" w:sz="0" w:space="0" w:color="auto"/>
        <w:bottom w:val="none" w:sz="0" w:space="0" w:color="auto"/>
        <w:right w:val="none" w:sz="0" w:space="0" w:color="auto"/>
      </w:divBdr>
    </w:div>
    <w:div w:id="1817648843">
      <w:bodyDiv w:val="1"/>
      <w:marLeft w:val="0"/>
      <w:marRight w:val="0"/>
      <w:marTop w:val="0"/>
      <w:marBottom w:val="0"/>
      <w:divBdr>
        <w:top w:val="none" w:sz="0" w:space="0" w:color="auto"/>
        <w:left w:val="none" w:sz="0" w:space="0" w:color="auto"/>
        <w:bottom w:val="none" w:sz="0" w:space="0" w:color="auto"/>
        <w:right w:val="none" w:sz="0" w:space="0" w:color="auto"/>
      </w:divBdr>
    </w:div>
    <w:div w:id="1817726347">
      <w:bodyDiv w:val="1"/>
      <w:marLeft w:val="0"/>
      <w:marRight w:val="0"/>
      <w:marTop w:val="0"/>
      <w:marBottom w:val="0"/>
      <w:divBdr>
        <w:top w:val="none" w:sz="0" w:space="0" w:color="auto"/>
        <w:left w:val="none" w:sz="0" w:space="0" w:color="auto"/>
        <w:bottom w:val="none" w:sz="0" w:space="0" w:color="auto"/>
        <w:right w:val="none" w:sz="0" w:space="0" w:color="auto"/>
      </w:divBdr>
    </w:div>
    <w:div w:id="1839733882">
      <w:bodyDiv w:val="1"/>
      <w:marLeft w:val="0"/>
      <w:marRight w:val="0"/>
      <w:marTop w:val="0"/>
      <w:marBottom w:val="0"/>
      <w:divBdr>
        <w:top w:val="none" w:sz="0" w:space="0" w:color="auto"/>
        <w:left w:val="none" w:sz="0" w:space="0" w:color="auto"/>
        <w:bottom w:val="none" w:sz="0" w:space="0" w:color="auto"/>
        <w:right w:val="none" w:sz="0" w:space="0" w:color="auto"/>
      </w:divBdr>
    </w:div>
    <w:div w:id="1842044121">
      <w:bodyDiv w:val="1"/>
      <w:marLeft w:val="0"/>
      <w:marRight w:val="0"/>
      <w:marTop w:val="0"/>
      <w:marBottom w:val="0"/>
      <w:divBdr>
        <w:top w:val="none" w:sz="0" w:space="0" w:color="auto"/>
        <w:left w:val="none" w:sz="0" w:space="0" w:color="auto"/>
        <w:bottom w:val="none" w:sz="0" w:space="0" w:color="auto"/>
        <w:right w:val="none" w:sz="0" w:space="0" w:color="auto"/>
      </w:divBdr>
    </w:div>
    <w:div w:id="1865821248">
      <w:bodyDiv w:val="1"/>
      <w:marLeft w:val="0"/>
      <w:marRight w:val="0"/>
      <w:marTop w:val="0"/>
      <w:marBottom w:val="0"/>
      <w:divBdr>
        <w:top w:val="none" w:sz="0" w:space="0" w:color="auto"/>
        <w:left w:val="none" w:sz="0" w:space="0" w:color="auto"/>
        <w:bottom w:val="none" w:sz="0" w:space="0" w:color="auto"/>
        <w:right w:val="none" w:sz="0" w:space="0" w:color="auto"/>
      </w:divBdr>
    </w:div>
    <w:div w:id="1867981327">
      <w:bodyDiv w:val="1"/>
      <w:marLeft w:val="0"/>
      <w:marRight w:val="0"/>
      <w:marTop w:val="0"/>
      <w:marBottom w:val="0"/>
      <w:divBdr>
        <w:top w:val="none" w:sz="0" w:space="0" w:color="auto"/>
        <w:left w:val="none" w:sz="0" w:space="0" w:color="auto"/>
        <w:bottom w:val="none" w:sz="0" w:space="0" w:color="auto"/>
        <w:right w:val="none" w:sz="0" w:space="0" w:color="auto"/>
      </w:divBdr>
    </w:div>
    <w:div w:id="1891067311">
      <w:bodyDiv w:val="1"/>
      <w:marLeft w:val="0"/>
      <w:marRight w:val="0"/>
      <w:marTop w:val="0"/>
      <w:marBottom w:val="0"/>
      <w:divBdr>
        <w:top w:val="none" w:sz="0" w:space="0" w:color="auto"/>
        <w:left w:val="none" w:sz="0" w:space="0" w:color="auto"/>
        <w:bottom w:val="none" w:sz="0" w:space="0" w:color="auto"/>
        <w:right w:val="none" w:sz="0" w:space="0" w:color="auto"/>
      </w:divBdr>
    </w:div>
    <w:div w:id="1911698042">
      <w:bodyDiv w:val="1"/>
      <w:marLeft w:val="0"/>
      <w:marRight w:val="0"/>
      <w:marTop w:val="0"/>
      <w:marBottom w:val="0"/>
      <w:divBdr>
        <w:top w:val="none" w:sz="0" w:space="0" w:color="auto"/>
        <w:left w:val="none" w:sz="0" w:space="0" w:color="auto"/>
        <w:bottom w:val="none" w:sz="0" w:space="0" w:color="auto"/>
        <w:right w:val="none" w:sz="0" w:space="0" w:color="auto"/>
      </w:divBdr>
    </w:div>
    <w:div w:id="1913193527">
      <w:bodyDiv w:val="1"/>
      <w:marLeft w:val="0"/>
      <w:marRight w:val="0"/>
      <w:marTop w:val="0"/>
      <w:marBottom w:val="0"/>
      <w:divBdr>
        <w:top w:val="none" w:sz="0" w:space="0" w:color="auto"/>
        <w:left w:val="none" w:sz="0" w:space="0" w:color="auto"/>
        <w:bottom w:val="none" w:sz="0" w:space="0" w:color="auto"/>
        <w:right w:val="none" w:sz="0" w:space="0" w:color="auto"/>
      </w:divBdr>
    </w:div>
    <w:div w:id="1918396642">
      <w:bodyDiv w:val="1"/>
      <w:marLeft w:val="0"/>
      <w:marRight w:val="0"/>
      <w:marTop w:val="0"/>
      <w:marBottom w:val="0"/>
      <w:divBdr>
        <w:top w:val="none" w:sz="0" w:space="0" w:color="auto"/>
        <w:left w:val="none" w:sz="0" w:space="0" w:color="auto"/>
        <w:bottom w:val="none" w:sz="0" w:space="0" w:color="auto"/>
        <w:right w:val="none" w:sz="0" w:space="0" w:color="auto"/>
      </w:divBdr>
    </w:div>
    <w:div w:id="1925189978">
      <w:bodyDiv w:val="1"/>
      <w:marLeft w:val="0"/>
      <w:marRight w:val="0"/>
      <w:marTop w:val="0"/>
      <w:marBottom w:val="0"/>
      <w:divBdr>
        <w:top w:val="none" w:sz="0" w:space="0" w:color="auto"/>
        <w:left w:val="none" w:sz="0" w:space="0" w:color="auto"/>
        <w:bottom w:val="none" w:sz="0" w:space="0" w:color="auto"/>
        <w:right w:val="none" w:sz="0" w:space="0" w:color="auto"/>
      </w:divBdr>
    </w:div>
    <w:div w:id="1926575757">
      <w:bodyDiv w:val="1"/>
      <w:marLeft w:val="0"/>
      <w:marRight w:val="0"/>
      <w:marTop w:val="0"/>
      <w:marBottom w:val="0"/>
      <w:divBdr>
        <w:top w:val="none" w:sz="0" w:space="0" w:color="auto"/>
        <w:left w:val="none" w:sz="0" w:space="0" w:color="auto"/>
        <w:bottom w:val="none" w:sz="0" w:space="0" w:color="auto"/>
        <w:right w:val="none" w:sz="0" w:space="0" w:color="auto"/>
      </w:divBdr>
    </w:div>
    <w:div w:id="1928071906">
      <w:bodyDiv w:val="1"/>
      <w:marLeft w:val="0"/>
      <w:marRight w:val="0"/>
      <w:marTop w:val="0"/>
      <w:marBottom w:val="0"/>
      <w:divBdr>
        <w:top w:val="none" w:sz="0" w:space="0" w:color="auto"/>
        <w:left w:val="none" w:sz="0" w:space="0" w:color="auto"/>
        <w:bottom w:val="none" w:sz="0" w:space="0" w:color="auto"/>
        <w:right w:val="none" w:sz="0" w:space="0" w:color="auto"/>
      </w:divBdr>
    </w:div>
    <w:div w:id="1930187389">
      <w:bodyDiv w:val="1"/>
      <w:marLeft w:val="0"/>
      <w:marRight w:val="0"/>
      <w:marTop w:val="0"/>
      <w:marBottom w:val="0"/>
      <w:divBdr>
        <w:top w:val="none" w:sz="0" w:space="0" w:color="auto"/>
        <w:left w:val="none" w:sz="0" w:space="0" w:color="auto"/>
        <w:bottom w:val="none" w:sz="0" w:space="0" w:color="auto"/>
        <w:right w:val="none" w:sz="0" w:space="0" w:color="auto"/>
      </w:divBdr>
    </w:div>
    <w:div w:id="1936669845">
      <w:bodyDiv w:val="1"/>
      <w:marLeft w:val="0"/>
      <w:marRight w:val="0"/>
      <w:marTop w:val="0"/>
      <w:marBottom w:val="0"/>
      <w:divBdr>
        <w:top w:val="none" w:sz="0" w:space="0" w:color="auto"/>
        <w:left w:val="none" w:sz="0" w:space="0" w:color="auto"/>
        <w:bottom w:val="none" w:sz="0" w:space="0" w:color="auto"/>
        <w:right w:val="none" w:sz="0" w:space="0" w:color="auto"/>
      </w:divBdr>
    </w:div>
    <w:div w:id="1941252931">
      <w:bodyDiv w:val="1"/>
      <w:marLeft w:val="0"/>
      <w:marRight w:val="0"/>
      <w:marTop w:val="0"/>
      <w:marBottom w:val="0"/>
      <w:divBdr>
        <w:top w:val="none" w:sz="0" w:space="0" w:color="auto"/>
        <w:left w:val="none" w:sz="0" w:space="0" w:color="auto"/>
        <w:bottom w:val="none" w:sz="0" w:space="0" w:color="auto"/>
        <w:right w:val="none" w:sz="0" w:space="0" w:color="auto"/>
      </w:divBdr>
    </w:div>
    <w:div w:id="1960260070">
      <w:bodyDiv w:val="1"/>
      <w:marLeft w:val="0"/>
      <w:marRight w:val="0"/>
      <w:marTop w:val="0"/>
      <w:marBottom w:val="0"/>
      <w:divBdr>
        <w:top w:val="none" w:sz="0" w:space="0" w:color="auto"/>
        <w:left w:val="none" w:sz="0" w:space="0" w:color="auto"/>
        <w:bottom w:val="none" w:sz="0" w:space="0" w:color="auto"/>
        <w:right w:val="none" w:sz="0" w:space="0" w:color="auto"/>
      </w:divBdr>
    </w:div>
    <w:div w:id="1964071449">
      <w:bodyDiv w:val="1"/>
      <w:marLeft w:val="0"/>
      <w:marRight w:val="0"/>
      <w:marTop w:val="0"/>
      <w:marBottom w:val="0"/>
      <w:divBdr>
        <w:top w:val="none" w:sz="0" w:space="0" w:color="auto"/>
        <w:left w:val="none" w:sz="0" w:space="0" w:color="auto"/>
        <w:bottom w:val="none" w:sz="0" w:space="0" w:color="auto"/>
        <w:right w:val="none" w:sz="0" w:space="0" w:color="auto"/>
      </w:divBdr>
    </w:div>
    <w:div w:id="1968588865">
      <w:bodyDiv w:val="1"/>
      <w:marLeft w:val="0"/>
      <w:marRight w:val="0"/>
      <w:marTop w:val="0"/>
      <w:marBottom w:val="0"/>
      <w:divBdr>
        <w:top w:val="none" w:sz="0" w:space="0" w:color="auto"/>
        <w:left w:val="none" w:sz="0" w:space="0" w:color="auto"/>
        <w:bottom w:val="none" w:sz="0" w:space="0" w:color="auto"/>
        <w:right w:val="none" w:sz="0" w:space="0" w:color="auto"/>
      </w:divBdr>
    </w:div>
    <w:div w:id="1969508011">
      <w:bodyDiv w:val="1"/>
      <w:marLeft w:val="0"/>
      <w:marRight w:val="0"/>
      <w:marTop w:val="0"/>
      <w:marBottom w:val="0"/>
      <w:divBdr>
        <w:top w:val="none" w:sz="0" w:space="0" w:color="auto"/>
        <w:left w:val="none" w:sz="0" w:space="0" w:color="auto"/>
        <w:bottom w:val="none" w:sz="0" w:space="0" w:color="auto"/>
        <w:right w:val="none" w:sz="0" w:space="0" w:color="auto"/>
      </w:divBdr>
    </w:div>
    <w:div w:id="1974944566">
      <w:bodyDiv w:val="1"/>
      <w:marLeft w:val="0"/>
      <w:marRight w:val="0"/>
      <w:marTop w:val="0"/>
      <w:marBottom w:val="0"/>
      <w:divBdr>
        <w:top w:val="none" w:sz="0" w:space="0" w:color="auto"/>
        <w:left w:val="none" w:sz="0" w:space="0" w:color="auto"/>
        <w:bottom w:val="none" w:sz="0" w:space="0" w:color="auto"/>
        <w:right w:val="none" w:sz="0" w:space="0" w:color="auto"/>
      </w:divBdr>
    </w:div>
    <w:div w:id="1978102381">
      <w:bodyDiv w:val="1"/>
      <w:marLeft w:val="0"/>
      <w:marRight w:val="0"/>
      <w:marTop w:val="0"/>
      <w:marBottom w:val="0"/>
      <w:divBdr>
        <w:top w:val="none" w:sz="0" w:space="0" w:color="auto"/>
        <w:left w:val="none" w:sz="0" w:space="0" w:color="auto"/>
        <w:bottom w:val="none" w:sz="0" w:space="0" w:color="auto"/>
        <w:right w:val="none" w:sz="0" w:space="0" w:color="auto"/>
      </w:divBdr>
    </w:div>
    <w:div w:id="1979332806">
      <w:bodyDiv w:val="1"/>
      <w:marLeft w:val="0"/>
      <w:marRight w:val="0"/>
      <w:marTop w:val="0"/>
      <w:marBottom w:val="0"/>
      <w:divBdr>
        <w:top w:val="none" w:sz="0" w:space="0" w:color="auto"/>
        <w:left w:val="none" w:sz="0" w:space="0" w:color="auto"/>
        <w:bottom w:val="none" w:sz="0" w:space="0" w:color="auto"/>
        <w:right w:val="none" w:sz="0" w:space="0" w:color="auto"/>
      </w:divBdr>
    </w:div>
    <w:div w:id="1989434991">
      <w:bodyDiv w:val="1"/>
      <w:marLeft w:val="0"/>
      <w:marRight w:val="0"/>
      <w:marTop w:val="0"/>
      <w:marBottom w:val="0"/>
      <w:divBdr>
        <w:top w:val="none" w:sz="0" w:space="0" w:color="auto"/>
        <w:left w:val="none" w:sz="0" w:space="0" w:color="auto"/>
        <w:bottom w:val="none" w:sz="0" w:space="0" w:color="auto"/>
        <w:right w:val="none" w:sz="0" w:space="0" w:color="auto"/>
      </w:divBdr>
    </w:div>
    <w:div w:id="2001423361">
      <w:bodyDiv w:val="1"/>
      <w:marLeft w:val="0"/>
      <w:marRight w:val="0"/>
      <w:marTop w:val="0"/>
      <w:marBottom w:val="0"/>
      <w:divBdr>
        <w:top w:val="none" w:sz="0" w:space="0" w:color="auto"/>
        <w:left w:val="none" w:sz="0" w:space="0" w:color="auto"/>
        <w:bottom w:val="none" w:sz="0" w:space="0" w:color="auto"/>
        <w:right w:val="none" w:sz="0" w:space="0" w:color="auto"/>
      </w:divBdr>
    </w:div>
    <w:div w:id="2014605753">
      <w:bodyDiv w:val="1"/>
      <w:marLeft w:val="0"/>
      <w:marRight w:val="0"/>
      <w:marTop w:val="0"/>
      <w:marBottom w:val="0"/>
      <w:divBdr>
        <w:top w:val="none" w:sz="0" w:space="0" w:color="auto"/>
        <w:left w:val="none" w:sz="0" w:space="0" w:color="auto"/>
        <w:bottom w:val="none" w:sz="0" w:space="0" w:color="auto"/>
        <w:right w:val="none" w:sz="0" w:space="0" w:color="auto"/>
      </w:divBdr>
    </w:div>
    <w:div w:id="2015178812">
      <w:bodyDiv w:val="1"/>
      <w:marLeft w:val="0"/>
      <w:marRight w:val="0"/>
      <w:marTop w:val="0"/>
      <w:marBottom w:val="0"/>
      <w:divBdr>
        <w:top w:val="none" w:sz="0" w:space="0" w:color="auto"/>
        <w:left w:val="none" w:sz="0" w:space="0" w:color="auto"/>
        <w:bottom w:val="none" w:sz="0" w:space="0" w:color="auto"/>
        <w:right w:val="none" w:sz="0" w:space="0" w:color="auto"/>
      </w:divBdr>
    </w:div>
    <w:div w:id="2019112231">
      <w:bodyDiv w:val="1"/>
      <w:marLeft w:val="0"/>
      <w:marRight w:val="0"/>
      <w:marTop w:val="0"/>
      <w:marBottom w:val="0"/>
      <w:divBdr>
        <w:top w:val="none" w:sz="0" w:space="0" w:color="auto"/>
        <w:left w:val="none" w:sz="0" w:space="0" w:color="auto"/>
        <w:bottom w:val="none" w:sz="0" w:space="0" w:color="auto"/>
        <w:right w:val="none" w:sz="0" w:space="0" w:color="auto"/>
      </w:divBdr>
    </w:div>
    <w:div w:id="2024626569">
      <w:bodyDiv w:val="1"/>
      <w:marLeft w:val="0"/>
      <w:marRight w:val="0"/>
      <w:marTop w:val="0"/>
      <w:marBottom w:val="0"/>
      <w:divBdr>
        <w:top w:val="none" w:sz="0" w:space="0" w:color="auto"/>
        <w:left w:val="none" w:sz="0" w:space="0" w:color="auto"/>
        <w:bottom w:val="none" w:sz="0" w:space="0" w:color="auto"/>
        <w:right w:val="none" w:sz="0" w:space="0" w:color="auto"/>
      </w:divBdr>
    </w:div>
    <w:div w:id="2036536303">
      <w:bodyDiv w:val="1"/>
      <w:marLeft w:val="0"/>
      <w:marRight w:val="0"/>
      <w:marTop w:val="0"/>
      <w:marBottom w:val="0"/>
      <w:divBdr>
        <w:top w:val="none" w:sz="0" w:space="0" w:color="auto"/>
        <w:left w:val="none" w:sz="0" w:space="0" w:color="auto"/>
        <w:bottom w:val="none" w:sz="0" w:space="0" w:color="auto"/>
        <w:right w:val="none" w:sz="0" w:space="0" w:color="auto"/>
      </w:divBdr>
    </w:div>
    <w:div w:id="2040429395">
      <w:bodyDiv w:val="1"/>
      <w:marLeft w:val="0"/>
      <w:marRight w:val="0"/>
      <w:marTop w:val="0"/>
      <w:marBottom w:val="0"/>
      <w:divBdr>
        <w:top w:val="none" w:sz="0" w:space="0" w:color="auto"/>
        <w:left w:val="none" w:sz="0" w:space="0" w:color="auto"/>
        <w:bottom w:val="none" w:sz="0" w:space="0" w:color="auto"/>
        <w:right w:val="none" w:sz="0" w:space="0" w:color="auto"/>
      </w:divBdr>
    </w:div>
    <w:div w:id="2050105976">
      <w:bodyDiv w:val="1"/>
      <w:marLeft w:val="0"/>
      <w:marRight w:val="0"/>
      <w:marTop w:val="0"/>
      <w:marBottom w:val="0"/>
      <w:divBdr>
        <w:top w:val="none" w:sz="0" w:space="0" w:color="auto"/>
        <w:left w:val="none" w:sz="0" w:space="0" w:color="auto"/>
        <w:bottom w:val="none" w:sz="0" w:space="0" w:color="auto"/>
        <w:right w:val="none" w:sz="0" w:space="0" w:color="auto"/>
      </w:divBdr>
    </w:div>
    <w:div w:id="2052724387">
      <w:bodyDiv w:val="1"/>
      <w:marLeft w:val="0"/>
      <w:marRight w:val="0"/>
      <w:marTop w:val="0"/>
      <w:marBottom w:val="0"/>
      <w:divBdr>
        <w:top w:val="none" w:sz="0" w:space="0" w:color="auto"/>
        <w:left w:val="none" w:sz="0" w:space="0" w:color="auto"/>
        <w:bottom w:val="none" w:sz="0" w:space="0" w:color="auto"/>
        <w:right w:val="none" w:sz="0" w:space="0" w:color="auto"/>
      </w:divBdr>
    </w:div>
    <w:div w:id="2060124527">
      <w:bodyDiv w:val="1"/>
      <w:marLeft w:val="0"/>
      <w:marRight w:val="0"/>
      <w:marTop w:val="0"/>
      <w:marBottom w:val="0"/>
      <w:divBdr>
        <w:top w:val="none" w:sz="0" w:space="0" w:color="auto"/>
        <w:left w:val="none" w:sz="0" w:space="0" w:color="auto"/>
        <w:bottom w:val="none" w:sz="0" w:space="0" w:color="auto"/>
        <w:right w:val="none" w:sz="0" w:space="0" w:color="auto"/>
      </w:divBdr>
    </w:div>
    <w:div w:id="2068602402">
      <w:bodyDiv w:val="1"/>
      <w:marLeft w:val="0"/>
      <w:marRight w:val="0"/>
      <w:marTop w:val="0"/>
      <w:marBottom w:val="0"/>
      <w:divBdr>
        <w:top w:val="none" w:sz="0" w:space="0" w:color="auto"/>
        <w:left w:val="none" w:sz="0" w:space="0" w:color="auto"/>
        <w:bottom w:val="none" w:sz="0" w:space="0" w:color="auto"/>
        <w:right w:val="none" w:sz="0" w:space="0" w:color="auto"/>
      </w:divBdr>
    </w:div>
    <w:div w:id="2068843954">
      <w:bodyDiv w:val="1"/>
      <w:marLeft w:val="0"/>
      <w:marRight w:val="0"/>
      <w:marTop w:val="0"/>
      <w:marBottom w:val="0"/>
      <w:divBdr>
        <w:top w:val="none" w:sz="0" w:space="0" w:color="auto"/>
        <w:left w:val="none" w:sz="0" w:space="0" w:color="auto"/>
        <w:bottom w:val="none" w:sz="0" w:space="0" w:color="auto"/>
        <w:right w:val="none" w:sz="0" w:space="0" w:color="auto"/>
      </w:divBdr>
    </w:div>
    <w:div w:id="2072658239">
      <w:bodyDiv w:val="1"/>
      <w:marLeft w:val="0"/>
      <w:marRight w:val="0"/>
      <w:marTop w:val="0"/>
      <w:marBottom w:val="0"/>
      <w:divBdr>
        <w:top w:val="none" w:sz="0" w:space="0" w:color="auto"/>
        <w:left w:val="none" w:sz="0" w:space="0" w:color="auto"/>
        <w:bottom w:val="none" w:sz="0" w:space="0" w:color="auto"/>
        <w:right w:val="none" w:sz="0" w:space="0" w:color="auto"/>
      </w:divBdr>
    </w:div>
    <w:div w:id="2102875855">
      <w:bodyDiv w:val="1"/>
      <w:marLeft w:val="0"/>
      <w:marRight w:val="0"/>
      <w:marTop w:val="0"/>
      <w:marBottom w:val="0"/>
      <w:divBdr>
        <w:top w:val="none" w:sz="0" w:space="0" w:color="auto"/>
        <w:left w:val="none" w:sz="0" w:space="0" w:color="auto"/>
        <w:bottom w:val="none" w:sz="0" w:space="0" w:color="auto"/>
        <w:right w:val="none" w:sz="0" w:space="0" w:color="auto"/>
      </w:divBdr>
    </w:div>
    <w:div w:id="2108427010">
      <w:bodyDiv w:val="1"/>
      <w:marLeft w:val="0"/>
      <w:marRight w:val="0"/>
      <w:marTop w:val="0"/>
      <w:marBottom w:val="0"/>
      <w:divBdr>
        <w:top w:val="none" w:sz="0" w:space="0" w:color="auto"/>
        <w:left w:val="none" w:sz="0" w:space="0" w:color="auto"/>
        <w:bottom w:val="none" w:sz="0" w:space="0" w:color="auto"/>
        <w:right w:val="none" w:sz="0" w:space="0" w:color="auto"/>
      </w:divBdr>
    </w:div>
    <w:div w:id="2109689713">
      <w:bodyDiv w:val="1"/>
      <w:marLeft w:val="0"/>
      <w:marRight w:val="0"/>
      <w:marTop w:val="0"/>
      <w:marBottom w:val="0"/>
      <w:divBdr>
        <w:top w:val="none" w:sz="0" w:space="0" w:color="auto"/>
        <w:left w:val="none" w:sz="0" w:space="0" w:color="auto"/>
        <w:bottom w:val="none" w:sz="0" w:space="0" w:color="auto"/>
        <w:right w:val="none" w:sz="0" w:space="0" w:color="auto"/>
      </w:divBdr>
    </w:div>
    <w:div w:id="2112427854">
      <w:bodyDiv w:val="1"/>
      <w:marLeft w:val="0"/>
      <w:marRight w:val="0"/>
      <w:marTop w:val="0"/>
      <w:marBottom w:val="0"/>
      <w:divBdr>
        <w:top w:val="none" w:sz="0" w:space="0" w:color="auto"/>
        <w:left w:val="none" w:sz="0" w:space="0" w:color="auto"/>
        <w:bottom w:val="none" w:sz="0" w:space="0" w:color="auto"/>
        <w:right w:val="none" w:sz="0" w:space="0" w:color="auto"/>
      </w:divBdr>
    </w:div>
    <w:div w:id="2114281730">
      <w:bodyDiv w:val="1"/>
      <w:marLeft w:val="0"/>
      <w:marRight w:val="0"/>
      <w:marTop w:val="0"/>
      <w:marBottom w:val="0"/>
      <w:divBdr>
        <w:top w:val="none" w:sz="0" w:space="0" w:color="auto"/>
        <w:left w:val="none" w:sz="0" w:space="0" w:color="auto"/>
        <w:bottom w:val="none" w:sz="0" w:space="0" w:color="auto"/>
        <w:right w:val="none" w:sz="0" w:space="0" w:color="auto"/>
      </w:divBdr>
    </w:div>
    <w:div w:id="2118602325">
      <w:bodyDiv w:val="1"/>
      <w:marLeft w:val="0"/>
      <w:marRight w:val="0"/>
      <w:marTop w:val="0"/>
      <w:marBottom w:val="0"/>
      <w:divBdr>
        <w:top w:val="none" w:sz="0" w:space="0" w:color="auto"/>
        <w:left w:val="none" w:sz="0" w:space="0" w:color="auto"/>
        <w:bottom w:val="none" w:sz="0" w:space="0" w:color="auto"/>
        <w:right w:val="none" w:sz="0" w:space="0" w:color="auto"/>
      </w:divBdr>
    </w:div>
    <w:div w:id="2124302972">
      <w:bodyDiv w:val="1"/>
      <w:marLeft w:val="0"/>
      <w:marRight w:val="0"/>
      <w:marTop w:val="0"/>
      <w:marBottom w:val="0"/>
      <w:divBdr>
        <w:top w:val="none" w:sz="0" w:space="0" w:color="auto"/>
        <w:left w:val="none" w:sz="0" w:space="0" w:color="auto"/>
        <w:bottom w:val="none" w:sz="0" w:space="0" w:color="auto"/>
        <w:right w:val="none" w:sz="0" w:space="0" w:color="auto"/>
      </w:divBdr>
    </w:div>
    <w:div w:id="2133085577">
      <w:bodyDiv w:val="1"/>
      <w:marLeft w:val="0"/>
      <w:marRight w:val="0"/>
      <w:marTop w:val="0"/>
      <w:marBottom w:val="0"/>
      <w:divBdr>
        <w:top w:val="none" w:sz="0" w:space="0" w:color="auto"/>
        <w:left w:val="none" w:sz="0" w:space="0" w:color="auto"/>
        <w:bottom w:val="none" w:sz="0" w:space="0" w:color="auto"/>
        <w:right w:val="none" w:sz="0" w:space="0" w:color="auto"/>
      </w:divBdr>
    </w:div>
    <w:div w:id="2134785998">
      <w:bodyDiv w:val="1"/>
      <w:marLeft w:val="0"/>
      <w:marRight w:val="0"/>
      <w:marTop w:val="0"/>
      <w:marBottom w:val="0"/>
      <w:divBdr>
        <w:top w:val="none" w:sz="0" w:space="0" w:color="auto"/>
        <w:left w:val="none" w:sz="0" w:space="0" w:color="auto"/>
        <w:bottom w:val="none" w:sz="0" w:space="0" w:color="auto"/>
        <w:right w:val="none" w:sz="0" w:space="0" w:color="auto"/>
      </w:divBdr>
    </w:div>
    <w:div w:id="2144225781">
      <w:bodyDiv w:val="1"/>
      <w:marLeft w:val="0"/>
      <w:marRight w:val="0"/>
      <w:marTop w:val="0"/>
      <w:marBottom w:val="0"/>
      <w:divBdr>
        <w:top w:val="none" w:sz="0" w:space="0" w:color="auto"/>
        <w:left w:val="none" w:sz="0" w:space="0" w:color="auto"/>
        <w:bottom w:val="none" w:sz="0" w:space="0" w:color="auto"/>
        <w:right w:val="none" w:sz="0" w:space="0" w:color="auto"/>
      </w:divBdr>
    </w:div>
    <w:div w:id="2144422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hyperledger-fabric.readthedocs.io/en/release-2.5/chaincode_lifecycle.html" TargetMode="External"/><Relationship Id="rId21" Type="http://schemas.openxmlformats.org/officeDocument/2006/relationships/hyperlink" Target="https://vitalik.eth.limo/general/2021/01/05/rollup.html"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image" Target="media/image31.png"/><Relationship Id="rId63"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hyperlink" Target="https://github.com/Daniel-Szego/Zeroknowledgeworkshop" TargetMode="External"/><Relationship Id="rId11" Type="http://schemas.openxmlformats.org/officeDocument/2006/relationships/image" Target="media/image3.png"/><Relationship Id="rId24" Type="http://schemas.openxmlformats.org/officeDocument/2006/relationships/hyperlink" Target="https://github.com/ethereum/kzg-ceremony-specs" TargetMode="Externa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7.png"/><Relationship Id="rId19" Type="http://schemas.openxmlformats.org/officeDocument/2006/relationships/chart" Target="charts/chart6.xml"/><Relationship Id="rId14" Type="http://schemas.openxmlformats.org/officeDocument/2006/relationships/chart" Target="charts/chart1.xml"/><Relationship Id="rId22" Type="http://schemas.openxmlformats.org/officeDocument/2006/relationships/hyperlink" Target="https://docs.circom.io/getting-started/proving-circuits/" TargetMode="External"/><Relationship Id="rId27" Type="http://schemas.openxmlformats.org/officeDocument/2006/relationships/hyperlink" Target="https://docs.circom.io/"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footer" Target="footer1.xml"/><Relationship Id="rId8" Type="http://schemas.openxmlformats.org/officeDocument/2006/relationships/hyperlink" Target="file:////Users/benjaminoholeguy/Documents/personal/master_of_cyber_security_and_digital_forensics/thesis/documentation/Oholeguy.docx" TargetMode="External"/><Relationship Id="rId51"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chart" Target="charts/chart4.xml"/><Relationship Id="rId25" Type="http://schemas.openxmlformats.org/officeDocument/2006/relationships/hyperlink" Target="https://hyperledger-fabric.readthedocs.io/en/release-2.5/secured_asset_transfer/secured_private_asset_transfer_tutorial.html" TargetMode="Externa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theme" Target="theme/theme1.xml"/><Relationship Id="rId20" Type="http://schemas.openxmlformats.org/officeDocument/2006/relationships/chart" Target="charts/chart7.xm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2.xml"/><Relationship Id="rId23" Type="http://schemas.openxmlformats.org/officeDocument/2006/relationships/hyperlink" Target="https://www.enisa.europa.eu/topics/incident-response/glossary/blockchain" TargetMode="External"/><Relationship Id="rId28" Type="http://schemas.openxmlformats.org/officeDocument/2006/relationships/hyperlink" Target="https://github.com/iden3/snarkjs" TargetMode="External"/><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chart" Target="charts/chart5.xml"/><Relationship Id="rId39" Type="http://schemas.openxmlformats.org/officeDocument/2006/relationships/image" Target="media/image15.png"/></Relationships>
</file>

<file path=word/charts/_rels/chart1.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plon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Users/benjaminoholeguy/Development/Zeroknowledgeworkshop2/Zeroknowledgeworkshop/circuit_test/gen_data/plonk.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plonk.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groth16.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groth16.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fflonk.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Users/benjaminoholeguy/Development/Zeroknowledgeworkshop2/Zeroknowledgeworkshop/circuit_test/gen_data/fflon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Plonk - Groth16 - Fflonk</a:t>
            </a:r>
          </a:p>
        </c:rich>
      </c:tx>
      <c:layout>
        <c:manualLayout>
          <c:xMode val="edge"/>
          <c:yMode val="edge"/>
          <c:x val="0.54678348335737958"/>
          <c:y val="2.3825731790333562E-2"/>
        </c:manualLayout>
      </c:layout>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manualLayout>
          <c:layoutTarget val="inner"/>
          <c:xMode val="edge"/>
          <c:yMode val="edge"/>
          <c:x val="9.0330924343110353E-2"/>
          <c:y val="5.4469803766020057E-2"/>
          <c:w val="0.83246679400600965"/>
          <c:h val="0.82653875634504159"/>
        </c:manualLayout>
      </c:layout>
      <c:barChart>
        <c:barDir val="col"/>
        <c:grouping val="clustered"/>
        <c:varyColors val="0"/>
        <c:ser>
          <c:idx val="0"/>
          <c:order val="0"/>
          <c:tx>
            <c:v>Plonk</c:v>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Plonk!$A$45:$A$79</c:f>
              <c:numCache>
                <c:formatCode>General</c:formatCode>
                <c:ptCount val="35"/>
                <c:pt idx="0">
                  <c:v>0</c:v>
                </c:pt>
                <c:pt idx="1">
                  <c:v>0</c:v>
                </c:pt>
                <c:pt idx="2">
                  <c:v>0</c:v>
                </c:pt>
                <c:pt idx="3">
                  <c:v>0</c:v>
                </c:pt>
                <c:pt idx="4">
                  <c:v>0</c:v>
                </c:pt>
                <c:pt idx="5">
                  <c:v>0.08</c:v>
                </c:pt>
                <c:pt idx="6">
                  <c:v>0.13999999999999999</c:v>
                </c:pt>
                <c:pt idx="7">
                  <c:v>0.15</c:v>
                </c:pt>
                <c:pt idx="8">
                  <c:v>0.15</c:v>
                </c:pt>
                <c:pt idx="9">
                  <c:v>0.44999999999999996</c:v>
                </c:pt>
                <c:pt idx="10">
                  <c:v>1.9800000000000002</c:v>
                </c:pt>
                <c:pt idx="11">
                  <c:v>9.8000000000000007</c:v>
                </c:pt>
                <c:pt idx="12">
                  <c:v>45.5</c:v>
                </c:pt>
                <c:pt idx="13">
                  <c:v>33.81</c:v>
                </c:pt>
                <c:pt idx="14">
                  <c:v>6.04</c:v>
                </c:pt>
                <c:pt idx="15">
                  <c:v>1.2</c:v>
                </c:pt>
                <c:pt idx="16">
                  <c:v>0.44999999999999996</c:v>
                </c:pt>
                <c:pt idx="17">
                  <c:v>0.13999999999999999</c:v>
                </c:pt>
                <c:pt idx="18">
                  <c:v>0.05</c:v>
                </c:pt>
                <c:pt idx="19">
                  <c:v>0</c:v>
                </c:pt>
                <c:pt idx="20">
                  <c:v>0</c:v>
                </c:pt>
                <c:pt idx="21">
                  <c:v>0</c:v>
                </c:pt>
                <c:pt idx="22">
                  <c:v>0.01</c:v>
                </c:pt>
                <c:pt idx="23">
                  <c:v>0.01</c:v>
                </c:pt>
                <c:pt idx="24">
                  <c:v>0.01</c:v>
                </c:pt>
                <c:pt idx="25">
                  <c:v>0.01</c:v>
                </c:pt>
                <c:pt idx="26">
                  <c:v>0</c:v>
                </c:pt>
                <c:pt idx="27">
                  <c:v>0</c:v>
                </c:pt>
                <c:pt idx="28">
                  <c:v>0.01</c:v>
                </c:pt>
                <c:pt idx="29">
                  <c:v>0</c:v>
                </c:pt>
                <c:pt idx="30">
                  <c:v>0</c:v>
                </c:pt>
                <c:pt idx="31">
                  <c:v>0</c:v>
                </c:pt>
                <c:pt idx="32">
                  <c:v>0</c:v>
                </c:pt>
                <c:pt idx="33">
                  <c:v>0</c:v>
                </c:pt>
                <c:pt idx="34">
                  <c:v>0</c:v>
                </c:pt>
              </c:numCache>
            </c:numRef>
          </c:val>
          <c:extLst>
            <c:ext xmlns:c16="http://schemas.microsoft.com/office/drawing/2014/chart" uri="{C3380CC4-5D6E-409C-BE32-E72D297353CC}">
              <c16:uniqueId val="{00000000-1FF0-6F4D-82EB-5F3DA58C5E30}"/>
            </c:ext>
          </c:extLst>
        </c:ser>
        <c:ser>
          <c:idx val="1"/>
          <c:order val="1"/>
          <c:tx>
            <c:v>Groth16</c:v>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Users/benjaminoholeguy/Development/Zeroknowledgeworkshop2/Zeroknowledgeworkshop/circuit_test/gen_data/[groth16.xlsx]Sheet1'!$A$98:$A$132</c:f>
              <c:numCache>
                <c:formatCode>0.00</c:formatCode>
                <c:ptCount val="35"/>
                <c:pt idx="0">
                  <c:v>0</c:v>
                </c:pt>
                <c:pt idx="1">
                  <c:v>0</c:v>
                </c:pt>
                <c:pt idx="2">
                  <c:v>0</c:v>
                </c:pt>
                <c:pt idx="3">
                  <c:v>0</c:v>
                </c:pt>
                <c:pt idx="4">
                  <c:v>0.02</c:v>
                </c:pt>
                <c:pt idx="5">
                  <c:v>0.11</c:v>
                </c:pt>
                <c:pt idx="6">
                  <c:v>0.25</c:v>
                </c:pt>
                <c:pt idx="7">
                  <c:v>1.28</c:v>
                </c:pt>
                <c:pt idx="8">
                  <c:v>7.46</c:v>
                </c:pt>
                <c:pt idx="9">
                  <c:v>21.94</c:v>
                </c:pt>
                <c:pt idx="10">
                  <c:v>28.82</c:v>
                </c:pt>
                <c:pt idx="11">
                  <c:v>17.059999999999999</c:v>
                </c:pt>
                <c:pt idx="12">
                  <c:v>9.629999999999999</c:v>
                </c:pt>
                <c:pt idx="13">
                  <c:v>6.81</c:v>
                </c:pt>
                <c:pt idx="14">
                  <c:v>3.16</c:v>
                </c:pt>
                <c:pt idx="15">
                  <c:v>1.51</c:v>
                </c:pt>
                <c:pt idx="16">
                  <c:v>0.89</c:v>
                </c:pt>
                <c:pt idx="17">
                  <c:v>0.54999999999999993</c:v>
                </c:pt>
                <c:pt idx="18">
                  <c:v>0.22999999999999998</c:v>
                </c:pt>
                <c:pt idx="19">
                  <c:v>0.11</c:v>
                </c:pt>
                <c:pt idx="20">
                  <c:v>0.08</c:v>
                </c:pt>
                <c:pt idx="21">
                  <c:v>0.02</c:v>
                </c:pt>
                <c:pt idx="22">
                  <c:v>0.02</c:v>
                </c:pt>
                <c:pt idx="23">
                  <c:v>0</c:v>
                </c:pt>
                <c:pt idx="24">
                  <c:v>0</c:v>
                </c:pt>
                <c:pt idx="25">
                  <c:v>0.01</c:v>
                </c:pt>
                <c:pt idx="26">
                  <c:v>0</c:v>
                </c:pt>
                <c:pt idx="27">
                  <c:v>0.02</c:v>
                </c:pt>
                <c:pt idx="28">
                  <c:v>0</c:v>
                </c:pt>
                <c:pt idx="29">
                  <c:v>0</c:v>
                </c:pt>
                <c:pt idx="30">
                  <c:v>0</c:v>
                </c:pt>
                <c:pt idx="31">
                  <c:v>0</c:v>
                </c:pt>
                <c:pt idx="32">
                  <c:v>0</c:v>
                </c:pt>
                <c:pt idx="33">
                  <c:v>0</c:v>
                </c:pt>
                <c:pt idx="34">
                  <c:v>0.01</c:v>
                </c:pt>
              </c:numCache>
            </c:numRef>
          </c:val>
          <c:extLst>
            <c:ext xmlns:c16="http://schemas.microsoft.com/office/drawing/2014/chart" uri="{C3380CC4-5D6E-409C-BE32-E72D297353CC}">
              <c16:uniqueId val="{00000001-1FF0-6F4D-82EB-5F3DA58C5E30}"/>
            </c:ext>
          </c:extLst>
        </c:ser>
        <c:ser>
          <c:idx val="2"/>
          <c:order val="2"/>
          <c:tx>
            <c:v>Fflonk</c:v>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numRef>
              <c:f>Plonk!$C$45:$C$79</c:f>
              <c:numCache>
                <c:formatCode>General</c:formatCode>
                <c:ptCount val="35"/>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numCache>
            </c:numRef>
          </c:cat>
          <c:val>
            <c:numRef>
              <c:f>'/Users/benjaminoholeguy/Development/Zeroknowledgeworkshop2/Zeroknowledgeworkshop/circuit_test/gen_data/[fflonk.xlsx]Sheet1'!$A$43:$A$77</c:f>
              <c:numCache>
                <c:formatCode>General</c:formatCode>
                <c:ptCount val="35"/>
                <c:pt idx="0">
                  <c:v>0.09</c:v>
                </c:pt>
                <c:pt idx="1">
                  <c:v>0.31</c:v>
                </c:pt>
                <c:pt idx="2">
                  <c:v>0.35000000000000003</c:v>
                </c:pt>
                <c:pt idx="3">
                  <c:v>0.22</c:v>
                </c:pt>
                <c:pt idx="4">
                  <c:v>0.48</c:v>
                </c:pt>
                <c:pt idx="5">
                  <c:v>0.86</c:v>
                </c:pt>
                <c:pt idx="6">
                  <c:v>2.0500000000000003</c:v>
                </c:pt>
                <c:pt idx="7">
                  <c:v>9.7900000000000009</c:v>
                </c:pt>
                <c:pt idx="8">
                  <c:v>34.729999999999997</c:v>
                </c:pt>
                <c:pt idx="9">
                  <c:v>32.76</c:v>
                </c:pt>
                <c:pt idx="10">
                  <c:v>13.139999999999999</c:v>
                </c:pt>
                <c:pt idx="11">
                  <c:v>3.81</c:v>
                </c:pt>
                <c:pt idx="12">
                  <c:v>0.72</c:v>
                </c:pt>
                <c:pt idx="13">
                  <c:v>0.26</c:v>
                </c:pt>
                <c:pt idx="14">
                  <c:v>0.2</c:v>
                </c:pt>
                <c:pt idx="15">
                  <c:v>0.12</c:v>
                </c:pt>
                <c:pt idx="16">
                  <c:v>0.01</c:v>
                </c:pt>
                <c:pt idx="17">
                  <c:v>0.05</c:v>
                </c:pt>
                <c:pt idx="18">
                  <c:v>0</c:v>
                </c:pt>
                <c:pt idx="19">
                  <c:v>0.01</c:v>
                </c:pt>
                <c:pt idx="20">
                  <c:v>0</c:v>
                </c:pt>
                <c:pt idx="21">
                  <c:v>0.02</c:v>
                </c:pt>
                <c:pt idx="22">
                  <c:v>0</c:v>
                </c:pt>
                <c:pt idx="23">
                  <c:v>0</c:v>
                </c:pt>
                <c:pt idx="24">
                  <c:v>0</c:v>
                </c:pt>
                <c:pt idx="25">
                  <c:v>0</c:v>
                </c:pt>
                <c:pt idx="26">
                  <c:v>0</c:v>
                </c:pt>
                <c:pt idx="27">
                  <c:v>0</c:v>
                </c:pt>
                <c:pt idx="28">
                  <c:v>0</c:v>
                </c:pt>
                <c:pt idx="29">
                  <c:v>0</c:v>
                </c:pt>
                <c:pt idx="30">
                  <c:v>0</c:v>
                </c:pt>
                <c:pt idx="31">
                  <c:v>0.01</c:v>
                </c:pt>
                <c:pt idx="32">
                  <c:v>0.01</c:v>
                </c:pt>
                <c:pt idx="33">
                  <c:v>0</c:v>
                </c:pt>
                <c:pt idx="34">
                  <c:v>0</c:v>
                </c:pt>
              </c:numCache>
            </c:numRef>
          </c:val>
          <c:extLst>
            <c:ext xmlns:c16="http://schemas.microsoft.com/office/drawing/2014/chart" uri="{C3380CC4-5D6E-409C-BE32-E72D297353CC}">
              <c16:uniqueId val="{00000002-1FF0-6F4D-82EB-5F3DA58C5E30}"/>
            </c:ext>
          </c:extLst>
        </c:ser>
        <c:dLbls>
          <c:showLegendKey val="0"/>
          <c:showVal val="0"/>
          <c:showCatName val="0"/>
          <c:showSerName val="0"/>
          <c:showPercent val="0"/>
          <c:showBubbleSize val="0"/>
        </c:dLbls>
        <c:gapWidth val="100"/>
        <c:overlap val="-24"/>
        <c:axId val="194313135"/>
        <c:axId val="1226420320"/>
      </c:barChart>
      <c:catAx>
        <c:axId val="194313135"/>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46"/>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Asset percentage</a:t>
                </a:r>
              </a:p>
            </c:rich>
          </c:tx>
          <c:layout>
            <c:manualLayout>
              <c:xMode val="edge"/>
              <c:yMode val="edge"/>
              <c:x val="1.319007929570123E-2"/>
              <c:y val="0.33808472205099616"/>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94313135"/>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Entry>
      <c:layout>
        <c:manualLayout>
          <c:xMode val="edge"/>
          <c:yMode val="edge"/>
          <c:x val="0.64789800216662052"/>
          <c:y val="0.62602070078204131"/>
          <c:w val="0.25618573461674832"/>
          <c:h val="5.743743400352696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0"/>
              <a:t>Plonk</a:t>
            </a:r>
          </a:p>
        </c:rich>
      </c:tx>
      <c:overlay val="0"/>
    </c:title>
    <c:autoTitleDeleted val="0"/>
    <c:plotArea>
      <c:layout/>
      <c:scatterChart>
        <c:scatterStyle val="lineMarker"/>
        <c:varyColors val="0"/>
        <c:ser>
          <c:idx val="0"/>
          <c:order val="0"/>
          <c:spPr>
            <a:ln w="38100">
              <a:noFill/>
            </a:ln>
          </c:spPr>
          <c:marker>
            <c:symbol val="circle"/>
            <c:size val="5"/>
          </c:marker>
          <c:yVal>
            <c:numRef>
              <c:f>Plonk!$A$1:$NTP$1</c:f>
              <c:numCache>
                <c:formatCode>General</c:formatCode>
                <c:ptCount val="10000"/>
                <c:pt idx="0">
                  <c:v>30</c:v>
                </c:pt>
                <c:pt idx="1">
                  <c:v>24</c:v>
                </c:pt>
                <c:pt idx="2">
                  <c:v>25</c:v>
                </c:pt>
                <c:pt idx="3">
                  <c:v>24</c:v>
                </c:pt>
                <c:pt idx="4">
                  <c:v>24</c:v>
                </c:pt>
                <c:pt idx="5">
                  <c:v>25</c:v>
                </c:pt>
                <c:pt idx="6">
                  <c:v>24</c:v>
                </c:pt>
                <c:pt idx="7">
                  <c:v>26</c:v>
                </c:pt>
                <c:pt idx="8">
                  <c:v>25</c:v>
                </c:pt>
                <c:pt idx="9">
                  <c:v>24</c:v>
                </c:pt>
                <c:pt idx="10">
                  <c:v>25</c:v>
                </c:pt>
                <c:pt idx="11">
                  <c:v>26</c:v>
                </c:pt>
                <c:pt idx="12">
                  <c:v>25</c:v>
                </c:pt>
                <c:pt idx="13">
                  <c:v>26</c:v>
                </c:pt>
                <c:pt idx="14">
                  <c:v>25</c:v>
                </c:pt>
                <c:pt idx="15">
                  <c:v>25</c:v>
                </c:pt>
                <c:pt idx="16">
                  <c:v>23</c:v>
                </c:pt>
                <c:pt idx="17">
                  <c:v>26</c:v>
                </c:pt>
                <c:pt idx="18">
                  <c:v>24</c:v>
                </c:pt>
                <c:pt idx="19">
                  <c:v>25</c:v>
                </c:pt>
                <c:pt idx="20">
                  <c:v>25</c:v>
                </c:pt>
                <c:pt idx="21">
                  <c:v>25</c:v>
                </c:pt>
                <c:pt idx="22">
                  <c:v>25</c:v>
                </c:pt>
                <c:pt idx="23">
                  <c:v>26</c:v>
                </c:pt>
                <c:pt idx="24">
                  <c:v>26</c:v>
                </c:pt>
                <c:pt idx="25">
                  <c:v>24</c:v>
                </c:pt>
                <c:pt idx="26">
                  <c:v>25</c:v>
                </c:pt>
                <c:pt idx="27">
                  <c:v>23</c:v>
                </c:pt>
                <c:pt idx="28">
                  <c:v>25</c:v>
                </c:pt>
                <c:pt idx="29">
                  <c:v>24</c:v>
                </c:pt>
                <c:pt idx="30">
                  <c:v>26</c:v>
                </c:pt>
                <c:pt idx="31">
                  <c:v>24</c:v>
                </c:pt>
                <c:pt idx="32">
                  <c:v>25</c:v>
                </c:pt>
                <c:pt idx="33">
                  <c:v>24</c:v>
                </c:pt>
                <c:pt idx="34">
                  <c:v>24</c:v>
                </c:pt>
                <c:pt idx="35">
                  <c:v>25</c:v>
                </c:pt>
                <c:pt idx="36">
                  <c:v>25</c:v>
                </c:pt>
                <c:pt idx="37">
                  <c:v>24</c:v>
                </c:pt>
                <c:pt idx="38">
                  <c:v>25</c:v>
                </c:pt>
                <c:pt idx="39">
                  <c:v>24</c:v>
                </c:pt>
                <c:pt idx="40">
                  <c:v>24</c:v>
                </c:pt>
                <c:pt idx="41">
                  <c:v>25</c:v>
                </c:pt>
                <c:pt idx="42">
                  <c:v>25</c:v>
                </c:pt>
                <c:pt idx="43">
                  <c:v>25</c:v>
                </c:pt>
                <c:pt idx="44">
                  <c:v>25</c:v>
                </c:pt>
                <c:pt idx="45">
                  <c:v>24</c:v>
                </c:pt>
                <c:pt idx="46">
                  <c:v>24</c:v>
                </c:pt>
                <c:pt idx="47">
                  <c:v>26</c:v>
                </c:pt>
                <c:pt idx="48">
                  <c:v>25</c:v>
                </c:pt>
                <c:pt idx="49">
                  <c:v>25</c:v>
                </c:pt>
                <c:pt idx="50">
                  <c:v>24</c:v>
                </c:pt>
                <c:pt idx="51">
                  <c:v>25</c:v>
                </c:pt>
                <c:pt idx="52">
                  <c:v>25</c:v>
                </c:pt>
                <c:pt idx="53">
                  <c:v>25</c:v>
                </c:pt>
                <c:pt idx="54">
                  <c:v>24</c:v>
                </c:pt>
                <c:pt idx="55">
                  <c:v>25</c:v>
                </c:pt>
                <c:pt idx="56">
                  <c:v>23</c:v>
                </c:pt>
                <c:pt idx="57">
                  <c:v>25</c:v>
                </c:pt>
                <c:pt idx="58">
                  <c:v>24</c:v>
                </c:pt>
                <c:pt idx="59">
                  <c:v>25</c:v>
                </c:pt>
                <c:pt idx="60">
                  <c:v>25</c:v>
                </c:pt>
                <c:pt idx="61">
                  <c:v>23</c:v>
                </c:pt>
                <c:pt idx="62">
                  <c:v>23</c:v>
                </c:pt>
                <c:pt idx="63">
                  <c:v>24</c:v>
                </c:pt>
                <c:pt idx="64">
                  <c:v>25</c:v>
                </c:pt>
                <c:pt idx="65">
                  <c:v>24</c:v>
                </c:pt>
                <c:pt idx="66">
                  <c:v>24</c:v>
                </c:pt>
                <c:pt idx="67">
                  <c:v>24</c:v>
                </c:pt>
                <c:pt idx="68">
                  <c:v>25</c:v>
                </c:pt>
                <c:pt idx="69">
                  <c:v>24</c:v>
                </c:pt>
                <c:pt idx="70">
                  <c:v>25</c:v>
                </c:pt>
                <c:pt idx="71">
                  <c:v>25</c:v>
                </c:pt>
                <c:pt idx="72">
                  <c:v>24</c:v>
                </c:pt>
                <c:pt idx="73">
                  <c:v>25</c:v>
                </c:pt>
                <c:pt idx="74">
                  <c:v>23</c:v>
                </c:pt>
                <c:pt idx="75">
                  <c:v>24</c:v>
                </c:pt>
                <c:pt idx="76">
                  <c:v>24</c:v>
                </c:pt>
                <c:pt idx="77">
                  <c:v>24</c:v>
                </c:pt>
                <c:pt idx="78">
                  <c:v>24</c:v>
                </c:pt>
                <c:pt idx="79">
                  <c:v>24</c:v>
                </c:pt>
                <c:pt idx="80">
                  <c:v>25</c:v>
                </c:pt>
                <c:pt idx="81">
                  <c:v>23</c:v>
                </c:pt>
                <c:pt idx="82">
                  <c:v>23</c:v>
                </c:pt>
                <c:pt idx="83">
                  <c:v>25</c:v>
                </c:pt>
                <c:pt idx="84">
                  <c:v>24</c:v>
                </c:pt>
                <c:pt idx="85">
                  <c:v>26</c:v>
                </c:pt>
                <c:pt idx="86">
                  <c:v>25</c:v>
                </c:pt>
                <c:pt idx="87">
                  <c:v>24</c:v>
                </c:pt>
                <c:pt idx="88">
                  <c:v>25</c:v>
                </c:pt>
                <c:pt idx="89">
                  <c:v>25</c:v>
                </c:pt>
                <c:pt idx="90">
                  <c:v>25</c:v>
                </c:pt>
                <c:pt idx="91">
                  <c:v>24</c:v>
                </c:pt>
                <c:pt idx="92">
                  <c:v>25</c:v>
                </c:pt>
                <c:pt idx="93">
                  <c:v>24</c:v>
                </c:pt>
                <c:pt idx="94">
                  <c:v>24</c:v>
                </c:pt>
                <c:pt idx="95">
                  <c:v>24</c:v>
                </c:pt>
                <c:pt idx="96">
                  <c:v>25</c:v>
                </c:pt>
                <c:pt idx="97">
                  <c:v>25</c:v>
                </c:pt>
                <c:pt idx="98">
                  <c:v>26</c:v>
                </c:pt>
                <c:pt idx="99">
                  <c:v>25</c:v>
                </c:pt>
                <c:pt idx="100">
                  <c:v>25</c:v>
                </c:pt>
                <c:pt idx="101">
                  <c:v>24</c:v>
                </c:pt>
                <c:pt idx="102">
                  <c:v>25</c:v>
                </c:pt>
                <c:pt idx="103">
                  <c:v>23</c:v>
                </c:pt>
                <c:pt idx="104">
                  <c:v>26</c:v>
                </c:pt>
                <c:pt idx="105">
                  <c:v>24</c:v>
                </c:pt>
                <c:pt idx="106">
                  <c:v>26</c:v>
                </c:pt>
                <c:pt idx="107">
                  <c:v>25</c:v>
                </c:pt>
                <c:pt idx="108">
                  <c:v>24</c:v>
                </c:pt>
                <c:pt idx="109">
                  <c:v>25</c:v>
                </c:pt>
                <c:pt idx="110">
                  <c:v>24</c:v>
                </c:pt>
                <c:pt idx="111">
                  <c:v>23</c:v>
                </c:pt>
                <c:pt idx="112">
                  <c:v>25</c:v>
                </c:pt>
                <c:pt idx="113">
                  <c:v>25</c:v>
                </c:pt>
                <c:pt idx="114">
                  <c:v>25</c:v>
                </c:pt>
                <c:pt idx="115">
                  <c:v>25</c:v>
                </c:pt>
                <c:pt idx="116">
                  <c:v>25</c:v>
                </c:pt>
                <c:pt idx="117">
                  <c:v>24</c:v>
                </c:pt>
                <c:pt idx="118">
                  <c:v>24</c:v>
                </c:pt>
                <c:pt idx="119">
                  <c:v>24</c:v>
                </c:pt>
                <c:pt idx="120">
                  <c:v>23</c:v>
                </c:pt>
                <c:pt idx="121">
                  <c:v>25</c:v>
                </c:pt>
                <c:pt idx="122">
                  <c:v>24</c:v>
                </c:pt>
                <c:pt idx="123">
                  <c:v>25</c:v>
                </c:pt>
                <c:pt idx="124">
                  <c:v>24</c:v>
                </c:pt>
                <c:pt idx="125">
                  <c:v>24</c:v>
                </c:pt>
                <c:pt idx="126">
                  <c:v>25</c:v>
                </c:pt>
                <c:pt idx="127">
                  <c:v>23</c:v>
                </c:pt>
                <c:pt idx="128">
                  <c:v>27</c:v>
                </c:pt>
                <c:pt idx="129">
                  <c:v>24</c:v>
                </c:pt>
                <c:pt idx="130">
                  <c:v>25</c:v>
                </c:pt>
                <c:pt idx="131">
                  <c:v>26</c:v>
                </c:pt>
                <c:pt idx="132">
                  <c:v>25</c:v>
                </c:pt>
                <c:pt idx="133">
                  <c:v>22</c:v>
                </c:pt>
                <c:pt idx="134">
                  <c:v>25</c:v>
                </c:pt>
                <c:pt idx="135">
                  <c:v>25</c:v>
                </c:pt>
                <c:pt idx="136">
                  <c:v>24</c:v>
                </c:pt>
                <c:pt idx="137">
                  <c:v>24</c:v>
                </c:pt>
                <c:pt idx="138">
                  <c:v>26</c:v>
                </c:pt>
                <c:pt idx="139">
                  <c:v>25</c:v>
                </c:pt>
                <c:pt idx="140">
                  <c:v>24</c:v>
                </c:pt>
                <c:pt idx="141">
                  <c:v>24</c:v>
                </c:pt>
                <c:pt idx="142">
                  <c:v>23</c:v>
                </c:pt>
                <c:pt idx="143">
                  <c:v>24</c:v>
                </c:pt>
                <c:pt idx="144">
                  <c:v>24</c:v>
                </c:pt>
                <c:pt idx="145">
                  <c:v>25</c:v>
                </c:pt>
                <c:pt idx="146">
                  <c:v>24</c:v>
                </c:pt>
                <c:pt idx="147">
                  <c:v>26</c:v>
                </c:pt>
                <c:pt idx="148">
                  <c:v>25</c:v>
                </c:pt>
                <c:pt idx="149">
                  <c:v>25</c:v>
                </c:pt>
                <c:pt idx="150">
                  <c:v>24</c:v>
                </c:pt>
                <c:pt idx="151">
                  <c:v>24</c:v>
                </c:pt>
                <c:pt idx="152">
                  <c:v>25</c:v>
                </c:pt>
                <c:pt idx="153">
                  <c:v>25</c:v>
                </c:pt>
                <c:pt idx="154">
                  <c:v>24</c:v>
                </c:pt>
                <c:pt idx="155">
                  <c:v>25</c:v>
                </c:pt>
                <c:pt idx="156">
                  <c:v>24</c:v>
                </c:pt>
                <c:pt idx="157">
                  <c:v>25</c:v>
                </c:pt>
                <c:pt idx="158">
                  <c:v>23</c:v>
                </c:pt>
                <c:pt idx="159">
                  <c:v>24</c:v>
                </c:pt>
                <c:pt idx="160">
                  <c:v>25</c:v>
                </c:pt>
                <c:pt idx="161">
                  <c:v>21</c:v>
                </c:pt>
                <c:pt idx="162">
                  <c:v>24</c:v>
                </c:pt>
                <c:pt idx="163">
                  <c:v>24</c:v>
                </c:pt>
                <c:pt idx="164">
                  <c:v>26</c:v>
                </c:pt>
                <c:pt idx="165">
                  <c:v>25</c:v>
                </c:pt>
                <c:pt idx="166">
                  <c:v>24</c:v>
                </c:pt>
                <c:pt idx="167">
                  <c:v>24</c:v>
                </c:pt>
                <c:pt idx="168">
                  <c:v>24</c:v>
                </c:pt>
                <c:pt idx="169">
                  <c:v>24</c:v>
                </c:pt>
                <c:pt idx="170">
                  <c:v>19</c:v>
                </c:pt>
                <c:pt idx="171">
                  <c:v>26</c:v>
                </c:pt>
                <c:pt idx="172">
                  <c:v>24</c:v>
                </c:pt>
                <c:pt idx="173">
                  <c:v>24</c:v>
                </c:pt>
                <c:pt idx="174">
                  <c:v>25</c:v>
                </c:pt>
                <c:pt idx="175">
                  <c:v>24</c:v>
                </c:pt>
                <c:pt idx="176">
                  <c:v>25</c:v>
                </c:pt>
                <c:pt idx="177">
                  <c:v>24</c:v>
                </c:pt>
                <c:pt idx="178">
                  <c:v>25</c:v>
                </c:pt>
                <c:pt idx="179">
                  <c:v>24</c:v>
                </c:pt>
                <c:pt idx="180">
                  <c:v>25</c:v>
                </c:pt>
                <c:pt idx="181">
                  <c:v>27</c:v>
                </c:pt>
                <c:pt idx="182">
                  <c:v>24</c:v>
                </c:pt>
                <c:pt idx="183">
                  <c:v>24</c:v>
                </c:pt>
                <c:pt idx="184">
                  <c:v>25</c:v>
                </c:pt>
                <c:pt idx="185">
                  <c:v>25</c:v>
                </c:pt>
                <c:pt idx="186">
                  <c:v>24</c:v>
                </c:pt>
                <c:pt idx="187">
                  <c:v>24</c:v>
                </c:pt>
                <c:pt idx="188">
                  <c:v>24</c:v>
                </c:pt>
                <c:pt idx="189">
                  <c:v>25</c:v>
                </c:pt>
                <c:pt idx="190">
                  <c:v>23</c:v>
                </c:pt>
                <c:pt idx="191">
                  <c:v>25</c:v>
                </c:pt>
                <c:pt idx="192">
                  <c:v>24</c:v>
                </c:pt>
                <c:pt idx="193">
                  <c:v>26</c:v>
                </c:pt>
                <c:pt idx="194">
                  <c:v>24</c:v>
                </c:pt>
                <c:pt idx="195">
                  <c:v>24</c:v>
                </c:pt>
                <c:pt idx="196">
                  <c:v>25</c:v>
                </c:pt>
                <c:pt idx="197">
                  <c:v>26</c:v>
                </c:pt>
                <c:pt idx="198">
                  <c:v>24</c:v>
                </c:pt>
                <c:pt idx="199">
                  <c:v>25</c:v>
                </c:pt>
                <c:pt idx="200">
                  <c:v>24</c:v>
                </c:pt>
                <c:pt idx="201">
                  <c:v>25</c:v>
                </c:pt>
                <c:pt idx="202">
                  <c:v>24</c:v>
                </c:pt>
                <c:pt idx="203">
                  <c:v>25</c:v>
                </c:pt>
                <c:pt idx="204">
                  <c:v>25</c:v>
                </c:pt>
                <c:pt idx="205">
                  <c:v>24</c:v>
                </c:pt>
                <c:pt idx="206">
                  <c:v>26</c:v>
                </c:pt>
                <c:pt idx="207">
                  <c:v>24</c:v>
                </c:pt>
                <c:pt idx="208">
                  <c:v>26</c:v>
                </c:pt>
                <c:pt idx="209">
                  <c:v>25</c:v>
                </c:pt>
                <c:pt idx="210">
                  <c:v>24</c:v>
                </c:pt>
                <c:pt idx="211">
                  <c:v>22</c:v>
                </c:pt>
                <c:pt idx="212">
                  <c:v>26</c:v>
                </c:pt>
                <c:pt idx="213">
                  <c:v>24</c:v>
                </c:pt>
                <c:pt idx="214">
                  <c:v>24</c:v>
                </c:pt>
                <c:pt idx="215">
                  <c:v>25</c:v>
                </c:pt>
                <c:pt idx="216">
                  <c:v>25</c:v>
                </c:pt>
                <c:pt idx="217">
                  <c:v>22</c:v>
                </c:pt>
                <c:pt idx="218">
                  <c:v>25</c:v>
                </c:pt>
                <c:pt idx="219">
                  <c:v>25</c:v>
                </c:pt>
                <c:pt idx="220">
                  <c:v>25</c:v>
                </c:pt>
                <c:pt idx="221">
                  <c:v>24</c:v>
                </c:pt>
                <c:pt idx="222">
                  <c:v>24</c:v>
                </c:pt>
                <c:pt idx="223">
                  <c:v>24</c:v>
                </c:pt>
                <c:pt idx="224">
                  <c:v>24</c:v>
                </c:pt>
                <c:pt idx="225">
                  <c:v>25</c:v>
                </c:pt>
                <c:pt idx="226">
                  <c:v>24</c:v>
                </c:pt>
                <c:pt idx="227">
                  <c:v>24</c:v>
                </c:pt>
                <c:pt idx="228">
                  <c:v>25</c:v>
                </c:pt>
                <c:pt idx="229">
                  <c:v>25</c:v>
                </c:pt>
                <c:pt idx="230">
                  <c:v>24</c:v>
                </c:pt>
                <c:pt idx="231">
                  <c:v>24</c:v>
                </c:pt>
                <c:pt idx="232">
                  <c:v>25</c:v>
                </c:pt>
                <c:pt idx="233">
                  <c:v>26</c:v>
                </c:pt>
                <c:pt idx="234">
                  <c:v>25</c:v>
                </c:pt>
                <c:pt idx="235">
                  <c:v>24</c:v>
                </c:pt>
                <c:pt idx="236">
                  <c:v>25</c:v>
                </c:pt>
                <c:pt idx="237">
                  <c:v>26</c:v>
                </c:pt>
                <c:pt idx="238">
                  <c:v>25</c:v>
                </c:pt>
                <c:pt idx="239">
                  <c:v>24</c:v>
                </c:pt>
                <c:pt idx="240">
                  <c:v>24</c:v>
                </c:pt>
                <c:pt idx="241">
                  <c:v>23</c:v>
                </c:pt>
                <c:pt idx="242">
                  <c:v>24</c:v>
                </c:pt>
                <c:pt idx="243">
                  <c:v>25</c:v>
                </c:pt>
                <c:pt idx="244">
                  <c:v>25</c:v>
                </c:pt>
                <c:pt idx="245">
                  <c:v>24</c:v>
                </c:pt>
                <c:pt idx="246">
                  <c:v>24</c:v>
                </c:pt>
                <c:pt idx="247">
                  <c:v>25</c:v>
                </c:pt>
                <c:pt idx="248">
                  <c:v>24</c:v>
                </c:pt>
                <c:pt idx="249">
                  <c:v>24</c:v>
                </c:pt>
                <c:pt idx="250">
                  <c:v>25</c:v>
                </c:pt>
                <c:pt idx="251">
                  <c:v>24</c:v>
                </c:pt>
                <c:pt idx="252">
                  <c:v>24</c:v>
                </c:pt>
                <c:pt idx="253">
                  <c:v>24</c:v>
                </c:pt>
                <c:pt idx="254">
                  <c:v>26</c:v>
                </c:pt>
                <c:pt idx="255">
                  <c:v>26</c:v>
                </c:pt>
                <c:pt idx="256">
                  <c:v>24</c:v>
                </c:pt>
                <c:pt idx="257">
                  <c:v>24</c:v>
                </c:pt>
                <c:pt idx="258">
                  <c:v>25</c:v>
                </c:pt>
                <c:pt idx="259">
                  <c:v>24</c:v>
                </c:pt>
                <c:pt idx="260">
                  <c:v>24</c:v>
                </c:pt>
                <c:pt idx="261">
                  <c:v>25</c:v>
                </c:pt>
                <c:pt idx="262">
                  <c:v>24</c:v>
                </c:pt>
                <c:pt idx="263">
                  <c:v>25</c:v>
                </c:pt>
                <c:pt idx="264">
                  <c:v>24</c:v>
                </c:pt>
                <c:pt idx="265">
                  <c:v>24</c:v>
                </c:pt>
                <c:pt idx="266">
                  <c:v>24</c:v>
                </c:pt>
                <c:pt idx="267">
                  <c:v>25</c:v>
                </c:pt>
                <c:pt idx="268">
                  <c:v>24</c:v>
                </c:pt>
                <c:pt idx="269">
                  <c:v>25</c:v>
                </c:pt>
                <c:pt idx="270">
                  <c:v>24</c:v>
                </c:pt>
                <c:pt idx="271">
                  <c:v>25</c:v>
                </c:pt>
                <c:pt idx="272">
                  <c:v>24</c:v>
                </c:pt>
                <c:pt idx="273">
                  <c:v>24</c:v>
                </c:pt>
                <c:pt idx="274">
                  <c:v>24</c:v>
                </c:pt>
                <c:pt idx="275">
                  <c:v>25</c:v>
                </c:pt>
                <c:pt idx="276">
                  <c:v>23</c:v>
                </c:pt>
                <c:pt idx="277">
                  <c:v>25</c:v>
                </c:pt>
                <c:pt idx="278">
                  <c:v>24</c:v>
                </c:pt>
                <c:pt idx="279">
                  <c:v>25</c:v>
                </c:pt>
                <c:pt idx="280">
                  <c:v>25</c:v>
                </c:pt>
                <c:pt idx="281">
                  <c:v>23</c:v>
                </c:pt>
                <c:pt idx="282">
                  <c:v>25</c:v>
                </c:pt>
                <c:pt idx="283">
                  <c:v>24</c:v>
                </c:pt>
                <c:pt idx="284">
                  <c:v>26</c:v>
                </c:pt>
                <c:pt idx="285">
                  <c:v>24</c:v>
                </c:pt>
                <c:pt idx="286">
                  <c:v>26</c:v>
                </c:pt>
                <c:pt idx="287">
                  <c:v>25</c:v>
                </c:pt>
                <c:pt idx="288">
                  <c:v>24</c:v>
                </c:pt>
                <c:pt idx="289">
                  <c:v>24</c:v>
                </c:pt>
                <c:pt idx="290">
                  <c:v>25</c:v>
                </c:pt>
                <c:pt idx="291">
                  <c:v>23</c:v>
                </c:pt>
                <c:pt idx="292">
                  <c:v>25</c:v>
                </c:pt>
                <c:pt idx="293">
                  <c:v>25</c:v>
                </c:pt>
                <c:pt idx="294">
                  <c:v>24</c:v>
                </c:pt>
                <c:pt idx="295">
                  <c:v>23</c:v>
                </c:pt>
                <c:pt idx="296">
                  <c:v>24</c:v>
                </c:pt>
                <c:pt idx="297">
                  <c:v>24</c:v>
                </c:pt>
                <c:pt idx="298">
                  <c:v>24</c:v>
                </c:pt>
                <c:pt idx="299">
                  <c:v>25</c:v>
                </c:pt>
                <c:pt idx="300">
                  <c:v>24</c:v>
                </c:pt>
                <c:pt idx="301">
                  <c:v>25</c:v>
                </c:pt>
                <c:pt idx="302">
                  <c:v>24</c:v>
                </c:pt>
                <c:pt idx="303">
                  <c:v>25</c:v>
                </c:pt>
                <c:pt idx="304">
                  <c:v>24</c:v>
                </c:pt>
                <c:pt idx="305">
                  <c:v>25</c:v>
                </c:pt>
                <c:pt idx="306">
                  <c:v>23</c:v>
                </c:pt>
                <c:pt idx="307">
                  <c:v>25</c:v>
                </c:pt>
                <c:pt idx="308">
                  <c:v>24</c:v>
                </c:pt>
                <c:pt idx="309">
                  <c:v>24</c:v>
                </c:pt>
                <c:pt idx="310">
                  <c:v>24</c:v>
                </c:pt>
                <c:pt idx="311">
                  <c:v>25</c:v>
                </c:pt>
                <c:pt idx="312">
                  <c:v>25</c:v>
                </c:pt>
                <c:pt idx="313">
                  <c:v>24</c:v>
                </c:pt>
                <c:pt idx="314">
                  <c:v>27</c:v>
                </c:pt>
                <c:pt idx="315">
                  <c:v>24</c:v>
                </c:pt>
                <c:pt idx="316">
                  <c:v>25</c:v>
                </c:pt>
                <c:pt idx="317">
                  <c:v>24</c:v>
                </c:pt>
                <c:pt idx="318">
                  <c:v>25</c:v>
                </c:pt>
                <c:pt idx="319">
                  <c:v>25</c:v>
                </c:pt>
                <c:pt idx="320">
                  <c:v>25</c:v>
                </c:pt>
                <c:pt idx="321">
                  <c:v>24</c:v>
                </c:pt>
                <c:pt idx="322">
                  <c:v>25</c:v>
                </c:pt>
                <c:pt idx="323">
                  <c:v>24</c:v>
                </c:pt>
                <c:pt idx="324">
                  <c:v>26</c:v>
                </c:pt>
                <c:pt idx="325">
                  <c:v>24</c:v>
                </c:pt>
                <c:pt idx="326">
                  <c:v>24</c:v>
                </c:pt>
                <c:pt idx="327">
                  <c:v>24</c:v>
                </c:pt>
                <c:pt idx="328">
                  <c:v>25</c:v>
                </c:pt>
                <c:pt idx="329">
                  <c:v>23</c:v>
                </c:pt>
                <c:pt idx="330">
                  <c:v>25</c:v>
                </c:pt>
                <c:pt idx="331">
                  <c:v>24</c:v>
                </c:pt>
                <c:pt idx="332">
                  <c:v>24</c:v>
                </c:pt>
                <c:pt idx="333">
                  <c:v>24</c:v>
                </c:pt>
                <c:pt idx="334">
                  <c:v>25</c:v>
                </c:pt>
                <c:pt idx="335">
                  <c:v>25</c:v>
                </c:pt>
                <c:pt idx="336">
                  <c:v>25</c:v>
                </c:pt>
                <c:pt idx="337">
                  <c:v>25</c:v>
                </c:pt>
                <c:pt idx="338">
                  <c:v>24</c:v>
                </c:pt>
                <c:pt idx="339">
                  <c:v>25</c:v>
                </c:pt>
                <c:pt idx="340">
                  <c:v>24</c:v>
                </c:pt>
                <c:pt idx="341">
                  <c:v>24</c:v>
                </c:pt>
                <c:pt idx="342">
                  <c:v>25</c:v>
                </c:pt>
                <c:pt idx="343">
                  <c:v>26</c:v>
                </c:pt>
                <c:pt idx="344">
                  <c:v>24</c:v>
                </c:pt>
                <c:pt idx="345">
                  <c:v>25</c:v>
                </c:pt>
                <c:pt idx="346">
                  <c:v>24</c:v>
                </c:pt>
                <c:pt idx="347">
                  <c:v>25</c:v>
                </c:pt>
                <c:pt idx="348">
                  <c:v>23</c:v>
                </c:pt>
                <c:pt idx="349">
                  <c:v>25</c:v>
                </c:pt>
                <c:pt idx="350">
                  <c:v>24</c:v>
                </c:pt>
                <c:pt idx="351">
                  <c:v>24</c:v>
                </c:pt>
                <c:pt idx="352">
                  <c:v>24</c:v>
                </c:pt>
                <c:pt idx="353">
                  <c:v>25</c:v>
                </c:pt>
                <c:pt idx="354">
                  <c:v>25</c:v>
                </c:pt>
                <c:pt idx="355">
                  <c:v>25</c:v>
                </c:pt>
                <c:pt idx="356">
                  <c:v>24</c:v>
                </c:pt>
                <c:pt idx="357">
                  <c:v>25</c:v>
                </c:pt>
                <c:pt idx="358">
                  <c:v>25</c:v>
                </c:pt>
                <c:pt idx="359">
                  <c:v>25</c:v>
                </c:pt>
                <c:pt idx="360">
                  <c:v>23</c:v>
                </c:pt>
                <c:pt idx="361">
                  <c:v>25</c:v>
                </c:pt>
                <c:pt idx="362">
                  <c:v>25</c:v>
                </c:pt>
                <c:pt idx="363">
                  <c:v>25</c:v>
                </c:pt>
                <c:pt idx="364">
                  <c:v>25</c:v>
                </c:pt>
                <c:pt idx="365">
                  <c:v>24</c:v>
                </c:pt>
                <c:pt idx="366">
                  <c:v>24</c:v>
                </c:pt>
                <c:pt idx="367">
                  <c:v>24</c:v>
                </c:pt>
                <c:pt idx="368">
                  <c:v>25</c:v>
                </c:pt>
                <c:pt idx="369">
                  <c:v>25</c:v>
                </c:pt>
                <c:pt idx="370">
                  <c:v>25</c:v>
                </c:pt>
                <c:pt idx="371">
                  <c:v>23</c:v>
                </c:pt>
                <c:pt idx="372">
                  <c:v>24</c:v>
                </c:pt>
                <c:pt idx="373">
                  <c:v>24</c:v>
                </c:pt>
                <c:pt idx="374">
                  <c:v>25</c:v>
                </c:pt>
                <c:pt idx="375">
                  <c:v>24</c:v>
                </c:pt>
                <c:pt idx="376">
                  <c:v>23</c:v>
                </c:pt>
                <c:pt idx="377">
                  <c:v>26</c:v>
                </c:pt>
                <c:pt idx="378">
                  <c:v>24</c:v>
                </c:pt>
                <c:pt idx="379">
                  <c:v>25</c:v>
                </c:pt>
                <c:pt idx="380">
                  <c:v>24</c:v>
                </c:pt>
                <c:pt idx="381">
                  <c:v>25</c:v>
                </c:pt>
                <c:pt idx="382">
                  <c:v>24</c:v>
                </c:pt>
                <c:pt idx="383">
                  <c:v>24</c:v>
                </c:pt>
                <c:pt idx="384">
                  <c:v>25</c:v>
                </c:pt>
                <c:pt idx="385">
                  <c:v>25</c:v>
                </c:pt>
                <c:pt idx="386">
                  <c:v>25</c:v>
                </c:pt>
                <c:pt idx="387">
                  <c:v>25</c:v>
                </c:pt>
                <c:pt idx="388">
                  <c:v>23</c:v>
                </c:pt>
                <c:pt idx="389">
                  <c:v>25</c:v>
                </c:pt>
                <c:pt idx="390">
                  <c:v>24</c:v>
                </c:pt>
                <c:pt idx="391">
                  <c:v>25</c:v>
                </c:pt>
                <c:pt idx="392">
                  <c:v>24</c:v>
                </c:pt>
                <c:pt idx="393">
                  <c:v>25</c:v>
                </c:pt>
                <c:pt idx="394">
                  <c:v>23</c:v>
                </c:pt>
                <c:pt idx="395">
                  <c:v>25</c:v>
                </c:pt>
                <c:pt idx="396">
                  <c:v>28</c:v>
                </c:pt>
                <c:pt idx="397">
                  <c:v>24</c:v>
                </c:pt>
                <c:pt idx="398">
                  <c:v>24</c:v>
                </c:pt>
                <c:pt idx="399">
                  <c:v>24</c:v>
                </c:pt>
                <c:pt idx="400">
                  <c:v>26</c:v>
                </c:pt>
                <c:pt idx="401">
                  <c:v>25</c:v>
                </c:pt>
                <c:pt idx="402">
                  <c:v>24</c:v>
                </c:pt>
                <c:pt idx="403">
                  <c:v>26</c:v>
                </c:pt>
                <c:pt idx="404">
                  <c:v>26</c:v>
                </c:pt>
                <c:pt idx="405">
                  <c:v>23</c:v>
                </c:pt>
                <c:pt idx="406">
                  <c:v>25</c:v>
                </c:pt>
                <c:pt idx="407">
                  <c:v>25</c:v>
                </c:pt>
                <c:pt idx="408">
                  <c:v>25</c:v>
                </c:pt>
                <c:pt idx="409">
                  <c:v>24</c:v>
                </c:pt>
                <c:pt idx="410">
                  <c:v>27</c:v>
                </c:pt>
                <c:pt idx="411">
                  <c:v>24</c:v>
                </c:pt>
                <c:pt idx="412">
                  <c:v>25</c:v>
                </c:pt>
                <c:pt idx="413">
                  <c:v>23</c:v>
                </c:pt>
                <c:pt idx="414">
                  <c:v>25</c:v>
                </c:pt>
                <c:pt idx="415">
                  <c:v>25</c:v>
                </c:pt>
                <c:pt idx="416">
                  <c:v>24</c:v>
                </c:pt>
                <c:pt idx="417">
                  <c:v>25</c:v>
                </c:pt>
                <c:pt idx="418">
                  <c:v>23</c:v>
                </c:pt>
                <c:pt idx="419">
                  <c:v>24</c:v>
                </c:pt>
                <c:pt idx="420">
                  <c:v>24</c:v>
                </c:pt>
                <c:pt idx="421">
                  <c:v>24</c:v>
                </c:pt>
                <c:pt idx="422">
                  <c:v>25</c:v>
                </c:pt>
                <c:pt idx="423">
                  <c:v>25</c:v>
                </c:pt>
                <c:pt idx="424">
                  <c:v>25</c:v>
                </c:pt>
                <c:pt idx="425">
                  <c:v>22</c:v>
                </c:pt>
                <c:pt idx="426">
                  <c:v>24</c:v>
                </c:pt>
                <c:pt idx="427">
                  <c:v>24</c:v>
                </c:pt>
                <c:pt idx="428">
                  <c:v>24</c:v>
                </c:pt>
                <c:pt idx="429">
                  <c:v>24</c:v>
                </c:pt>
                <c:pt idx="430">
                  <c:v>25</c:v>
                </c:pt>
                <c:pt idx="431">
                  <c:v>23</c:v>
                </c:pt>
                <c:pt idx="432">
                  <c:v>25</c:v>
                </c:pt>
                <c:pt idx="433">
                  <c:v>24</c:v>
                </c:pt>
                <c:pt idx="434">
                  <c:v>26</c:v>
                </c:pt>
                <c:pt idx="435">
                  <c:v>24</c:v>
                </c:pt>
                <c:pt idx="436">
                  <c:v>25</c:v>
                </c:pt>
                <c:pt idx="437">
                  <c:v>24</c:v>
                </c:pt>
                <c:pt idx="438">
                  <c:v>25</c:v>
                </c:pt>
                <c:pt idx="439">
                  <c:v>24</c:v>
                </c:pt>
                <c:pt idx="440">
                  <c:v>24</c:v>
                </c:pt>
                <c:pt idx="441">
                  <c:v>24</c:v>
                </c:pt>
                <c:pt idx="442">
                  <c:v>25</c:v>
                </c:pt>
                <c:pt idx="443">
                  <c:v>25</c:v>
                </c:pt>
                <c:pt idx="444">
                  <c:v>25</c:v>
                </c:pt>
                <c:pt idx="445">
                  <c:v>26</c:v>
                </c:pt>
                <c:pt idx="446">
                  <c:v>25</c:v>
                </c:pt>
                <c:pt idx="447">
                  <c:v>25</c:v>
                </c:pt>
                <c:pt idx="448">
                  <c:v>25</c:v>
                </c:pt>
                <c:pt idx="449">
                  <c:v>26</c:v>
                </c:pt>
                <c:pt idx="450">
                  <c:v>25</c:v>
                </c:pt>
                <c:pt idx="451">
                  <c:v>24</c:v>
                </c:pt>
                <c:pt idx="452">
                  <c:v>24</c:v>
                </c:pt>
                <c:pt idx="453">
                  <c:v>24</c:v>
                </c:pt>
                <c:pt idx="454">
                  <c:v>25</c:v>
                </c:pt>
                <c:pt idx="455">
                  <c:v>26</c:v>
                </c:pt>
                <c:pt idx="456">
                  <c:v>24</c:v>
                </c:pt>
                <c:pt idx="457">
                  <c:v>24</c:v>
                </c:pt>
                <c:pt idx="458">
                  <c:v>24</c:v>
                </c:pt>
                <c:pt idx="459">
                  <c:v>24</c:v>
                </c:pt>
                <c:pt idx="460">
                  <c:v>23</c:v>
                </c:pt>
                <c:pt idx="461">
                  <c:v>24</c:v>
                </c:pt>
                <c:pt idx="462">
                  <c:v>24</c:v>
                </c:pt>
                <c:pt idx="463">
                  <c:v>25</c:v>
                </c:pt>
                <c:pt idx="464">
                  <c:v>24</c:v>
                </c:pt>
                <c:pt idx="465">
                  <c:v>25</c:v>
                </c:pt>
                <c:pt idx="466">
                  <c:v>24</c:v>
                </c:pt>
                <c:pt idx="467">
                  <c:v>25</c:v>
                </c:pt>
                <c:pt idx="468">
                  <c:v>23</c:v>
                </c:pt>
                <c:pt idx="469">
                  <c:v>25</c:v>
                </c:pt>
                <c:pt idx="470">
                  <c:v>27</c:v>
                </c:pt>
                <c:pt idx="471">
                  <c:v>24</c:v>
                </c:pt>
                <c:pt idx="472">
                  <c:v>24</c:v>
                </c:pt>
                <c:pt idx="473">
                  <c:v>24</c:v>
                </c:pt>
                <c:pt idx="474">
                  <c:v>25</c:v>
                </c:pt>
                <c:pt idx="475">
                  <c:v>24</c:v>
                </c:pt>
                <c:pt idx="476">
                  <c:v>25</c:v>
                </c:pt>
                <c:pt idx="477">
                  <c:v>24</c:v>
                </c:pt>
                <c:pt idx="478">
                  <c:v>25</c:v>
                </c:pt>
                <c:pt idx="479">
                  <c:v>25</c:v>
                </c:pt>
                <c:pt idx="480">
                  <c:v>24</c:v>
                </c:pt>
                <c:pt idx="481">
                  <c:v>24</c:v>
                </c:pt>
                <c:pt idx="482">
                  <c:v>24</c:v>
                </c:pt>
                <c:pt idx="483">
                  <c:v>25</c:v>
                </c:pt>
                <c:pt idx="484">
                  <c:v>25</c:v>
                </c:pt>
                <c:pt idx="485">
                  <c:v>24</c:v>
                </c:pt>
                <c:pt idx="486">
                  <c:v>26</c:v>
                </c:pt>
                <c:pt idx="487">
                  <c:v>24</c:v>
                </c:pt>
                <c:pt idx="488">
                  <c:v>26</c:v>
                </c:pt>
                <c:pt idx="489">
                  <c:v>24</c:v>
                </c:pt>
                <c:pt idx="490">
                  <c:v>25</c:v>
                </c:pt>
                <c:pt idx="491">
                  <c:v>25</c:v>
                </c:pt>
                <c:pt idx="492">
                  <c:v>26</c:v>
                </c:pt>
                <c:pt idx="493">
                  <c:v>24</c:v>
                </c:pt>
                <c:pt idx="494">
                  <c:v>24</c:v>
                </c:pt>
                <c:pt idx="495">
                  <c:v>24</c:v>
                </c:pt>
                <c:pt idx="496">
                  <c:v>25</c:v>
                </c:pt>
                <c:pt idx="497">
                  <c:v>25</c:v>
                </c:pt>
                <c:pt idx="498">
                  <c:v>24</c:v>
                </c:pt>
                <c:pt idx="499">
                  <c:v>23</c:v>
                </c:pt>
                <c:pt idx="500">
                  <c:v>24</c:v>
                </c:pt>
                <c:pt idx="501">
                  <c:v>25</c:v>
                </c:pt>
                <c:pt idx="502">
                  <c:v>24</c:v>
                </c:pt>
                <c:pt idx="503">
                  <c:v>25</c:v>
                </c:pt>
                <c:pt idx="504">
                  <c:v>23</c:v>
                </c:pt>
                <c:pt idx="505">
                  <c:v>25</c:v>
                </c:pt>
                <c:pt idx="506">
                  <c:v>24</c:v>
                </c:pt>
                <c:pt idx="507">
                  <c:v>24</c:v>
                </c:pt>
                <c:pt idx="508">
                  <c:v>25</c:v>
                </c:pt>
                <c:pt idx="509">
                  <c:v>23</c:v>
                </c:pt>
                <c:pt idx="510">
                  <c:v>24</c:v>
                </c:pt>
                <c:pt idx="511">
                  <c:v>25</c:v>
                </c:pt>
                <c:pt idx="512">
                  <c:v>24</c:v>
                </c:pt>
                <c:pt idx="513">
                  <c:v>25</c:v>
                </c:pt>
                <c:pt idx="514">
                  <c:v>25</c:v>
                </c:pt>
                <c:pt idx="515">
                  <c:v>24</c:v>
                </c:pt>
                <c:pt idx="516">
                  <c:v>24</c:v>
                </c:pt>
                <c:pt idx="517">
                  <c:v>24</c:v>
                </c:pt>
                <c:pt idx="518">
                  <c:v>24</c:v>
                </c:pt>
                <c:pt idx="519">
                  <c:v>25</c:v>
                </c:pt>
                <c:pt idx="520">
                  <c:v>24</c:v>
                </c:pt>
                <c:pt idx="521">
                  <c:v>27</c:v>
                </c:pt>
                <c:pt idx="522">
                  <c:v>26</c:v>
                </c:pt>
                <c:pt idx="523">
                  <c:v>25</c:v>
                </c:pt>
                <c:pt idx="524">
                  <c:v>25</c:v>
                </c:pt>
                <c:pt idx="525">
                  <c:v>24</c:v>
                </c:pt>
                <c:pt idx="526">
                  <c:v>25</c:v>
                </c:pt>
                <c:pt idx="527">
                  <c:v>25</c:v>
                </c:pt>
                <c:pt idx="528">
                  <c:v>24</c:v>
                </c:pt>
                <c:pt idx="529">
                  <c:v>25</c:v>
                </c:pt>
                <c:pt idx="530">
                  <c:v>25</c:v>
                </c:pt>
                <c:pt idx="531">
                  <c:v>25</c:v>
                </c:pt>
                <c:pt idx="532">
                  <c:v>25</c:v>
                </c:pt>
                <c:pt idx="533">
                  <c:v>24</c:v>
                </c:pt>
                <c:pt idx="534">
                  <c:v>25</c:v>
                </c:pt>
                <c:pt idx="535">
                  <c:v>24</c:v>
                </c:pt>
                <c:pt idx="536">
                  <c:v>24</c:v>
                </c:pt>
                <c:pt idx="537">
                  <c:v>24</c:v>
                </c:pt>
                <c:pt idx="538">
                  <c:v>24</c:v>
                </c:pt>
                <c:pt idx="539">
                  <c:v>24</c:v>
                </c:pt>
                <c:pt idx="540">
                  <c:v>24</c:v>
                </c:pt>
                <c:pt idx="541">
                  <c:v>24</c:v>
                </c:pt>
                <c:pt idx="542">
                  <c:v>24</c:v>
                </c:pt>
                <c:pt idx="543">
                  <c:v>25</c:v>
                </c:pt>
                <c:pt idx="544">
                  <c:v>24</c:v>
                </c:pt>
                <c:pt idx="545">
                  <c:v>25</c:v>
                </c:pt>
                <c:pt idx="546">
                  <c:v>24</c:v>
                </c:pt>
                <c:pt idx="547">
                  <c:v>24</c:v>
                </c:pt>
                <c:pt idx="548">
                  <c:v>24</c:v>
                </c:pt>
                <c:pt idx="549">
                  <c:v>25</c:v>
                </c:pt>
                <c:pt idx="550">
                  <c:v>23</c:v>
                </c:pt>
                <c:pt idx="551">
                  <c:v>24</c:v>
                </c:pt>
                <c:pt idx="552">
                  <c:v>24</c:v>
                </c:pt>
                <c:pt idx="553">
                  <c:v>25</c:v>
                </c:pt>
                <c:pt idx="554">
                  <c:v>24</c:v>
                </c:pt>
                <c:pt idx="555">
                  <c:v>26</c:v>
                </c:pt>
                <c:pt idx="556">
                  <c:v>24</c:v>
                </c:pt>
                <c:pt idx="557">
                  <c:v>24</c:v>
                </c:pt>
                <c:pt idx="558">
                  <c:v>24</c:v>
                </c:pt>
                <c:pt idx="559">
                  <c:v>25</c:v>
                </c:pt>
                <c:pt idx="560">
                  <c:v>24</c:v>
                </c:pt>
                <c:pt idx="561">
                  <c:v>20</c:v>
                </c:pt>
                <c:pt idx="562">
                  <c:v>25</c:v>
                </c:pt>
                <c:pt idx="563">
                  <c:v>24</c:v>
                </c:pt>
                <c:pt idx="564">
                  <c:v>26</c:v>
                </c:pt>
                <c:pt idx="565">
                  <c:v>25</c:v>
                </c:pt>
                <c:pt idx="566">
                  <c:v>25</c:v>
                </c:pt>
                <c:pt idx="567">
                  <c:v>23</c:v>
                </c:pt>
                <c:pt idx="568">
                  <c:v>25</c:v>
                </c:pt>
                <c:pt idx="569">
                  <c:v>23</c:v>
                </c:pt>
                <c:pt idx="570">
                  <c:v>24</c:v>
                </c:pt>
                <c:pt idx="571">
                  <c:v>25</c:v>
                </c:pt>
                <c:pt idx="572">
                  <c:v>24</c:v>
                </c:pt>
                <c:pt idx="573">
                  <c:v>25</c:v>
                </c:pt>
                <c:pt idx="574">
                  <c:v>25</c:v>
                </c:pt>
                <c:pt idx="575">
                  <c:v>24</c:v>
                </c:pt>
                <c:pt idx="576">
                  <c:v>24</c:v>
                </c:pt>
                <c:pt idx="577">
                  <c:v>24</c:v>
                </c:pt>
                <c:pt idx="578">
                  <c:v>24</c:v>
                </c:pt>
                <c:pt idx="579">
                  <c:v>17</c:v>
                </c:pt>
                <c:pt idx="580">
                  <c:v>25</c:v>
                </c:pt>
                <c:pt idx="581">
                  <c:v>24</c:v>
                </c:pt>
                <c:pt idx="582">
                  <c:v>23</c:v>
                </c:pt>
                <c:pt idx="583">
                  <c:v>26</c:v>
                </c:pt>
                <c:pt idx="584">
                  <c:v>24</c:v>
                </c:pt>
                <c:pt idx="585">
                  <c:v>22</c:v>
                </c:pt>
                <c:pt idx="586">
                  <c:v>24</c:v>
                </c:pt>
                <c:pt idx="587">
                  <c:v>24</c:v>
                </c:pt>
                <c:pt idx="588">
                  <c:v>25</c:v>
                </c:pt>
                <c:pt idx="589">
                  <c:v>26</c:v>
                </c:pt>
                <c:pt idx="590">
                  <c:v>24</c:v>
                </c:pt>
                <c:pt idx="591">
                  <c:v>24</c:v>
                </c:pt>
                <c:pt idx="592">
                  <c:v>25</c:v>
                </c:pt>
                <c:pt idx="593">
                  <c:v>25</c:v>
                </c:pt>
                <c:pt idx="594">
                  <c:v>24</c:v>
                </c:pt>
                <c:pt idx="595">
                  <c:v>28</c:v>
                </c:pt>
                <c:pt idx="596">
                  <c:v>24</c:v>
                </c:pt>
                <c:pt idx="597">
                  <c:v>22</c:v>
                </c:pt>
                <c:pt idx="598">
                  <c:v>24</c:v>
                </c:pt>
                <c:pt idx="599">
                  <c:v>24</c:v>
                </c:pt>
                <c:pt idx="600">
                  <c:v>24</c:v>
                </c:pt>
                <c:pt idx="601">
                  <c:v>24</c:v>
                </c:pt>
                <c:pt idx="602">
                  <c:v>24</c:v>
                </c:pt>
                <c:pt idx="603">
                  <c:v>23</c:v>
                </c:pt>
                <c:pt idx="604">
                  <c:v>24</c:v>
                </c:pt>
                <c:pt idx="605">
                  <c:v>24</c:v>
                </c:pt>
                <c:pt idx="606">
                  <c:v>25</c:v>
                </c:pt>
                <c:pt idx="607">
                  <c:v>26</c:v>
                </c:pt>
                <c:pt idx="608">
                  <c:v>25</c:v>
                </c:pt>
                <c:pt idx="609">
                  <c:v>24</c:v>
                </c:pt>
                <c:pt idx="610">
                  <c:v>24</c:v>
                </c:pt>
                <c:pt idx="611">
                  <c:v>25</c:v>
                </c:pt>
                <c:pt idx="612">
                  <c:v>24</c:v>
                </c:pt>
                <c:pt idx="613">
                  <c:v>25</c:v>
                </c:pt>
                <c:pt idx="614">
                  <c:v>24</c:v>
                </c:pt>
                <c:pt idx="615">
                  <c:v>23</c:v>
                </c:pt>
                <c:pt idx="616">
                  <c:v>25</c:v>
                </c:pt>
                <c:pt idx="617">
                  <c:v>22</c:v>
                </c:pt>
                <c:pt idx="618">
                  <c:v>24</c:v>
                </c:pt>
                <c:pt idx="619">
                  <c:v>24</c:v>
                </c:pt>
                <c:pt idx="620">
                  <c:v>25</c:v>
                </c:pt>
                <c:pt idx="621">
                  <c:v>24</c:v>
                </c:pt>
                <c:pt idx="622">
                  <c:v>25</c:v>
                </c:pt>
                <c:pt idx="623">
                  <c:v>25</c:v>
                </c:pt>
                <c:pt idx="624">
                  <c:v>24</c:v>
                </c:pt>
                <c:pt idx="625">
                  <c:v>25</c:v>
                </c:pt>
                <c:pt idx="626">
                  <c:v>24</c:v>
                </c:pt>
                <c:pt idx="627">
                  <c:v>24</c:v>
                </c:pt>
                <c:pt idx="628">
                  <c:v>24</c:v>
                </c:pt>
                <c:pt idx="629">
                  <c:v>25</c:v>
                </c:pt>
                <c:pt idx="630">
                  <c:v>25</c:v>
                </c:pt>
                <c:pt idx="631">
                  <c:v>23</c:v>
                </c:pt>
                <c:pt idx="632">
                  <c:v>24</c:v>
                </c:pt>
                <c:pt idx="633">
                  <c:v>19</c:v>
                </c:pt>
                <c:pt idx="634">
                  <c:v>24</c:v>
                </c:pt>
                <c:pt idx="635">
                  <c:v>25</c:v>
                </c:pt>
                <c:pt idx="636">
                  <c:v>24</c:v>
                </c:pt>
                <c:pt idx="637">
                  <c:v>25</c:v>
                </c:pt>
                <c:pt idx="638">
                  <c:v>24</c:v>
                </c:pt>
                <c:pt idx="639">
                  <c:v>23</c:v>
                </c:pt>
                <c:pt idx="640">
                  <c:v>24</c:v>
                </c:pt>
                <c:pt idx="641">
                  <c:v>27</c:v>
                </c:pt>
                <c:pt idx="642">
                  <c:v>24</c:v>
                </c:pt>
                <c:pt idx="643">
                  <c:v>24</c:v>
                </c:pt>
                <c:pt idx="644">
                  <c:v>25</c:v>
                </c:pt>
                <c:pt idx="645">
                  <c:v>22</c:v>
                </c:pt>
                <c:pt idx="646">
                  <c:v>24</c:v>
                </c:pt>
                <c:pt idx="647">
                  <c:v>24</c:v>
                </c:pt>
                <c:pt idx="648">
                  <c:v>24</c:v>
                </c:pt>
                <c:pt idx="649">
                  <c:v>24</c:v>
                </c:pt>
                <c:pt idx="650">
                  <c:v>25</c:v>
                </c:pt>
                <c:pt idx="651">
                  <c:v>23</c:v>
                </c:pt>
                <c:pt idx="652">
                  <c:v>26</c:v>
                </c:pt>
                <c:pt idx="653">
                  <c:v>24</c:v>
                </c:pt>
                <c:pt idx="654">
                  <c:v>24</c:v>
                </c:pt>
                <c:pt idx="655">
                  <c:v>26</c:v>
                </c:pt>
                <c:pt idx="656">
                  <c:v>25</c:v>
                </c:pt>
                <c:pt idx="657">
                  <c:v>23</c:v>
                </c:pt>
                <c:pt idx="658">
                  <c:v>25</c:v>
                </c:pt>
                <c:pt idx="659">
                  <c:v>25</c:v>
                </c:pt>
                <c:pt idx="660">
                  <c:v>24</c:v>
                </c:pt>
                <c:pt idx="661">
                  <c:v>24</c:v>
                </c:pt>
                <c:pt idx="662">
                  <c:v>24</c:v>
                </c:pt>
                <c:pt idx="663">
                  <c:v>24</c:v>
                </c:pt>
                <c:pt idx="664">
                  <c:v>24</c:v>
                </c:pt>
                <c:pt idx="665">
                  <c:v>23</c:v>
                </c:pt>
                <c:pt idx="666">
                  <c:v>24</c:v>
                </c:pt>
                <c:pt idx="667">
                  <c:v>23</c:v>
                </c:pt>
                <c:pt idx="668">
                  <c:v>26</c:v>
                </c:pt>
                <c:pt idx="669">
                  <c:v>24</c:v>
                </c:pt>
                <c:pt idx="670">
                  <c:v>24</c:v>
                </c:pt>
                <c:pt idx="671">
                  <c:v>26</c:v>
                </c:pt>
                <c:pt idx="672">
                  <c:v>24</c:v>
                </c:pt>
                <c:pt idx="673">
                  <c:v>24</c:v>
                </c:pt>
                <c:pt idx="674">
                  <c:v>24</c:v>
                </c:pt>
                <c:pt idx="675">
                  <c:v>24</c:v>
                </c:pt>
                <c:pt idx="676">
                  <c:v>25</c:v>
                </c:pt>
                <c:pt idx="677">
                  <c:v>25</c:v>
                </c:pt>
                <c:pt idx="678">
                  <c:v>25</c:v>
                </c:pt>
                <c:pt idx="679">
                  <c:v>24</c:v>
                </c:pt>
                <c:pt idx="680">
                  <c:v>24</c:v>
                </c:pt>
                <c:pt idx="681">
                  <c:v>26</c:v>
                </c:pt>
                <c:pt idx="682">
                  <c:v>24</c:v>
                </c:pt>
                <c:pt idx="683">
                  <c:v>26</c:v>
                </c:pt>
                <c:pt idx="684">
                  <c:v>25</c:v>
                </c:pt>
                <c:pt idx="685">
                  <c:v>24</c:v>
                </c:pt>
                <c:pt idx="686">
                  <c:v>23</c:v>
                </c:pt>
                <c:pt idx="687">
                  <c:v>26</c:v>
                </c:pt>
                <c:pt idx="688">
                  <c:v>26</c:v>
                </c:pt>
                <c:pt idx="689">
                  <c:v>25</c:v>
                </c:pt>
                <c:pt idx="690">
                  <c:v>24</c:v>
                </c:pt>
                <c:pt idx="691">
                  <c:v>24</c:v>
                </c:pt>
                <c:pt idx="692">
                  <c:v>24</c:v>
                </c:pt>
                <c:pt idx="693">
                  <c:v>24</c:v>
                </c:pt>
                <c:pt idx="694">
                  <c:v>24</c:v>
                </c:pt>
                <c:pt idx="695">
                  <c:v>24</c:v>
                </c:pt>
                <c:pt idx="696">
                  <c:v>25</c:v>
                </c:pt>
                <c:pt idx="697">
                  <c:v>24</c:v>
                </c:pt>
                <c:pt idx="698">
                  <c:v>26</c:v>
                </c:pt>
                <c:pt idx="699">
                  <c:v>23</c:v>
                </c:pt>
                <c:pt idx="700">
                  <c:v>26</c:v>
                </c:pt>
                <c:pt idx="701">
                  <c:v>23</c:v>
                </c:pt>
                <c:pt idx="702">
                  <c:v>25</c:v>
                </c:pt>
                <c:pt idx="703">
                  <c:v>23</c:v>
                </c:pt>
                <c:pt idx="704">
                  <c:v>25</c:v>
                </c:pt>
                <c:pt idx="705">
                  <c:v>25</c:v>
                </c:pt>
                <c:pt idx="706">
                  <c:v>24</c:v>
                </c:pt>
                <c:pt idx="707">
                  <c:v>25</c:v>
                </c:pt>
                <c:pt idx="708">
                  <c:v>25</c:v>
                </c:pt>
                <c:pt idx="709">
                  <c:v>25</c:v>
                </c:pt>
                <c:pt idx="710">
                  <c:v>24</c:v>
                </c:pt>
                <c:pt idx="711">
                  <c:v>22</c:v>
                </c:pt>
                <c:pt idx="712">
                  <c:v>25</c:v>
                </c:pt>
                <c:pt idx="713">
                  <c:v>24</c:v>
                </c:pt>
                <c:pt idx="714">
                  <c:v>25</c:v>
                </c:pt>
                <c:pt idx="715">
                  <c:v>24</c:v>
                </c:pt>
                <c:pt idx="716">
                  <c:v>26</c:v>
                </c:pt>
                <c:pt idx="717">
                  <c:v>22</c:v>
                </c:pt>
                <c:pt idx="718">
                  <c:v>25</c:v>
                </c:pt>
                <c:pt idx="719">
                  <c:v>24</c:v>
                </c:pt>
                <c:pt idx="720">
                  <c:v>26</c:v>
                </c:pt>
                <c:pt idx="721">
                  <c:v>25</c:v>
                </c:pt>
                <c:pt idx="722">
                  <c:v>25</c:v>
                </c:pt>
                <c:pt idx="723">
                  <c:v>21</c:v>
                </c:pt>
                <c:pt idx="724">
                  <c:v>24</c:v>
                </c:pt>
                <c:pt idx="725">
                  <c:v>24</c:v>
                </c:pt>
                <c:pt idx="726">
                  <c:v>25</c:v>
                </c:pt>
                <c:pt idx="727">
                  <c:v>24</c:v>
                </c:pt>
                <c:pt idx="728">
                  <c:v>25</c:v>
                </c:pt>
                <c:pt idx="729">
                  <c:v>24</c:v>
                </c:pt>
                <c:pt idx="730">
                  <c:v>24</c:v>
                </c:pt>
                <c:pt idx="731">
                  <c:v>24</c:v>
                </c:pt>
                <c:pt idx="732">
                  <c:v>24</c:v>
                </c:pt>
                <c:pt idx="733">
                  <c:v>24</c:v>
                </c:pt>
                <c:pt idx="734">
                  <c:v>24</c:v>
                </c:pt>
                <c:pt idx="735">
                  <c:v>22</c:v>
                </c:pt>
                <c:pt idx="736">
                  <c:v>24</c:v>
                </c:pt>
                <c:pt idx="737">
                  <c:v>25</c:v>
                </c:pt>
                <c:pt idx="738">
                  <c:v>24</c:v>
                </c:pt>
                <c:pt idx="739">
                  <c:v>25</c:v>
                </c:pt>
                <c:pt idx="740">
                  <c:v>24</c:v>
                </c:pt>
                <c:pt idx="741">
                  <c:v>24</c:v>
                </c:pt>
                <c:pt idx="742">
                  <c:v>24</c:v>
                </c:pt>
                <c:pt idx="743">
                  <c:v>24</c:v>
                </c:pt>
                <c:pt idx="744">
                  <c:v>24</c:v>
                </c:pt>
                <c:pt idx="745">
                  <c:v>25</c:v>
                </c:pt>
                <c:pt idx="746">
                  <c:v>24</c:v>
                </c:pt>
                <c:pt idx="747">
                  <c:v>21</c:v>
                </c:pt>
                <c:pt idx="748">
                  <c:v>24</c:v>
                </c:pt>
                <c:pt idx="749">
                  <c:v>24</c:v>
                </c:pt>
                <c:pt idx="750">
                  <c:v>25</c:v>
                </c:pt>
                <c:pt idx="751">
                  <c:v>24</c:v>
                </c:pt>
                <c:pt idx="752">
                  <c:v>24</c:v>
                </c:pt>
                <c:pt idx="753">
                  <c:v>24</c:v>
                </c:pt>
                <c:pt idx="754">
                  <c:v>24</c:v>
                </c:pt>
                <c:pt idx="755">
                  <c:v>24</c:v>
                </c:pt>
                <c:pt idx="756">
                  <c:v>24</c:v>
                </c:pt>
                <c:pt idx="757">
                  <c:v>24</c:v>
                </c:pt>
                <c:pt idx="758">
                  <c:v>25</c:v>
                </c:pt>
                <c:pt idx="759">
                  <c:v>21</c:v>
                </c:pt>
                <c:pt idx="760">
                  <c:v>24</c:v>
                </c:pt>
                <c:pt idx="761">
                  <c:v>24</c:v>
                </c:pt>
                <c:pt idx="762">
                  <c:v>25</c:v>
                </c:pt>
                <c:pt idx="763">
                  <c:v>24</c:v>
                </c:pt>
                <c:pt idx="764">
                  <c:v>25</c:v>
                </c:pt>
                <c:pt idx="765">
                  <c:v>23</c:v>
                </c:pt>
                <c:pt idx="766">
                  <c:v>25</c:v>
                </c:pt>
                <c:pt idx="767">
                  <c:v>25</c:v>
                </c:pt>
                <c:pt idx="768">
                  <c:v>25</c:v>
                </c:pt>
                <c:pt idx="769">
                  <c:v>24</c:v>
                </c:pt>
                <c:pt idx="770">
                  <c:v>24</c:v>
                </c:pt>
                <c:pt idx="771">
                  <c:v>23</c:v>
                </c:pt>
                <c:pt idx="772">
                  <c:v>25</c:v>
                </c:pt>
                <c:pt idx="773">
                  <c:v>23</c:v>
                </c:pt>
                <c:pt idx="774">
                  <c:v>24</c:v>
                </c:pt>
                <c:pt idx="775">
                  <c:v>23</c:v>
                </c:pt>
                <c:pt idx="776">
                  <c:v>24</c:v>
                </c:pt>
                <c:pt idx="777">
                  <c:v>23</c:v>
                </c:pt>
                <c:pt idx="778">
                  <c:v>25</c:v>
                </c:pt>
                <c:pt idx="779">
                  <c:v>25</c:v>
                </c:pt>
                <c:pt idx="780">
                  <c:v>24</c:v>
                </c:pt>
                <c:pt idx="781">
                  <c:v>25</c:v>
                </c:pt>
                <c:pt idx="782">
                  <c:v>24</c:v>
                </c:pt>
                <c:pt idx="783">
                  <c:v>23</c:v>
                </c:pt>
                <c:pt idx="784">
                  <c:v>22</c:v>
                </c:pt>
                <c:pt idx="785">
                  <c:v>22</c:v>
                </c:pt>
                <c:pt idx="786">
                  <c:v>23</c:v>
                </c:pt>
                <c:pt idx="787">
                  <c:v>26</c:v>
                </c:pt>
                <c:pt idx="788">
                  <c:v>24</c:v>
                </c:pt>
                <c:pt idx="789">
                  <c:v>23</c:v>
                </c:pt>
                <c:pt idx="790">
                  <c:v>23</c:v>
                </c:pt>
                <c:pt idx="791">
                  <c:v>25</c:v>
                </c:pt>
                <c:pt idx="792">
                  <c:v>24</c:v>
                </c:pt>
                <c:pt idx="793">
                  <c:v>26</c:v>
                </c:pt>
                <c:pt idx="794">
                  <c:v>24</c:v>
                </c:pt>
                <c:pt idx="795">
                  <c:v>22</c:v>
                </c:pt>
                <c:pt idx="796">
                  <c:v>24</c:v>
                </c:pt>
                <c:pt idx="797">
                  <c:v>24</c:v>
                </c:pt>
                <c:pt idx="798">
                  <c:v>24</c:v>
                </c:pt>
                <c:pt idx="799">
                  <c:v>24</c:v>
                </c:pt>
                <c:pt idx="800">
                  <c:v>25</c:v>
                </c:pt>
                <c:pt idx="801">
                  <c:v>24</c:v>
                </c:pt>
                <c:pt idx="802">
                  <c:v>24</c:v>
                </c:pt>
                <c:pt idx="803">
                  <c:v>24</c:v>
                </c:pt>
                <c:pt idx="804">
                  <c:v>25</c:v>
                </c:pt>
                <c:pt idx="805">
                  <c:v>24</c:v>
                </c:pt>
                <c:pt idx="806">
                  <c:v>24</c:v>
                </c:pt>
                <c:pt idx="807">
                  <c:v>22</c:v>
                </c:pt>
                <c:pt idx="808">
                  <c:v>26</c:v>
                </c:pt>
                <c:pt idx="809">
                  <c:v>25</c:v>
                </c:pt>
                <c:pt idx="810">
                  <c:v>24</c:v>
                </c:pt>
                <c:pt idx="811">
                  <c:v>24</c:v>
                </c:pt>
                <c:pt idx="812">
                  <c:v>26</c:v>
                </c:pt>
                <c:pt idx="813">
                  <c:v>24</c:v>
                </c:pt>
                <c:pt idx="814">
                  <c:v>24</c:v>
                </c:pt>
                <c:pt idx="815">
                  <c:v>24</c:v>
                </c:pt>
                <c:pt idx="816">
                  <c:v>25</c:v>
                </c:pt>
                <c:pt idx="817">
                  <c:v>25</c:v>
                </c:pt>
                <c:pt idx="818">
                  <c:v>24</c:v>
                </c:pt>
                <c:pt idx="819">
                  <c:v>26</c:v>
                </c:pt>
                <c:pt idx="820">
                  <c:v>25</c:v>
                </c:pt>
                <c:pt idx="821">
                  <c:v>23</c:v>
                </c:pt>
                <c:pt idx="822">
                  <c:v>24</c:v>
                </c:pt>
                <c:pt idx="823">
                  <c:v>23</c:v>
                </c:pt>
                <c:pt idx="824">
                  <c:v>25</c:v>
                </c:pt>
                <c:pt idx="825">
                  <c:v>23</c:v>
                </c:pt>
                <c:pt idx="826">
                  <c:v>24</c:v>
                </c:pt>
                <c:pt idx="827">
                  <c:v>24</c:v>
                </c:pt>
                <c:pt idx="828">
                  <c:v>24</c:v>
                </c:pt>
                <c:pt idx="829">
                  <c:v>24</c:v>
                </c:pt>
                <c:pt idx="830">
                  <c:v>24</c:v>
                </c:pt>
                <c:pt idx="831">
                  <c:v>24</c:v>
                </c:pt>
                <c:pt idx="832">
                  <c:v>24</c:v>
                </c:pt>
                <c:pt idx="833">
                  <c:v>25</c:v>
                </c:pt>
                <c:pt idx="834">
                  <c:v>23</c:v>
                </c:pt>
                <c:pt idx="835">
                  <c:v>24</c:v>
                </c:pt>
                <c:pt idx="836">
                  <c:v>24</c:v>
                </c:pt>
                <c:pt idx="837">
                  <c:v>24</c:v>
                </c:pt>
                <c:pt idx="838">
                  <c:v>24</c:v>
                </c:pt>
                <c:pt idx="839">
                  <c:v>25</c:v>
                </c:pt>
                <c:pt idx="840">
                  <c:v>24</c:v>
                </c:pt>
                <c:pt idx="841">
                  <c:v>25</c:v>
                </c:pt>
                <c:pt idx="842">
                  <c:v>24</c:v>
                </c:pt>
                <c:pt idx="843">
                  <c:v>24</c:v>
                </c:pt>
                <c:pt idx="844">
                  <c:v>24</c:v>
                </c:pt>
                <c:pt idx="845">
                  <c:v>24</c:v>
                </c:pt>
                <c:pt idx="846">
                  <c:v>25</c:v>
                </c:pt>
                <c:pt idx="847">
                  <c:v>24</c:v>
                </c:pt>
                <c:pt idx="848">
                  <c:v>25</c:v>
                </c:pt>
                <c:pt idx="849">
                  <c:v>24</c:v>
                </c:pt>
                <c:pt idx="850">
                  <c:v>24</c:v>
                </c:pt>
                <c:pt idx="851">
                  <c:v>25</c:v>
                </c:pt>
                <c:pt idx="852">
                  <c:v>26</c:v>
                </c:pt>
                <c:pt idx="853">
                  <c:v>24</c:v>
                </c:pt>
                <c:pt idx="854">
                  <c:v>25</c:v>
                </c:pt>
                <c:pt idx="855">
                  <c:v>25</c:v>
                </c:pt>
                <c:pt idx="856">
                  <c:v>28</c:v>
                </c:pt>
                <c:pt idx="857">
                  <c:v>24</c:v>
                </c:pt>
                <c:pt idx="858">
                  <c:v>25</c:v>
                </c:pt>
                <c:pt idx="859">
                  <c:v>24</c:v>
                </c:pt>
                <c:pt idx="860">
                  <c:v>25</c:v>
                </c:pt>
                <c:pt idx="861">
                  <c:v>23</c:v>
                </c:pt>
                <c:pt idx="862">
                  <c:v>24</c:v>
                </c:pt>
                <c:pt idx="863">
                  <c:v>24</c:v>
                </c:pt>
                <c:pt idx="864">
                  <c:v>23</c:v>
                </c:pt>
                <c:pt idx="865">
                  <c:v>25</c:v>
                </c:pt>
                <c:pt idx="866">
                  <c:v>24</c:v>
                </c:pt>
                <c:pt idx="867">
                  <c:v>24</c:v>
                </c:pt>
                <c:pt idx="868">
                  <c:v>25</c:v>
                </c:pt>
                <c:pt idx="869">
                  <c:v>24</c:v>
                </c:pt>
                <c:pt idx="870">
                  <c:v>25</c:v>
                </c:pt>
                <c:pt idx="871">
                  <c:v>28</c:v>
                </c:pt>
                <c:pt idx="872">
                  <c:v>25</c:v>
                </c:pt>
                <c:pt idx="873">
                  <c:v>24</c:v>
                </c:pt>
                <c:pt idx="874">
                  <c:v>24</c:v>
                </c:pt>
                <c:pt idx="875">
                  <c:v>24</c:v>
                </c:pt>
                <c:pt idx="876">
                  <c:v>24</c:v>
                </c:pt>
                <c:pt idx="877">
                  <c:v>25</c:v>
                </c:pt>
                <c:pt idx="878">
                  <c:v>24</c:v>
                </c:pt>
                <c:pt idx="879">
                  <c:v>25</c:v>
                </c:pt>
                <c:pt idx="880">
                  <c:v>24</c:v>
                </c:pt>
                <c:pt idx="881">
                  <c:v>25</c:v>
                </c:pt>
                <c:pt idx="882">
                  <c:v>25</c:v>
                </c:pt>
                <c:pt idx="883">
                  <c:v>25</c:v>
                </c:pt>
                <c:pt idx="884">
                  <c:v>23</c:v>
                </c:pt>
                <c:pt idx="885">
                  <c:v>24</c:v>
                </c:pt>
                <c:pt idx="886">
                  <c:v>24</c:v>
                </c:pt>
                <c:pt idx="887">
                  <c:v>24</c:v>
                </c:pt>
                <c:pt idx="888">
                  <c:v>26</c:v>
                </c:pt>
                <c:pt idx="889">
                  <c:v>24</c:v>
                </c:pt>
                <c:pt idx="890">
                  <c:v>26</c:v>
                </c:pt>
                <c:pt idx="891">
                  <c:v>24</c:v>
                </c:pt>
                <c:pt idx="892">
                  <c:v>25</c:v>
                </c:pt>
                <c:pt idx="893">
                  <c:v>25</c:v>
                </c:pt>
                <c:pt idx="894">
                  <c:v>25</c:v>
                </c:pt>
                <c:pt idx="895">
                  <c:v>24</c:v>
                </c:pt>
                <c:pt idx="896">
                  <c:v>26</c:v>
                </c:pt>
                <c:pt idx="897">
                  <c:v>24</c:v>
                </c:pt>
                <c:pt idx="898">
                  <c:v>24</c:v>
                </c:pt>
                <c:pt idx="899">
                  <c:v>24</c:v>
                </c:pt>
                <c:pt idx="900">
                  <c:v>24</c:v>
                </c:pt>
                <c:pt idx="901">
                  <c:v>25</c:v>
                </c:pt>
                <c:pt idx="902">
                  <c:v>25</c:v>
                </c:pt>
                <c:pt idx="903">
                  <c:v>24</c:v>
                </c:pt>
                <c:pt idx="904">
                  <c:v>25</c:v>
                </c:pt>
                <c:pt idx="905">
                  <c:v>24</c:v>
                </c:pt>
                <c:pt idx="906">
                  <c:v>24</c:v>
                </c:pt>
                <c:pt idx="907">
                  <c:v>24</c:v>
                </c:pt>
                <c:pt idx="908">
                  <c:v>26</c:v>
                </c:pt>
                <c:pt idx="909">
                  <c:v>24</c:v>
                </c:pt>
                <c:pt idx="910">
                  <c:v>24</c:v>
                </c:pt>
                <c:pt idx="911">
                  <c:v>21</c:v>
                </c:pt>
                <c:pt idx="912">
                  <c:v>24</c:v>
                </c:pt>
                <c:pt idx="913">
                  <c:v>25</c:v>
                </c:pt>
                <c:pt idx="914">
                  <c:v>24</c:v>
                </c:pt>
                <c:pt idx="915">
                  <c:v>24</c:v>
                </c:pt>
                <c:pt idx="916">
                  <c:v>24</c:v>
                </c:pt>
                <c:pt idx="917">
                  <c:v>23</c:v>
                </c:pt>
                <c:pt idx="918">
                  <c:v>24</c:v>
                </c:pt>
                <c:pt idx="919">
                  <c:v>25</c:v>
                </c:pt>
                <c:pt idx="920">
                  <c:v>25</c:v>
                </c:pt>
                <c:pt idx="921">
                  <c:v>24</c:v>
                </c:pt>
                <c:pt idx="922">
                  <c:v>25</c:v>
                </c:pt>
                <c:pt idx="923">
                  <c:v>23</c:v>
                </c:pt>
                <c:pt idx="924">
                  <c:v>25</c:v>
                </c:pt>
                <c:pt idx="925">
                  <c:v>26</c:v>
                </c:pt>
                <c:pt idx="926">
                  <c:v>24</c:v>
                </c:pt>
                <c:pt idx="927">
                  <c:v>26</c:v>
                </c:pt>
                <c:pt idx="928">
                  <c:v>25</c:v>
                </c:pt>
                <c:pt idx="929">
                  <c:v>24</c:v>
                </c:pt>
                <c:pt idx="930">
                  <c:v>25</c:v>
                </c:pt>
                <c:pt idx="931">
                  <c:v>25</c:v>
                </c:pt>
                <c:pt idx="932">
                  <c:v>25</c:v>
                </c:pt>
                <c:pt idx="933">
                  <c:v>24</c:v>
                </c:pt>
                <c:pt idx="934">
                  <c:v>23</c:v>
                </c:pt>
                <c:pt idx="935">
                  <c:v>25</c:v>
                </c:pt>
                <c:pt idx="936">
                  <c:v>24</c:v>
                </c:pt>
                <c:pt idx="937">
                  <c:v>24</c:v>
                </c:pt>
                <c:pt idx="938">
                  <c:v>24</c:v>
                </c:pt>
                <c:pt idx="939">
                  <c:v>22</c:v>
                </c:pt>
                <c:pt idx="940">
                  <c:v>23</c:v>
                </c:pt>
                <c:pt idx="941">
                  <c:v>24</c:v>
                </c:pt>
                <c:pt idx="942">
                  <c:v>24</c:v>
                </c:pt>
                <c:pt idx="943">
                  <c:v>25</c:v>
                </c:pt>
                <c:pt idx="944">
                  <c:v>24</c:v>
                </c:pt>
                <c:pt idx="945">
                  <c:v>25</c:v>
                </c:pt>
                <c:pt idx="946">
                  <c:v>23</c:v>
                </c:pt>
                <c:pt idx="947">
                  <c:v>24</c:v>
                </c:pt>
                <c:pt idx="948">
                  <c:v>25</c:v>
                </c:pt>
                <c:pt idx="949">
                  <c:v>25</c:v>
                </c:pt>
                <c:pt idx="950">
                  <c:v>25</c:v>
                </c:pt>
                <c:pt idx="951">
                  <c:v>24</c:v>
                </c:pt>
                <c:pt idx="952">
                  <c:v>25</c:v>
                </c:pt>
                <c:pt idx="953">
                  <c:v>24</c:v>
                </c:pt>
                <c:pt idx="954">
                  <c:v>23</c:v>
                </c:pt>
                <c:pt idx="955">
                  <c:v>23</c:v>
                </c:pt>
                <c:pt idx="956">
                  <c:v>24</c:v>
                </c:pt>
                <c:pt idx="957">
                  <c:v>26</c:v>
                </c:pt>
                <c:pt idx="958">
                  <c:v>24</c:v>
                </c:pt>
                <c:pt idx="959">
                  <c:v>24</c:v>
                </c:pt>
                <c:pt idx="960">
                  <c:v>24</c:v>
                </c:pt>
                <c:pt idx="961">
                  <c:v>26</c:v>
                </c:pt>
                <c:pt idx="962">
                  <c:v>24</c:v>
                </c:pt>
                <c:pt idx="963">
                  <c:v>24</c:v>
                </c:pt>
                <c:pt idx="964">
                  <c:v>24</c:v>
                </c:pt>
                <c:pt idx="965">
                  <c:v>25</c:v>
                </c:pt>
                <c:pt idx="966">
                  <c:v>24</c:v>
                </c:pt>
                <c:pt idx="967">
                  <c:v>25</c:v>
                </c:pt>
                <c:pt idx="968">
                  <c:v>24</c:v>
                </c:pt>
                <c:pt idx="969">
                  <c:v>26</c:v>
                </c:pt>
                <c:pt idx="970">
                  <c:v>23</c:v>
                </c:pt>
                <c:pt idx="971">
                  <c:v>24</c:v>
                </c:pt>
                <c:pt idx="972">
                  <c:v>25</c:v>
                </c:pt>
                <c:pt idx="973">
                  <c:v>25</c:v>
                </c:pt>
                <c:pt idx="974">
                  <c:v>25</c:v>
                </c:pt>
                <c:pt idx="975">
                  <c:v>24</c:v>
                </c:pt>
                <c:pt idx="976">
                  <c:v>24</c:v>
                </c:pt>
                <c:pt idx="977">
                  <c:v>25</c:v>
                </c:pt>
                <c:pt idx="978">
                  <c:v>25</c:v>
                </c:pt>
                <c:pt idx="979">
                  <c:v>24</c:v>
                </c:pt>
                <c:pt idx="980">
                  <c:v>24</c:v>
                </c:pt>
                <c:pt idx="981">
                  <c:v>24</c:v>
                </c:pt>
                <c:pt idx="982">
                  <c:v>24</c:v>
                </c:pt>
                <c:pt idx="983">
                  <c:v>24</c:v>
                </c:pt>
                <c:pt idx="984">
                  <c:v>25</c:v>
                </c:pt>
                <c:pt idx="985">
                  <c:v>24</c:v>
                </c:pt>
                <c:pt idx="986">
                  <c:v>25</c:v>
                </c:pt>
                <c:pt idx="987">
                  <c:v>25</c:v>
                </c:pt>
                <c:pt idx="988">
                  <c:v>24</c:v>
                </c:pt>
                <c:pt idx="989">
                  <c:v>24</c:v>
                </c:pt>
                <c:pt idx="990">
                  <c:v>24</c:v>
                </c:pt>
                <c:pt idx="991">
                  <c:v>23</c:v>
                </c:pt>
                <c:pt idx="992">
                  <c:v>25</c:v>
                </c:pt>
                <c:pt idx="993">
                  <c:v>25</c:v>
                </c:pt>
                <c:pt idx="994">
                  <c:v>25</c:v>
                </c:pt>
                <c:pt idx="995">
                  <c:v>25</c:v>
                </c:pt>
                <c:pt idx="996">
                  <c:v>24</c:v>
                </c:pt>
                <c:pt idx="997">
                  <c:v>24</c:v>
                </c:pt>
                <c:pt idx="998">
                  <c:v>24</c:v>
                </c:pt>
                <c:pt idx="999">
                  <c:v>25</c:v>
                </c:pt>
                <c:pt idx="1000">
                  <c:v>26</c:v>
                </c:pt>
                <c:pt idx="1001">
                  <c:v>24</c:v>
                </c:pt>
                <c:pt idx="1002">
                  <c:v>24</c:v>
                </c:pt>
                <c:pt idx="1003">
                  <c:v>25</c:v>
                </c:pt>
                <c:pt idx="1004">
                  <c:v>25</c:v>
                </c:pt>
                <c:pt idx="1005">
                  <c:v>25</c:v>
                </c:pt>
                <c:pt idx="1006">
                  <c:v>24</c:v>
                </c:pt>
                <c:pt idx="1007">
                  <c:v>26</c:v>
                </c:pt>
                <c:pt idx="1008">
                  <c:v>26</c:v>
                </c:pt>
                <c:pt idx="1009">
                  <c:v>24</c:v>
                </c:pt>
                <c:pt idx="1010">
                  <c:v>25</c:v>
                </c:pt>
                <c:pt idx="1011">
                  <c:v>24</c:v>
                </c:pt>
                <c:pt idx="1012">
                  <c:v>25</c:v>
                </c:pt>
                <c:pt idx="1013">
                  <c:v>25</c:v>
                </c:pt>
                <c:pt idx="1014">
                  <c:v>23</c:v>
                </c:pt>
                <c:pt idx="1015">
                  <c:v>24</c:v>
                </c:pt>
                <c:pt idx="1016">
                  <c:v>25</c:v>
                </c:pt>
                <c:pt idx="1017">
                  <c:v>26</c:v>
                </c:pt>
                <c:pt idx="1018">
                  <c:v>25</c:v>
                </c:pt>
                <c:pt idx="1019">
                  <c:v>24</c:v>
                </c:pt>
                <c:pt idx="1020">
                  <c:v>24</c:v>
                </c:pt>
                <c:pt idx="1021">
                  <c:v>24</c:v>
                </c:pt>
                <c:pt idx="1022">
                  <c:v>24</c:v>
                </c:pt>
                <c:pt idx="1023">
                  <c:v>25</c:v>
                </c:pt>
                <c:pt idx="1024">
                  <c:v>25</c:v>
                </c:pt>
                <c:pt idx="1025">
                  <c:v>24</c:v>
                </c:pt>
                <c:pt idx="1026">
                  <c:v>25</c:v>
                </c:pt>
                <c:pt idx="1027">
                  <c:v>25</c:v>
                </c:pt>
                <c:pt idx="1028">
                  <c:v>25</c:v>
                </c:pt>
                <c:pt idx="1029">
                  <c:v>23</c:v>
                </c:pt>
                <c:pt idx="1030">
                  <c:v>24</c:v>
                </c:pt>
                <c:pt idx="1031">
                  <c:v>24</c:v>
                </c:pt>
                <c:pt idx="1032">
                  <c:v>25</c:v>
                </c:pt>
                <c:pt idx="1033">
                  <c:v>23</c:v>
                </c:pt>
                <c:pt idx="1034">
                  <c:v>25</c:v>
                </c:pt>
                <c:pt idx="1035">
                  <c:v>25</c:v>
                </c:pt>
                <c:pt idx="1036">
                  <c:v>24</c:v>
                </c:pt>
                <c:pt idx="1037">
                  <c:v>24</c:v>
                </c:pt>
                <c:pt idx="1038">
                  <c:v>24</c:v>
                </c:pt>
                <c:pt idx="1039">
                  <c:v>25</c:v>
                </c:pt>
                <c:pt idx="1040">
                  <c:v>24</c:v>
                </c:pt>
                <c:pt idx="1041">
                  <c:v>25</c:v>
                </c:pt>
                <c:pt idx="1042">
                  <c:v>25</c:v>
                </c:pt>
                <c:pt idx="1043">
                  <c:v>27</c:v>
                </c:pt>
                <c:pt idx="1044">
                  <c:v>24</c:v>
                </c:pt>
                <c:pt idx="1045">
                  <c:v>26</c:v>
                </c:pt>
                <c:pt idx="1046">
                  <c:v>25</c:v>
                </c:pt>
                <c:pt idx="1047">
                  <c:v>24</c:v>
                </c:pt>
                <c:pt idx="1048">
                  <c:v>24</c:v>
                </c:pt>
                <c:pt idx="1049">
                  <c:v>24</c:v>
                </c:pt>
                <c:pt idx="1050">
                  <c:v>24</c:v>
                </c:pt>
                <c:pt idx="1051">
                  <c:v>24</c:v>
                </c:pt>
                <c:pt idx="1052">
                  <c:v>24</c:v>
                </c:pt>
                <c:pt idx="1053">
                  <c:v>25</c:v>
                </c:pt>
                <c:pt idx="1054">
                  <c:v>24</c:v>
                </c:pt>
                <c:pt idx="1055">
                  <c:v>24</c:v>
                </c:pt>
                <c:pt idx="1056">
                  <c:v>23</c:v>
                </c:pt>
                <c:pt idx="1057">
                  <c:v>26</c:v>
                </c:pt>
                <c:pt idx="1058">
                  <c:v>24</c:v>
                </c:pt>
                <c:pt idx="1059">
                  <c:v>24</c:v>
                </c:pt>
                <c:pt idx="1060">
                  <c:v>25</c:v>
                </c:pt>
                <c:pt idx="1061">
                  <c:v>24</c:v>
                </c:pt>
                <c:pt idx="1062">
                  <c:v>26</c:v>
                </c:pt>
                <c:pt idx="1063">
                  <c:v>25</c:v>
                </c:pt>
                <c:pt idx="1064">
                  <c:v>25</c:v>
                </c:pt>
                <c:pt idx="1065">
                  <c:v>25</c:v>
                </c:pt>
                <c:pt idx="1066">
                  <c:v>25</c:v>
                </c:pt>
                <c:pt idx="1067">
                  <c:v>23</c:v>
                </c:pt>
                <c:pt idx="1068">
                  <c:v>24</c:v>
                </c:pt>
                <c:pt idx="1069">
                  <c:v>24</c:v>
                </c:pt>
                <c:pt idx="1070">
                  <c:v>25</c:v>
                </c:pt>
                <c:pt idx="1071">
                  <c:v>23</c:v>
                </c:pt>
                <c:pt idx="1072">
                  <c:v>24</c:v>
                </c:pt>
                <c:pt idx="1073">
                  <c:v>24</c:v>
                </c:pt>
                <c:pt idx="1074">
                  <c:v>25</c:v>
                </c:pt>
                <c:pt idx="1075">
                  <c:v>25</c:v>
                </c:pt>
                <c:pt idx="1076">
                  <c:v>24</c:v>
                </c:pt>
                <c:pt idx="1077">
                  <c:v>25</c:v>
                </c:pt>
                <c:pt idx="1078">
                  <c:v>24</c:v>
                </c:pt>
                <c:pt idx="1079">
                  <c:v>24</c:v>
                </c:pt>
                <c:pt idx="1080">
                  <c:v>24</c:v>
                </c:pt>
                <c:pt idx="1081">
                  <c:v>24</c:v>
                </c:pt>
                <c:pt idx="1082">
                  <c:v>24</c:v>
                </c:pt>
                <c:pt idx="1083">
                  <c:v>25</c:v>
                </c:pt>
                <c:pt idx="1084">
                  <c:v>24</c:v>
                </c:pt>
                <c:pt idx="1085">
                  <c:v>24</c:v>
                </c:pt>
                <c:pt idx="1086">
                  <c:v>24</c:v>
                </c:pt>
                <c:pt idx="1087">
                  <c:v>24</c:v>
                </c:pt>
                <c:pt idx="1088">
                  <c:v>24</c:v>
                </c:pt>
                <c:pt idx="1089">
                  <c:v>25</c:v>
                </c:pt>
                <c:pt idx="1090">
                  <c:v>25</c:v>
                </c:pt>
                <c:pt idx="1091">
                  <c:v>24</c:v>
                </c:pt>
                <c:pt idx="1092">
                  <c:v>24</c:v>
                </c:pt>
                <c:pt idx="1093">
                  <c:v>25</c:v>
                </c:pt>
                <c:pt idx="1094">
                  <c:v>23</c:v>
                </c:pt>
                <c:pt idx="1095">
                  <c:v>25</c:v>
                </c:pt>
                <c:pt idx="1096">
                  <c:v>25</c:v>
                </c:pt>
                <c:pt idx="1097">
                  <c:v>24</c:v>
                </c:pt>
                <c:pt idx="1098">
                  <c:v>25</c:v>
                </c:pt>
                <c:pt idx="1099">
                  <c:v>23</c:v>
                </c:pt>
                <c:pt idx="1100">
                  <c:v>26</c:v>
                </c:pt>
                <c:pt idx="1101">
                  <c:v>25</c:v>
                </c:pt>
                <c:pt idx="1102">
                  <c:v>25</c:v>
                </c:pt>
                <c:pt idx="1103">
                  <c:v>25</c:v>
                </c:pt>
                <c:pt idx="1104">
                  <c:v>24</c:v>
                </c:pt>
                <c:pt idx="1105">
                  <c:v>23</c:v>
                </c:pt>
                <c:pt idx="1106">
                  <c:v>24</c:v>
                </c:pt>
                <c:pt idx="1107">
                  <c:v>24</c:v>
                </c:pt>
                <c:pt idx="1108">
                  <c:v>25</c:v>
                </c:pt>
                <c:pt idx="1109">
                  <c:v>25</c:v>
                </c:pt>
                <c:pt idx="1110">
                  <c:v>25</c:v>
                </c:pt>
                <c:pt idx="1111">
                  <c:v>24</c:v>
                </c:pt>
                <c:pt idx="1112">
                  <c:v>26</c:v>
                </c:pt>
                <c:pt idx="1113">
                  <c:v>24</c:v>
                </c:pt>
                <c:pt idx="1114">
                  <c:v>24</c:v>
                </c:pt>
                <c:pt idx="1115">
                  <c:v>24</c:v>
                </c:pt>
                <c:pt idx="1116">
                  <c:v>24</c:v>
                </c:pt>
                <c:pt idx="1117">
                  <c:v>24</c:v>
                </c:pt>
                <c:pt idx="1118">
                  <c:v>24</c:v>
                </c:pt>
                <c:pt idx="1119">
                  <c:v>24</c:v>
                </c:pt>
                <c:pt idx="1120">
                  <c:v>24</c:v>
                </c:pt>
                <c:pt idx="1121">
                  <c:v>25</c:v>
                </c:pt>
                <c:pt idx="1122">
                  <c:v>24</c:v>
                </c:pt>
                <c:pt idx="1123">
                  <c:v>25</c:v>
                </c:pt>
                <c:pt idx="1124">
                  <c:v>24</c:v>
                </c:pt>
                <c:pt idx="1125">
                  <c:v>25</c:v>
                </c:pt>
                <c:pt idx="1126">
                  <c:v>24</c:v>
                </c:pt>
                <c:pt idx="1127">
                  <c:v>25</c:v>
                </c:pt>
                <c:pt idx="1128">
                  <c:v>26</c:v>
                </c:pt>
                <c:pt idx="1129">
                  <c:v>26</c:v>
                </c:pt>
                <c:pt idx="1130">
                  <c:v>24</c:v>
                </c:pt>
                <c:pt idx="1131">
                  <c:v>24</c:v>
                </c:pt>
                <c:pt idx="1132">
                  <c:v>23</c:v>
                </c:pt>
                <c:pt idx="1133">
                  <c:v>25</c:v>
                </c:pt>
                <c:pt idx="1134">
                  <c:v>24</c:v>
                </c:pt>
                <c:pt idx="1135">
                  <c:v>25</c:v>
                </c:pt>
                <c:pt idx="1136">
                  <c:v>25</c:v>
                </c:pt>
                <c:pt idx="1137">
                  <c:v>26</c:v>
                </c:pt>
                <c:pt idx="1138">
                  <c:v>24</c:v>
                </c:pt>
                <c:pt idx="1139">
                  <c:v>26</c:v>
                </c:pt>
                <c:pt idx="1140">
                  <c:v>23</c:v>
                </c:pt>
                <c:pt idx="1141">
                  <c:v>24</c:v>
                </c:pt>
                <c:pt idx="1142">
                  <c:v>25</c:v>
                </c:pt>
                <c:pt idx="1143">
                  <c:v>23</c:v>
                </c:pt>
                <c:pt idx="1144">
                  <c:v>24</c:v>
                </c:pt>
                <c:pt idx="1145">
                  <c:v>24</c:v>
                </c:pt>
                <c:pt idx="1146">
                  <c:v>24</c:v>
                </c:pt>
                <c:pt idx="1147">
                  <c:v>25</c:v>
                </c:pt>
                <c:pt idx="1148">
                  <c:v>25</c:v>
                </c:pt>
                <c:pt idx="1149">
                  <c:v>20</c:v>
                </c:pt>
                <c:pt idx="1150">
                  <c:v>24</c:v>
                </c:pt>
                <c:pt idx="1151">
                  <c:v>24</c:v>
                </c:pt>
                <c:pt idx="1152">
                  <c:v>24</c:v>
                </c:pt>
                <c:pt idx="1153">
                  <c:v>24</c:v>
                </c:pt>
                <c:pt idx="1154">
                  <c:v>25</c:v>
                </c:pt>
                <c:pt idx="1155">
                  <c:v>27</c:v>
                </c:pt>
                <c:pt idx="1156">
                  <c:v>24</c:v>
                </c:pt>
                <c:pt idx="1157">
                  <c:v>25</c:v>
                </c:pt>
                <c:pt idx="1158">
                  <c:v>25</c:v>
                </c:pt>
                <c:pt idx="1159">
                  <c:v>26</c:v>
                </c:pt>
                <c:pt idx="1160">
                  <c:v>25</c:v>
                </c:pt>
                <c:pt idx="1161">
                  <c:v>24</c:v>
                </c:pt>
                <c:pt idx="1162">
                  <c:v>24</c:v>
                </c:pt>
                <c:pt idx="1163">
                  <c:v>25</c:v>
                </c:pt>
                <c:pt idx="1164">
                  <c:v>24</c:v>
                </c:pt>
                <c:pt idx="1165">
                  <c:v>25</c:v>
                </c:pt>
                <c:pt idx="1166">
                  <c:v>24</c:v>
                </c:pt>
                <c:pt idx="1167">
                  <c:v>24</c:v>
                </c:pt>
                <c:pt idx="1168">
                  <c:v>24</c:v>
                </c:pt>
                <c:pt idx="1169">
                  <c:v>25</c:v>
                </c:pt>
                <c:pt idx="1170">
                  <c:v>25</c:v>
                </c:pt>
                <c:pt idx="1171">
                  <c:v>25</c:v>
                </c:pt>
                <c:pt idx="1172">
                  <c:v>24</c:v>
                </c:pt>
                <c:pt idx="1173">
                  <c:v>25</c:v>
                </c:pt>
                <c:pt idx="1174">
                  <c:v>24</c:v>
                </c:pt>
                <c:pt idx="1175">
                  <c:v>25</c:v>
                </c:pt>
                <c:pt idx="1176">
                  <c:v>25</c:v>
                </c:pt>
                <c:pt idx="1177">
                  <c:v>24</c:v>
                </c:pt>
                <c:pt idx="1178">
                  <c:v>23</c:v>
                </c:pt>
                <c:pt idx="1179">
                  <c:v>25</c:v>
                </c:pt>
                <c:pt idx="1180">
                  <c:v>25</c:v>
                </c:pt>
                <c:pt idx="1181">
                  <c:v>25</c:v>
                </c:pt>
                <c:pt idx="1182">
                  <c:v>25</c:v>
                </c:pt>
                <c:pt idx="1183">
                  <c:v>24</c:v>
                </c:pt>
                <c:pt idx="1184">
                  <c:v>25</c:v>
                </c:pt>
                <c:pt idx="1185">
                  <c:v>24</c:v>
                </c:pt>
                <c:pt idx="1186">
                  <c:v>25</c:v>
                </c:pt>
                <c:pt idx="1187">
                  <c:v>23</c:v>
                </c:pt>
                <c:pt idx="1188">
                  <c:v>25</c:v>
                </c:pt>
                <c:pt idx="1189">
                  <c:v>25</c:v>
                </c:pt>
                <c:pt idx="1190">
                  <c:v>24</c:v>
                </c:pt>
                <c:pt idx="1191">
                  <c:v>24</c:v>
                </c:pt>
                <c:pt idx="1192">
                  <c:v>25</c:v>
                </c:pt>
                <c:pt idx="1193">
                  <c:v>26</c:v>
                </c:pt>
                <c:pt idx="1194">
                  <c:v>26</c:v>
                </c:pt>
                <c:pt idx="1195">
                  <c:v>25</c:v>
                </c:pt>
                <c:pt idx="1196">
                  <c:v>26</c:v>
                </c:pt>
                <c:pt idx="1197">
                  <c:v>24</c:v>
                </c:pt>
                <c:pt idx="1198">
                  <c:v>25</c:v>
                </c:pt>
                <c:pt idx="1199">
                  <c:v>24</c:v>
                </c:pt>
                <c:pt idx="1200">
                  <c:v>24</c:v>
                </c:pt>
                <c:pt idx="1201">
                  <c:v>22</c:v>
                </c:pt>
                <c:pt idx="1202">
                  <c:v>25</c:v>
                </c:pt>
                <c:pt idx="1203">
                  <c:v>26</c:v>
                </c:pt>
                <c:pt idx="1204">
                  <c:v>25</c:v>
                </c:pt>
                <c:pt idx="1205">
                  <c:v>25</c:v>
                </c:pt>
                <c:pt idx="1206">
                  <c:v>24</c:v>
                </c:pt>
                <c:pt idx="1207">
                  <c:v>24</c:v>
                </c:pt>
                <c:pt idx="1208">
                  <c:v>24</c:v>
                </c:pt>
                <c:pt idx="1209">
                  <c:v>24</c:v>
                </c:pt>
                <c:pt idx="1210">
                  <c:v>25</c:v>
                </c:pt>
                <c:pt idx="1211">
                  <c:v>25</c:v>
                </c:pt>
                <c:pt idx="1212">
                  <c:v>24</c:v>
                </c:pt>
                <c:pt idx="1213">
                  <c:v>25</c:v>
                </c:pt>
                <c:pt idx="1214">
                  <c:v>24</c:v>
                </c:pt>
                <c:pt idx="1215">
                  <c:v>26</c:v>
                </c:pt>
                <c:pt idx="1216">
                  <c:v>25</c:v>
                </c:pt>
                <c:pt idx="1217">
                  <c:v>25</c:v>
                </c:pt>
                <c:pt idx="1218">
                  <c:v>24</c:v>
                </c:pt>
                <c:pt idx="1219">
                  <c:v>26</c:v>
                </c:pt>
                <c:pt idx="1220">
                  <c:v>24</c:v>
                </c:pt>
                <c:pt idx="1221">
                  <c:v>25</c:v>
                </c:pt>
                <c:pt idx="1222">
                  <c:v>25</c:v>
                </c:pt>
                <c:pt idx="1223">
                  <c:v>25</c:v>
                </c:pt>
                <c:pt idx="1224">
                  <c:v>24</c:v>
                </c:pt>
                <c:pt idx="1225">
                  <c:v>25</c:v>
                </c:pt>
                <c:pt idx="1226">
                  <c:v>25</c:v>
                </c:pt>
                <c:pt idx="1227">
                  <c:v>26</c:v>
                </c:pt>
                <c:pt idx="1228">
                  <c:v>24</c:v>
                </c:pt>
                <c:pt idx="1229">
                  <c:v>24</c:v>
                </c:pt>
                <c:pt idx="1230">
                  <c:v>24</c:v>
                </c:pt>
                <c:pt idx="1231">
                  <c:v>24</c:v>
                </c:pt>
                <c:pt idx="1232">
                  <c:v>25</c:v>
                </c:pt>
                <c:pt idx="1233">
                  <c:v>23</c:v>
                </c:pt>
                <c:pt idx="1234">
                  <c:v>25</c:v>
                </c:pt>
                <c:pt idx="1235">
                  <c:v>24</c:v>
                </c:pt>
                <c:pt idx="1236">
                  <c:v>24</c:v>
                </c:pt>
                <c:pt idx="1237">
                  <c:v>25</c:v>
                </c:pt>
                <c:pt idx="1238">
                  <c:v>25</c:v>
                </c:pt>
                <c:pt idx="1239">
                  <c:v>25</c:v>
                </c:pt>
                <c:pt idx="1240">
                  <c:v>26</c:v>
                </c:pt>
                <c:pt idx="1241">
                  <c:v>24</c:v>
                </c:pt>
                <c:pt idx="1242">
                  <c:v>25</c:v>
                </c:pt>
                <c:pt idx="1243">
                  <c:v>25</c:v>
                </c:pt>
                <c:pt idx="1244">
                  <c:v>25</c:v>
                </c:pt>
                <c:pt idx="1245">
                  <c:v>24</c:v>
                </c:pt>
                <c:pt idx="1246">
                  <c:v>24</c:v>
                </c:pt>
                <c:pt idx="1247">
                  <c:v>24</c:v>
                </c:pt>
                <c:pt idx="1248">
                  <c:v>24</c:v>
                </c:pt>
                <c:pt idx="1249">
                  <c:v>26</c:v>
                </c:pt>
                <c:pt idx="1250">
                  <c:v>24</c:v>
                </c:pt>
                <c:pt idx="1251">
                  <c:v>24</c:v>
                </c:pt>
                <c:pt idx="1252">
                  <c:v>25</c:v>
                </c:pt>
                <c:pt idx="1253">
                  <c:v>25</c:v>
                </c:pt>
                <c:pt idx="1254">
                  <c:v>25</c:v>
                </c:pt>
                <c:pt idx="1255">
                  <c:v>25</c:v>
                </c:pt>
                <c:pt idx="1256">
                  <c:v>24</c:v>
                </c:pt>
                <c:pt idx="1257">
                  <c:v>24</c:v>
                </c:pt>
                <c:pt idx="1258">
                  <c:v>23</c:v>
                </c:pt>
                <c:pt idx="1259">
                  <c:v>25</c:v>
                </c:pt>
                <c:pt idx="1260">
                  <c:v>24</c:v>
                </c:pt>
                <c:pt idx="1261">
                  <c:v>25</c:v>
                </c:pt>
                <c:pt idx="1262">
                  <c:v>24</c:v>
                </c:pt>
                <c:pt idx="1263">
                  <c:v>25</c:v>
                </c:pt>
                <c:pt idx="1264">
                  <c:v>26</c:v>
                </c:pt>
                <c:pt idx="1265">
                  <c:v>25</c:v>
                </c:pt>
                <c:pt idx="1266">
                  <c:v>25</c:v>
                </c:pt>
                <c:pt idx="1267">
                  <c:v>24</c:v>
                </c:pt>
                <c:pt idx="1268">
                  <c:v>24</c:v>
                </c:pt>
                <c:pt idx="1269">
                  <c:v>24</c:v>
                </c:pt>
                <c:pt idx="1270">
                  <c:v>25</c:v>
                </c:pt>
                <c:pt idx="1271">
                  <c:v>24</c:v>
                </c:pt>
                <c:pt idx="1272">
                  <c:v>25</c:v>
                </c:pt>
                <c:pt idx="1273">
                  <c:v>24</c:v>
                </c:pt>
                <c:pt idx="1274">
                  <c:v>24</c:v>
                </c:pt>
                <c:pt idx="1275">
                  <c:v>24</c:v>
                </c:pt>
                <c:pt idx="1276">
                  <c:v>25</c:v>
                </c:pt>
                <c:pt idx="1277">
                  <c:v>24</c:v>
                </c:pt>
                <c:pt idx="1278">
                  <c:v>24</c:v>
                </c:pt>
                <c:pt idx="1279">
                  <c:v>24</c:v>
                </c:pt>
                <c:pt idx="1280">
                  <c:v>24</c:v>
                </c:pt>
                <c:pt idx="1281">
                  <c:v>24</c:v>
                </c:pt>
                <c:pt idx="1282">
                  <c:v>25</c:v>
                </c:pt>
                <c:pt idx="1283">
                  <c:v>25</c:v>
                </c:pt>
                <c:pt idx="1284">
                  <c:v>24</c:v>
                </c:pt>
                <c:pt idx="1285">
                  <c:v>25</c:v>
                </c:pt>
                <c:pt idx="1286">
                  <c:v>25</c:v>
                </c:pt>
                <c:pt idx="1287">
                  <c:v>25</c:v>
                </c:pt>
                <c:pt idx="1288">
                  <c:v>25</c:v>
                </c:pt>
                <c:pt idx="1289">
                  <c:v>25</c:v>
                </c:pt>
                <c:pt idx="1290">
                  <c:v>24</c:v>
                </c:pt>
                <c:pt idx="1291">
                  <c:v>25</c:v>
                </c:pt>
                <c:pt idx="1292">
                  <c:v>23</c:v>
                </c:pt>
                <c:pt idx="1293">
                  <c:v>24</c:v>
                </c:pt>
                <c:pt idx="1294">
                  <c:v>25</c:v>
                </c:pt>
                <c:pt idx="1295">
                  <c:v>25</c:v>
                </c:pt>
                <c:pt idx="1296">
                  <c:v>24</c:v>
                </c:pt>
                <c:pt idx="1297">
                  <c:v>25</c:v>
                </c:pt>
                <c:pt idx="1298">
                  <c:v>24</c:v>
                </c:pt>
                <c:pt idx="1299">
                  <c:v>25</c:v>
                </c:pt>
                <c:pt idx="1300">
                  <c:v>24</c:v>
                </c:pt>
                <c:pt idx="1301">
                  <c:v>25</c:v>
                </c:pt>
                <c:pt idx="1302">
                  <c:v>25</c:v>
                </c:pt>
                <c:pt idx="1303">
                  <c:v>26</c:v>
                </c:pt>
                <c:pt idx="1304">
                  <c:v>24</c:v>
                </c:pt>
                <c:pt idx="1305">
                  <c:v>25</c:v>
                </c:pt>
                <c:pt idx="1306">
                  <c:v>25</c:v>
                </c:pt>
                <c:pt idx="1307">
                  <c:v>25</c:v>
                </c:pt>
                <c:pt idx="1308">
                  <c:v>24</c:v>
                </c:pt>
                <c:pt idx="1309">
                  <c:v>26</c:v>
                </c:pt>
                <c:pt idx="1310">
                  <c:v>25</c:v>
                </c:pt>
                <c:pt idx="1311">
                  <c:v>24</c:v>
                </c:pt>
                <c:pt idx="1312">
                  <c:v>22</c:v>
                </c:pt>
                <c:pt idx="1313">
                  <c:v>24</c:v>
                </c:pt>
                <c:pt idx="1314">
                  <c:v>24</c:v>
                </c:pt>
                <c:pt idx="1315">
                  <c:v>24</c:v>
                </c:pt>
                <c:pt idx="1316">
                  <c:v>24</c:v>
                </c:pt>
                <c:pt idx="1317">
                  <c:v>25</c:v>
                </c:pt>
                <c:pt idx="1318">
                  <c:v>25</c:v>
                </c:pt>
                <c:pt idx="1319">
                  <c:v>26</c:v>
                </c:pt>
                <c:pt idx="1320">
                  <c:v>24</c:v>
                </c:pt>
                <c:pt idx="1321">
                  <c:v>25</c:v>
                </c:pt>
                <c:pt idx="1322">
                  <c:v>24</c:v>
                </c:pt>
                <c:pt idx="1323">
                  <c:v>22</c:v>
                </c:pt>
                <c:pt idx="1324">
                  <c:v>24</c:v>
                </c:pt>
                <c:pt idx="1325">
                  <c:v>23</c:v>
                </c:pt>
                <c:pt idx="1326">
                  <c:v>24</c:v>
                </c:pt>
                <c:pt idx="1327">
                  <c:v>24</c:v>
                </c:pt>
                <c:pt idx="1328">
                  <c:v>24</c:v>
                </c:pt>
                <c:pt idx="1329">
                  <c:v>23</c:v>
                </c:pt>
                <c:pt idx="1330">
                  <c:v>24</c:v>
                </c:pt>
                <c:pt idx="1331">
                  <c:v>23</c:v>
                </c:pt>
                <c:pt idx="1332">
                  <c:v>25</c:v>
                </c:pt>
                <c:pt idx="1333">
                  <c:v>24</c:v>
                </c:pt>
                <c:pt idx="1334">
                  <c:v>26</c:v>
                </c:pt>
                <c:pt idx="1335">
                  <c:v>24</c:v>
                </c:pt>
                <c:pt idx="1336">
                  <c:v>25</c:v>
                </c:pt>
                <c:pt idx="1337">
                  <c:v>23</c:v>
                </c:pt>
                <c:pt idx="1338">
                  <c:v>24</c:v>
                </c:pt>
                <c:pt idx="1339">
                  <c:v>25</c:v>
                </c:pt>
                <c:pt idx="1340">
                  <c:v>24</c:v>
                </c:pt>
                <c:pt idx="1341">
                  <c:v>24</c:v>
                </c:pt>
                <c:pt idx="1342">
                  <c:v>24</c:v>
                </c:pt>
                <c:pt idx="1343">
                  <c:v>25</c:v>
                </c:pt>
                <c:pt idx="1344">
                  <c:v>24</c:v>
                </c:pt>
                <c:pt idx="1345">
                  <c:v>25</c:v>
                </c:pt>
                <c:pt idx="1346">
                  <c:v>25</c:v>
                </c:pt>
                <c:pt idx="1347">
                  <c:v>25</c:v>
                </c:pt>
                <c:pt idx="1348">
                  <c:v>24</c:v>
                </c:pt>
                <c:pt idx="1349">
                  <c:v>24</c:v>
                </c:pt>
                <c:pt idx="1350">
                  <c:v>25</c:v>
                </c:pt>
                <c:pt idx="1351">
                  <c:v>25</c:v>
                </c:pt>
                <c:pt idx="1352">
                  <c:v>24</c:v>
                </c:pt>
                <c:pt idx="1353">
                  <c:v>25</c:v>
                </c:pt>
                <c:pt idx="1354">
                  <c:v>25</c:v>
                </c:pt>
                <c:pt idx="1355">
                  <c:v>25</c:v>
                </c:pt>
                <c:pt idx="1356">
                  <c:v>24</c:v>
                </c:pt>
                <c:pt idx="1357">
                  <c:v>25</c:v>
                </c:pt>
                <c:pt idx="1358">
                  <c:v>24</c:v>
                </c:pt>
                <c:pt idx="1359">
                  <c:v>25</c:v>
                </c:pt>
                <c:pt idx="1360">
                  <c:v>26</c:v>
                </c:pt>
                <c:pt idx="1361">
                  <c:v>24</c:v>
                </c:pt>
                <c:pt idx="1362">
                  <c:v>24</c:v>
                </c:pt>
                <c:pt idx="1363">
                  <c:v>24</c:v>
                </c:pt>
                <c:pt idx="1364">
                  <c:v>24</c:v>
                </c:pt>
                <c:pt idx="1365">
                  <c:v>25</c:v>
                </c:pt>
                <c:pt idx="1366">
                  <c:v>25</c:v>
                </c:pt>
                <c:pt idx="1367">
                  <c:v>24</c:v>
                </c:pt>
                <c:pt idx="1368">
                  <c:v>25</c:v>
                </c:pt>
                <c:pt idx="1369">
                  <c:v>23</c:v>
                </c:pt>
                <c:pt idx="1370">
                  <c:v>24</c:v>
                </c:pt>
                <c:pt idx="1371">
                  <c:v>25</c:v>
                </c:pt>
                <c:pt idx="1372">
                  <c:v>25</c:v>
                </c:pt>
                <c:pt idx="1373">
                  <c:v>24</c:v>
                </c:pt>
                <c:pt idx="1374">
                  <c:v>25</c:v>
                </c:pt>
                <c:pt idx="1375">
                  <c:v>24</c:v>
                </c:pt>
                <c:pt idx="1376">
                  <c:v>23</c:v>
                </c:pt>
                <c:pt idx="1377">
                  <c:v>23</c:v>
                </c:pt>
                <c:pt idx="1378">
                  <c:v>24</c:v>
                </c:pt>
                <c:pt idx="1379">
                  <c:v>24</c:v>
                </c:pt>
                <c:pt idx="1380">
                  <c:v>24</c:v>
                </c:pt>
                <c:pt idx="1381">
                  <c:v>24</c:v>
                </c:pt>
                <c:pt idx="1382">
                  <c:v>25</c:v>
                </c:pt>
                <c:pt idx="1383">
                  <c:v>25</c:v>
                </c:pt>
                <c:pt idx="1384">
                  <c:v>23</c:v>
                </c:pt>
                <c:pt idx="1385">
                  <c:v>25</c:v>
                </c:pt>
                <c:pt idx="1386">
                  <c:v>24</c:v>
                </c:pt>
                <c:pt idx="1387">
                  <c:v>25</c:v>
                </c:pt>
                <c:pt idx="1388">
                  <c:v>24</c:v>
                </c:pt>
                <c:pt idx="1389">
                  <c:v>25</c:v>
                </c:pt>
                <c:pt idx="1390">
                  <c:v>24</c:v>
                </c:pt>
                <c:pt idx="1391">
                  <c:v>23</c:v>
                </c:pt>
                <c:pt idx="1392">
                  <c:v>23</c:v>
                </c:pt>
                <c:pt idx="1393">
                  <c:v>24</c:v>
                </c:pt>
                <c:pt idx="1394">
                  <c:v>25</c:v>
                </c:pt>
                <c:pt idx="1395">
                  <c:v>24</c:v>
                </c:pt>
                <c:pt idx="1396">
                  <c:v>24</c:v>
                </c:pt>
                <c:pt idx="1397">
                  <c:v>25</c:v>
                </c:pt>
                <c:pt idx="1398">
                  <c:v>25</c:v>
                </c:pt>
                <c:pt idx="1399">
                  <c:v>25</c:v>
                </c:pt>
                <c:pt idx="1400">
                  <c:v>23</c:v>
                </c:pt>
                <c:pt idx="1401">
                  <c:v>24</c:v>
                </c:pt>
                <c:pt idx="1402">
                  <c:v>25</c:v>
                </c:pt>
                <c:pt idx="1403">
                  <c:v>24</c:v>
                </c:pt>
                <c:pt idx="1404">
                  <c:v>24</c:v>
                </c:pt>
                <c:pt idx="1405">
                  <c:v>24</c:v>
                </c:pt>
                <c:pt idx="1406">
                  <c:v>24</c:v>
                </c:pt>
                <c:pt idx="1407">
                  <c:v>24</c:v>
                </c:pt>
                <c:pt idx="1408">
                  <c:v>25</c:v>
                </c:pt>
                <c:pt idx="1409">
                  <c:v>23</c:v>
                </c:pt>
                <c:pt idx="1410">
                  <c:v>25</c:v>
                </c:pt>
                <c:pt idx="1411">
                  <c:v>24</c:v>
                </c:pt>
                <c:pt idx="1412">
                  <c:v>25</c:v>
                </c:pt>
                <c:pt idx="1413">
                  <c:v>24</c:v>
                </c:pt>
                <c:pt idx="1414">
                  <c:v>24</c:v>
                </c:pt>
                <c:pt idx="1415">
                  <c:v>25</c:v>
                </c:pt>
                <c:pt idx="1416">
                  <c:v>22</c:v>
                </c:pt>
                <c:pt idx="1417">
                  <c:v>24</c:v>
                </c:pt>
                <c:pt idx="1418">
                  <c:v>25</c:v>
                </c:pt>
                <c:pt idx="1419">
                  <c:v>24</c:v>
                </c:pt>
                <c:pt idx="1420">
                  <c:v>25</c:v>
                </c:pt>
                <c:pt idx="1421">
                  <c:v>24</c:v>
                </c:pt>
                <c:pt idx="1422">
                  <c:v>24</c:v>
                </c:pt>
                <c:pt idx="1423">
                  <c:v>24</c:v>
                </c:pt>
                <c:pt idx="1424">
                  <c:v>24</c:v>
                </c:pt>
                <c:pt idx="1425">
                  <c:v>25</c:v>
                </c:pt>
                <c:pt idx="1426">
                  <c:v>23</c:v>
                </c:pt>
                <c:pt idx="1427">
                  <c:v>18</c:v>
                </c:pt>
                <c:pt idx="1428">
                  <c:v>25</c:v>
                </c:pt>
                <c:pt idx="1429">
                  <c:v>26</c:v>
                </c:pt>
                <c:pt idx="1430">
                  <c:v>26</c:v>
                </c:pt>
                <c:pt idx="1431">
                  <c:v>26</c:v>
                </c:pt>
                <c:pt idx="1432">
                  <c:v>25</c:v>
                </c:pt>
                <c:pt idx="1433">
                  <c:v>24</c:v>
                </c:pt>
                <c:pt idx="1434">
                  <c:v>26</c:v>
                </c:pt>
                <c:pt idx="1435">
                  <c:v>25</c:v>
                </c:pt>
                <c:pt idx="1436">
                  <c:v>24</c:v>
                </c:pt>
                <c:pt idx="1437">
                  <c:v>24</c:v>
                </c:pt>
                <c:pt idx="1438">
                  <c:v>24</c:v>
                </c:pt>
                <c:pt idx="1439">
                  <c:v>25</c:v>
                </c:pt>
                <c:pt idx="1440">
                  <c:v>27</c:v>
                </c:pt>
                <c:pt idx="1441">
                  <c:v>25</c:v>
                </c:pt>
                <c:pt idx="1442">
                  <c:v>28</c:v>
                </c:pt>
                <c:pt idx="1443">
                  <c:v>24</c:v>
                </c:pt>
                <c:pt idx="1444">
                  <c:v>24</c:v>
                </c:pt>
                <c:pt idx="1445">
                  <c:v>24</c:v>
                </c:pt>
                <c:pt idx="1446">
                  <c:v>25</c:v>
                </c:pt>
                <c:pt idx="1447">
                  <c:v>23</c:v>
                </c:pt>
                <c:pt idx="1448">
                  <c:v>28</c:v>
                </c:pt>
                <c:pt idx="1449">
                  <c:v>24</c:v>
                </c:pt>
                <c:pt idx="1450">
                  <c:v>24</c:v>
                </c:pt>
                <c:pt idx="1451">
                  <c:v>24</c:v>
                </c:pt>
                <c:pt idx="1452">
                  <c:v>25</c:v>
                </c:pt>
                <c:pt idx="1453">
                  <c:v>24</c:v>
                </c:pt>
                <c:pt idx="1454">
                  <c:v>26</c:v>
                </c:pt>
                <c:pt idx="1455">
                  <c:v>24</c:v>
                </c:pt>
                <c:pt idx="1456">
                  <c:v>24</c:v>
                </c:pt>
                <c:pt idx="1457">
                  <c:v>23</c:v>
                </c:pt>
                <c:pt idx="1458">
                  <c:v>24</c:v>
                </c:pt>
                <c:pt idx="1459">
                  <c:v>25</c:v>
                </c:pt>
                <c:pt idx="1460">
                  <c:v>25</c:v>
                </c:pt>
                <c:pt idx="1461">
                  <c:v>24</c:v>
                </c:pt>
                <c:pt idx="1462">
                  <c:v>24</c:v>
                </c:pt>
                <c:pt idx="1463">
                  <c:v>24</c:v>
                </c:pt>
                <c:pt idx="1464">
                  <c:v>25</c:v>
                </c:pt>
                <c:pt idx="1465">
                  <c:v>22</c:v>
                </c:pt>
                <c:pt idx="1466">
                  <c:v>25</c:v>
                </c:pt>
                <c:pt idx="1467">
                  <c:v>26</c:v>
                </c:pt>
                <c:pt idx="1468">
                  <c:v>24</c:v>
                </c:pt>
                <c:pt idx="1469">
                  <c:v>23</c:v>
                </c:pt>
                <c:pt idx="1470">
                  <c:v>25</c:v>
                </c:pt>
                <c:pt idx="1471">
                  <c:v>25</c:v>
                </c:pt>
                <c:pt idx="1472">
                  <c:v>26</c:v>
                </c:pt>
                <c:pt idx="1473">
                  <c:v>23</c:v>
                </c:pt>
                <c:pt idx="1474">
                  <c:v>25</c:v>
                </c:pt>
                <c:pt idx="1475">
                  <c:v>24</c:v>
                </c:pt>
                <c:pt idx="1476">
                  <c:v>23</c:v>
                </c:pt>
                <c:pt idx="1477">
                  <c:v>24</c:v>
                </c:pt>
                <c:pt idx="1478">
                  <c:v>25</c:v>
                </c:pt>
                <c:pt idx="1479">
                  <c:v>25</c:v>
                </c:pt>
                <c:pt idx="1480">
                  <c:v>24</c:v>
                </c:pt>
                <c:pt idx="1481">
                  <c:v>25</c:v>
                </c:pt>
                <c:pt idx="1482">
                  <c:v>23</c:v>
                </c:pt>
                <c:pt idx="1483">
                  <c:v>25</c:v>
                </c:pt>
                <c:pt idx="1484">
                  <c:v>25</c:v>
                </c:pt>
                <c:pt idx="1485">
                  <c:v>25</c:v>
                </c:pt>
                <c:pt idx="1486">
                  <c:v>24</c:v>
                </c:pt>
                <c:pt idx="1487">
                  <c:v>24</c:v>
                </c:pt>
                <c:pt idx="1488">
                  <c:v>24</c:v>
                </c:pt>
                <c:pt idx="1489">
                  <c:v>25</c:v>
                </c:pt>
                <c:pt idx="1490">
                  <c:v>23</c:v>
                </c:pt>
                <c:pt idx="1491">
                  <c:v>25</c:v>
                </c:pt>
                <c:pt idx="1492">
                  <c:v>24</c:v>
                </c:pt>
                <c:pt idx="1493">
                  <c:v>24</c:v>
                </c:pt>
                <c:pt idx="1494">
                  <c:v>24</c:v>
                </c:pt>
                <c:pt idx="1495">
                  <c:v>24</c:v>
                </c:pt>
                <c:pt idx="1496">
                  <c:v>25</c:v>
                </c:pt>
                <c:pt idx="1497">
                  <c:v>24</c:v>
                </c:pt>
                <c:pt idx="1498">
                  <c:v>24</c:v>
                </c:pt>
                <c:pt idx="1499">
                  <c:v>24</c:v>
                </c:pt>
                <c:pt idx="1500">
                  <c:v>25</c:v>
                </c:pt>
                <c:pt idx="1501">
                  <c:v>24</c:v>
                </c:pt>
                <c:pt idx="1502">
                  <c:v>25</c:v>
                </c:pt>
                <c:pt idx="1503">
                  <c:v>24</c:v>
                </c:pt>
                <c:pt idx="1504">
                  <c:v>24</c:v>
                </c:pt>
                <c:pt idx="1505">
                  <c:v>24</c:v>
                </c:pt>
                <c:pt idx="1506">
                  <c:v>24</c:v>
                </c:pt>
                <c:pt idx="1507">
                  <c:v>25</c:v>
                </c:pt>
                <c:pt idx="1508">
                  <c:v>24</c:v>
                </c:pt>
                <c:pt idx="1509">
                  <c:v>24</c:v>
                </c:pt>
                <c:pt idx="1510">
                  <c:v>26</c:v>
                </c:pt>
                <c:pt idx="1511">
                  <c:v>25</c:v>
                </c:pt>
                <c:pt idx="1512">
                  <c:v>23</c:v>
                </c:pt>
                <c:pt idx="1513">
                  <c:v>25</c:v>
                </c:pt>
                <c:pt idx="1514">
                  <c:v>24</c:v>
                </c:pt>
                <c:pt idx="1515">
                  <c:v>24</c:v>
                </c:pt>
                <c:pt idx="1516">
                  <c:v>24</c:v>
                </c:pt>
                <c:pt idx="1517">
                  <c:v>24</c:v>
                </c:pt>
                <c:pt idx="1518">
                  <c:v>25</c:v>
                </c:pt>
                <c:pt idx="1519">
                  <c:v>24</c:v>
                </c:pt>
                <c:pt idx="1520">
                  <c:v>23</c:v>
                </c:pt>
                <c:pt idx="1521">
                  <c:v>25</c:v>
                </c:pt>
                <c:pt idx="1522">
                  <c:v>24</c:v>
                </c:pt>
                <c:pt idx="1523">
                  <c:v>25</c:v>
                </c:pt>
                <c:pt idx="1524">
                  <c:v>23</c:v>
                </c:pt>
                <c:pt idx="1525">
                  <c:v>24</c:v>
                </c:pt>
                <c:pt idx="1526">
                  <c:v>24</c:v>
                </c:pt>
                <c:pt idx="1527">
                  <c:v>23</c:v>
                </c:pt>
                <c:pt idx="1528">
                  <c:v>24</c:v>
                </c:pt>
                <c:pt idx="1529">
                  <c:v>24</c:v>
                </c:pt>
                <c:pt idx="1530">
                  <c:v>25</c:v>
                </c:pt>
                <c:pt idx="1531">
                  <c:v>24</c:v>
                </c:pt>
                <c:pt idx="1532">
                  <c:v>24</c:v>
                </c:pt>
                <c:pt idx="1533">
                  <c:v>26</c:v>
                </c:pt>
                <c:pt idx="1534">
                  <c:v>24</c:v>
                </c:pt>
                <c:pt idx="1535">
                  <c:v>26</c:v>
                </c:pt>
                <c:pt idx="1536">
                  <c:v>25</c:v>
                </c:pt>
                <c:pt idx="1537">
                  <c:v>25</c:v>
                </c:pt>
                <c:pt idx="1538">
                  <c:v>24</c:v>
                </c:pt>
                <c:pt idx="1539">
                  <c:v>25</c:v>
                </c:pt>
                <c:pt idx="1540">
                  <c:v>24</c:v>
                </c:pt>
                <c:pt idx="1541">
                  <c:v>26</c:v>
                </c:pt>
                <c:pt idx="1542">
                  <c:v>25</c:v>
                </c:pt>
                <c:pt idx="1543">
                  <c:v>26</c:v>
                </c:pt>
                <c:pt idx="1544">
                  <c:v>25</c:v>
                </c:pt>
                <c:pt idx="1545">
                  <c:v>24</c:v>
                </c:pt>
                <c:pt idx="1546">
                  <c:v>24</c:v>
                </c:pt>
                <c:pt idx="1547">
                  <c:v>24</c:v>
                </c:pt>
                <c:pt idx="1548">
                  <c:v>24</c:v>
                </c:pt>
                <c:pt idx="1549">
                  <c:v>25</c:v>
                </c:pt>
                <c:pt idx="1550">
                  <c:v>26</c:v>
                </c:pt>
                <c:pt idx="1551">
                  <c:v>24</c:v>
                </c:pt>
                <c:pt idx="1552">
                  <c:v>24</c:v>
                </c:pt>
                <c:pt idx="1553">
                  <c:v>23</c:v>
                </c:pt>
                <c:pt idx="1554">
                  <c:v>24</c:v>
                </c:pt>
                <c:pt idx="1555">
                  <c:v>25</c:v>
                </c:pt>
                <c:pt idx="1556">
                  <c:v>25</c:v>
                </c:pt>
                <c:pt idx="1557">
                  <c:v>24</c:v>
                </c:pt>
                <c:pt idx="1558">
                  <c:v>24</c:v>
                </c:pt>
                <c:pt idx="1559">
                  <c:v>24</c:v>
                </c:pt>
                <c:pt idx="1560">
                  <c:v>25</c:v>
                </c:pt>
                <c:pt idx="1561">
                  <c:v>25</c:v>
                </c:pt>
                <c:pt idx="1562">
                  <c:v>25</c:v>
                </c:pt>
                <c:pt idx="1563">
                  <c:v>22</c:v>
                </c:pt>
                <c:pt idx="1564">
                  <c:v>24</c:v>
                </c:pt>
                <c:pt idx="1565">
                  <c:v>24</c:v>
                </c:pt>
                <c:pt idx="1566">
                  <c:v>24</c:v>
                </c:pt>
                <c:pt idx="1567">
                  <c:v>24</c:v>
                </c:pt>
                <c:pt idx="1568">
                  <c:v>25</c:v>
                </c:pt>
                <c:pt idx="1569">
                  <c:v>25</c:v>
                </c:pt>
                <c:pt idx="1570">
                  <c:v>24</c:v>
                </c:pt>
                <c:pt idx="1571">
                  <c:v>25</c:v>
                </c:pt>
                <c:pt idx="1572">
                  <c:v>24</c:v>
                </c:pt>
                <c:pt idx="1573">
                  <c:v>24</c:v>
                </c:pt>
                <c:pt idx="1574">
                  <c:v>25</c:v>
                </c:pt>
                <c:pt idx="1575">
                  <c:v>24</c:v>
                </c:pt>
                <c:pt idx="1576">
                  <c:v>24</c:v>
                </c:pt>
                <c:pt idx="1577">
                  <c:v>24</c:v>
                </c:pt>
                <c:pt idx="1578">
                  <c:v>24</c:v>
                </c:pt>
                <c:pt idx="1579">
                  <c:v>25</c:v>
                </c:pt>
                <c:pt idx="1580">
                  <c:v>24</c:v>
                </c:pt>
                <c:pt idx="1581">
                  <c:v>24</c:v>
                </c:pt>
                <c:pt idx="1582">
                  <c:v>23</c:v>
                </c:pt>
                <c:pt idx="1583">
                  <c:v>25</c:v>
                </c:pt>
                <c:pt idx="1584">
                  <c:v>23</c:v>
                </c:pt>
                <c:pt idx="1585">
                  <c:v>25</c:v>
                </c:pt>
                <c:pt idx="1586">
                  <c:v>24</c:v>
                </c:pt>
                <c:pt idx="1587">
                  <c:v>24</c:v>
                </c:pt>
                <c:pt idx="1588">
                  <c:v>26</c:v>
                </c:pt>
                <c:pt idx="1589">
                  <c:v>24</c:v>
                </c:pt>
                <c:pt idx="1590">
                  <c:v>23</c:v>
                </c:pt>
                <c:pt idx="1591">
                  <c:v>24</c:v>
                </c:pt>
                <c:pt idx="1592">
                  <c:v>25</c:v>
                </c:pt>
                <c:pt idx="1593">
                  <c:v>23</c:v>
                </c:pt>
                <c:pt idx="1594">
                  <c:v>25</c:v>
                </c:pt>
                <c:pt idx="1595">
                  <c:v>25</c:v>
                </c:pt>
                <c:pt idx="1596">
                  <c:v>24</c:v>
                </c:pt>
                <c:pt idx="1597">
                  <c:v>25</c:v>
                </c:pt>
                <c:pt idx="1598">
                  <c:v>25</c:v>
                </c:pt>
                <c:pt idx="1599">
                  <c:v>27</c:v>
                </c:pt>
                <c:pt idx="1600">
                  <c:v>25</c:v>
                </c:pt>
                <c:pt idx="1601">
                  <c:v>25</c:v>
                </c:pt>
                <c:pt idx="1602">
                  <c:v>25</c:v>
                </c:pt>
                <c:pt idx="1603">
                  <c:v>24</c:v>
                </c:pt>
                <c:pt idx="1604">
                  <c:v>24</c:v>
                </c:pt>
                <c:pt idx="1605">
                  <c:v>23</c:v>
                </c:pt>
                <c:pt idx="1606">
                  <c:v>24</c:v>
                </c:pt>
                <c:pt idx="1607">
                  <c:v>24</c:v>
                </c:pt>
                <c:pt idx="1608">
                  <c:v>23</c:v>
                </c:pt>
                <c:pt idx="1609">
                  <c:v>25</c:v>
                </c:pt>
                <c:pt idx="1610">
                  <c:v>24</c:v>
                </c:pt>
                <c:pt idx="1611">
                  <c:v>23</c:v>
                </c:pt>
                <c:pt idx="1612">
                  <c:v>25</c:v>
                </c:pt>
                <c:pt idx="1613">
                  <c:v>25</c:v>
                </c:pt>
                <c:pt idx="1614">
                  <c:v>24</c:v>
                </c:pt>
                <c:pt idx="1615">
                  <c:v>25</c:v>
                </c:pt>
                <c:pt idx="1616">
                  <c:v>24</c:v>
                </c:pt>
                <c:pt idx="1617">
                  <c:v>24</c:v>
                </c:pt>
                <c:pt idx="1618">
                  <c:v>25</c:v>
                </c:pt>
                <c:pt idx="1619">
                  <c:v>23</c:v>
                </c:pt>
                <c:pt idx="1620">
                  <c:v>24</c:v>
                </c:pt>
                <c:pt idx="1621">
                  <c:v>24</c:v>
                </c:pt>
                <c:pt idx="1622">
                  <c:v>24</c:v>
                </c:pt>
                <c:pt idx="1623">
                  <c:v>26</c:v>
                </c:pt>
                <c:pt idx="1624">
                  <c:v>24</c:v>
                </c:pt>
                <c:pt idx="1625">
                  <c:v>22</c:v>
                </c:pt>
                <c:pt idx="1626">
                  <c:v>25</c:v>
                </c:pt>
                <c:pt idx="1627">
                  <c:v>26</c:v>
                </c:pt>
                <c:pt idx="1628">
                  <c:v>25</c:v>
                </c:pt>
                <c:pt idx="1629">
                  <c:v>24</c:v>
                </c:pt>
                <c:pt idx="1630">
                  <c:v>25</c:v>
                </c:pt>
                <c:pt idx="1631">
                  <c:v>23</c:v>
                </c:pt>
                <c:pt idx="1632">
                  <c:v>24</c:v>
                </c:pt>
                <c:pt idx="1633">
                  <c:v>25</c:v>
                </c:pt>
                <c:pt idx="1634">
                  <c:v>25</c:v>
                </c:pt>
                <c:pt idx="1635">
                  <c:v>26</c:v>
                </c:pt>
                <c:pt idx="1636">
                  <c:v>25</c:v>
                </c:pt>
                <c:pt idx="1637">
                  <c:v>25</c:v>
                </c:pt>
                <c:pt idx="1638">
                  <c:v>25</c:v>
                </c:pt>
                <c:pt idx="1639">
                  <c:v>24</c:v>
                </c:pt>
                <c:pt idx="1640">
                  <c:v>25</c:v>
                </c:pt>
                <c:pt idx="1641">
                  <c:v>25</c:v>
                </c:pt>
                <c:pt idx="1642">
                  <c:v>24</c:v>
                </c:pt>
                <c:pt idx="1643">
                  <c:v>22</c:v>
                </c:pt>
                <c:pt idx="1644">
                  <c:v>25</c:v>
                </c:pt>
                <c:pt idx="1645">
                  <c:v>23</c:v>
                </c:pt>
                <c:pt idx="1646">
                  <c:v>23</c:v>
                </c:pt>
                <c:pt idx="1647">
                  <c:v>24</c:v>
                </c:pt>
                <c:pt idx="1648">
                  <c:v>24</c:v>
                </c:pt>
                <c:pt idx="1649">
                  <c:v>24</c:v>
                </c:pt>
                <c:pt idx="1650">
                  <c:v>25</c:v>
                </c:pt>
                <c:pt idx="1651">
                  <c:v>24</c:v>
                </c:pt>
                <c:pt idx="1652">
                  <c:v>25</c:v>
                </c:pt>
                <c:pt idx="1653">
                  <c:v>24</c:v>
                </c:pt>
                <c:pt idx="1654">
                  <c:v>24</c:v>
                </c:pt>
                <c:pt idx="1655">
                  <c:v>24</c:v>
                </c:pt>
                <c:pt idx="1656">
                  <c:v>25</c:v>
                </c:pt>
                <c:pt idx="1657">
                  <c:v>24</c:v>
                </c:pt>
                <c:pt idx="1658">
                  <c:v>25</c:v>
                </c:pt>
                <c:pt idx="1659">
                  <c:v>24</c:v>
                </c:pt>
                <c:pt idx="1660">
                  <c:v>24</c:v>
                </c:pt>
                <c:pt idx="1661">
                  <c:v>24</c:v>
                </c:pt>
                <c:pt idx="1662">
                  <c:v>23</c:v>
                </c:pt>
                <c:pt idx="1663">
                  <c:v>24</c:v>
                </c:pt>
                <c:pt idx="1664">
                  <c:v>25</c:v>
                </c:pt>
                <c:pt idx="1665">
                  <c:v>25</c:v>
                </c:pt>
                <c:pt idx="1666">
                  <c:v>24</c:v>
                </c:pt>
                <c:pt idx="1667">
                  <c:v>24</c:v>
                </c:pt>
                <c:pt idx="1668">
                  <c:v>25</c:v>
                </c:pt>
                <c:pt idx="1669">
                  <c:v>25</c:v>
                </c:pt>
                <c:pt idx="1670">
                  <c:v>23</c:v>
                </c:pt>
                <c:pt idx="1671">
                  <c:v>25</c:v>
                </c:pt>
                <c:pt idx="1672">
                  <c:v>23</c:v>
                </c:pt>
                <c:pt idx="1673">
                  <c:v>24</c:v>
                </c:pt>
                <c:pt idx="1674">
                  <c:v>25</c:v>
                </c:pt>
                <c:pt idx="1675">
                  <c:v>24</c:v>
                </c:pt>
                <c:pt idx="1676">
                  <c:v>24</c:v>
                </c:pt>
                <c:pt idx="1677">
                  <c:v>24</c:v>
                </c:pt>
                <c:pt idx="1678">
                  <c:v>24</c:v>
                </c:pt>
                <c:pt idx="1679">
                  <c:v>24</c:v>
                </c:pt>
                <c:pt idx="1680">
                  <c:v>25</c:v>
                </c:pt>
                <c:pt idx="1681">
                  <c:v>25</c:v>
                </c:pt>
                <c:pt idx="1682">
                  <c:v>24</c:v>
                </c:pt>
                <c:pt idx="1683">
                  <c:v>25</c:v>
                </c:pt>
                <c:pt idx="1684">
                  <c:v>26</c:v>
                </c:pt>
                <c:pt idx="1685">
                  <c:v>24</c:v>
                </c:pt>
                <c:pt idx="1686">
                  <c:v>23</c:v>
                </c:pt>
                <c:pt idx="1687">
                  <c:v>24</c:v>
                </c:pt>
                <c:pt idx="1688">
                  <c:v>24</c:v>
                </c:pt>
                <c:pt idx="1689">
                  <c:v>24</c:v>
                </c:pt>
                <c:pt idx="1690">
                  <c:v>25</c:v>
                </c:pt>
                <c:pt idx="1691">
                  <c:v>22</c:v>
                </c:pt>
                <c:pt idx="1692">
                  <c:v>25</c:v>
                </c:pt>
                <c:pt idx="1693">
                  <c:v>23</c:v>
                </c:pt>
                <c:pt idx="1694">
                  <c:v>25</c:v>
                </c:pt>
                <c:pt idx="1695">
                  <c:v>24</c:v>
                </c:pt>
                <c:pt idx="1696">
                  <c:v>25</c:v>
                </c:pt>
                <c:pt idx="1697">
                  <c:v>24</c:v>
                </c:pt>
                <c:pt idx="1698">
                  <c:v>17</c:v>
                </c:pt>
                <c:pt idx="1699">
                  <c:v>24</c:v>
                </c:pt>
                <c:pt idx="1700">
                  <c:v>25</c:v>
                </c:pt>
                <c:pt idx="1701">
                  <c:v>25</c:v>
                </c:pt>
                <c:pt idx="1702">
                  <c:v>24</c:v>
                </c:pt>
                <c:pt idx="1703">
                  <c:v>26</c:v>
                </c:pt>
                <c:pt idx="1704">
                  <c:v>24</c:v>
                </c:pt>
                <c:pt idx="1705">
                  <c:v>24</c:v>
                </c:pt>
                <c:pt idx="1706">
                  <c:v>23</c:v>
                </c:pt>
                <c:pt idx="1707">
                  <c:v>25</c:v>
                </c:pt>
                <c:pt idx="1708">
                  <c:v>26</c:v>
                </c:pt>
                <c:pt idx="1709">
                  <c:v>24</c:v>
                </c:pt>
                <c:pt idx="1710">
                  <c:v>24</c:v>
                </c:pt>
                <c:pt idx="1711">
                  <c:v>25</c:v>
                </c:pt>
                <c:pt idx="1712">
                  <c:v>25</c:v>
                </c:pt>
                <c:pt idx="1713">
                  <c:v>25</c:v>
                </c:pt>
                <c:pt idx="1714">
                  <c:v>25</c:v>
                </c:pt>
                <c:pt idx="1715">
                  <c:v>25</c:v>
                </c:pt>
                <c:pt idx="1716">
                  <c:v>24</c:v>
                </c:pt>
                <c:pt idx="1717">
                  <c:v>24</c:v>
                </c:pt>
                <c:pt idx="1718">
                  <c:v>25</c:v>
                </c:pt>
                <c:pt idx="1719">
                  <c:v>24</c:v>
                </c:pt>
                <c:pt idx="1720">
                  <c:v>25</c:v>
                </c:pt>
                <c:pt idx="1721">
                  <c:v>24</c:v>
                </c:pt>
                <c:pt idx="1722">
                  <c:v>24</c:v>
                </c:pt>
                <c:pt idx="1723">
                  <c:v>24</c:v>
                </c:pt>
                <c:pt idx="1724">
                  <c:v>25</c:v>
                </c:pt>
                <c:pt idx="1725">
                  <c:v>24</c:v>
                </c:pt>
                <c:pt idx="1726">
                  <c:v>25</c:v>
                </c:pt>
                <c:pt idx="1727">
                  <c:v>24</c:v>
                </c:pt>
                <c:pt idx="1728">
                  <c:v>23</c:v>
                </c:pt>
                <c:pt idx="1729">
                  <c:v>25</c:v>
                </c:pt>
                <c:pt idx="1730">
                  <c:v>24</c:v>
                </c:pt>
                <c:pt idx="1731">
                  <c:v>23</c:v>
                </c:pt>
                <c:pt idx="1732">
                  <c:v>25</c:v>
                </c:pt>
                <c:pt idx="1733">
                  <c:v>23</c:v>
                </c:pt>
                <c:pt idx="1734">
                  <c:v>25</c:v>
                </c:pt>
                <c:pt idx="1735">
                  <c:v>25</c:v>
                </c:pt>
                <c:pt idx="1736">
                  <c:v>25</c:v>
                </c:pt>
                <c:pt idx="1737">
                  <c:v>24</c:v>
                </c:pt>
                <c:pt idx="1738">
                  <c:v>25</c:v>
                </c:pt>
                <c:pt idx="1739">
                  <c:v>25</c:v>
                </c:pt>
                <c:pt idx="1740">
                  <c:v>24</c:v>
                </c:pt>
                <c:pt idx="1741">
                  <c:v>24</c:v>
                </c:pt>
                <c:pt idx="1742">
                  <c:v>25</c:v>
                </c:pt>
                <c:pt idx="1743">
                  <c:v>26</c:v>
                </c:pt>
                <c:pt idx="1744">
                  <c:v>24</c:v>
                </c:pt>
                <c:pt idx="1745">
                  <c:v>25</c:v>
                </c:pt>
                <c:pt idx="1746">
                  <c:v>24</c:v>
                </c:pt>
                <c:pt idx="1747">
                  <c:v>25</c:v>
                </c:pt>
                <c:pt idx="1748">
                  <c:v>24</c:v>
                </c:pt>
                <c:pt idx="1749">
                  <c:v>25</c:v>
                </c:pt>
                <c:pt idx="1750">
                  <c:v>25</c:v>
                </c:pt>
                <c:pt idx="1751">
                  <c:v>25</c:v>
                </c:pt>
                <c:pt idx="1752">
                  <c:v>24</c:v>
                </c:pt>
                <c:pt idx="1753">
                  <c:v>25</c:v>
                </c:pt>
                <c:pt idx="1754">
                  <c:v>24</c:v>
                </c:pt>
                <c:pt idx="1755">
                  <c:v>25</c:v>
                </c:pt>
                <c:pt idx="1756">
                  <c:v>24</c:v>
                </c:pt>
                <c:pt idx="1757">
                  <c:v>24</c:v>
                </c:pt>
                <c:pt idx="1758">
                  <c:v>25</c:v>
                </c:pt>
                <c:pt idx="1759">
                  <c:v>25</c:v>
                </c:pt>
                <c:pt idx="1760">
                  <c:v>25</c:v>
                </c:pt>
                <c:pt idx="1761">
                  <c:v>24</c:v>
                </c:pt>
                <c:pt idx="1762">
                  <c:v>23</c:v>
                </c:pt>
                <c:pt idx="1763">
                  <c:v>25</c:v>
                </c:pt>
                <c:pt idx="1764">
                  <c:v>24</c:v>
                </c:pt>
                <c:pt idx="1765">
                  <c:v>22</c:v>
                </c:pt>
                <c:pt idx="1766">
                  <c:v>25</c:v>
                </c:pt>
                <c:pt idx="1767">
                  <c:v>24</c:v>
                </c:pt>
                <c:pt idx="1768">
                  <c:v>25</c:v>
                </c:pt>
                <c:pt idx="1769">
                  <c:v>24</c:v>
                </c:pt>
                <c:pt idx="1770">
                  <c:v>24</c:v>
                </c:pt>
                <c:pt idx="1771">
                  <c:v>25</c:v>
                </c:pt>
                <c:pt idx="1772">
                  <c:v>25</c:v>
                </c:pt>
                <c:pt idx="1773">
                  <c:v>24</c:v>
                </c:pt>
                <c:pt idx="1774">
                  <c:v>25</c:v>
                </c:pt>
                <c:pt idx="1775">
                  <c:v>23</c:v>
                </c:pt>
                <c:pt idx="1776">
                  <c:v>25</c:v>
                </c:pt>
                <c:pt idx="1777">
                  <c:v>25</c:v>
                </c:pt>
                <c:pt idx="1778">
                  <c:v>24</c:v>
                </c:pt>
                <c:pt idx="1779">
                  <c:v>25</c:v>
                </c:pt>
                <c:pt idx="1780">
                  <c:v>24</c:v>
                </c:pt>
                <c:pt idx="1781">
                  <c:v>25</c:v>
                </c:pt>
                <c:pt idx="1782">
                  <c:v>25</c:v>
                </c:pt>
                <c:pt idx="1783">
                  <c:v>24</c:v>
                </c:pt>
                <c:pt idx="1784">
                  <c:v>24</c:v>
                </c:pt>
                <c:pt idx="1785">
                  <c:v>24</c:v>
                </c:pt>
                <c:pt idx="1786">
                  <c:v>23</c:v>
                </c:pt>
                <c:pt idx="1787">
                  <c:v>24</c:v>
                </c:pt>
                <c:pt idx="1788">
                  <c:v>25</c:v>
                </c:pt>
                <c:pt idx="1789">
                  <c:v>24</c:v>
                </c:pt>
                <c:pt idx="1790">
                  <c:v>23</c:v>
                </c:pt>
                <c:pt idx="1791">
                  <c:v>24</c:v>
                </c:pt>
                <c:pt idx="1792">
                  <c:v>25</c:v>
                </c:pt>
                <c:pt idx="1793">
                  <c:v>25</c:v>
                </c:pt>
                <c:pt idx="1794">
                  <c:v>25</c:v>
                </c:pt>
                <c:pt idx="1795">
                  <c:v>27</c:v>
                </c:pt>
                <c:pt idx="1796">
                  <c:v>25</c:v>
                </c:pt>
                <c:pt idx="1797">
                  <c:v>25</c:v>
                </c:pt>
                <c:pt idx="1798">
                  <c:v>24</c:v>
                </c:pt>
                <c:pt idx="1799">
                  <c:v>24</c:v>
                </c:pt>
                <c:pt idx="1800">
                  <c:v>24</c:v>
                </c:pt>
                <c:pt idx="1801">
                  <c:v>25</c:v>
                </c:pt>
                <c:pt idx="1802">
                  <c:v>22</c:v>
                </c:pt>
                <c:pt idx="1803">
                  <c:v>26</c:v>
                </c:pt>
                <c:pt idx="1804">
                  <c:v>24</c:v>
                </c:pt>
                <c:pt idx="1805">
                  <c:v>24</c:v>
                </c:pt>
                <c:pt idx="1806">
                  <c:v>24</c:v>
                </c:pt>
                <c:pt idx="1807">
                  <c:v>25</c:v>
                </c:pt>
                <c:pt idx="1808">
                  <c:v>24</c:v>
                </c:pt>
                <c:pt idx="1809">
                  <c:v>24</c:v>
                </c:pt>
                <c:pt idx="1810">
                  <c:v>23</c:v>
                </c:pt>
                <c:pt idx="1811">
                  <c:v>24</c:v>
                </c:pt>
                <c:pt idx="1812">
                  <c:v>25</c:v>
                </c:pt>
                <c:pt idx="1813">
                  <c:v>23</c:v>
                </c:pt>
                <c:pt idx="1814">
                  <c:v>25</c:v>
                </c:pt>
                <c:pt idx="1815">
                  <c:v>25</c:v>
                </c:pt>
                <c:pt idx="1816">
                  <c:v>24</c:v>
                </c:pt>
                <c:pt idx="1817">
                  <c:v>24</c:v>
                </c:pt>
                <c:pt idx="1818">
                  <c:v>25</c:v>
                </c:pt>
                <c:pt idx="1819">
                  <c:v>23</c:v>
                </c:pt>
                <c:pt idx="1820">
                  <c:v>24</c:v>
                </c:pt>
                <c:pt idx="1821">
                  <c:v>25</c:v>
                </c:pt>
                <c:pt idx="1822">
                  <c:v>26</c:v>
                </c:pt>
                <c:pt idx="1823">
                  <c:v>24</c:v>
                </c:pt>
                <c:pt idx="1824">
                  <c:v>25</c:v>
                </c:pt>
                <c:pt idx="1825">
                  <c:v>25</c:v>
                </c:pt>
                <c:pt idx="1826">
                  <c:v>24</c:v>
                </c:pt>
                <c:pt idx="1827">
                  <c:v>24</c:v>
                </c:pt>
                <c:pt idx="1828">
                  <c:v>23</c:v>
                </c:pt>
                <c:pt idx="1829">
                  <c:v>24</c:v>
                </c:pt>
                <c:pt idx="1830">
                  <c:v>24</c:v>
                </c:pt>
                <c:pt idx="1831">
                  <c:v>24</c:v>
                </c:pt>
                <c:pt idx="1832">
                  <c:v>25</c:v>
                </c:pt>
                <c:pt idx="1833">
                  <c:v>24</c:v>
                </c:pt>
                <c:pt idx="1834">
                  <c:v>23</c:v>
                </c:pt>
                <c:pt idx="1835">
                  <c:v>24</c:v>
                </c:pt>
                <c:pt idx="1836">
                  <c:v>25</c:v>
                </c:pt>
                <c:pt idx="1837">
                  <c:v>25</c:v>
                </c:pt>
                <c:pt idx="1838">
                  <c:v>24</c:v>
                </c:pt>
                <c:pt idx="1839">
                  <c:v>25</c:v>
                </c:pt>
                <c:pt idx="1840">
                  <c:v>25</c:v>
                </c:pt>
                <c:pt idx="1841">
                  <c:v>24</c:v>
                </c:pt>
                <c:pt idx="1842">
                  <c:v>25</c:v>
                </c:pt>
                <c:pt idx="1843">
                  <c:v>24</c:v>
                </c:pt>
                <c:pt idx="1844">
                  <c:v>24</c:v>
                </c:pt>
                <c:pt idx="1845">
                  <c:v>24</c:v>
                </c:pt>
                <c:pt idx="1846">
                  <c:v>25</c:v>
                </c:pt>
                <c:pt idx="1847">
                  <c:v>24</c:v>
                </c:pt>
                <c:pt idx="1848">
                  <c:v>24</c:v>
                </c:pt>
                <c:pt idx="1849">
                  <c:v>25</c:v>
                </c:pt>
                <c:pt idx="1850">
                  <c:v>25</c:v>
                </c:pt>
                <c:pt idx="1851">
                  <c:v>24</c:v>
                </c:pt>
                <c:pt idx="1852">
                  <c:v>24</c:v>
                </c:pt>
                <c:pt idx="1853">
                  <c:v>23</c:v>
                </c:pt>
                <c:pt idx="1854">
                  <c:v>25</c:v>
                </c:pt>
                <c:pt idx="1855">
                  <c:v>24</c:v>
                </c:pt>
                <c:pt idx="1856">
                  <c:v>28</c:v>
                </c:pt>
                <c:pt idx="1857">
                  <c:v>25</c:v>
                </c:pt>
                <c:pt idx="1858">
                  <c:v>25</c:v>
                </c:pt>
                <c:pt idx="1859">
                  <c:v>23</c:v>
                </c:pt>
                <c:pt idx="1860">
                  <c:v>25</c:v>
                </c:pt>
                <c:pt idx="1861">
                  <c:v>25</c:v>
                </c:pt>
                <c:pt idx="1862">
                  <c:v>24</c:v>
                </c:pt>
                <c:pt idx="1863">
                  <c:v>25</c:v>
                </c:pt>
                <c:pt idx="1864">
                  <c:v>25</c:v>
                </c:pt>
                <c:pt idx="1865">
                  <c:v>24</c:v>
                </c:pt>
                <c:pt idx="1866">
                  <c:v>25</c:v>
                </c:pt>
                <c:pt idx="1867">
                  <c:v>24</c:v>
                </c:pt>
                <c:pt idx="1868">
                  <c:v>25</c:v>
                </c:pt>
                <c:pt idx="1869">
                  <c:v>23</c:v>
                </c:pt>
                <c:pt idx="1870">
                  <c:v>25</c:v>
                </c:pt>
                <c:pt idx="1871">
                  <c:v>24</c:v>
                </c:pt>
                <c:pt idx="1872">
                  <c:v>27</c:v>
                </c:pt>
                <c:pt idx="1873">
                  <c:v>25</c:v>
                </c:pt>
                <c:pt idx="1874">
                  <c:v>23</c:v>
                </c:pt>
                <c:pt idx="1875">
                  <c:v>24</c:v>
                </c:pt>
                <c:pt idx="1876">
                  <c:v>25</c:v>
                </c:pt>
                <c:pt idx="1877">
                  <c:v>24</c:v>
                </c:pt>
                <c:pt idx="1878">
                  <c:v>24</c:v>
                </c:pt>
                <c:pt idx="1879">
                  <c:v>24</c:v>
                </c:pt>
                <c:pt idx="1880">
                  <c:v>23</c:v>
                </c:pt>
                <c:pt idx="1881">
                  <c:v>24</c:v>
                </c:pt>
                <c:pt idx="1882">
                  <c:v>24</c:v>
                </c:pt>
                <c:pt idx="1883">
                  <c:v>25</c:v>
                </c:pt>
                <c:pt idx="1884">
                  <c:v>24</c:v>
                </c:pt>
                <c:pt idx="1885">
                  <c:v>25</c:v>
                </c:pt>
                <c:pt idx="1886">
                  <c:v>23</c:v>
                </c:pt>
                <c:pt idx="1887">
                  <c:v>25</c:v>
                </c:pt>
                <c:pt idx="1888">
                  <c:v>24</c:v>
                </c:pt>
                <c:pt idx="1889">
                  <c:v>23</c:v>
                </c:pt>
                <c:pt idx="1890">
                  <c:v>26</c:v>
                </c:pt>
                <c:pt idx="1891">
                  <c:v>25</c:v>
                </c:pt>
                <c:pt idx="1892">
                  <c:v>23</c:v>
                </c:pt>
                <c:pt idx="1893">
                  <c:v>24</c:v>
                </c:pt>
                <c:pt idx="1894">
                  <c:v>25</c:v>
                </c:pt>
                <c:pt idx="1895">
                  <c:v>24</c:v>
                </c:pt>
                <c:pt idx="1896">
                  <c:v>24</c:v>
                </c:pt>
                <c:pt idx="1897">
                  <c:v>24</c:v>
                </c:pt>
                <c:pt idx="1898">
                  <c:v>25</c:v>
                </c:pt>
                <c:pt idx="1899">
                  <c:v>25</c:v>
                </c:pt>
                <c:pt idx="1900">
                  <c:v>24</c:v>
                </c:pt>
                <c:pt idx="1901">
                  <c:v>23</c:v>
                </c:pt>
                <c:pt idx="1902">
                  <c:v>25</c:v>
                </c:pt>
                <c:pt idx="1903">
                  <c:v>25</c:v>
                </c:pt>
                <c:pt idx="1904">
                  <c:v>26</c:v>
                </c:pt>
                <c:pt idx="1905">
                  <c:v>23</c:v>
                </c:pt>
                <c:pt idx="1906">
                  <c:v>25</c:v>
                </c:pt>
                <c:pt idx="1907">
                  <c:v>24</c:v>
                </c:pt>
                <c:pt idx="1908">
                  <c:v>25</c:v>
                </c:pt>
                <c:pt idx="1909">
                  <c:v>24</c:v>
                </c:pt>
                <c:pt idx="1910">
                  <c:v>25</c:v>
                </c:pt>
                <c:pt idx="1911">
                  <c:v>25</c:v>
                </c:pt>
                <c:pt idx="1912">
                  <c:v>24</c:v>
                </c:pt>
                <c:pt idx="1913">
                  <c:v>25</c:v>
                </c:pt>
                <c:pt idx="1914">
                  <c:v>24</c:v>
                </c:pt>
                <c:pt idx="1915">
                  <c:v>26</c:v>
                </c:pt>
                <c:pt idx="1916">
                  <c:v>24</c:v>
                </c:pt>
                <c:pt idx="1917">
                  <c:v>24</c:v>
                </c:pt>
                <c:pt idx="1918">
                  <c:v>23</c:v>
                </c:pt>
                <c:pt idx="1919">
                  <c:v>25</c:v>
                </c:pt>
                <c:pt idx="1920">
                  <c:v>23</c:v>
                </c:pt>
                <c:pt idx="1921">
                  <c:v>24</c:v>
                </c:pt>
                <c:pt idx="1922">
                  <c:v>24</c:v>
                </c:pt>
                <c:pt idx="1923">
                  <c:v>25</c:v>
                </c:pt>
                <c:pt idx="1924">
                  <c:v>26</c:v>
                </c:pt>
                <c:pt idx="1925">
                  <c:v>25</c:v>
                </c:pt>
                <c:pt idx="1926">
                  <c:v>24</c:v>
                </c:pt>
                <c:pt idx="1927">
                  <c:v>25</c:v>
                </c:pt>
                <c:pt idx="1928">
                  <c:v>24</c:v>
                </c:pt>
                <c:pt idx="1929">
                  <c:v>25</c:v>
                </c:pt>
                <c:pt idx="1930">
                  <c:v>24</c:v>
                </c:pt>
                <c:pt idx="1931">
                  <c:v>25</c:v>
                </c:pt>
                <c:pt idx="1932">
                  <c:v>23</c:v>
                </c:pt>
                <c:pt idx="1933">
                  <c:v>25</c:v>
                </c:pt>
                <c:pt idx="1934">
                  <c:v>24</c:v>
                </c:pt>
                <c:pt idx="1935">
                  <c:v>25</c:v>
                </c:pt>
                <c:pt idx="1936">
                  <c:v>25</c:v>
                </c:pt>
                <c:pt idx="1937">
                  <c:v>24</c:v>
                </c:pt>
                <c:pt idx="1938">
                  <c:v>25</c:v>
                </c:pt>
                <c:pt idx="1939">
                  <c:v>24</c:v>
                </c:pt>
                <c:pt idx="1940">
                  <c:v>24</c:v>
                </c:pt>
                <c:pt idx="1941">
                  <c:v>24</c:v>
                </c:pt>
                <c:pt idx="1942">
                  <c:v>24</c:v>
                </c:pt>
                <c:pt idx="1943">
                  <c:v>24</c:v>
                </c:pt>
                <c:pt idx="1944">
                  <c:v>25</c:v>
                </c:pt>
                <c:pt idx="1945">
                  <c:v>23</c:v>
                </c:pt>
                <c:pt idx="1946">
                  <c:v>25</c:v>
                </c:pt>
                <c:pt idx="1947">
                  <c:v>25</c:v>
                </c:pt>
                <c:pt idx="1948">
                  <c:v>25</c:v>
                </c:pt>
                <c:pt idx="1949">
                  <c:v>24</c:v>
                </c:pt>
                <c:pt idx="1950">
                  <c:v>23</c:v>
                </c:pt>
                <c:pt idx="1951">
                  <c:v>23</c:v>
                </c:pt>
                <c:pt idx="1952">
                  <c:v>24</c:v>
                </c:pt>
                <c:pt idx="1953">
                  <c:v>27</c:v>
                </c:pt>
                <c:pt idx="1954">
                  <c:v>24</c:v>
                </c:pt>
                <c:pt idx="1955">
                  <c:v>25</c:v>
                </c:pt>
                <c:pt idx="1956">
                  <c:v>26</c:v>
                </c:pt>
                <c:pt idx="1957">
                  <c:v>26</c:v>
                </c:pt>
                <c:pt idx="1958">
                  <c:v>27</c:v>
                </c:pt>
                <c:pt idx="1959">
                  <c:v>24</c:v>
                </c:pt>
                <c:pt idx="1960">
                  <c:v>27</c:v>
                </c:pt>
                <c:pt idx="1961">
                  <c:v>25</c:v>
                </c:pt>
                <c:pt idx="1962">
                  <c:v>24</c:v>
                </c:pt>
                <c:pt idx="1963">
                  <c:v>23</c:v>
                </c:pt>
                <c:pt idx="1964">
                  <c:v>24</c:v>
                </c:pt>
                <c:pt idx="1965">
                  <c:v>24</c:v>
                </c:pt>
                <c:pt idx="1966">
                  <c:v>26</c:v>
                </c:pt>
                <c:pt idx="1967">
                  <c:v>25</c:v>
                </c:pt>
                <c:pt idx="1968">
                  <c:v>24</c:v>
                </c:pt>
                <c:pt idx="1969">
                  <c:v>26</c:v>
                </c:pt>
                <c:pt idx="1970">
                  <c:v>24</c:v>
                </c:pt>
                <c:pt idx="1971">
                  <c:v>25</c:v>
                </c:pt>
                <c:pt idx="1972">
                  <c:v>25</c:v>
                </c:pt>
                <c:pt idx="1973">
                  <c:v>24</c:v>
                </c:pt>
                <c:pt idx="1974">
                  <c:v>25</c:v>
                </c:pt>
                <c:pt idx="1975">
                  <c:v>25</c:v>
                </c:pt>
                <c:pt idx="1976">
                  <c:v>24</c:v>
                </c:pt>
                <c:pt idx="1977">
                  <c:v>23</c:v>
                </c:pt>
                <c:pt idx="1978">
                  <c:v>24</c:v>
                </c:pt>
                <c:pt idx="1979">
                  <c:v>25</c:v>
                </c:pt>
                <c:pt idx="1980">
                  <c:v>24</c:v>
                </c:pt>
                <c:pt idx="1981">
                  <c:v>24</c:v>
                </c:pt>
                <c:pt idx="1982">
                  <c:v>25</c:v>
                </c:pt>
                <c:pt idx="1983">
                  <c:v>25</c:v>
                </c:pt>
                <c:pt idx="1984">
                  <c:v>23</c:v>
                </c:pt>
                <c:pt idx="1985">
                  <c:v>25</c:v>
                </c:pt>
                <c:pt idx="1986">
                  <c:v>25</c:v>
                </c:pt>
                <c:pt idx="1987">
                  <c:v>25</c:v>
                </c:pt>
                <c:pt idx="1988">
                  <c:v>24</c:v>
                </c:pt>
                <c:pt idx="1989">
                  <c:v>24</c:v>
                </c:pt>
                <c:pt idx="1990">
                  <c:v>22</c:v>
                </c:pt>
                <c:pt idx="1991">
                  <c:v>24</c:v>
                </c:pt>
                <c:pt idx="1992">
                  <c:v>25</c:v>
                </c:pt>
                <c:pt idx="1993">
                  <c:v>24</c:v>
                </c:pt>
                <c:pt idx="1994">
                  <c:v>24</c:v>
                </c:pt>
                <c:pt idx="1995">
                  <c:v>24</c:v>
                </c:pt>
                <c:pt idx="1996">
                  <c:v>25</c:v>
                </c:pt>
                <c:pt idx="1997">
                  <c:v>23</c:v>
                </c:pt>
                <c:pt idx="1998">
                  <c:v>25</c:v>
                </c:pt>
                <c:pt idx="1999">
                  <c:v>24</c:v>
                </c:pt>
                <c:pt idx="2000">
                  <c:v>25</c:v>
                </c:pt>
                <c:pt idx="2001">
                  <c:v>24</c:v>
                </c:pt>
                <c:pt idx="2002">
                  <c:v>25</c:v>
                </c:pt>
                <c:pt idx="2003">
                  <c:v>23</c:v>
                </c:pt>
                <c:pt idx="2004">
                  <c:v>25</c:v>
                </c:pt>
                <c:pt idx="2005">
                  <c:v>24</c:v>
                </c:pt>
                <c:pt idx="2006">
                  <c:v>25</c:v>
                </c:pt>
                <c:pt idx="2007">
                  <c:v>25</c:v>
                </c:pt>
                <c:pt idx="2008">
                  <c:v>24</c:v>
                </c:pt>
                <c:pt idx="2009">
                  <c:v>24</c:v>
                </c:pt>
                <c:pt idx="2010">
                  <c:v>25</c:v>
                </c:pt>
                <c:pt idx="2011">
                  <c:v>26</c:v>
                </c:pt>
                <c:pt idx="2012">
                  <c:v>25</c:v>
                </c:pt>
                <c:pt idx="2013">
                  <c:v>25</c:v>
                </c:pt>
                <c:pt idx="2014">
                  <c:v>22</c:v>
                </c:pt>
                <c:pt idx="2015">
                  <c:v>26</c:v>
                </c:pt>
                <c:pt idx="2016">
                  <c:v>23</c:v>
                </c:pt>
                <c:pt idx="2017">
                  <c:v>25</c:v>
                </c:pt>
                <c:pt idx="2018">
                  <c:v>25</c:v>
                </c:pt>
                <c:pt idx="2019">
                  <c:v>25</c:v>
                </c:pt>
                <c:pt idx="2020">
                  <c:v>24</c:v>
                </c:pt>
                <c:pt idx="2021">
                  <c:v>24</c:v>
                </c:pt>
                <c:pt idx="2022">
                  <c:v>25</c:v>
                </c:pt>
                <c:pt idx="2023">
                  <c:v>24</c:v>
                </c:pt>
                <c:pt idx="2024">
                  <c:v>25</c:v>
                </c:pt>
                <c:pt idx="2025">
                  <c:v>24</c:v>
                </c:pt>
                <c:pt idx="2026">
                  <c:v>24</c:v>
                </c:pt>
                <c:pt idx="2027">
                  <c:v>23</c:v>
                </c:pt>
                <c:pt idx="2028">
                  <c:v>25</c:v>
                </c:pt>
                <c:pt idx="2029">
                  <c:v>26</c:v>
                </c:pt>
                <c:pt idx="2030">
                  <c:v>24</c:v>
                </c:pt>
                <c:pt idx="2031">
                  <c:v>24</c:v>
                </c:pt>
                <c:pt idx="2032">
                  <c:v>25</c:v>
                </c:pt>
                <c:pt idx="2033">
                  <c:v>23</c:v>
                </c:pt>
                <c:pt idx="2034">
                  <c:v>24</c:v>
                </c:pt>
                <c:pt idx="2035">
                  <c:v>24</c:v>
                </c:pt>
                <c:pt idx="2036">
                  <c:v>24</c:v>
                </c:pt>
                <c:pt idx="2037">
                  <c:v>24</c:v>
                </c:pt>
                <c:pt idx="2038">
                  <c:v>27</c:v>
                </c:pt>
                <c:pt idx="2039">
                  <c:v>24</c:v>
                </c:pt>
                <c:pt idx="2040">
                  <c:v>25</c:v>
                </c:pt>
                <c:pt idx="2041">
                  <c:v>25</c:v>
                </c:pt>
                <c:pt idx="2042">
                  <c:v>25</c:v>
                </c:pt>
                <c:pt idx="2043">
                  <c:v>25</c:v>
                </c:pt>
                <c:pt idx="2044">
                  <c:v>25</c:v>
                </c:pt>
                <c:pt idx="2045">
                  <c:v>24</c:v>
                </c:pt>
                <c:pt idx="2046">
                  <c:v>25</c:v>
                </c:pt>
                <c:pt idx="2047">
                  <c:v>24</c:v>
                </c:pt>
                <c:pt idx="2048">
                  <c:v>25</c:v>
                </c:pt>
                <c:pt idx="2049">
                  <c:v>24</c:v>
                </c:pt>
                <c:pt idx="2050">
                  <c:v>25</c:v>
                </c:pt>
                <c:pt idx="2051">
                  <c:v>23</c:v>
                </c:pt>
                <c:pt idx="2052">
                  <c:v>25</c:v>
                </c:pt>
                <c:pt idx="2053">
                  <c:v>24</c:v>
                </c:pt>
                <c:pt idx="2054">
                  <c:v>25</c:v>
                </c:pt>
                <c:pt idx="2055">
                  <c:v>25</c:v>
                </c:pt>
                <c:pt idx="2056">
                  <c:v>24</c:v>
                </c:pt>
                <c:pt idx="2057">
                  <c:v>23</c:v>
                </c:pt>
                <c:pt idx="2058">
                  <c:v>25</c:v>
                </c:pt>
                <c:pt idx="2059">
                  <c:v>24</c:v>
                </c:pt>
                <c:pt idx="2060">
                  <c:v>24</c:v>
                </c:pt>
                <c:pt idx="2061">
                  <c:v>24</c:v>
                </c:pt>
                <c:pt idx="2062">
                  <c:v>25</c:v>
                </c:pt>
                <c:pt idx="2063">
                  <c:v>24</c:v>
                </c:pt>
                <c:pt idx="2064">
                  <c:v>25</c:v>
                </c:pt>
                <c:pt idx="2065">
                  <c:v>24</c:v>
                </c:pt>
                <c:pt idx="2066">
                  <c:v>23</c:v>
                </c:pt>
                <c:pt idx="2067">
                  <c:v>25</c:v>
                </c:pt>
                <c:pt idx="2068">
                  <c:v>24</c:v>
                </c:pt>
                <c:pt idx="2069">
                  <c:v>25</c:v>
                </c:pt>
                <c:pt idx="2070">
                  <c:v>22</c:v>
                </c:pt>
                <c:pt idx="2071">
                  <c:v>25</c:v>
                </c:pt>
                <c:pt idx="2072">
                  <c:v>24</c:v>
                </c:pt>
                <c:pt idx="2073">
                  <c:v>25</c:v>
                </c:pt>
                <c:pt idx="2074">
                  <c:v>25</c:v>
                </c:pt>
                <c:pt idx="2075">
                  <c:v>23</c:v>
                </c:pt>
                <c:pt idx="2076">
                  <c:v>25</c:v>
                </c:pt>
                <c:pt idx="2077">
                  <c:v>25</c:v>
                </c:pt>
                <c:pt idx="2078">
                  <c:v>25</c:v>
                </c:pt>
                <c:pt idx="2079">
                  <c:v>25</c:v>
                </c:pt>
                <c:pt idx="2080">
                  <c:v>25</c:v>
                </c:pt>
                <c:pt idx="2081">
                  <c:v>24</c:v>
                </c:pt>
                <c:pt idx="2082">
                  <c:v>24</c:v>
                </c:pt>
                <c:pt idx="2083">
                  <c:v>25</c:v>
                </c:pt>
                <c:pt idx="2084">
                  <c:v>25</c:v>
                </c:pt>
                <c:pt idx="2085">
                  <c:v>24</c:v>
                </c:pt>
                <c:pt idx="2086">
                  <c:v>24</c:v>
                </c:pt>
                <c:pt idx="2087">
                  <c:v>24</c:v>
                </c:pt>
                <c:pt idx="2088">
                  <c:v>25</c:v>
                </c:pt>
                <c:pt idx="2089">
                  <c:v>24</c:v>
                </c:pt>
                <c:pt idx="2090">
                  <c:v>25</c:v>
                </c:pt>
                <c:pt idx="2091">
                  <c:v>24</c:v>
                </c:pt>
                <c:pt idx="2092">
                  <c:v>24</c:v>
                </c:pt>
                <c:pt idx="2093">
                  <c:v>25</c:v>
                </c:pt>
                <c:pt idx="2094">
                  <c:v>24</c:v>
                </c:pt>
                <c:pt idx="2095">
                  <c:v>25</c:v>
                </c:pt>
                <c:pt idx="2096">
                  <c:v>24</c:v>
                </c:pt>
                <c:pt idx="2097">
                  <c:v>23</c:v>
                </c:pt>
                <c:pt idx="2098">
                  <c:v>24</c:v>
                </c:pt>
                <c:pt idx="2099">
                  <c:v>24</c:v>
                </c:pt>
                <c:pt idx="2100">
                  <c:v>24</c:v>
                </c:pt>
                <c:pt idx="2101">
                  <c:v>24</c:v>
                </c:pt>
                <c:pt idx="2102">
                  <c:v>23</c:v>
                </c:pt>
                <c:pt idx="2103">
                  <c:v>26</c:v>
                </c:pt>
                <c:pt idx="2104">
                  <c:v>24</c:v>
                </c:pt>
                <c:pt idx="2105">
                  <c:v>25</c:v>
                </c:pt>
                <c:pt idx="2106">
                  <c:v>23</c:v>
                </c:pt>
                <c:pt idx="2107">
                  <c:v>24</c:v>
                </c:pt>
                <c:pt idx="2108">
                  <c:v>24</c:v>
                </c:pt>
                <c:pt idx="2109">
                  <c:v>24</c:v>
                </c:pt>
                <c:pt idx="2110">
                  <c:v>25</c:v>
                </c:pt>
                <c:pt idx="2111">
                  <c:v>24</c:v>
                </c:pt>
                <c:pt idx="2112">
                  <c:v>25</c:v>
                </c:pt>
                <c:pt idx="2113">
                  <c:v>25</c:v>
                </c:pt>
                <c:pt idx="2114">
                  <c:v>25</c:v>
                </c:pt>
                <c:pt idx="2115">
                  <c:v>24</c:v>
                </c:pt>
                <c:pt idx="2116">
                  <c:v>24</c:v>
                </c:pt>
                <c:pt idx="2117">
                  <c:v>25</c:v>
                </c:pt>
                <c:pt idx="2118">
                  <c:v>24</c:v>
                </c:pt>
                <c:pt idx="2119">
                  <c:v>24</c:v>
                </c:pt>
                <c:pt idx="2120">
                  <c:v>24</c:v>
                </c:pt>
                <c:pt idx="2121">
                  <c:v>24</c:v>
                </c:pt>
                <c:pt idx="2122">
                  <c:v>24</c:v>
                </c:pt>
                <c:pt idx="2123">
                  <c:v>24</c:v>
                </c:pt>
                <c:pt idx="2124">
                  <c:v>26</c:v>
                </c:pt>
                <c:pt idx="2125">
                  <c:v>25</c:v>
                </c:pt>
                <c:pt idx="2126">
                  <c:v>21</c:v>
                </c:pt>
                <c:pt idx="2127">
                  <c:v>24</c:v>
                </c:pt>
                <c:pt idx="2128">
                  <c:v>25</c:v>
                </c:pt>
                <c:pt idx="2129">
                  <c:v>23</c:v>
                </c:pt>
                <c:pt idx="2130">
                  <c:v>25</c:v>
                </c:pt>
                <c:pt idx="2131">
                  <c:v>25</c:v>
                </c:pt>
                <c:pt idx="2132">
                  <c:v>25</c:v>
                </c:pt>
                <c:pt idx="2133">
                  <c:v>24</c:v>
                </c:pt>
                <c:pt idx="2134">
                  <c:v>24</c:v>
                </c:pt>
                <c:pt idx="2135">
                  <c:v>24</c:v>
                </c:pt>
                <c:pt idx="2136">
                  <c:v>24</c:v>
                </c:pt>
                <c:pt idx="2137">
                  <c:v>25</c:v>
                </c:pt>
                <c:pt idx="2138">
                  <c:v>24</c:v>
                </c:pt>
                <c:pt idx="2139">
                  <c:v>23</c:v>
                </c:pt>
                <c:pt idx="2140">
                  <c:v>22</c:v>
                </c:pt>
                <c:pt idx="2141">
                  <c:v>24</c:v>
                </c:pt>
                <c:pt idx="2142">
                  <c:v>24</c:v>
                </c:pt>
                <c:pt idx="2143">
                  <c:v>26</c:v>
                </c:pt>
                <c:pt idx="2144">
                  <c:v>25</c:v>
                </c:pt>
                <c:pt idx="2145">
                  <c:v>25</c:v>
                </c:pt>
                <c:pt idx="2146">
                  <c:v>24</c:v>
                </c:pt>
                <c:pt idx="2147">
                  <c:v>26</c:v>
                </c:pt>
                <c:pt idx="2148">
                  <c:v>24</c:v>
                </c:pt>
                <c:pt idx="2149">
                  <c:v>24</c:v>
                </c:pt>
                <c:pt idx="2150">
                  <c:v>24</c:v>
                </c:pt>
                <c:pt idx="2151">
                  <c:v>23</c:v>
                </c:pt>
                <c:pt idx="2152">
                  <c:v>24</c:v>
                </c:pt>
                <c:pt idx="2153">
                  <c:v>24</c:v>
                </c:pt>
                <c:pt idx="2154">
                  <c:v>25</c:v>
                </c:pt>
                <c:pt idx="2155">
                  <c:v>24</c:v>
                </c:pt>
                <c:pt idx="2156">
                  <c:v>24</c:v>
                </c:pt>
                <c:pt idx="2157">
                  <c:v>24</c:v>
                </c:pt>
                <c:pt idx="2158">
                  <c:v>30</c:v>
                </c:pt>
                <c:pt idx="2159">
                  <c:v>25</c:v>
                </c:pt>
                <c:pt idx="2160">
                  <c:v>25</c:v>
                </c:pt>
                <c:pt idx="2161">
                  <c:v>25</c:v>
                </c:pt>
                <c:pt idx="2162">
                  <c:v>25</c:v>
                </c:pt>
                <c:pt idx="2163">
                  <c:v>24</c:v>
                </c:pt>
                <c:pt idx="2164">
                  <c:v>24</c:v>
                </c:pt>
                <c:pt idx="2165">
                  <c:v>24</c:v>
                </c:pt>
                <c:pt idx="2166">
                  <c:v>24</c:v>
                </c:pt>
                <c:pt idx="2167">
                  <c:v>25</c:v>
                </c:pt>
                <c:pt idx="2168">
                  <c:v>26</c:v>
                </c:pt>
                <c:pt idx="2169">
                  <c:v>26</c:v>
                </c:pt>
                <c:pt idx="2170">
                  <c:v>24</c:v>
                </c:pt>
                <c:pt idx="2171">
                  <c:v>24</c:v>
                </c:pt>
                <c:pt idx="2172">
                  <c:v>25</c:v>
                </c:pt>
                <c:pt idx="2173">
                  <c:v>24</c:v>
                </c:pt>
                <c:pt idx="2174">
                  <c:v>24</c:v>
                </c:pt>
                <c:pt idx="2175">
                  <c:v>24</c:v>
                </c:pt>
                <c:pt idx="2176">
                  <c:v>24</c:v>
                </c:pt>
                <c:pt idx="2177">
                  <c:v>24</c:v>
                </c:pt>
                <c:pt idx="2178">
                  <c:v>25</c:v>
                </c:pt>
                <c:pt idx="2179">
                  <c:v>25</c:v>
                </c:pt>
                <c:pt idx="2180">
                  <c:v>25</c:v>
                </c:pt>
                <c:pt idx="2181">
                  <c:v>23</c:v>
                </c:pt>
                <c:pt idx="2182">
                  <c:v>24</c:v>
                </c:pt>
                <c:pt idx="2183">
                  <c:v>24</c:v>
                </c:pt>
                <c:pt idx="2184">
                  <c:v>25</c:v>
                </c:pt>
                <c:pt idx="2185">
                  <c:v>24</c:v>
                </c:pt>
                <c:pt idx="2186">
                  <c:v>24</c:v>
                </c:pt>
                <c:pt idx="2187">
                  <c:v>25</c:v>
                </c:pt>
                <c:pt idx="2188">
                  <c:v>24</c:v>
                </c:pt>
                <c:pt idx="2189">
                  <c:v>24</c:v>
                </c:pt>
                <c:pt idx="2190">
                  <c:v>26</c:v>
                </c:pt>
                <c:pt idx="2191">
                  <c:v>25</c:v>
                </c:pt>
                <c:pt idx="2192">
                  <c:v>24</c:v>
                </c:pt>
                <c:pt idx="2193">
                  <c:v>25</c:v>
                </c:pt>
                <c:pt idx="2194">
                  <c:v>24</c:v>
                </c:pt>
                <c:pt idx="2195">
                  <c:v>24</c:v>
                </c:pt>
                <c:pt idx="2196">
                  <c:v>26</c:v>
                </c:pt>
                <c:pt idx="2197">
                  <c:v>24</c:v>
                </c:pt>
                <c:pt idx="2198">
                  <c:v>25</c:v>
                </c:pt>
                <c:pt idx="2199">
                  <c:v>25</c:v>
                </c:pt>
                <c:pt idx="2200">
                  <c:v>25</c:v>
                </c:pt>
                <c:pt idx="2201">
                  <c:v>24</c:v>
                </c:pt>
                <c:pt idx="2202">
                  <c:v>25</c:v>
                </c:pt>
                <c:pt idx="2203">
                  <c:v>24</c:v>
                </c:pt>
                <c:pt idx="2204">
                  <c:v>24</c:v>
                </c:pt>
                <c:pt idx="2205">
                  <c:v>25</c:v>
                </c:pt>
                <c:pt idx="2206">
                  <c:v>25</c:v>
                </c:pt>
                <c:pt idx="2207">
                  <c:v>22</c:v>
                </c:pt>
                <c:pt idx="2208">
                  <c:v>25</c:v>
                </c:pt>
                <c:pt idx="2209">
                  <c:v>24</c:v>
                </c:pt>
                <c:pt idx="2210">
                  <c:v>25</c:v>
                </c:pt>
                <c:pt idx="2211">
                  <c:v>25</c:v>
                </c:pt>
                <c:pt idx="2212">
                  <c:v>23</c:v>
                </c:pt>
                <c:pt idx="2213">
                  <c:v>24</c:v>
                </c:pt>
                <c:pt idx="2214">
                  <c:v>24</c:v>
                </c:pt>
                <c:pt idx="2215">
                  <c:v>24</c:v>
                </c:pt>
                <c:pt idx="2216">
                  <c:v>24</c:v>
                </c:pt>
                <c:pt idx="2217">
                  <c:v>23</c:v>
                </c:pt>
                <c:pt idx="2218">
                  <c:v>25</c:v>
                </c:pt>
                <c:pt idx="2219">
                  <c:v>24</c:v>
                </c:pt>
                <c:pt idx="2220">
                  <c:v>27</c:v>
                </c:pt>
                <c:pt idx="2221">
                  <c:v>25</c:v>
                </c:pt>
                <c:pt idx="2222">
                  <c:v>26</c:v>
                </c:pt>
                <c:pt idx="2223">
                  <c:v>23</c:v>
                </c:pt>
                <c:pt idx="2224">
                  <c:v>25</c:v>
                </c:pt>
                <c:pt idx="2225">
                  <c:v>24</c:v>
                </c:pt>
                <c:pt idx="2226">
                  <c:v>24</c:v>
                </c:pt>
                <c:pt idx="2227">
                  <c:v>24</c:v>
                </c:pt>
                <c:pt idx="2228">
                  <c:v>24</c:v>
                </c:pt>
                <c:pt idx="2229">
                  <c:v>23</c:v>
                </c:pt>
                <c:pt idx="2230">
                  <c:v>24</c:v>
                </c:pt>
                <c:pt idx="2231">
                  <c:v>24</c:v>
                </c:pt>
                <c:pt idx="2232">
                  <c:v>22</c:v>
                </c:pt>
                <c:pt idx="2233">
                  <c:v>24</c:v>
                </c:pt>
                <c:pt idx="2234">
                  <c:v>24</c:v>
                </c:pt>
                <c:pt idx="2235">
                  <c:v>24</c:v>
                </c:pt>
                <c:pt idx="2236">
                  <c:v>24</c:v>
                </c:pt>
                <c:pt idx="2237">
                  <c:v>25</c:v>
                </c:pt>
                <c:pt idx="2238">
                  <c:v>25</c:v>
                </c:pt>
                <c:pt idx="2239">
                  <c:v>24</c:v>
                </c:pt>
                <c:pt idx="2240">
                  <c:v>24</c:v>
                </c:pt>
                <c:pt idx="2241">
                  <c:v>24</c:v>
                </c:pt>
                <c:pt idx="2242">
                  <c:v>23</c:v>
                </c:pt>
                <c:pt idx="2243">
                  <c:v>24</c:v>
                </c:pt>
                <c:pt idx="2244">
                  <c:v>24</c:v>
                </c:pt>
                <c:pt idx="2245">
                  <c:v>24</c:v>
                </c:pt>
                <c:pt idx="2246">
                  <c:v>24</c:v>
                </c:pt>
                <c:pt idx="2247">
                  <c:v>24</c:v>
                </c:pt>
                <c:pt idx="2248">
                  <c:v>23</c:v>
                </c:pt>
                <c:pt idx="2249">
                  <c:v>25</c:v>
                </c:pt>
                <c:pt idx="2250">
                  <c:v>23</c:v>
                </c:pt>
                <c:pt idx="2251">
                  <c:v>24</c:v>
                </c:pt>
                <c:pt idx="2252">
                  <c:v>24</c:v>
                </c:pt>
                <c:pt idx="2253">
                  <c:v>25</c:v>
                </c:pt>
                <c:pt idx="2254">
                  <c:v>24</c:v>
                </c:pt>
                <c:pt idx="2255">
                  <c:v>25</c:v>
                </c:pt>
                <c:pt idx="2256">
                  <c:v>25</c:v>
                </c:pt>
                <c:pt idx="2257">
                  <c:v>23</c:v>
                </c:pt>
                <c:pt idx="2258">
                  <c:v>25</c:v>
                </c:pt>
                <c:pt idx="2259">
                  <c:v>24</c:v>
                </c:pt>
                <c:pt idx="2260">
                  <c:v>24</c:v>
                </c:pt>
                <c:pt idx="2261">
                  <c:v>24</c:v>
                </c:pt>
                <c:pt idx="2262">
                  <c:v>24</c:v>
                </c:pt>
                <c:pt idx="2263">
                  <c:v>24</c:v>
                </c:pt>
                <c:pt idx="2264">
                  <c:v>25</c:v>
                </c:pt>
                <c:pt idx="2265">
                  <c:v>23</c:v>
                </c:pt>
                <c:pt idx="2266">
                  <c:v>23</c:v>
                </c:pt>
                <c:pt idx="2267">
                  <c:v>24</c:v>
                </c:pt>
                <c:pt idx="2268">
                  <c:v>25</c:v>
                </c:pt>
                <c:pt idx="2269">
                  <c:v>23</c:v>
                </c:pt>
                <c:pt idx="2270">
                  <c:v>25</c:v>
                </c:pt>
                <c:pt idx="2271">
                  <c:v>24</c:v>
                </c:pt>
                <c:pt idx="2272">
                  <c:v>24</c:v>
                </c:pt>
                <c:pt idx="2273">
                  <c:v>23</c:v>
                </c:pt>
                <c:pt idx="2274">
                  <c:v>25</c:v>
                </c:pt>
                <c:pt idx="2275">
                  <c:v>24</c:v>
                </c:pt>
                <c:pt idx="2276">
                  <c:v>24</c:v>
                </c:pt>
                <c:pt idx="2277">
                  <c:v>24</c:v>
                </c:pt>
                <c:pt idx="2278">
                  <c:v>24</c:v>
                </c:pt>
                <c:pt idx="2279">
                  <c:v>25</c:v>
                </c:pt>
                <c:pt idx="2280">
                  <c:v>24</c:v>
                </c:pt>
                <c:pt idx="2281">
                  <c:v>24</c:v>
                </c:pt>
                <c:pt idx="2282">
                  <c:v>22</c:v>
                </c:pt>
                <c:pt idx="2283">
                  <c:v>26</c:v>
                </c:pt>
                <c:pt idx="2284">
                  <c:v>25</c:v>
                </c:pt>
                <c:pt idx="2285">
                  <c:v>24</c:v>
                </c:pt>
                <c:pt idx="2286">
                  <c:v>24</c:v>
                </c:pt>
                <c:pt idx="2287">
                  <c:v>25</c:v>
                </c:pt>
                <c:pt idx="2288">
                  <c:v>24</c:v>
                </c:pt>
                <c:pt idx="2289">
                  <c:v>24</c:v>
                </c:pt>
                <c:pt idx="2290">
                  <c:v>23</c:v>
                </c:pt>
                <c:pt idx="2291">
                  <c:v>25</c:v>
                </c:pt>
                <c:pt idx="2292">
                  <c:v>24</c:v>
                </c:pt>
                <c:pt idx="2293">
                  <c:v>24</c:v>
                </c:pt>
                <c:pt idx="2294">
                  <c:v>25</c:v>
                </c:pt>
                <c:pt idx="2295">
                  <c:v>25</c:v>
                </c:pt>
                <c:pt idx="2296">
                  <c:v>24</c:v>
                </c:pt>
                <c:pt idx="2297">
                  <c:v>24</c:v>
                </c:pt>
                <c:pt idx="2298">
                  <c:v>24</c:v>
                </c:pt>
                <c:pt idx="2299">
                  <c:v>24</c:v>
                </c:pt>
                <c:pt idx="2300">
                  <c:v>25</c:v>
                </c:pt>
                <c:pt idx="2301">
                  <c:v>24</c:v>
                </c:pt>
                <c:pt idx="2302">
                  <c:v>25</c:v>
                </c:pt>
                <c:pt idx="2303">
                  <c:v>25</c:v>
                </c:pt>
                <c:pt idx="2304">
                  <c:v>25</c:v>
                </c:pt>
                <c:pt idx="2305">
                  <c:v>25</c:v>
                </c:pt>
                <c:pt idx="2306">
                  <c:v>25</c:v>
                </c:pt>
                <c:pt idx="2307">
                  <c:v>22</c:v>
                </c:pt>
                <c:pt idx="2308">
                  <c:v>25</c:v>
                </c:pt>
                <c:pt idx="2309">
                  <c:v>24</c:v>
                </c:pt>
                <c:pt idx="2310">
                  <c:v>26</c:v>
                </c:pt>
                <c:pt idx="2311">
                  <c:v>24</c:v>
                </c:pt>
                <c:pt idx="2312">
                  <c:v>24</c:v>
                </c:pt>
                <c:pt idx="2313">
                  <c:v>23</c:v>
                </c:pt>
                <c:pt idx="2314">
                  <c:v>24</c:v>
                </c:pt>
                <c:pt idx="2315">
                  <c:v>25</c:v>
                </c:pt>
                <c:pt idx="2316">
                  <c:v>23</c:v>
                </c:pt>
                <c:pt idx="2317">
                  <c:v>25</c:v>
                </c:pt>
                <c:pt idx="2318">
                  <c:v>25</c:v>
                </c:pt>
                <c:pt idx="2319">
                  <c:v>25</c:v>
                </c:pt>
                <c:pt idx="2320">
                  <c:v>24</c:v>
                </c:pt>
                <c:pt idx="2321">
                  <c:v>25</c:v>
                </c:pt>
                <c:pt idx="2322">
                  <c:v>25</c:v>
                </c:pt>
                <c:pt idx="2323">
                  <c:v>25</c:v>
                </c:pt>
                <c:pt idx="2324">
                  <c:v>24</c:v>
                </c:pt>
                <c:pt idx="2325">
                  <c:v>25</c:v>
                </c:pt>
                <c:pt idx="2326">
                  <c:v>24</c:v>
                </c:pt>
                <c:pt idx="2327">
                  <c:v>25</c:v>
                </c:pt>
                <c:pt idx="2328">
                  <c:v>24</c:v>
                </c:pt>
                <c:pt idx="2329">
                  <c:v>24</c:v>
                </c:pt>
                <c:pt idx="2330">
                  <c:v>24</c:v>
                </c:pt>
                <c:pt idx="2331">
                  <c:v>25</c:v>
                </c:pt>
                <c:pt idx="2332">
                  <c:v>24</c:v>
                </c:pt>
                <c:pt idx="2333">
                  <c:v>25</c:v>
                </c:pt>
                <c:pt idx="2334">
                  <c:v>23</c:v>
                </c:pt>
                <c:pt idx="2335">
                  <c:v>24</c:v>
                </c:pt>
                <c:pt idx="2336">
                  <c:v>25</c:v>
                </c:pt>
                <c:pt idx="2337">
                  <c:v>23</c:v>
                </c:pt>
                <c:pt idx="2338">
                  <c:v>25</c:v>
                </c:pt>
                <c:pt idx="2339">
                  <c:v>25</c:v>
                </c:pt>
                <c:pt idx="2340">
                  <c:v>25</c:v>
                </c:pt>
                <c:pt idx="2341">
                  <c:v>24</c:v>
                </c:pt>
                <c:pt idx="2342">
                  <c:v>24</c:v>
                </c:pt>
                <c:pt idx="2343">
                  <c:v>25</c:v>
                </c:pt>
                <c:pt idx="2344">
                  <c:v>25</c:v>
                </c:pt>
                <c:pt idx="2345">
                  <c:v>23</c:v>
                </c:pt>
                <c:pt idx="2346">
                  <c:v>25</c:v>
                </c:pt>
                <c:pt idx="2347">
                  <c:v>24</c:v>
                </c:pt>
                <c:pt idx="2348">
                  <c:v>25</c:v>
                </c:pt>
                <c:pt idx="2349">
                  <c:v>24</c:v>
                </c:pt>
                <c:pt idx="2350">
                  <c:v>24</c:v>
                </c:pt>
                <c:pt idx="2351">
                  <c:v>24</c:v>
                </c:pt>
                <c:pt idx="2352">
                  <c:v>25</c:v>
                </c:pt>
                <c:pt idx="2353">
                  <c:v>27</c:v>
                </c:pt>
                <c:pt idx="2354">
                  <c:v>25</c:v>
                </c:pt>
                <c:pt idx="2355">
                  <c:v>24</c:v>
                </c:pt>
                <c:pt idx="2356">
                  <c:v>24</c:v>
                </c:pt>
                <c:pt idx="2357">
                  <c:v>23</c:v>
                </c:pt>
                <c:pt idx="2358">
                  <c:v>23</c:v>
                </c:pt>
                <c:pt idx="2359">
                  <c:v>25</c:v>
                </c:pt>
                <c:pt idx="2360">
                  <c:v>24</c:v>
                </c:pt>
                <c:pt idx="2361">
                  <c:v>24</c:v>
                </c:pt>
                <c:pt idx="2362">
                  <c:v>23</c:v>
                </c:pt>
                <c:pt idx="2363">
                  <c:v>25</c:v>
                </c:pt>
                <c:pt idx="2364">
                  <c:v>24</c:v>
                </c:pt>
                <c:pt idx="2365">
                  <c:v>24</c:v>
                </c:pt>
                <c:pt idx="2366">
                  <c:v>24</c:v>
                </c:pt>
                <c:pt idx="2367">
                  <c:v>25</c:v>
                </c:pt>
                <c:pt idx="2368">
                  <c:v>24</c:v>
                </c:pt>
                <c:pt idx="2369">
                  <c:v>25</c:v>
                </c:pt>
                <c:pt idx="2370">
                  <c:v>24</c:v>
                </c:pt>
                <c:pt idx="2371">
                  <c:v>24</c:v>
                </c:pt>
                <c:pt idx="2372">
                  <c:v>24</c:v>
                </c:pt>
                <c:pt idx="2373">
                  <c:v>24</c:v>
                </c:pt>
                <c:pt idx="2374">
                  <c:v>23</c:v>
                </c:pt>
                <c:pt idx="2375">
                  <c:v>25</c:v>
                </c:pt>
                <c:pt idx="2376">
                  <c:v>25</c:v>
                </c:pt>
                <c:pt idx="2377">
                  <c:v>24</c:v>
                </c:pt>
                <c:pt idx="2378">
                  <c:v>24</c:v>
                </c:pt>
                <c:pt idx="2379">
                  <c:v>24</c:v>
                </c:pt>
                <c:pt idx="2380">
                  <c:v>25</c:v>
                </c:pt>
                <c:pt idx="2381">
                  <c:v>23</c:v>
                </c:pt>
                <c:pt idx="2382">
                  <c:v>24</c:v>
                </c:pt>
                <c:pt idx="2383">
                  <c:v>24</c:v>
                </c:pt>
                <c:pt idx="2384">
                  <c:v>26</c:v>
                </c:pt>
                <c:pt idx="2385">
                  <c:v>24</c:v>
                </c:pt>
                <c:pt idx="2386">
                  <c:v>24</c:v>
                </c:pt>
                <c:pt idx="2387">
                  <c:v>24</c:v>
                </c:pt>
                <c:pt idx="2388">
                  <c:v>25</c:v>
                </c:pt>
                <c:pt idx="2389">
                  <c:v>24</c:v>
                </c:pt>
                <c:pt idx="2390">
                  <c:v>24</c:v>
                </c:pt>
                <c:pt idx="2391">
                  <c:v>24</c:v>
                </c:pt>
                <c:pt idx="2392">
                  <c:v>25</c:v>
                </c:pt>
                <c:pt idx="2393">
                  <c:v>24</c:v>
                </c:pt>
                <c:pt idx="2394">
                  <c:v>24</c:v>
                </c:pt>
                <c:pt idx="2395">
                  <c:v>24</c:v>
                </c:pt>
                <c:pt idx="2396">
                  <c:v>25</c:v>
                </c:pt>
                <c:pt idx="2397">
                  <c:v>25</c:v>
                </c:pt>
                <c:pt idx="2398">
                  <c:v>24</c:v>
                </c:pt>
                <c:pt idx="2399">
                  <c:v>24</c:v>
                </c:pt>
                <c:pt idx="2400">
                  <c:v>24</c:v>
                </c:pt>
                <c:pt idx="2401">
                  <c:v>22</c:v>
                </c:pt>
                <c:pt idx="2402">
                  <c:v>25</c:v>
                </c:pt>
                <c:pt idx="2403">
                  <c:v>24</c:v>
                </c:pt>
                <c:pt idx="2404">
                  <c:v>25</c:v>
                </c:pt>
                <c:pt idx="2405">
                  <c:v>24</c:v>
                </c:pt>
                <c:pt idx="2406">
                  <c:v>23</c:v>
                </c:pt>
                <c:pt idx="2407">
                  <c:v>25</c:v>
                </c:pt>
                <c:pt idx="2408">
                  <c:v>25</c:v>
                </c:pt>
                <c:pt idx="2409">
                  <c:v>26</c:v>
                </c:pt>
                <c:pt idx="2410">
                  <c:v>24</c:v>
                </c:pt>
                <c:pt idx="2411">
                  <c:v>24</c:v>
                </c:pt>
                <c:pt idx="2412">
                  <c:v>24</c:v>
                </c:pt>
                <c:pt idx="2413">
                  <c:v>24</c:v>
                </c:pt>
                <c:pt idx="2414">
                  <c:v>23</c:v>
                </c:pt>
                <c:pt idx="2415">
                  <c:v>24</c:v>
                </c:pt>
                <c:pt idx="2416">
                  <c:v>24</c:v>
                </c:pt>
                <c:pt idx="2417">
                  <c:v>24</c:v>
                </c:pt>
                <c:pt idx="2418">
                  <c:v>24</c:v>
                </c:pt>
                <c:pt idx="2419">
                  <c:v>25</c:v>
                </c:pt>
                <c:pt idx="2420">
                  <c:v>25</c:v>
                </c:pt>
                <c:pt idx="2421">
                  <c:v>24</c:v>
                </c:pt>
                <c:pt idx="2422">
                  <c:v>26</c:v>
                </c:pt>
                <c:pt idx="2423">
                  <c:v>25</c:v>
                </c:pt>
                <c:pt idx="2424">
                  <c:v>25</c:v>
                </c:pt>
                <c:pt idx="2425">
                  <c:v>25</c:v>
                </c:pt>
                <c:pt idx="2426">
                  <c:v>23</c:v>
                </c:pt>
                <c:pt idx="2427">
                  <c:v>26</c:v>
                </c:pt>
                <c:pt idx="2428">
                  <c:v>25</c:v>
                </c:pt>
                <c:pt idx="2429">
                  <c:v>24</c:v>
                </c:pt>
                <c:pt idx="2430">
                  <c:v>25</c:v>
                </c:pt>
                <c:pt idx="2431">
                  <c:v>23</c:v>
                </c:pt>
                <c:pt idx="2432">
                  <c:v>25</c:v>
                </c:pt>
                <c:pt idx="2433">
                  <c:v>29</c:v>
                </c:pt>
                <c:pt idx="2434">
                  <c:v>25</c:v>
                </c:pt>
                <c:pt idx="2435">
                  <c:v>23</c:v>
                </c:pt>
                <c:pt idx="2436">
                  <c:v>25</c:v>
                </c:pt>
                <c:pt idx="2437">
                  <c:v>25</c:v>
                </c:pt>
                <c:pt idx="2438">
                  <c:v>24</c:v>
                </c:pt>
                <c:pt idx="2439">
                  <c:v>24</c:v>
                </c:pt>
                <c:pt idx="2440">
                  <c:v>25</c:v>
                </c:pt>
                <c:pt idx="2441">
                  <c:v>24</c:v>
                </c:pt>
                <c:pt idx="2442">
                  <c:v>25</c:v>
                </c:pt>
                <c:pt idx="2443">
                  <c:v>24</c:v>
                </c:pt>
                <c:pt idx="2444">
                  <c:v>25</c:v>
                </c:pt>
                <c:pt idx="2445">
                  <c:v>25</c:v>
                </c:pt>
                <c:pt idx="2446">
                  <c:v>24</c:v>
                </c:pt>
                <c:pt idx="2447">
                  <c:v>24</c:v>
                </c:pt>
                <c:pt idx="2448">
                  <c:v>24</c:v>
                </c:pt>
                <c:pt idx="2449">
                  <c:v>25</c:v>
                </c:pt>
                <c:pt idx="2450">
                  <c:v>24</c:v>
                </c:pt>
                <c:pt idx="2451">
                  <c:v>24</c:v>
                </c:pt>
                <c:pt idx="2452">
                  <c:v>24</c:v>
                </c:pt>
                <c:pt idx="2453">
                  <c:v>25</c:v>
                </c:pt>
                <c:pt idx="2454">
                  <c:v>24</c:v>
                </c:pt>
                <c:pt idx="2455">
                  <c:v>25</c:v>
                </c:pt>
                <c:pt idx="2456">
                  <c:v>24</c:v>
                </c:pt>
                <c:pt idx="2457">
                  <c:v>24</c:v>
                </c:pt>
                <c:pt idx="2458">
                  <c:v>24</c:v>
                </c:pt>
                <c:pt idx="2459">
                  <c:v>25</c:v>
                </c:pt>
                <c:pt idx="2460">
                  <c:v>25</c:v>
                </c:pt>
                <c:pt idx="2461">
                  <c:v>26</c:v>
                </c:pt>
                <c:pt idx="2462">
                  <c:v>24</c:v>
                </c:pt>
                <c:pt idx="2463">
                  <c:v>25</c:v>
                </c:pt>
                <c:pt idx="2464">
                  <c:v>24</c:v>
                </c:pt>
                <c:pt idx="2465">
                  <c:v>25</c:v>
                </c:pt>
                <c:pt idx="2466">
                  <c:v>24</c:v>
                </c:pt>
                <c:pt idx="2467">
                  <c:v>24</c:v>
                </c:pt>
                <c:pt idx="2468">
                  <c:v>24</c:v>
                </c:pt>
                <c:pt idx="2469">
                  <c:v>24</c:v>
                </c:pt>
                <c:pt idx="2470">
                  <c:v>25</c:v>
                </c:pt>
                <c:pt idx="2471">
                  <c:v>24</c:v>
                </c:pt>
                <c:pt idx="2472">
                  <c:v>24</c:v>
                </c:pt>
                <c:pt idx="2473">
                  <c:v>24</c:v>
                </c:pt>
                <c:pt idx="2474">
                  <c:v>26</c:v>
                </c:pt>
                <c:pt idx="2475">
                  <c:v>24</c:v>
                </c:pt>
                <c:pt idx="2476">
                  <c:v>24</c:v>
                </c:pt>
                <c:pt idx="2477">
                  <c:v>23</c:v>
                </c:pt>
                <c:pt idx="2478">
                  <c:v>25</c:v>
                </c:pt>
                <c:pt idx="2479">
                  <c:v>25</c:v>
                </c:pt>
                <c:pt idx="2480">
                  <c:v>25</c:v>
                </c:pt>
                <c:pt idx="2481">
                  <c:v>24</c:v>
                </c:pt>
                <c:pt idx="2482">
                  <c:v>25</c:v>
                </c:pt>
                <c:pt idx="2483">
                  <c:v>27</c:v>
                </c:pt>
                <c:pt idx="2484">
                  <c:v>25</c:v>
                </c:pt>
                <c:pt idx="2485">
                  <c:v>24</c:v>
                </c:pt>
                <c:pt idx="2486">
                  <c:v>24</c:v>
                </c:pt>
                <c:pt idx="2487">
                  <c:v>25</c:v>
                </c:pt>
                <c:pt idx="2488">
                  <c:v>24</c:v>
                </c:pt>
                <c:pt idx="2489">
                  <c:v>24</c:v>
                </c:pt>
                <c:pt idx="2490">
                  <c:v>24</c:v>
                </c:pt>
                <c:pt idx="2491">
                  <c:v>24</c:v>
                </c:pt>
                <c:pt idx="2492">
                  <c:v>24</c:v>
                </c:pt>
                <c:pt idx="2493">
                  <c:v>25</c:v>
                </c:pt>
                <c:pt idx="2494">
                  <c:v>24</c:v>
                </c:pt>
                <c:pt idx="2495">
                  <c:v>24</c:v>
                </c:pt>
                <c:pt idx="2496">
                  <c:v>24</c:v>
                </c:pt>
                <c:pt idx="2497">
                  <c:v>24</c:v>
                </c:pt>
                <c:pt idx="2498">
                  <c:v>24</c:v>
                </c:pt>
                <c:pt idx="2499">
                  <c:v>24</c:v>
                </c:pt>
                <c:pt idx="2500">
                  <c:v>24</c:v>
                </c:pt>
                <c:pt idx="2501">
                  <c:v>24</c:v>
                </c:pt>
                <c:pt idx="2502">
                  <c:v>23</c:v>
                </c:pt>
                <c:pt idx="2503">
                  <c:v>25</c:v>
                </c:pt>
                <c:pt idx="2504">
                  <c:v>25</c:v>
                </c:pt>
                <c:pt idx="2505">
                  <c:v>25</c:v>
                </c:pt>
                <c:pt idx="2506">
                  <c:v>24</c:v>
                </c:pt>
                <c:pt idx="2507">
                  <c:v>26</c:v>
                </c:pt>
                <c:pt idx="2508">
                  <c:v>24</c:v>
                </c:pt>
                <c:pt idx="2509">
                  <c:v>23</c:v>
                </c:pt>
                <c:pt idx="2510">
                  <c:v>24</c:v>
                </c:pt>
                <c:pt idx="2511">
                  <c:v>24</c:v>
                </c:pt>
                <c:pt idx="2512">
                  <c:v>25</c:v>
                </c:pt>
                <c:pt idx="2513">
                  <c:v>24</c:v>
                </c:pt>
                <c:pt idx="2514">
                  <c:v>25</c:v>
                </c:pt>
                <c:pt idx="2515">
                  <c:v>25</c:v>
                </c:pt>
                <c:pt idx="2516">
                  <c:v>25</c:v>
                </c:pt>
                <c:pt idx="2517">
                  <c:v>24</c:v>
                </c:pt>
                <c:pt idx="2518">
                  <c:v>23</c:v>
                </c:pt>
                <c:pt idx="2519">
                  <c:v>22</c:v>
                </c:pt>
                <c:pt idx="2520">
                  <c:v>25</c:v>
                </c:pt>
                <c:pt idx="2521">
                  <c:v>23</c:v>
                </c:pt>
                <c:pt idx="2522">
                  <c:v>24</c:v>
                </c:pt>
                <c:pt idx="2523">
                  <c:v>23</c:v>
                </c:pt>
                <c:pt idx="2524">
                  <c:v>24</c:v>
                </c:pt>
                <c:pt idx="2525">
                  <c:v>24</c:v>
                </c:pt>
                <c:pt idx="2526">
                  <c:v>25</c:v>
                </c:pt>
                <c:pt idx="2527">
                  <c:v>24</c:v>
                </c:pt>
                <c:pt idx="2528">
                  <c:v>25</c:v>
                </c:pt>
                <c:pt idx="2529">
                  <c:v>24</c:v>
                </c:pt>
                <c:pt idx="2530">
                  <c:v>24</c:v>
                </c:pt>
                <c:pt idx="2531">
                  <c:v>23</c:v>
                </c:pt>
                <c:pt idx="2532">
                  <c:v>25</c:v>
                </c:pt>
                <c:pt idx="2533">
                  <c:v>24</c:v>
                </c:pt>
                <c:pt idx="2534">
                  <c:v>25</c:v>
                </c:pt>
                <c:pt idx="2535">
                  <c:v>25</c:v>
                </c:pt>
                <c:pt idx="2536">
                  <c:v>24</c:v>
                </c:pt>
                <c:pt idx="2537">
                  <c:v>25</c:v>
                </c:pt>
                <c:pt idx="2538">
                  <c:v>24</c:v>
                </c:pt>
                <c:pt idx="2539">
                  <c:v>23</c:v>
                </c:pt>
                <c:pt idx="2540">
                  <c:v>28</c:v>
                </c:pt>
                <c:pt idx="2541">
                  <c:v>24</c:v>
                </c:pt>
                <c:pt idx="2542">
                  <c:v>24</c:v>
                </c:pt>
                <c:pt idx="2543">
                  <c:v>26</c:v>
                </c:pt>
                <c:pt idx="2544">
                  <c:v>24</c:v>
                </c:pt>
                <c:pt idx="2545">
                  <c:v>25</c:v>
                </c:pt>
                <c:pt idx="2546">
                  <c:v>24</c:v>
                </c:pt>
                <c:pt idx="2547">
                  <c:v>25</c:v>
                </c:pt>
                <c:pt idx="2548">
                  <c:v>24</c:v>
                </c:pt>
                <c:pt idx="2549">
                  <c:v>25</c:v>
                </c:pt>
                <c:pt idx="2550">
                  <c:v>25</c:v>
                </c:pt>
                <c:pt idx="2551">
                  <c:v>24</c:v>
                </c:pt>
                <c:pt idx="2552">
                  <c:v>25</c:v>
                </c:pt>
                <c:pt idx="2553">
                  <c:v>25</c:v>
                </c:pt>
                <c:pt idx="2554">
                  <c:v>23</c:v>
                </c:pt>
                <c:pt idx="2555">
                  <c:v>25</c:v>
                </c:pt>
                <c:pt idx="2556">
                  <c:v>25</c:v>
                </c:pt>
                <c:pt idx="2557">
                  <c:v>24</c:v>
                </c:pt>
                <c:pt idx="2558">
                  <c:v>24</c:v>
                </c:pt>
                <c:pt idx="2559">
                  <c:v>24</c:v>
                </c:pt>
                <c:pt idx="2560">
                  <c:v>26</c:v>
                </c:pt>
                <c:pt idx="2561">
                  <c:v>24</c:v>
                </c:pt>
                <c:pt idx="2562">
                  <c:v>25</c:v>
                </c:pt>
                <c:pt idx="2563">
                  <c:v>22</c:v>
                </c:pt>
                <c:pt idx="2564">
                  <c:v>24</c:v>
                </c:pt>
                <c:pt idx="2565">
                  <c:v>25</c:v>
                </c:pt>
                <c:pt idx="2566">
                  <c:v>24</c:v>
                </c:pt>
                <c:pt idx="2567">
                  <c:v>23</c:v>
                </c:pt>
                <c:pt idx="2568">
                  <c:v>26</c:v>
                </c:pt>
                <c:pt idx="2569">
                  <c:v>25</c:v>
                </c:pt>
                <c:pt idx="2570">
                  <c:v>26</c:v>
                </c:pt>
                <c:pt idx="2571">
                  <c:v>24</c:v>
                </c:pt>
                <c:pt idx="2572">
                  <c:v>24</c:v>
                </c:pt>
                <c:pt idx="2573">
                  <c:v>22</c:v>
                </c:pt>
                <c:pt idx="2574">
                  <c:v>25</c:v>
                </c:pt>
                <c:pt idx="2575">
                  <c:v>25</c:v>
                </c:pt>
                <c:pt idx="2576">
                  <c:v>24</c:v>
                </c:pt>
                <c:pt idx="2577">
                  <c:v>25</c:v>
                </c:pt>
                <c:pt idx="2578">
                  <c:v>25</c:v>
                </c:pt>
                <c:pt idx="2579">
                  <c:v>25</c:v>
                </c:pt>
                <c:pt idx="2580">
                  <c:v>25</c:v>
                </c:pt>
                <c:pt idx="2581">
                  <c:v>25</c:v>
                </c:pt>
                <c:pt idx="2582">
                  <c:v>24</c:v>
                </c:pt>
                <c:pt idx="2583">
                  <c:v>24</c:v>
                </c:pt>
                <c:pt idx="2584">
                  <c:v>24</c:v>
                </c:pt>
                <c:pt idx="2585">
                  <c:v>24</c:v>
                </c:pt>
                <c:pt idx="2586">
                  <c:v>25</c:v>
                </c:pt>
                <c:pt idx="2587">
                  <c:v>24</c:v>
                </c:pt>
                <c:pt idx="2588">
                  <c:v>26</c:v>
                </c:pt>
                <c:pt idx="2589">
                  <c:v>25</c:v>
                </c:pt>
                <c:pt idx="2590">
                  <c:v>25</c:v>
                </c:pt>
                <c:pt idx="2591">
                  <c:v>24</c:v>
                </c:pt>
                <c:pt idx="2592">
                  <c:v>24</c:v>
                </c:pt>
                <c:pt idx="2593">
                  <c:v>25</c:v>
                </c:pt>
                <c:pt idx="2594">
                  <c:v>25</c:v>
                </c:pt>
                <c:pt idx="2595">
                  <c:v>25</c:v>
                </c:pt>
                <c:pt idx="2596">
                  <c:v>25</c:v>
                </c:pt>
                <c:pt idx="2597">
                  <c:v>24</c:v>
                </c:pt>
                <c:pt idx="2598">
                  <c:v>24</c:v>
                </c:pt>
                <c:pt idx="2599">
                  <c:v>26</c:v>
                </c:pt>
                <c:pt idx="2600">
                  <c:v>25</c:v>
                </c:pt>
                <c:pt idx="2601">
                  <c:v>26</c:v>
                </c:pt>
                <c:pt idx="2602">
                  <c:v>23</c:v>
                </c:pt>
                <c:pt idx="2603">
                  <c:v>25</c:v>
                </c:pt>
                <c:pt idx="2604">
                  <c:v>24</c:v>
                </c:pt>
                <c:pt idx="2605">
                  <c:v>24</c:v>
                </c:pt>
                <c:pt idx="2606">
                  <c:v>24</c:v>
                </c:pt>
                <c:pt idx="2607">
                  <c:v>23</c:v>
                </c:pt>
                <c:pt idx="2608">
                  <c:v>25</c:v>
                </c:pt>
                <c:pt idx="2609">
                  <c:v>24</c:v>
                </c:pt>
                <c:pt idx="2610">
                  <c:v>25</c:v>
                </c:pt>
                <c:pt idx="2611">
                  <c:v>23</c:v>
                </c:pt>
                <c:pt idx="2612">
                  <c:v>25</c:v>
                </c:pt>
                <c:pt idx="2613">
                  <c:v>24</c:v>
                </c:pt>
                <c:pt idx="2614">
                  <c:v>25</c:v>
                </c:pt>
                <c:pt idx="2615">
                  <c:v>24</c:v>
                </c:pt>
                <c:pt idx="2616">
                  <c:v>25</c:v>
                </c:pt>
                <c:pt idx="2617">
                  <c:v>24</c:v>
                </c:pt>
                <c:pt idx="2618">
                  <c:v>24</c:v>
                </c:pt>
                <c:pt idx="2619">
                  <c:v>25</c:v>
                </c:pt>
                <c:pt idx="2620">
                  <c:v>25</c:v>
                </c:pt>
                <c:pt idx="2621">
                  <c:v>25</c:v>
                </c:pt>
                <c:pt idx="2622">
                  <c:v>25</c:v>
                </c:pt>
                <c:pt idx="2623">
                  <c:v>25</c:v>
                </c:pt>
                <c:pt idx="2624">
                  <c:v>24</c:v>
                </c:pt>
                <c:pt idx="2625">
                  <c:v>24</c:v>
                </c:pt>
                <c:pt idx="2626">
                  <c:v>24</c:v>
                </c:pt>
                <c:pt idx="2627">
                  <c:v>25</c:v>
                </c:pt>
                <c:pt idx="2628">
                  <c:v>24</c:v>
                </c:pt>
                <c:pt idx="2629">
                  <c:v>25</c:v>
                </c:pt>
                <c:pt idx="2630">
                  <c:v>24</c:v>
                </c:pt>
                <c:pt idx="2631">
                  <c:v>24</c:v>
                </c:pt>
                <c:pt idx="2632">
                  <c:v>25</c:v>
                </c:pt>
                <c:pt idx="2633">
                  <c:v>25</c:v>
                </c:pt>
                <c:pt idx="2634">
                  <c:v>24</c:v>
                </c:pt>
                <c:pt idx="2635">
                  <c:v>24</c:v>
                </c:pt>
                <c:pt idx="2636">
                  <c:v>24</c:v>
                </c:pt>
                <c:pt idx="2637">
                  <c:v>24</c:v>
                </c:pt>
                <c:pt idx="2638">
                  <c:v>23</c:v>
                </c:pt>
                <c:pt idx="2639">
                  <c:v>25</c:v>
                </c:pt>
                <c:pt idx="2640">
                  <c:v>24</c:v>
                </c:pt>
                <c:pt idx="2641">
                  <c:v>24</c:v>
                </c:pt>
                <c:pt idx="2642">
                  <c:v>23</c:v>
                </c:pt>
                <c:pt idx="2643">
                  <c:v>25</c:v>
                </c:pt>
                <c:pt idx="2644">
                  <c:v>24</c:v>
                </c:pt>
                <c:pt idx="2645">
                  <c:v>23</c:v>
                </c:pt>
                <c:pt idx="2646">
                  <c:v>23</c:v>
                </c:pt>
                <c:pt idx="2647">
                  <c:v>23</c:v>
                </c:pt>
                <c:pt idx="2648">
                  <c:v>24</c:v>
                </c:pt>
                <c:pt idx="2649">
                  <c:v>24</c:v>
                </c:pt>
                <c:pt idx="2650">
                  <c:v>26</c:v>
                </c:pt>
                <c:pt idx="2651">
                  <c:v>24</c:v>
                </c:pt>
                <c:pt idx="2652">
                  <c:v>25</c:v>
                </c:pt>
                <c:pt idx="2653">
                  <c:v>26</c:v>
                </c:pt>
                <c:pt idx="2654">
                  <c:v>25</c:v>
                </c:pt>
                <c:pt idx="2655">
                  <c:v>25</c:v>
                </c:pt>
                <c:pt idx="2656">
                  <c:v>24</c:v>
                </c:pt>
                <c:pt idx="2657">
                  <c:v>24</c:v>
                </c:pt>
                <c:pt idx="2658">
                  <c:v>24</c:v>
                </c:pt>
                <c:pt idx="2659">
                  <c:v>24</c:v>
                </c:pt>
                <c:pt idx="2660">
                  <c:v>26</c:v>
                </c:pt>
                <c:pt idx="2661">
                  <c:v>23</c:v>
                </c:pt>
                <c:pt idx="2662">
                  <c:v>23</c:v>
                </c:pt>
                <c:pt idx="2663">
                  <c:v>25</c:v>
                </c:pt>
                <c:pt idx="2664">
                  <c:v>25</c:v>
                </c:pt>
                <c:pt idx="2665">
                  <c:v>23</c:v>
                </c:pt>
                <c:pt idx="2666">
                  <c:v>25</c:v>
                </c:pt>
                <c:pt idx="2667">
                  <c:v>24</c:v>
                </c:pt>
                <c:pt idx="2668">
                  <c:v>25</c:v>
                </c:pt>
                <c:pt idx="2669">
                  <c:v>24</c:v>
                </c:pt>
                <c:pt idx="2670">
                  <c:v>23</c:v>
                </c:pt>
                <c:pt idx="2671">
                  <c:v>24</c:v>
                </c:pt>
                <c:pt idx="2672">
                  <c:v>25</c:v>
                </c:pt>
                <c:pt idx="2673">
                  <c:v>25</c:v>
                </c:pt>
                <c:pt idx="2674">
                  <c:v>25</c:v>
                </c:pt>
                <c:pt idx="2675">
                  <c:v>23</c:v>
                </c:pt>
                <c:pt idx="2676">
                  <c:v>26</c:v>
                </c:pt>
                <c:pt idx="2677">
                  <c:v>24</c:v>
                </c:pt>
                <c:pt idx="2678">
                  <c:v>28</c:v>
                </c:pt>
                <c:pt idx="2679">
                  <c:v>24</c:v>
                </c:pt>
                <c:pt idx="2680">
                  <c:v>24</c:v>
                </c:pt>
                <c:pt idx="2681">
                  <c:v>24</c:v>
                </c:pt>
                <c:pt idx="2682">
                  <c:v>24</c:v>
                </c:pt>
                <c:pt idx="2683">
                  <c:v>26</c:v>
                </c:pt>
                <c:pt idx="2684">
                  <c:v>22</c:v>
                </c:pt>
                <c:pt idx="2685">
                  <c:v>25</c:v>
                </c:pt>
                <c:pt idx="2686">
                  <c:v>24</c:v>
                </c:pt>
                <c:pt idx="2687">
                  <c:v>26</c:v>
                </c:pt>
                <c:pt idx="2688">
                  <c:v>23</c:v>
                </c:pt>
                <c:pt idx="2689">
                  <c:v>24</c:v>
                </c:pt>
                <c:pt idx="2690">
                  <c:v>24</c:v>
                </c:pt>
                <c:pt idx="2691">
                  <c:v>27</c:v>
                </c:pt>
                <c:pt idx="2692">
                  <c:v>24</c:v>
                </c:pt>
                <c:pt idx="2693">
                  <c:v>24</c:v>
                </c:pt>
                <c:pt idx="2694">
                  <c:v>25</c:v>
                </c:pt>
                <c:pt idx="2695">
                  <c:v>24</c:v>
                </c:pt>
                <c:pt idx="2696">
                  <c:v>24</c:v>
                </c:pt>
                <c:pt idx="2697">
                  <c:v>25</c:v>
                </c:pt>
                <c:pt idx="2698">
                  <c:v>23</c:v>
                </c:pt>
                <c:pt idx="2699">
                  <c:v>25</c:v>
                </c:pt>
                <c:pt idx="2700">
                  <c:v>24</c:v>
                </c:pt>
                <c:pt idx="2701">
                  <c:v>24</c:v>
                </c:pt>
                <c:pt idx="2702">
                  <c:v>26</c:v>
                </c:pt>
                <c:pt idx="2703">
                  <c:v>24</c:v>
                </c:pt>
                <c:pt idx="2704">
                  <c:v>23</c:v>
                </c:pt>
                <c:pt idx="2705">
                  <c:v>24</c:v>
                </c:pt>
                <c:pt idx="2706">
                  <c:v>24</c:v>
                </c:pt>
                <c:pt idx="2707">
                  <c:v>25</c:v>
                </c:pt>
                <c:pt idx="2708">
                  <c:v>22</c:v>
                </c:pt>
                <c:pt idx="2709">
                  <c:v>25</c:v>
                </c:pt>
                <c:pt idx="2710">
                  <c:v>23</c:v>
                </c:pt>
                <c:pt idx="2711">
                  <c:v>25</c:v>
                </c:pt>
                <c:pt idx="2712">
                  <c:v>28</c:v>
                </c:pt>
                <c:pt idx="2713">
                  <c:v>23</c:v>
                </c:pt>
                <c:pt idx="2714">
                  <c:v>24</c:v>
                </c:pt>
                <c:pt idx="2715">
                  <c:v>25</c:v>
                </c:pt>
                <c:pt idx="2716">
                  <c:v>25</c:v>
                </c:pt>
                <c:pt idx="2717">
                  <c:v>23</c:v>
                </c:pt>
                <c:pt idx="2718">
                  <c:v>25</c:v>
                </c:pt>
                <c:pt idx="2719">
                  <c:v>25</c:v>
                </c:pt>
                <c:pt idx="2720">
                  <c:v>24</c:v>
                </c:pt>
                <c:pt idx="2721">
                  <c:v>24</c:v>
                </c:pt>
                <c:pt idx="2722">
                  <c:v>24</c:v>
                </c:pt>
                <c:pt idx="2723">
                  <c:v>24</c:v>
                </c:pt>
                <c:pt idx="2724">
                  <c:v>25</c:v>
                </c:pt>
                <c:pt idx="2725">
                  <c:v>24</c:v>
                </c:pt>
                <c:pt idx="2726">
                  <c:v>25</c:v>
                </c:pt>
                <c:pt idx="2727">
                  <c:v>26</c:v>
                </c:pt>
                <c:pt idx="2728">
                  <c:v>19</c:v>
                </c:pt>
                <c:pt idx="2729">
                  <c:v>29</c:v>
                </c:pt>
                <c:pt idx="2730">
                  <c:v>26</c:v>
                </c:pt>
                <c:pt idx="2731">
                  <c:v>23</c:v>
                </c:pt>
                <c:pt idx="2732">
                  <c:v>25</c:v>
                </c:pt>
                <c:pt idx="2733">
                  <c:v>25</c:v>
                </c:pt>
                <c:pt idx="2734">
                  <c:v>25</c:v>
                </c:pt>
                <c:pt idx="2735">
                  <c:v>24</c:v>
                </c:pt>
                <c:pt idx="2736">
                  <c:v>24</c:v>
                </c:pt>
                <c:pt idx="2737">
                  <c:v>25</c:v>
                </c:pt>
                <c:pt idx="2738">
                  <c:v>24</c:v>
                </c:pt>
                <c:pt idx="2739">
                  <c:v>25</c:v>
                </c:pt>
                <c:pt idx="2740">
                  <c:v>25</c:v>
                </c:pt>
                <c:pt idx="2741">
                  <c:v>24</c:v>
                </c:pt>
                <c:pt idx="2742">
                  <c:v>25</c:v>
                </c:pt>
                <c:pt idx="2743">
                  <c:v>25</c:v>
                </c:pt>
                <c:pt idx="2744">
                  <c:v>24</c:v>
                </c:pt>
                <c:pt idx="2745">
                  <c:v>24</c:v>
                </c:pt>
                <c:pt idx="2746">
                  <c:v>24</c:v>
                </c:pt>
                <c:pt idx="2747">
                  <c:v>25</c:v>
                </c:pt>
                <c:pt idx="2748">
                  <c:v>24</c:v>
                </c:pt>
                <c:pt idx="2749">
                  <c:v>25</c:v>
                </c:pt>
                <c:pt idx="2750">
                  <c:v>25</c:v>
                </c:pt>
                <c:pt idx="2751">
                  <c:v>24</c:v>
                </c:pt>
                <c:pt idx="2752">
                  <c:v>24</c:v>
                </c:pt>
                <c:pt idx="2753">
                  <c:v>25</c:v>
                </c:pt>
                <c:pt idx="2754">
                  <c:v>25</c:v>
                </c:pt>
                <c:pt idx="2755">
                  <c:v>22</c:v>
                </c:pt>
                <c:pt idx="2756">
                  <c:v>24</c:v>
                </c:pt>
                <c:pt idx="2757">
                  <c:v>23</c:v>
                </c:pt>
                <c:pt idx="2758">
                  <c:v>23</c:v>
                </c:pt>
                <c:pt idx="2759">
                  <c:v>24</c:v>
                </c:pt>
                <c:pt idx="2760">
                  <c:v>24</c:v>
                </c:pt>
                <c:pt idx="2761">
                  <c:v>24</c:v>
                </c:pt>
                <c:pt idx="2762">
                  <c:v>24</c:v>
                </c:pt>
                <c:pt idx="2763">
                  <c:v>25</c:v>
                </c:pt>
                <c:pt idx="2764">
                  <c:v>26</c:v>
                </c:pt>
                <c:pt idx="2765">
                  <c:v>24</c:v>
                </c:pt>
                <c:pt idx="2766">
                  <c:v>24</c:v>
                </c:pt>
                <c:pt idx="2767">
                  <c:v>24</c:v>
                </c:pt>
                <c:pt idx="2768">
                  <c:v>25</c:v>
                </c:pt>
                <c:pt idx="2769">
                  <c:v>24</c:v>
                </c:pt>
                <c:pt idx="2770">
                  <c:v>25</c:v>
                </c:pt>
                <c:pt idx="2771">
                  <c:v>23</c:v>
                </c:pt>
                <c:pt idx="2772">
                  <c:v>25</c:v>
                </c:pt>
                <c:pt idx="2773">
                  <c:v>24</c:v>
                </c:pt>
                <c:pt idx="2774">
                  <c:v>25</c:v>
                </c:pt>
                <c:pt idx="2775">
                  <c:v>24</c:v>
                </c:pt>
                <c:pt idx="2776">
                  <c:v>24</c:v>
                </c:pt>
                <c:pt idx="2777">
                  <c:v>24</c:v>
                </c:pt>
                <c:pt idx="2778">
                  <c:v>24</c:v>
                </c:pt>
                <c:pt idx="2779">
                  <c:v>24</c:v>
                </c:pt>
                <c:pt idx="2780">
                  <c:v>26</c:v>
                </c:pt>
                <c:pt idx="2781">
                  <c:v>24</c:v>
                </c:pt>
                <c:pt idx="2782">
                  <c:v>24</c:v>
                </c:pt>
                <c:pt idx="2783">
                  <c:v>25</c:v>
                </c:pt>
                <c:pt idx="2784">
                  <c:v>23</c:v>
                </c:pt>
                <c:pt idx="2785">
                  <c:v>24</c:v>
                </c:pt>
                <c:pt idx="2786">
                  <c:v>24</c:v>
                </c:pt>
                <c:pt idx="2787">
                  <c:v>24</c:v>
                </c:pt>
                <c:pt idx="2788">
                  <c:v>24</c:v>
                </c:pt>
                <c:pt idx="2789">
                  <c:v>25</c:v>
                </c:pt>
                <c:pt idx="2790">
                  <c:v>24</c:v>
                </c:pt>
                <c:pt idx="2791">
                  <c:v>25</c:v>
                </c:pt>
                <c:pt idx="2792">
                  <c:v>25</c:v>
                </c:pt>
                <c:pt idx="2793">
                  <c:v>24</c:v>
                </c:pt>
                <c:pt idx="2794">
                  <c:v>24</c:v>
                </c:pt>
                <c:pt idx="2795">
                  <c:v>25</c:v>
                </c:pt>
                <c:pt idx="2796">
                  <c:v>24</c:v>
                </c:pt>
                <c:pt idx="2797">
                  <c:v>25</c:v>
                </c:pt>
                <c:pt idx="2798">
                  <c:v>25</c:v>
                </c:pt>
                <c:pt idx="2799">
                  <c:v>24</c:v>
                </c:pt>
                <c:pt idx="2800">
                  <c:v>25</c:v>
                </c:pt>
                <c:pt idx="2801">
                  <c:v>25</c:v>
                </c:pt>
                <c:pt idx="2802">
                  <c:v>24</c:v>
                </c:pt>
                <c:pt idx="2803">
                  <c:v>25</c:v>
                </c:pt>
                <c:pt idx="2804">
                  <c:v>24</c:v>
                </c:pt>
                <c:pt idx="2805">
                  <c:v>22</c:v>
                </c:pt>
                <c:pt idx="2806">
                  <c:v>24</c:v>
                </c:pt>
                <c:pt idx="2807">
                  <c:v>25</c:v>
                </c:pt>
                <c:pt idx="2808">
                  <c:v>24</c:v>
                </c:pt>
                <c:pt idx="2809">
                  <c:v>26</c:v>
                </c:pt>
                <c:pt idx="2810">
                  <c:v>24</c:v>
                </c:pt>
                <c:pt idx="2811">
                  <c:v>27</c:v>
                </c:pt>
                <c:pt idx="2812">
                  <c:v>24</c:v>
                </c:pt>
                <c:pt idx="2813">
                  <c:v>24</c:v>
                </c:pt>
                <c:pt idx="2814">
                  <c:v>24</c:v>
                </c:pt>
                <c:pt idx="2815">
                  <c:v>24</c:v>
                </c:pt>
                <c:pt idx="2816">
                  <c:v>24</c:v>
                </c:pt>
                <c:pt idx="2817">
                  <c:v>25</c:v>
                </c:pt>
                <c:pt idx="2818">
                  <c:v>25</c:v>
                </c:pt>
                <c:pt idx="2819">
                  <c:v>25</c:v>
                </c:pt>
                <c:pt idx="2820">
                  <c:v>24</c:v>
                </c:pt>
                <c:pt idx="2821">
                  <c:v>24</c:v>
                </c:pt>
                <c:pt idx="2822">
                  <c:v>25</c:v>
                </c:pt>
                <c:pt idx="2823">
                  <c:v>26</c:v>
                </c:pt>
                <c:pt idx="2824">
                  <c:v>24</c:v>
                </c:pt>
                <c:pt idx="2825">
                  <c:v>24</c:v>
                </c:pt>
                <c:pt idx="2826">
                  <c:v>25</c:v>
                </c:pt>
                <c:pt idx="2827">
                  <c:v>24</c:v>
                </c:pt>
                <c:pt idx="2828">
                  <c:v>25</c:v>
                </c:pt>
                <c:pt idx="2829">
                  <c:v>24</c:v>
                </c:pt>
                <c:pt idx="2830">
                  <c:v>23</c:v>
                </c:pt>
                <c:pt idx="2831">
                  <c:v>23</c:v>
                </c:pt>
                <c:pt idx="2832">
                  <c:v>24</c:v>
                </c:pt>
                <c:pt idx="2833">
                  <c:v>26</c:v>
                </c:pt>
                <c:pt idx="2834">
                  <c:v>24</c:v>
                </c:pt>
                <c:pt idx="2835">
                  <c:v>24</c:v>
                </c:pt>
                <c:pt idx="2836">
                  <c:v>25</c:v>
                </c:pt>
                <c:pt idx="2837">
                  <c:v>24</c:v>
                </c:pt>
                <c:pt idx="2838">
                  <c:v>28</c:v>
                </c:pt>
                <c:pt idx="2839">
                  <c:v>25</c:v>
                </c:pt>
                <c:pt idx="2840">
                  <c:v>24</c:v>
                </c:pt>
                <c:pt idx="2841">
                  <c:v>23</c:v>
                </c:pt>
                <c:pt idx="2842">
                  <c:v>24</c:v>
                </c:pt>
                <c:pt idx="2843">
                  <c:v>25</c:v>
                </c:pt>
                <c:pt idx="2844">
                  <c:v>24</c:v>
                </c:pt>
                <c:pt idx="2845">
                  <c:v>24</c:v>
                </c:pt>
                <c:pt idx="2846">
                  <c:v>24</c:v>
                </c:pt>
                <c:pt idx="2847">
                  <c:v>25</c:v>
                </c:pt>
                <c:pt idx="2848">
                  <c:v>24</c:v>
                </c:pt>
                <c:pt idx="2849">
                  <c:v>24</c:v>
                </c:pt>
                <c:pt idx="2850">
                  <c:v>25</c:v>
                </c:pt>
                <c:pt idx="2851">
                  <c:v>25</c:v>
                </c:pt>
                <c:pt idx="2852">
                  <c:v>24</c:v>
                </c:pt>
                <c:pt idx="2853">
                  <c:v>25</c:v>
                </c:pt>
                <c:pt idx="2854">
                  <c:v>23</c:v>
                </c:pt>
                <c:pt idx="2855">
                  <c:v>23</c:v>
                </c:pt>
                <c:pt idx="2856">
                  <c:v>25</c:v>
                </c:pt>
                <c:pt idx="2857">
                  <c:v>25</c:v>
                </c:pt>
                <c:pt idx="2858">
                  <c:v>24</c:v>
                </c:pt>
                <c:pt idx="2859">
                  <c:v>24</c:v>
                </c:pt>
                <c:pt idx="2860">
                  <c:v>22</c:v>
                </c:pt>
                <c:pt idx="2861">
                  <c:v>24</c:v>
                </c:pt>
                <c:pt idx="2862">
                  <c:v>24</c:v>
                </c:pt>
                <c:pt idx="2863">
                  <c:v>24</c:v>
                </c:pt>
                <c:pt idx="2864">
                  <c:v>25</c:v>
                </c:pt>
                <c:pt idx="2865">
                  <c:v>25</c:v>
                </c:pt>
                <c:pt idx="2866">
                  <c:v>24</c:v>
                </c:pt>
                <c:pt idx="2867">
                  <c:v>23</c:v>
                </c:pt>
                <c:pt idx="2868">
                  <c:v>25</c:v>
                </c:pt>
                <c:pt idx="2869">
                  <c:v>24</c:v>
                </c:pt>
                <c:pt idx="2870">
                  <c:v>25</c:v>
                </c:pt>
                <c:pt idx="2871">
                  <c:v>24</c:v>
                </c:pt>
                <c:pt idx="2872">
                  <c:v>25</c:v>
                </c:pt>
                <c:pt idx="2873">
                  <c:v>25</c:v>
                </c:pt>
                <c:pt idx="2874">
                  <c:v>24</c:v>
                </c:pt>
                <c:pt idx="2875">
                  <c:v>25</c:v>
                </c:pt>
                <c:pt idx="2876">
                  <c:v>24</c:v>
                </c:pt>
                <c:pt idx="2877">
                  <c:v>24</c:v>
                </c:pt>
                <c:pt idx="2878">
                  <c:v>25</c:v>
                </c:pt>
                <c:pt idx="2879">
                  <c:v>24</c:v>
                </c:pt>
                <c:pt idx="2880">
                  <c:v>23</c:v>
                </c:pt>
                <c:pt idx="2881">
                  <c:v>23</c:v>
                </c:pt>
                <c:pt idx="2882">
                  <c:v>24</c:v>
                </c:pt>
                <c:pt idx="2883">
                  <c:v>25</c:v>
                </c:pt>
                <c:pt idx="2884">
                  <c:v>24</c:v>
                </c:pt>
                <c:pt idx="2885">
                  <c:v>25</c:v>
                </c:pt>
                <c:pt idx="2886">
                  <c:v>24</c:v>
                </c:pt>
                <c:pt idx="2887">
                  <c:v>25</c:v>
                </c:pt>
                <c:pt idx="2888">
                  <c:v>23</c:v>
                </c:pt>
                <c:pt idx="2889">
                  <c:v>25</c:v>
                </c:pt>
                <c:pt idx="2890">
                  <c:v>24</c:v>
                </c:pt>
                <c:pt idx="2891">
                  <c:v>24</c:v>
                </c:pt>
                <c:pt idx="2892">
                  <c:v>24</c:v>
                </c:pt>
                <c:pt idx="2893">
                  <c:v>22</c:v>
                </c:pt>
                <c:pt idx="2894">
                  <c:v>24</c:v>
                </c:pt>
                <c:pt idx="2895">
                  <c:v>24</c:v>
                </c:pt>
                <c:pt idx="2896">
                  <c:v>24</c:v>
                </c:pt>
                <c:pt idx="2897">
                  <c:v>24</c:v>
                </c:pt>
                <c:pt idx="2898">
                  <c:v>23</c:v>
                </c:pt>
                <c:pt idx="2899">
                  <c:v>24</c:v>
                </c:pt>
                <c:pt idx="2900">
                  <c:v>21</c:v>
                </c:pt>
                <c:pt idx="2901">
                  <c:v>24</c:v>
                </c:pt>
                <c:pt idx="2902">
                  <c:v>24</c:v>
                </c:pt>
                <c:pt idx="2903">
                  <c:v>25</c:v>
                </c:pt>
                <c:pt idx="2904">
                  <c:v>24</c:v>
                </c:pt>
                <c:pt idx="2905">
                  <c:v>25</c:v>
                </c:pt>
                <c:pt idx="2906">
                  <c:v>24</c:v>
                </c:pt>
                <c:pt idx="2907">
                  <c:v>24</c:v>
                </c:pt>
                <c:pt idx="2908">
                  <c:v>23</c:v>
                </c:pt>
                <c:pt idx="2909">
                  <c:v>24</c:v>
                </c:pt>
                <c:pt idx="2910">
                  <c:v>23</c:v>
                </c:pt>
                <c:pt idx="2911">
                  <c:v>24</c:v>
                </c:pt>
                <c:pt idx="2912">
                  <c:v>24</c:v>
                </c:pt>
                <c:pt idx="2913">
                  <c:v>24</c:v>
                </c:pt>
                <c:pt idx="2914">
                  <c:v>24</c:v>
                </c:pt>
                <c:pt idx="2915">
                  <c:v>24</c:v>
                </c:pt>
                <c:pt idx="2916">
                  <c:v>24</c:v>
                </c:pt>
                <c:pt idx="2917">
                  <c:v>21</c:v>
                </c:pt>
                <c:pt idx="2918">
                  <c:v>24</c:v>
                </c:pt>
                <c:pt idx="2919">
                  <c:v>25</c:v>
                </c:pt>
                <c:pt idx="2920">
                  <c:v>25</c:v>
                </c:pt>
                <c:pt idx="2921">
                  <c:v>24</c:v>
                </c:pt>
                <c:pt idx="2922">
                  <c:v>24</c:v>
                </c:pt>
                <c:pt idx="2923">
                  <c:v>24</c:v>
                </c:pt>
                <c:pt idx="2924">
                  <c:v>26</c:v>
                </c:pt>
                <c:pt idx="2925">
                  <c:v>24</c:v>
                </c:pt>
                <c:pt idx="2926">
                  <c:v>24</c:v>
                </c:pt>
                <c:pt idx="2927">
                  <c:v>25</c:v>
                </c:pt>
                <c:pt idx="2928">
                  <c:v>25</c:v>
                </c:pt>
                <c:pt idx="2929">
                  <c:v>25</c:v>
                </c:pt>
                <c:pt idx="2930">
                  <c:v>25</c:v>
                </c:pt>
                <c:pt idx="2931">
                  <c:v>24</c:v>
                </c:pt>
                <c:pt idx="2932">
                  <c:v>24</c:v>
                </c:pt>
                <c:pt idx="2933">
                  <c:v>24</c:v>
                </c:pt>
                <c:pt idx="2934">
                  <c:v>26</c:v>
                </c:pt>
                <c:pt idx="2935">
                  <c:v>25</c:v>
                </c:pt>
                <c:pt idx="2936">
                  <c:v>24</c:v>
                </c:pt>
                <c:pt idx="2937">
                  <c:v>24</c:v>
                </c:pt>
                <c:pt idx="2938">
                  <c:v>24</c:v>
                </c:pt>
                <c:pt idx="2939">
                  <c:v>25</c:v>
                </c:pt>
                <c:pt idx="2940">
                  <c:v>24</c:v>
                </c:pt>
                <c:pt idx="2941">
                  <c:v>24</c:v>
                </c:pt>
                <c:pt idx="2942">
                  <c:v>25</c:v>
                </c:pt>
                <c:pt idx="2943">
                  <c:v>27</c:v>
                </c:pt>
                <c:pt idx="2944">
                  <c:v>24</c:v>
                </c:pt>
                <c:pt idx="2945">
                  <c:v>24</c:v>
                </c:pt>
                <c:pt idx="2946">
                  <c:v>24</c:v>
                </c:pt>
                <c:pt idx="2947">
                  <c:v>24</c:v>
                </c:pt>
                <c:pt idx="2948">
                  <c:v>24</c:v>
                </c:pt>
                <c:pt idx="2949">
                  <c:v>24</c:v>
                </c:pt>
                <c:pt idx="2950">
                  <c:v>23</c:v>
                </c:pt>
                <c:pt idx="2951">
                  <c:v>25</c:v>
                </c:pt>
                <c:pt idx="2952">
                  <c:v>24</c:v>
                </c:pt>
                <c:pt idx="2953">
                  <c:v>24</c:v>
                </c:pt>
                <c:pt idx="2954">
                  <c:v>24</c:v>
                </c:pt>
                <c:pt idx="2955">
                  <c:v>25</c:v>
                </c:pt>
                <c:pt idx="2956">
                  <c:v>24</c:v>
                </c:pt>
                <c:pt idx="2957">
                  <c:v>25</c:v>
                </c:pt>
                <c:pt idx="2958">
                  <c:v>25</c:v>
                </c:pt>
                <c:pt idx="2959">
                  <c:v>24</c:v>
                </c:pt>
                <c:pt idx="2960">
                  <c:v>25</c:v>
                </c:pt>
                <c:pt idx="2961">
                  <c:v>25</c:v>
                </c:pt>
                <c:pt idx="2962">
                  <c:v>24</c:v>
                </c:pt>
                <c:pt idx="2963">
                  <c:v>23</c:v>
                </c:pt>
                <c:pt idx="2964">
                  <c:v>25</c:v>
                </c:pt>
                <c:pt idx="2965">
                  <c:v>24</c:v>
                </c:pt>
                <c:pt idx="2966">
                  <c:v>24</c:v>
                </c:pt>
                <c:pt idx="2967">
                  <c:v>25</c:v>
                </c:pt>
                <c:pt idx="2968">
                  <c:v>22</c:v>
                </c:pt>
                <c:pt idx="2969">
                  <c:v>24</c:v>
                </c:pt>
                <c:pt idx="2970">
                  <c:v>24</c:v>
                </c:pt>
                <c:pt idx="2971">
                  <c:v>25</c:v>
                </c:pt>
                <c:pt idx="2972">
                  <c:v>24</c:v>
                </c:pt>
                <c:pt idx="2973">
                  <c:v>24</c:v>
                </c:pt>
                <c:pt idx="2974">
                  <c:v>24</c:v>
                </c:pt>
                <c:pt idx="2975">
                  <c:v>23</c:v>
                </c:pt>
                <c:pt idx="2976">
                  <c:v>25</c:v>
                </c:pt>
                <c:pt idx="2977">
                  <c:v>24</c:v>
                </c:pt>
                <c:pt idx="2978">
                  <c:v>25</c:v>
                </c:pt>
                <c:pt idx="2979">
                  <c:v>24</c:v>
                </c:pt>
                <c:pt idx="2980">
                  <c:v>25</c:v>
                </c:pt>
                <c:pt idx="2981">
                  <c:v>25</c:v>
                </c:pt>
                <c:pt idx="2982">
                  <c:v>23</c:v>
                </c:pt>
                <c:pt idx="2983">
                  <c:v>23</c:v>
                </c:pt>
                <c:pt idx="2984">
                  <c:v>25</c:v>
                </c:pt>
                <c:pt idx="2985">
                  <c:v>23</c:v>
                </c:pt>
                <c:pt idx="2986">
                  <c:v>23</c:v>
                </c:pt>
                <c:pt idx="2987">
                  <c:v>22</c:v>
                </c:pt>
                <c:pt idx="2988">
                  <c:v>25</c:v>
                </c:pt>
                <c:pt idx="2989">
                  <c:v>24</c:v>
                </c:pt>
                <c:pt idx="2990">
                  <c:v>24</c:v>
                </c:pt>
                <c:pt idx="2991">
                  <c:v>24</c:v>
                </c:pt>
                <c:pt idx="2992">
                  <c:v>25</c:v>
                </c:pt>
                <c:pt idx="2993">
                  <c:v>24</c:v>
                </c:pt>
                <c:pt idx="2994">
                  <c:v>24</c:v>
                </c:pt>
                <c:pt idx="2995">
                  <c:v>25</c:v>
                </c:pt>
                <c:pt idx="2996">
                  <c:v>24</c:v>
                </c:pt>
                <c:pt idx="2997">
                  <c:v>25</c:v>
                </c:pt>
                <c:pt idx="2998">
                  <c:v>23</c:v>
                </c:pt>
                <c:pt idx="2999">
                  <c:v>24</c:v>
                </c:pt>
                <c:pt idx="3000">
                  <c:v>24</c:v>
                </c:pt>
                <c:pt idx="3001">
                  <c:v>23</c:v>
                </c:pt>
                <c:pt idx="3002">
                  <c:v>23</c:v>
                </c:pt>
                <c:pt idx="3003">
                  <c:v>24</c:v>
                </c:pt>
                <c:pt idx="3004">
                  <c:v>24</c:v>
                </c:pt>
                <c:pt idx="3005">
                  <c:v>24</c:v>
                </c:pt>
                <c:pt idx="3006">
                  <c:v>22</c:v>
                </c:pt>
                <c:pt idx="3007">
                  <c:v>25</c:v>
                </c:pt>
                <c:pt idx="3008">
                  <c:v>24</c:v>
                </c:pt>
                <c:pt idx="3009">
                  <c:v>26</c:v>
                </c:pt>
                <c:pt idx="3010">
                  <c:v>24</c:v>
                </c:pt>
                <c:pt idx="3011">
                  <c:v>25</c:v>
                </c:pt>
                <c:pt idx="3012">
                  <c:v>24</c:v>
                </c:pt>
                <c:pt idx="3013">
                  <c:v>24</c:v>
                </c:pt>
                <c:pt idx="3014">
                  <c:v>24</c:v>
                </c:pt>
                <c:pt idx="3015">
                  <c:v>24</c:v>
                </c:pt>
                <c:pt idx="3016">
                  <c:v>24</c:v>
                </c:pt>
                <c:pt idx="3017">
                  <c:v>24</c:v>
                </c:pt>
                <c:pt idx="3018">
                  <c:v>23</c:v>
                </c:pt>
                <c:pt idx="3019">
                  <c:v>24</c:v>
                </c:pt>
                <c:pt idx="3020">
                  <c:v>22</c:v>
                </c:pt>
                <c:pt idx="3021">
                  <c:v>25</c:v>
                </c:pt>
                <c:pt idx="3022">
                  <c:v>24</c:v>
                </c:pt>
                <c:pt idx="3023">
                  <c:v>25</c:v>
                </c:pt>
                <c:pt idx="3024">
                  <c:v>25</c:v>
                </c:pt>
                <c:pt idx="3025">
                  <c:v>24</c:v>
                </c:pt>
                <c:pt idx="3026">
                  <c:v>25</c:v>
                </c:pt>
                <c:pt idx="3027">
                  <c:v>24</c:v>
                </c:pt>
                <c:pt idx="3028">
                  <c:v>25</c:v>
                </c:pt>
                <c:pt idx="3029">
                  <c:v>23</c:v>
                </c:pt>
                <c:pt idx="3030">
                  <c:v>25</c:v>
                </c:pt>
                <c:pt idx="3031">
                  <c:v>24</c:v>
                </c:pt>
                <c:pt idx="3032">
                  <c:v>25</c:v>
                </c:pt>
                <c:pt idx="3033">
                  <c:v>26</c:v>
                </c:pt>
                <c:pt idx="3034">
                  <c:v>25</c:v>
                </c:pt>
                <c:pt idx="3035">
                  <c:v>24</c:v>
                </c:pt>
                <c:pt idx="3036">
                  <c:v>25</c:v>
                </c:pt>
                <c:pt idx="3037">
                  <c:v>25</c:v>
                </c:pt>
                <c:pt idx="3038">
                  <c:v>24</c:v>
                </c:pt>
                <c:pt idx="3039">
                  <c:v>25</c:v>
                </c:pt>
                <c:pt idx="3040">
                  <c:v>25</c:v>
                </c:pt>
                <c:pt idx="3041">
                  <c:v>24</c:v>
                </c:pt>
                <c:pt idx="3042">
                  <c:v>24</c:v>
                </c:pt>
                <c:pt idx="3043">
                  <c:v>23</c:v>
                </c:pt>
                <c:pt idx="3044">
                  <c:v>25</c:v>
                </c:pt>
                <c:pt idx="3045">
                  <c:v>24</c:v>
                </c:pt>
                <c:pt idx="3046">
                  <c:v>24</c:v>
                </c:pt>
                <c:pt idx="3047">
                  <c:v>24</c:v>
                </c:pt>
                <c:pt idx="3048">
                  <c:v>24</c:v>
                </c:pt>
                <c:pt idx="3049">
                  <c:v>24</c:v>
                </c:pt>
                <c:pt idx="3050">
                  <c:v>25</c:v>
                </c:pt>
                <c:pt idx="3051">
                  <c:v>25</c:v>
                </c:pt>
                <c:pt idx="3052">
                  <c:v>24</c:v>
                </c:pt>
                <c:pt idx="3053">
                  <c:v>25</c:v>
                </c:pt>
                <c:pt idx="3054">
                  <c:v>24</c:v>
                </c:pt>
                <c:pt idx="3055">
                  <c:v>25</c:v>
                </c:pt>
                <c:pt idx="3056">
                  <c:v>24</c:v>
                </c:pt>
                <c:pt idx="3057">
                  <c:v>24</c:v>
                </c:pt>
                <c:pt idx="3058">
                  <c:v>24</c:v>
                </c:pt>
                <c:pt idx="3059">
                  <c:v>24</c:v>
                </c:pt>
                <c:pt idx="3060">
                  <c:v>24</c:v>
                </c:pt>
                <c:pt idx="3061">
                  <c:v>25</c:v>
                </c:pt>
                <c:pt idx="3062">
                  <c:v>24</c:v>
                </c:pt>
                <c:pt idx="3063">
                  <c:v>25</c:v>
                </c:pt>
                <c:pt idx="3064">
                  <c:v>24</c:v>
                </c:pt>
                <c:pt idx="3065">
                  <c:v>25</c:v>
                </c:pt>
                <c:pt idx="3066">
                  <c:v>24</c:v>
                </c:pt>
                <c:pt idx="3067">
                  <c:v>25</c:v>
                </c:pt>
                <c:pt idx="3068">
                  <c:v>25</c:v>
                </c:pt>
                <c:pt idx="3069">
                  <c:v>24</c:v>
                </c:pt>
                <c:pt idx="3070">
                  <c:v>24</c:v>
                </c:pt>
                <c:pt idx="3071">
                  <c:v>24</c:v>
                </c:pt>
                <c:pt idx="3072">
                  <c:v>24</c:v>
                </c:pt>
                <c:pt idx="3073">
                  <c:v>24</c:v>
                </c:pt>
                <c:pt idx="3074">
                  <c:v>24</c:v>
                </c:pt>
                <c:pt idx="3075">
                  <c:v>24</c:v>
                </c:pt>
                <c:pt idx="3076">
                  <c:v>22</c:v>
                </c:pt>
                <c:pt idx="3077">
                  <c:v>25</c:v>
                </c:pt>
                <c:pt idx="3078">
                  <c:v>24</c:v>
                </c:pt>
                <c:pt idx="3079">
                  <c:v>28</c:v>
                </c:pt>
                <c:pt idx="3080">
                  <c:v>24</c:v>
                </c:pt>
                <c:pt idx="3081">
                  <c:v>24</c:v>
                </c:pt>
                <c:pt idx="3082">
                  <c:v>25</c:v>
                </c:pt>
                <c:pt idx="3083">
                  <c:v>24</c:v>
                </c:pt>
                <c:pt idx="3084">
                  <c:v>24</c:v>
                </c:pt>
                <c:pt idx="3085">
                  <c:v>26</c:v>
                </c:pt>
                <c:pt idx="3086">
                  <c:v>25</c:v>
                </c:pt>
                <c:pt idx="3087">
                  <c:v>25</c:v>
                </c:pt>
                <c:pt idx="3088">
                  <c:v>24</c:v>
                </c:pt>
                <c:pt idx="3089">
                  <c:v>25</c:v>
                </c:pt>
                <c:pt idx="3090">
                  <c:v>23</c:v>
                </c:pt>
                <c:pt idx="3091">
                  <c:v>23</c:v>
                </c:pt>
                <c:pt idx="3092">
                  <c:v>25</c:v>
                </c:pt>
                <c:pt idx="3093">
                  <c:v>24</c:v>
                </c:pt>
                <c:pt idx="3094">
                  <c:v>24</c:v>
                </c:pt>
                <c:pt idx="3095">
                  <c:v>24</c:v>
                </c:pt>
                <c:pt idx="3096">
                  <c:v>25</c:v>
                </c:pt>
                <c:pt idx="3097">
                  <c:v>25</c:v>
                </c:pt>
                <c:pt idx="3098">
                  <c:v>24</c:v>
                </c:pt>
                <c:pt idx="3099">
                  <c:v>24</c:v>
                </c:pt>
                <c:pt idx="3100">
                  <c:v>24</c:v>
                </c:pt>
                <c:pt idx="3101">
                  <c:v>24</c:v>
                </c:pt>
                <c:pt idx="3102">
                  <c:v>25</c:v>
                </c:pt>
                <c:pt idx="3103">
                  <c:v>24</c:v>
                </c:pt>
                <c:pt idx="3104">
                  <c:v>24</c:v>
                </c:pt>
                <c:pt idx="3105">
                  <c:v>24</c:v>
                </c:pt>
                <c:pt idx="3106">
                  <c:v>24</c:v>
                </c:pt>
                <c:pt idx="3107">
                  <c:v>25</c:v>
                </c:pt>
                <c:pt idx="3108">
                  <c:v>24</c:v>
                </c:pt>
                <c:pt idx="3109">
                  <c:v>25</c:v>
                </c:pt>
                <c:pt idx="3110">
                  <c:v>29</c:v>
                </c:pt>
                <c:pt idx="3111">
                  <c:v>25</c:v>
                </c:pt>
                <c:pt idx="3112">
                  <c:v>24</c:v>
                </c:pt>
                <c:pt idx="3113">
                  <c:v>26</c:v>
                </c:pt>
                <c:pt idx="3114">
                  <c:v>25</c:v>
                </c:pt>
                <c:pt idx="3115">
                  <c:v>27</c:v>
                </c:pt>
                <c:pt idx="3116">
                  <c:v>24</c:v>
                </c:pt>
                <c:pt idx="3117">
                  <c:v>25</c:v>
                </c:pt>
                <c:pt idx="3118">
                  <c:v>24</c:v>
                </c:pt>
                <c:pt idx="3119">
                  <c:v>24</c:v>
                </c:pt>
                <c:pt idx="3120">
                  <c:v>23</c:v>
                </c:pt>
                <c:pt idx="3121">
                  <c:v>24</c:v>
                </c:pt>
                <c:pt idx="3122">
                  <c:v>22</c:v>
                </c:pt>
                <c:pt idx="3123">
                  <c:v>24</c:v>
                </c:pt>
                <c:pt idx="3124">
                  <c:v>24</c:v>
                </c:pt>
                <c:pt idx="3125">
                  <c:v>25</c:v>
                </c:pt>
                <c:pt idx="3126">
                  <c:v>25</c:v>
                </c:pt>
                <c:pt idx="3127">
                  <c:v>22</c:v>
                </c:pt>
                <c:pt idx="3128">
                  <c:v>24</c:v>
                </c:pt>
                <c:pt idx="3129">
                  <c:v>25</c:v>
                </c:pt>
                <c:pt idx="3130">
                  <c:v>24</c:v>
                </c:pt>
                <c:pt idx="3131">
                  <c:v>24</c:v>
                </c:pt>
                <c:pt idx="3132">
                  <c:v>23</c:v>
                </c:pt>
                <c:pt idx="3133">
                  <c:v>25</c:v>
                </c:pt>
                <c:pt idx="3134">
                  <c:v>25</c:v>
                </c:pt>
                <c:pt idx="3135">
                  <c:v>24</c:v>
                </c:pt>
                <c:pt idx="3136">
                  <c:v>24</c:v>
                </c:pt>
                <c:pt idx="3137">
                  <c:v>26</c:v>
                </c:pt>
                <c:pt idx="3138">
                  <c:v>25</c:v>
                </c:pt>
                <c:pt idx="3139">
                  <c:v>23</c:v>
                </c:pt>
                <c:pt idx="3140">
                  <c:v>25</c:v>
                </c:pt>
                <c:pt idx="3141">
                  <c:v>24</c:v>
                </c:pt>
                <c:pt idx="3142">
                  <c:v>24</c:v>
                </c:pt>
                <c:pt idx="3143">
                  <c:v>26</c:v>
                </c:pt>
                <c:pt idx="3144">
                  <c:v>25</c:v>
                </c:pt>
                <c:pt idx="3145">
                  <c:v>24</c:v>
                </c:pt>
                <c:pt idx="3146">
                  <c:v>25</c:v>
                </c:pt>
                <c:pt idx="3147">
                  <c:v>24</c:v>
                </c:pt>
                <c:pt idx="3148">
                  <c:v>26</c:v>
                </c:pt>
                <c:pt idx="3149">
                  <c:v>24</c:v>
                </c:pt>
                <c:pt idx="3150">
                  <c:v>24</c:v>
                </c:pt>
                <c:pt idx="3151">
                  <c:v>24</c:v>
                </c:pt>
                <c:pt idx="3152">
                  <c:v>24</c:v>
                </c:pt>
                <c:pt idx="3153">
                  <c:v>24</c:v>
                </c:pt>
                <c:pt idx="3154">
                  <c:v>26</c:v>
                </c:pt>
                <c:pt idx="3155">
                  <c:v>25</c:v>
                </c:pt>
                <c:pt idx="3156">
                  <c:v>20</c:v>
                </c:pt>
                <c:pt idx="3157">
                  <c:v>24</c:v>
                </c:pt>
                <c:pt idx="3158">
                  <c:v>24</c:v>
                </c:pt>
                <c:pt idx="3159">
                  <c:v>23</c:v>
                </c:pt>
                <c:pt idx="3160">
                  <c:v>25</c:v>
                </c:pt>
                <c:pt idx="3161">
                  <c:v>25</c:v>
                </c:pt>
                <c:pt idx="3162">
                  <c:v>24</c:v>
                </c:pt>
                <c:pt idx="3163">
                  <c:v>25</c:v>
                </c:pt>
                <c:pt idx="3164">
                  <c:v>25</c:v>
                </c:pt>
                <c:pt idx="3165">
                  <c:v>25</c:v>
                </c:pt>
                <c:pt idx="3166">
                  <c:v>24</c:v>
                </c:pt>
                <c:pt idx="3167">
                  <c:v>25</c:v>
                </c:pt>
                <c:pt idx="3168">
                  <c:v>25</c:v>
                </c:pt>
                <c:pt idx="3169">
                  <c:v>24</c:v>
                </c:pt>
                <c:pt idx="3170">
                  <c:v>25</c:v>
                </c:pt>
                <c:pt idx="3171">
                  <c:v>25</c:v>
                </c:pt>
                <c:pt idx="3172">
                  <c:v>24</c:v>
                </c:pt>
                <c:pt idx="3173">
                  <c:v>24</c:v>
                </c:pt>
                <c:pt idx="3174">
                  <c:v>22</c:v>
                </c:pt>
                <c:pt idx="3175">
                  <c:v>24</c:v>
                </c:pt>
                <c:pt idx="3176">
                  <c:v>24</c:v>
                </c:pt>
                <c:pt idx="3177">
                  <c:v>24</c:v>
                </c:pt>
                <c:pt idx="3178">
                  <c:v>25</c:v>
                </c:pt>
                <c:pt idx="3179">
                  <c:v>24</c:v>
                </c:pt>
                <c:pt idx="3180">
                  <c:v>25</c:v>
                </c:pt>
                <c:pt idx="3181">
                  <c:v>25</c:v>
                </c:pt>
                <c:pt idx="3182">
                  <c:v>25</c:v>
                </c:pt>
                <c:pt idx="3183">
                  <c:v>24</c:v>
                </c:pt>
                <c:pt idx="3184">
                  <c:v>24</c:v>
                </c:pt>
                <c:pt idx="3185">
                  <c:v>24</c:v>
                </c:pt>
                <c:pt idx="3186">
                  <c:v>25</c:v>
                </c:pt>
                <c:pt idx="3187">
                  <c:v>24</c:v>
                </c:pt>
                <c:pt idx="3188">
                  <c:v>25</c:v>
                </c:pt>
                <c:pt idx="3189">
                  <c:v>23</c:v>
                </c:pt>
                <c:pt idx="3190">
                  <c:v>24</c:v>
                </c:pt>
                <c:pt idx="3191">
                  <c:v>24</c:v>
                </c:pt>
                <c:pt idx="3192">
                  <c:v>24</c:v>
                </c:pt>
                <c:pt idx="3193">
                  <c:v>24</c:v>
                </c:pt>
                <c:pt idx="3194">
                  <c:v>24</c:v>
                </c:pt>
                <c:pt idx="3195">
                  <c:v>24</c:v>
                </c:pt>
                <c:pt idx="3196">
                  <c:v>24</c:v>
                </c:pt>
                <c:pt idx="3197">
                  <c:v>24</c:v>
                </c:pt>
                <c:pt idx="3198">
                  <c:v>25</c:v>
                </c:pt>
                <c:pt idx="3199">
                  <c:v>24</c:v>
                </c:pt>
                <c:pt idx="3200">
                  <c:v>23</c:v>
                </c:pt>
                <c:pt idx="3201">
                  <c:v>23</c:v>
                </c:pt>
                <c:pt idx="3202">
                  <c:v>24</c:v>
                </c:pt>
                <c:pt idx="3203">
                  <c:v>25</c:v>
                </c:pt>
                <c:pt idx="3204">
                  <c:v>24</c:v>
                </c:pt>
                <c:pt idx="3205">
                  <c:v>22</c:v>
                </c:pt>
                <c:pt idx="3206">
                  <c:v>25</c:v>
                </c:pt>
                <c:pt idx="3207">
                  <c:v>24</c:v>
                </c:pt>
                <c:pt idx="3208">
                  <c:v>23</c:v>
                </c:pt>
                <c:pt idx="3209">
                  <c:v>24</c:v>
                </c:pt>
                <c:pt idx="3210">
                  <c:v>25</c:v>
                </c:pt>
                <c:pt idx="3211">
                  <c:v>24</c:v>
                </c:pt>
                <c:pt idx="3212">
                  <c:v>24</c:v>
                </c:pt>
                <c:pt idx="3213">
                  <c:v>25</c:v>
                </c:pt>
                <c:pt idx="3214">
                  <c:v>24</c:v>
                </c:pt>
                <c:pt idx="3215">
                  <c:v>25</c:v>
                </c:pt>
                <c:pt idx="3216">
                  <c:v>24</c:v>
                </c:pt>
                <c:pt idx="3217">
                  <c:v>25</c:v>
                </c:pt>
                <c:pt idx="3218">
                  <c:v>25</c:v>
                </c:pt>
                <c:pt idx="3219">
                  <c:v>24</c:v>
                </c:pt>
                <c:pt idx="3220">
                  <c:v>24</c:v>
                </c:pt>
                <c:pt idx="3221">
                  <c:v>25</c:v>
                </c:pt>
                <c:pt idx="3222">
                  <c:v>26</c:v>
                </c:pt>
                <c:pt idx="3223">
                  <c:v>23</c:v>
                </c:pt>
                <c:pt idx="3224">
                  <c:v>24</c:v>
                </c:pt>
                <c:pt idx="3225">
                  <c:v>24</c:v>
                </c:pt>
                <c:pt idx="3226">
                  <c:v>25</c:v>
                </c:pt>
                <c:pt idx="3227">
                  <c:v>25</c:v>
                </c:pt>
                <c:pt idx="3228">
                  <c:v>25</c:v>
                </c:pt>
                <c:pt idx="3229">
                  <c:v>25</c:v>
                </c:pt>
                <c:pt idx="3230">
                  <c:v>26</c:v>
                </c:pt>
                <c:pt idx="3231">
                  <c:v>23</c:v>
                </c:pt>
                <c:pt idx="3232">
                  <c:v>24</c:v>
                </c:pt>
                <c:pt idx="3233">
                  <c:v>24</c:v>
                </c:pt>
                <c:pt idx="3234">
                  <c:v>24</c:v>
                </c:pt>
                <c:pt idx="3235">
                  <c:v>25</c:v>
                </c:pt>
                <c:pt idx="3236">
                  <c:v>25</c:v>
                </c:pt>
                <c:pt idx="3237">
                  <c:v>24</c:v>
                </c:pt>
                <c:pt idx="3238">
                  <c:v>26</c:v>
                </c:pt>
                <c:pt idx="3239">
                  <c:v>24</c:v>
                </c:pt>
                <c:pt idx="3240">
                  <c:v>25</c:v>
                </c:pt>
                <c:pt idx="3241">
                  <c:v>24</c:v>
                </c:pt>
                <c:pt idx="3242">
                  <c:v>25</c:v>
                </c:pt>
                <c:pt idx="3243">
                  <c:v>24</c:v>
                </c:pt>
                <c:pt idx="3244">
                  <c:v>26</c:v>
                </c:pt>
                <c:pt idx="3245">
                  <c:v>24</c:v>
                </c:pt>
                <c:pt idx="3246">
                  <c:v>24</c:v>
                </c:pt>
                <c:pt idx="3247">
                  <c:v>24</c:v>
                </c:pt>
                <c:pt idx="3248">
                  <c:v>25</c:v>
                </c:pt>
                <c:pt idx="3249">
                  <c:v>25</c:v>
                </c:pt>
                <c:pt idx="3250">
                  <c:v>25</c:v>
                </c:pt>
                <c:pt idx="3251">
                  <c:v>23</c:v>
                </c:pt>
                <c:pt idx="3252">
                  <c:v>24</c:v>
                </c:pt>
                <c:pt idx="3253">
                  <c:v>25</c:v>
                </c:pt>
                <c:pt idx="3254">
                  <c:v>24</c:v>
                </c:pt>
                <c:pt idx="3255">
                  <c:v>21</c:v>
                </c:pt>
                <c:pt idx="3256">
                  <c:v>24</c:v>
                </c:pt>
                <c:pt idx="3257">
                  <c:v>26</c:v>
                </c:pt>
                <c:pt idx="3258">
                  <c:v>25</c:v>
                </c:pt>
                <c:pt idx="3259">
                  <c:v>25</c:v>
                </c:pt>
                <c:pt idx="3260">
                  <c:v>23</c:v>
                </c:pt>
                <c:pt idx="3261">
                  <c:v>24</c:v>
                </c:pt>
                <c:pt idx="3262">
                  <c:v>25</c:v>
                </c:pt>
                <c:pt idx="3263">
                  <c:v>24</c:v>
                </c:pt>
                <c:pt idx="3264">
                  <c:v>25</c:v>
                </c:pt>
                <c:pt idx="3265">
                  <c:v>26</c:v>
                </c:pt>
                <c:pt idx="3266">
                  <c:v>25</c:v>
                </c:pt>
                <c:pt idx="3267">
                  <c:v>24</c:v>
                </c:pt>
                <c:pt idx="3268">
                  <c:v>23</c:v>
                </c:pt>
                <c:pt idx="3269">
                  <c:v>26</c:v>
                </c:pt>
                <c:pt idx="3270">
                  <c:v>25</c:v>
                </c:pt>
                <c:pt idx="3271">
                  <c:v>26</c:v>
                </c:pt>
                <c:pt idx="3272">
                  <c:v>23</c:v>
                </c:pt>
                <c:pt idx="3273">
                  <c:v>23</c:v>
                </c:pt>
                <c:pt idx="3274">
                  <c:v>25</c:v>
                </c:pt>
                <c:pt idx="3275">
                  <c:v>23</c:v>
                </c:pt>
                <c:pt idx="3276">
                  <c:v>24</c:v>
                </c:pt>
                <c:pt idx="3277">
                  <c:v>24</c:v>
                </c:pt>
                <c:pt idx="3278">
                  <c:v>24</c:v>
                </c:pt>
                <c:pt idx="3279">
                  <c:v>24</c:v>
                </c:pt>
                <c:pt idx="3280">
                  <c:v>25</c:v>
                </c:pt>
                <c:pt idx="3281">
                  <c:v>25</c:v>
                </c:pt>
                <c:pt idx="3282">
                  <c:v>22</c:v>
                </c:pt>
                <c:pt idx="3283">
                  <c:v>25</c:v>
                </c:pt>
                <c:pt idx="3284">
                  <c:v>24</c:v>
                </c:pt>
                <c:pt idx="3285">
                  <c:v>25</c:v>
                </c:pt>
                <c:pt idx="3286">
                  <c:v>26</c:v>
                </c:pt>
                <c:pt idx="3287">
                  <c:v>25</c:v>
                </c:pt>
                <c:pt idx="3288">
                  <c:v>26</c:v>
                </c:pt>
                <c:pt idx="3289">
                  <c:v>24</c:v>
                </c:pt>
                <c:pt idx="3290">
                  <c:v>25</c:v>
                </c:pt>
                <c:pt idx="3291">
                  <c:v>25</c:v>
                </c:pt>
                <c:pt idx="3292">
                  <c:v>25</c:v>
                </c:pt>
                <c:pt idx="3293">
                  <c:v>24</c:v>
                </c:pt>
                <c:pt idx="3294">
                  <c:v>25</c:v>
                </c:pt>
                <c:pt idx="3295">
                  <c:v>24</c:v>
                </c:pt>
                <c:pt idx="3296">
                  <c:v>24</c:v>
                </c:pt>
                <c:pt idx="3297">
                  <c:v>25</c:v>
                </c:pt>
                <c:pt idx="3298">
                  <c:v>25</c:v>
                </c:pt>
                <c:pt idx="3299">
                  <c:v>25</c:v>
                </c:pt>
                <c:pt idx="3300">
                  <c:v>22</c:v>
                </c:pt>
                <c:pt idx="3301">
                  <c:v>25</c:v>
                </c:pt>
                <c:pt idx="3302">
                  <c:v>24</c:v>
                </c:pt>
                <c:pt idx="3303">
                  <c:v>25</c:v>
                </c:pt>
                <c:pt idx="3304">
                  <c:v>23</c:v>
                </c:pt>
                <c:pt idx="3305">
                  <c:v>25</c:v>
                </c:pt>
                <c:pt idx="3306">
                  <c:v>23</c:v>
                </c:pt>
                <c:pt idx="3307">
                  <c:v>25</c:v>
                </c:pt>
                <c:pt idx="3308">
                  <c:v>24</c:v>
                </c:pt>
                <c:pt idx="3309">
                  <c:v>25</c:v>
                </c:pt>
                <c:pt idx="3310">
                  <c:v>25</c:v>
                </c:pt>
                <c:pt idx="3311">
                  <c:v>28</c:v>
                </c:pt>
                <c:pt idx="3312">
                  <c:v>24</c:v>
                </c:pt>
                <c:pt idx="3313">
                  <c:v>25</c:v>
                </c:pt>
                <c:pt idx="3314">
                  <c:v>24</c:v>
                </c:pt>
                <c:pt idx="3315">
                  <c:v>25</c:v>
                </c:pt>
                <c:pt idx="3316">
                  <c:v>24</c:v>
                </c:pt>
                <c:pt idx="3317">
                  <c:v>25</c:v>
                </c:pt>
                <c:pt idx="3318">
                  <c:v>24</c:v>
                </c:pt>
                <c:pt idx="3319">
                  <c:v>24</c:v>
                </c:pt>
                <c:pt idx="3320">
                  <c:v>23</c:v>
                </c:pt>
                <c:pt idx="3321">
                  <c:v>25</c:v>
                </c:pt>
                <c:pt idx="3322">
                  <c:v>25</c:v>
                </c:pt>
                <c:pt idx="3323">
                  <c:v>24</c:v>
                </c:pt>
                <c:pt idx="3324">
                  <c:v>24</c:v>
                </c:pt>
                <c:pt idx="3325">
                  <c:v>24</c:v>
                </c:pt>
                <c:pt idx="3326">
                  <c:v>24</c:v>
                </c:pt>
                <c:pt idx="3327">
                  <c:v>23</c:v>
                </c:pt>
                <c:pt idx="3328">
                  <c:v>26</c:v>
                </c:pt>
                <c:pt idx="3329">
                  <c:v>24</c:v>
                </c:pt>
                <c:pt idx="3330">
                  <c:v>26</c:v>
                </c:pt>
                <c:pt idx="3331">
                  <c:v>24</c:v>
                </c:pt>
                <c:pt idx="3332">
                  <c:v>23</c:v>
                </c:pt>
                <c:pt idx="3333">
                  <c:v>25</c:v>
                </c:pt>
                <c:pt idx="3334">
                  <c:v>24</c:v>
                </c:pt>
                <c:pt idx="3335">
                  <c:v>24</c:v>
                </c:pt>
                <c:pt idx="3336">
                  <c:v>25</c:v>
                </c:pt>
                <c:pt idx="3337">
                  <c:v>24</c:v>
                </c:pt>
                <c:pt idx="3338">
                  <c:v>24</c:v>
                </c:pt>
                <c:pt idx="3339">
                  <c:v>24</c:v>
                </c:pt>
                <c:pt idx="3340">
                  <c:v>27</c:v>
                </c:pt>
                <c:pt idx="3341">
                  <c:v>24</c:v>
                </c:pt>
                <c:pt idx="3342">
                  <c:v>24</c:v>
                </c:pt>
                <c:pt idx="3343">
                  <c:v>23</c:v>
                </c:pt>
                <c:pt idx="3344">
                  <c:v>24</c:v>
                </c:pt>
                <c:pt idx="3345">
                  <c:v>23</c:v>
                </c:pt>
                <c:pt idx="3346">
                  <c:v>22</c:v>
                </c:pt>
                <c:pt idx="3347">
                  <c:v>24</c:v>
                </c:pt>
                <c:pt idx="3348">
                  <c:v>24</c:v>
                </c:pt>
                <c:pt idx="3349">
                  <c:v>24</c:v>
                </c:pt>
                <c:pt idx="3350">
                  <c:v>24</c:v>
                </c:pt>
                <c:pt idx="3351">
                  <c:v>24</c:v>
                </c:pt>
                <c:pt idx="3352">
                  <c:v>24</c:v>
                </c:pt>
                <c:pt idx="3353">
                  <c:v>25</c:v>
                </c:pt>
                <c:pt idx="3354">
                  <c:v>24</c:v>
                </c:pt>
                <c:pt idx="3355">
                  <c:v>24</c:v>
                </c:pt>
                <c:pt idx="3356">
                  <c:v>24</c:v>
                </c:pt>
                <c:pt idx="3357">
                  <c:v>25</c:v>
                </c:pt>
                <c:pt idx="3358">
                  <c:v>25</c:v>
                </c:pt>
                <c:pt idx="3359">
                  <c:v>24</c:v>
                </c:pt>
                <c:pt idx="3360">
                  <c:v>25</c:v>
                </c:pt>
                <c:pt idx="3361">
                  <c:v>24</c:v>
                </c:pt>
                <c:pt idx="3362">
                  <c:v>24</c:v>
                </c:pt>
                <c:pt idx="3363">
                  <c:v>24</c:v>
                </c:pt>
                <c:pt idx="3364">
                  <c:v>23</c:v>
                </c:pt>
                <c:pt idx="3365">
                  <c:v>25</c:v>
                </c:pt>
                <c:pt idx="3366">
                  <c:v>23</c:v>
                </c:pt>
                <c:pt idx="3367">
                  <c:v>24</c:v>
                </c:pt>
                <c:pt idx="3368">
                  <c:v>24</c:v>
                </c:pt>
                <c:pt idx="3369">
                  <c:v>25</c:v>
                </c:pt>
                <c:pt idx="3370">
                  <c:v>24</c:v>
                </c:pt>
                <c:pt idx="3371">
                  <c:v>24</c:v>
                </c:pt>
                <c:pt idx="3372">
                  <c:v>25</c:v>
                </c:pt>
                <c:pt idx="3373">
                  <c:v>25</c:v>
                </c:pt>
                <c:pt idx="3374">
                  <c:v>24</c:v>
                </c:pt>
                <c:pt idx="3375">
                  <c:v>24</c:v>
                </c:pt>
                <c:pt idx="3376">
                  <c:v>24</c:v>
                </c:pt>
                <c:pt idx="3377">
                  <c:v>21</c:v>
                </c:pt>
                <c:pt idx="3378">
                  <c:v>24</c:v>
                </c:pt>
                <c:pt idx="3379">
                  <c:v>25</c:v>
                </c:pt>
                <c:pt idx="3380">
                  <c:v>26</c:v>
                </c:pt>
                <c:pt idx="3381">
                  <c:v>24</c:v>
                </c:pt>
                <c:pt idx="3382">
                  <c:v>25</c:v>
                </c:pt>
                <c:pt idx="3383">
                  <c:v>24</c:v>
                </c:pt>
                <c:pt idx="3384">
                  <c:v>24</c:v>
                </c:pt>
                <c:pt idx="3385">
                  <c:v>25</c:v>
                </c:pt>
                <c:pt idx="3386">
                  <c:v>26</c:v>
                </c:pt>
                <c:pt idx="3387">
                  <c:v>24</c:v>
                </c:pt>
                <c:pt idx="3388">
                  <c:v>25</c:v>
                </c:pt>
                <c:pt idx="3389">
                  <c:v>24</c:v>
                </c:pt>
                <c:pt idx="3390">
                  <c:v>24</c:v>
                </c:pt>
                <c:pt idx="3391">
                  <c:v>25</c:v>
                </c:pt>
                <c:pt idx="3392">
                  <c:v>24</c:v>
                </c:pt>
                <c:pt idx="3393">
                  <c:v>25</c:v>
                </c:pt>
                <c:pt idx="3394">
                  <c:v>24</c:v>
                </c:pt>
                <c:pt idx="3395">
                  <c:v>24</c:v>
                </c:pt>
                <c:pt idx="3396">
                  <c:v>24</c:v>
                </c:pt>
                <c:pt idx="3397">
                  <c:v>25</c:v>
                </c:pt>
                <c:pt idx="3398">
                  <c:v>24</c:v>
                </c:pt>
                <c:pt idx="3399">
                  <c:v>25</c:v>
                </c:pt>
                <c:pt idx="3400">
                  <c:v>24</c:v>
                </c:pt>
                <c:pt idx="3401">
                  <c:v>24</c:v>
                </c:pt>
                <c:pt idx="3402">
                  <c:v>25</c:v>
                </c:pt>
                <c:pt idx="3403">
                  <c:v>24</c:v>
                </c:pt>
                <c:pt idx="3404">
                  <c:v>22</c:v>
                </c:pt>
                <c:pt idx="3405">
                  <c:v>24</c:v>
                </c:pt>
                <c:pt idx="3406">
                  <c:v>25</c:v>
                </c:pt>
                <c:pt idx="3407">
                  <c:v>24</c:v>
                </c:pt>
                <c:pt idx="3408">
                  <c:v>26</c:v>
                </c:pt>
                <c:pt idx="3409">
                  <c:v>25</c:v>
                </c:pt>
                <c:pt idx="3410">
                  <c:v>24</c:v>
                </c:pt>
                <c:pt idx="3411">
                  <c:v>24</c:v>
                </c:pt>
                <c:pt idx="3412">
                  <c:v>24</c:v>
                </c:pt>
                <c:pt idx="3413">
                  <c:v>25</c:v>
                </c:pt>
                <c:pt idx="3414">
                  <c:v>24</c:v>
                </c:pt>
                <c:pt idx="3415">
                  <c:v>25</c:v>
                </c:pt>
                <c:pt idx="3416">
                  <c:v>23</c:v>
                </c:pt>
                <c:pt idx="3417">
                  <c:v>24</c:v>
                </c:pt>
                <c:pt idx="3418">
                  <c:v>25</c:v>
                </c:pt>
                <c:pt idx="3419">
                  <c:v>24</c:v>
                </c:pt>
                <c:pt idx="3420">
                  <c:v>24</c:v>
                </c:pt>
                <c:pt idx="3421">
                  <c:v>25</c:v>
                </c:pt>
                <c:pt idx="3422">
                  <c:v>23</c:v>
                </c:pt>
                <c:pt idx="3423">
                  <c:v>26</c:v>
                </c:pt>
                <c:pt idx="3424">
                  <c:v>25</c:v>
                </c:pt>
                <c:pt idx="3425">
                  <c:v>24</c:v>
                </c:pt>
                <c:pt idx="3426">
                  <c:v>26</c:v>
                </c:pt>
                <c:pt idx="3427">
                  <c:v>24</c:v>
                </c:pt>
                <c:pt idx="3428">
                  <c:v>25</c:v>
                </c:pt>
                <c:pt idx="3429">
                  <c:v>24</c:v>
                </c:pt>
                <c:pt idx="3430">
                  <c:v>25</c:v>
                </c:pt>
                <c:pt idx="3431">
                  <c:v>25</c:v>
                </c:pt>
                <c:pt idx="3432">
                  <c:v>24</c:v>
                </c:pt>
                <c:pt idx="3433">
                  <c:v>25</c:v>
                </c:pt>
                <c:pt idx="3434">
                  <c:v>25</c:v>
                </c:pt>
                <c:pt idx="3435">
                  <c:v>24</c:v>
                </c:pt>
                <c:pt idx="3436">
                  <c:v>24</c:v>
                </c:pt>
                <c:pt idx="3437">
                  <c:v>27</c:v>
                </c:pt>
                <c:pt idx="3438">
                  <c:v>25</c:v>
                </c:pt>
                <c:pt idx="3439">
                  <c:v>24</c:v>
                </c:pt>
                <c:pt idx="3440">
                  <c:v>25</c:v>
                </c:pt>
                <c:pt idx="3441">
                  <c:v>24</c:v>
                </c:pt>
                <c:pt idx="3442">
                  <c:v>25</c:v>
                </c:pt>
                <c:pt idx="3443">
                  <c:v>23</c:v>
                </c:pt>
                <c:pt idx="3444">
                  <c:v>24</c:v>
                </c:pt>
                <c:pt idx="3445">
                  <c:v>25</c:v>
                </c:pt>
                <c:pt idx="3446">
                  <c:v>23</c:v>
                </c:pt>
                <c:pt idx="3447">
                  <c:v>24</c:v>
                </c:pt>
                <c:pt idx="3448">
                  <c:v>24</c:v>
                </c:pt>
                <c:pt idx="3449">
                  <c:v>24</c:v>
                </c:pt>
                <c:pt idx="3450">
                  <c:v>23</c:v>
                </c:pt>
                <c:pt idx="3451">
                  <c:v>25</c:v>
                </c:pt>
                <c:pt idx="3452">
                  <c:v>24</c:v>
                </c:pt>
                <c:pt idx="3453">
                  <c:v>26</c:v>
                </c:pt>
                <c:pt idx="3454">
                  <c:v>24</c:v>
                </c:pt>
                <c:pt idx="3455">
                  <c:v>24</c:v>
                </c:pt>
                <c:pt idx="3456">
                  <c:v>24</c:v>
                </c:pt>
                <c:pt idx="3457">
                  <c:v>24</c:v>
                </c:pt>
                <c:pt idx="3458">
                  <c:v>26</c:v>
                </c:pt>
                <c:pt idx="3459">
                  <c:v>24</c:v>
                </c:pt>
                <c:pt idx="3460">
                  <c:v>25</c:v>
                </c:pt>
                <c:pt idx="3461">
                  <c:v>25</c:v>
                </c:pt>
                <c:pt idx="3462">
                  <c:v>24</c:v>
                </c:pt>
                <c:pt idx="3463">
                  <c:v>24</c:v>
                </c:pt>
                <c:pt idx="3464">
                  <c:v>23</c:v>
                </c:pt>
                <c:pt idx="3465">
                  <c:v>25</c:v>
                </c:pt>
                <c:pt idx="3466">
                  <c:v>25</c:v>
                </c:pt>
                <c:pt idx="3467">
                  <c:v>22</c:v>
                </c:pt>
                <c:pt idx="3468">
                  <c:v>25</c:v>
                </c:pt>
                <c:pt idx="3469">
                  <c:v>23</c:v>
                </c:pt>
                <c:pt idx="3470">
                  <c:v>23</c:v>
                </c:pt>
                <c:pt idx="3471">
                  <c:v>25</c:v>
                </c:pt>
                <c:pt idx="3472">
                  <c:v>25</c:v>
                </c:pt>
                <c:pt idx="3473">
                  <c:v>25</c:v>
                </c:pt>
                <c:pt idx="3474">
                  <c:v>25</c:v>
                </c:pt>
                <c:pt idx="3475">
                  <c:v>25</c:v>
                </c:pt>
                <c:pt idx="3476">
                  <c:v>25</c:v>
                </c:pt>
                <c:pt idx="3477">
                  <c:v>23</c:v>
                </c:pt>
                <c:pt idx="3478">
                  <c:v>25</c:v>
                </c:pt>
                <c:pt idx="3479">
                  <c:v>24</c:v>
                </c:pt>
                <c:pt idx="3480">
                  <c:v>25</c:v>
                </c:pt>
                <c:pt idx="3481">
                  <c:v>25</c:v>
                </c:pt>
                <c:pt idx="3482">
                  <c:v>24</c:v>
                </c:pt>
                <c:pt idx="3483">
                  <c:v>25</c:v>
                </c:pt>
                <c:pt idx="3484">
                  <c:v>26</c:v>
                </c:pt>
                <c:pt idx="3485">
                  <c:v>24</c:v>
                </c:pt>
                <c:pt idx="3486">
                  <c:v>24</c:v>
                </c:pt>
                <c:pt idx="3487">
                  <c:v>25</c:v>
                </c:pt>
                <c:pt idx="3488">
                  <c:v>24</c:v>
                </c:pt>
                <c:pt idx="3489">
                  <c:v>25</c:v>
                </c:pt>
                <c:pt idx="3490">
                  <c:v>26</c:v>
                </c:pt>
                <c:pt idx="3491">
                  <c:v>24</c:v>
                </c:pt>
                <c:pt idx="3492">
                  <c:v>24</c:v>
                </c:pt>
                <c:pt idx="3493">
                  <c:v>28</c:v>
                </c:pt>
                <c:pt idx="3494">
                  <c:v>24</c:v>
                </c:pt>
                <c:pt idx="3495">
                  <c:v>25</c:v>
                </c:pt>
                <c:pt idx="3496">
                  <c:v>25</c:v>
                </c:pt>
                <c:pt idx="3497">
                  <c:v>24</c:v>
                </c:pt>
                <c:pt idx="3498">
                  <c:v>26</c:v>
                </c:pt>
                <c:pt idx="3499">
                  <c:v>25</c:v>
                </c:pt>
                <c:pt idx="3500">
                  <c:v>27</c:v>
                </c:pt>
                <c:pt idx="3501">
                  <c:v>25</c:v>
                </c:pt>
                <c:pt idx="3502">
                  <c:v>25</c:v>
                </c:pt>
                <c:pt idx="3503">
                  <c:v>25</c:v>
                </c:pt>
                <c:pt idx="3504">
                  <c:v>22</c:v>
                </c:pt>
                <c:pt idx="3505">
                  <c:v>24</c:v>
                </c:pt>
                <c:pt idx="3506">
                  <c:v>23</c:v>
                </c:pt>
                <c:pt idx="3507">
                  <c:v>24</c:v>
                </c:pt>
                <c:pt idx="3508">
                  <c:v>25</c:v>
                </c:pt>
                <c:pt idx="3509">
                  <c:v>24</c:v>
                </c:pt>
                <c:pt idx="3510">
                  <c:v>24</c:v>
                </c:pt>
                <c:pt idx="3511">
                  <c:v>25</c:v>
                </c:pt>
                <c:pt idx="3512">
                  <c:v>27</c:v>
                </c:pt>
                <c:pt idx="3513">
                  <c:v>25</c:v>
                </c:pt>
                <c:pt idx="3514">
                  <c:v>25</c:v>
                </c:pt>
                <c:pt idx="3515">
                  <c:v>24</c:v>
                </c:pt>
                <c:pt idx="3516">
                  <c:v>25</c:v>
                </c:pt>
                <c:pt idx="3517">
                  <c:v>25</c:v>
                </c:pt>
                <c:pt idx="3518">
                  <c:v>25</c:v>
                </c:pt>
                <c:pt idx="3519">
                  <c:v>24</c:v>
                </c:pt>
                <c:pt idx="3520">
                  <c:v>23</c:v>
                </c:pt>
                <c:pt idx="3521">
                  <c:v>25</c:v>
                </c:pt>
                <c:pt idx="3522">
                  <c:v>24</c:v>
                </c:pt>
                <c:pt idx="3523">
                  <c:v>24</c:v>
                </c:pt>
                <c:pt idx="3524">
                  <c:v>24</c:v>
                </c:pt>
                <c:pt idx="3525">
                  <c:v>24</c:v>
                </c:pt>
                <c:pt idx="3526">
                  <c:v>26</c:v>
                </c:pt>
                <c:pt idx="3527">
                  <c:v>24</c:v>
                </c:pt>
                <c:pt idx="3528">
                  <c:v>24</c:v>
                </c:pt>
                <c:pt idx="3529">
                  <c:v>24</c:v>
                </c:pt>
                <c:pt idx="3530">
                  <c:v>24</c:v>
                </c:pt>
                <c:pt idx="3531">
                  <c:v>24</c:v>
                </c:pt>
                <c:pt idx="3532">
                  <c:v>25</c:v>
                </c:pt>
                <c:pt idx="3533">
                  <c:v>25</c:v>
                </c:pt>
                <c:pt idx="3534">
                  <c:v>24</c:v>
                </c:pt>
                <c:pt idx="3535">
                  <c:v>24</c:v>
                </c:pt>
                <c:pt idx="3536">
                  <c:v>25</c:v>
                </c:pt>
                <c:pt idx="3537">
                  <c:v>25</c:v>
                </c:pt>
                <c:pt idx="3538">
                  <c:v>23</c:v>
                </c:pt>
                <c:pt idx="3539">
                  <c:v>24</c:v>
                </c:pt>
                <c:pt idx="3540">
                  <c:v>24</c:v>
                </c:pt>
                <c:pt idx="3541">
                  <c:v>24</c:v>
                </c:pt>
                <c:pt idx="3542">
                  <c:v>24</c:v>
                </c:pt>
                <c:pt idx="3543">
                  <c:v>25</c:v>
                </c:pt>
                <c:pt idx="3544">
                  <c:v>25</c:v>
                </c:pt>
                <c:pt idx="3545">
                  <c:v>25</c:v>
                </c:pt>
                <c:pt idx="3546">
                  <c:v>24</c:v>
                </c:pt>
                <c:pt idx="3547">
                  <c:v>24</c:v>
                </c:pt>
                <c:pt idx="3548">
                  <c:v>23</c:v>
                </c:pt>
                <c:pt idx="3549">
                  <c:v>25</c:v>
                </c:pt>
                <c:pt idx="3550">
                  <c:v>24</c:v>
                </c:pt>
                <c:pt idx="3551">
                  <c:v>23</c:v>
                </c:pt>
                <c:pt idx="3552">
                  <c:v>22</c:v>
                </c:pt>
                <c:pt idx="3553">
                  <c:v>25</c:v>
                </c:pt>
                <c:pt idx="3554">
                  <c:v>24</c:v>
                </c:pt>
                <c:pt idx="3555">
                  <c:v>25</c:v>
                </c:pt>
                <c:pt idx="3556">
                  <c:v>25</c:v>
                </c:pt>
                <c:pt idx="3557">
                  <c:v>25</c:v>
                </c:pt>
                <c:pt idx="3558">
                  <c:v>25</c:v>
                </c:pt>
                <c:pt idx="3559">
                  <c:v>27</c:v>
                </c:pt>
                <c:pt idx="3560">
                  <c:v>25</c:v>
                </c:pt>
                <c:pt idx="3561">
                  <c:v>23</c:v>
                </c:pt>
                <c:pt idx="3562">
                  <c:v>24</c:v>
                </c:pt>
                <c:pt idx="3563">
                  <c:v>23</c:v>
                </c:pt>
                <c:pt idx="3564">
                  <c:v>25</c:v>
                </c:pt>
                <c:pt idx="3565">
                  <c:v>25</c:v>
                </c:pt>
                <c:pt idx="3566">
                  <c:v>25</c:v>
                </c:pt>
                <c:pt idx="3567">
                  <c:v>24</c:v>
                </c:pt>
                <c:pt idx="3568">
                  <c:v>25</c:v>
                </c:pt>
                <c:pt idx="3569">
                  <c:v>24</c:v>
                </c:pt>
                <c:pt idx="3570">
                  <c:v>25</c:v>
                </c:pt>
                <c:pt idx="3571">
                  <c:v>24</c:v>
                </c:pt>
                <c:pt idx="3572">
                  <c:v>25</c:v>
                </c:pt>
                <c:pt idx="3573">
                  <c:v>25</c:v>
                </c:pt>
                <c:pt idx="3574">
                  <c:v>24</c:v>
                </c:pt>
                <c:pt idx="3575">
                  <c:v>24</c:v>
                </c:pt>
                <c:pt idx="3576">
                  <c:v>24</c:v>
                </c:pt>
                <c:pt idx="3577">
                  <c:v>25</c:v>
                </c:pt>
                <c:pt idx="3578">
                  <c:v>24</c:v>
                </c:pt>
                <c:pt idx="3579">
                  <c:v>18</c:v>
                </c:pt>
                <c:pt idx="3580">
                  <c:v>25</c:v>
                </c:pt>
                <c:pt idx="3581">
                  <c:v>25</c:v>
                </c:pt>
                <c:pt idx="3582">
                  <c:v>24</c:v>
                </c:pt>
                <c:pt idx="3583">
                  <c:v>24</c:v>
                </c:pt>
                <c:pt idx="3584">
                  <c:v>25</c:v>
                </c:pt>
                <c:pt idx="3585">
                  <c:v>24</c:v>
                </c:pt>
                <c:pt idx="3586">
                  <c:v>24</c:v>
                </c:pt>
                <c:pt idx="3587">
                  <c:v>24</c:v>
                </c:pt>
                <c:pt idx="3588">
                  <c:v>25</c:v>
                </c:pt>
                <c:pt idx="3589">
                  <c:v>25</c:v>
                </c:pt>
                <c:pt idx="3590">
                  <c:v>25</c:v>
                </c:pt>
                <c:pt idx="3591">
                  <c:v>25</c:v>
                </c:pt>
                <c:pt idx="3592">
                  <c:v>23</c:v>
                </c:pt>
                <c:pt idx="3593">
                  <c:v>26</c:v>
                </c:pt>
                <c:pt idx="3594">
                  <c:v>24</c:v>
                </c:pt>
                <c:pt idx="3595">
                  <c:v>24</c:v>
                </c:pt>
                <c:pt idx="3596">
                  <c:v>22</c:v>
                </c:pt>
                <c:pt idx="3597">
                  <c:v>25</c:v>
                </c:pt>
                <c:pt idx="3598">
                  <c:v>25</c:v>
                </c:pt>
                <c:pt idx="3599">
                  <c:v>25</c:v>
                </c:pt>
                <c:pt idx="3600">
                  <c:v>24</c:v>
                </c:pt>
                <c:pt idx="3601">
                  <c:v>24</c:v>
                </c:pt>
                <c:pt idx="3602">
                  <c:v>24</c:v>
                </c:pt>
                <c:pt idx="3603">
                  <c:v>24</c:v>
                </c:pt>
                <c:pt idx="3604">
                  <c:v>24</c:v>
                </c:pt>
                <c:pt idx="3605">
                  <c:v>26</c:v>
                </c:pt>
                <c:pt idx="3606">
                  <c:v>25</c:v>
                </c:pt>
                <c:pt idx="3607">
                  <c:v>25</c:v>
                </c:pt>
                <c:pt idx="3608">
                  <c:v>24</c:v>
                </c:pt>
                <c:pt idx="3609">
                  <c:v>23</c:v>
                </c:pt>
                <c:pt idx="3610">
                  <c:v>26</c:v>
                </c:pt>
                <c:pt idx="3611">
                  <c:v>24</c:v>
                </c:pt>
                <c:pt idx="3612">
                  <c:v>24</c:v>
                </c:pt>
                <c:pt idx="3613">
                  <c:v>24</c:v>
                </c:pt>
                <c:pt idx="3614">
                  <c:v>24</c:v>
                </c:pt>
                <c:pt idx="3615">
                  <c:v>24</c:v>
                </c:pt>
                <c:pt idx="3616">
                  <c:v>25</c:v>
                </c:pt>
                <c:pt idx="3617">
                  <c:v>25</c:v>
                </c:pt>
                <c:pt idx="3618">
                  <c:v>24</c:v>
                </c:pt>
                <c:pt idx="3619">
                  <c:v>25</c:v>
                </c:pt>
                <c:pt idx="3620">
                  <c:v>24</c:v>
                </c:pt>
                <c:pt idx="3621">
                  <c:v>25</c:v>
                </c:pt>
                <c:pt idx="3622">
                  <c:v>25</c:v>
                </c:pt>
                <c:pt idx="3623">
                  <c:v>24</c:v>
                </c:pt>
                <c:pt idx="3624">
                  <c:v>24</c:v>
                </c:pt>
                <c:pt idx="3625">
                  <c:v>25</c:v>
                </c:pt>
                <c:pt idx="3626">
                  <c:v>24</c:v>
                </c:pt>
                <c:pt idx="3627">
                  <c:v>24</c:v>
                </c:pt>
                <c:pt idx="3628">
                  <c:v>25</c:v>
                </c:pt>
                <c:pt idx="3629">
                  <c:v>24</c:v>
                </c:pt>
                <c:pt idx="3630">
                  <c:v>24</c:v>
                </c:pt>
                <c:pt idx="3631">
                  <c:v>24</c:v>
                </c:pt>
                <c:pt idx="3632">
                  <c:v>25</c:v>
                </c:pt>
                <c:pt idx="3633">
                  <c:v>25</c:v>
                </c:pt>
                <c:pt idx="3634">
                  <c:v>24</c:v>
                </c:pt>
                <c:pt idx="3635">
                  <c:v>25</c:v>
                </c:pt>
                <c:pt idx="3636">
                  <c:v>25</c:v>
                </c:pt>
                <c:pt idx="3637">
                  <c:v>23</c:v>
                </c:pt>
                <c:pt idx="3638">
                  <c:v>23</c:v>
                </c:pt>
                <c:pt idx="3639">
                  <c:v>25</c:v>
                </c:pt>
                <c:pt idx="3640">
                  <c:v>24</c:v>
                </c:pt>
                <c:pt idx="3641">
                  <c:v>24</c:v>
                </c:pt>
                <c:pt idx="3642">
                  <c:v>24</c:v>
                </c:pt>
                <c:pt idx="3643">
                  <c:v>24</c:v>
                </c:pt>
                <c:pt idx="3644">
                  <c:v>25</c:v>
                </c:pt>
                <c:pt idx="3645">
                  <c:v>26</c:v>
                </c:pt>
                <c:pt idx="3646">
                  <c:v>24</c:v>
                </c:pt>
                <c:pt idx="3647">
                  <c:v>24</c:v>
                </c:pt>
                <c:pt idx="3648">
                  <c:v>24</c:v>
                </c:pt>
                <c:pt idx="3649">
                  <c:v>24</c:v>
                </c:pt>
                <c:pt idx="3650">
                  <c:v>25</c:v>
                </c:pt>
                <c:pt idx="3651">
                  <c:v>24</c:v>
                </c:pt>
                <c:pt idx="3652">
                  <c:v>25</c:v>
                </c:pt>
                <c:pt idx="3653">
                  <c:v>25</c:v>
                </c:pt>
                <c:pt idx="3654">
                  <c:v>26</c:v>
                </c:pt>
                <c:pt idx="3655">
                  <c:v>24</c:v>
                </c:pt>
                <c:pt idx="3656">
                  <c:v>24</c:v>
                </c:pt>
                <c:pt idx="3657">
                  <c:v>25</c:v>
                </c:pt>
                <c:pt idx="3658">
                  <c:v>25</c:v>
                </c:pt>
                <c:pt idx="3659">
                  <c:v>24</c:v>
                </c:pt>
                <c:pt idx="3660">
                  <c:v>24</c:v>
                </c:pt>
                <c:pt idx="3661">
                  <c:v>24</c:v>
                </c:pt>
                <c:pt idx="3662">
                  <c:v>24</c:v>
                </c:pt>
                <c:pt idx="3663">
                  <c:v>25</c:v>
                </c:pt>
                <c:pt idx="3664">
                  <c:v>24</c:v>
                </c:pt>
                <c:pt idx="3665">
                  <c:v>23</c:v>
                </c:pt>
                <c:pt idx="3666">
                  <c:v>24</c:v>
                </c:pt>
                <c:pt idx="3667">
                  <c:v>24</c:v>
                </c:pt>
                <c:pt idx="3668">
                  <c:v>25</c:v>
                </c:pt>
                <c:pt idx="3669">
                  <c:v>26</c:v>
                </c:pt>
                <c:pt idx="3670">
                  <c:v>24</c:v>
                </c:pt>
                <c:pt idx="3671">
                  <c:v>24</c:v>
                </c:pt>
                <c:pt idx="3672">
                  <c:v>25</c:v>
                </c:pt>
                <c:pt idx="3673">
                  <c:v>25</c:v>
                </c:pt>
                <c:pt idx="3674">
                  <c:v>24</c:v>
                </c:pt>
                <c:pt idx="3675">
                  <c:v>24</c:v>
                </c:pt>
                <c:pt idx="3676">
                  <c:v>25</c:v>
                </c:pt>
                <c:pt idx="3677">
                  <c:v>25</c:v>
                </c:pt>
                <c:pt idx="3678">
                  <c:v>24</c:v>
                </c:pt>
                <c:pt idx="3679">
                  <c:v>25</c:v>
                </c:pt>
                <c:pt idx="3680">
                  <c:v>24</c:v>
                </c:pt>
                <c:pt idx="3681">
                  <c:v>25</c:v>
                </c:pt>
                <c:pt idx="3682">
                  <c:v>24</c:v>
                </c:pt>
                <c:pt idx="3683">
                  <c:v>24</c:v>
                </c:pt>
                <c:pt idx="3684">
                  <c:v>24</c:v>
                </c:pt>
                <c:pt idx="3685">
                  <c:v>24</c:v>
                </c:pt>
                <c:pt idx="3686">
                  <c:v>25</c:v>
                </c:pt>
                <c:pt idx="3687">
                  <c:v>25</c:v>
                </c:pt>
                <c:pt idx="3688">
                  <c:v>25</c:v>
                </c:pt>
                <c:pt idx="3689">
                  <c:v>24</c:v>
                </c:pt>
                <c:pt idx="3690">
                  <c:v>23</c:v>
                </c:pt>
                <c:pt idx="3691">
                  <c:v>25</c:v>
                </c:pt>
                <c:pt idx="3692">
                  <c:v>24</c:v>
                </c:pt>
                <c:pt idx="3693">
                  <c:v>25</c:v>
                </c:pt>
                <c:pt idx="3694">
                  <c:v>24</c:v>
                </c:pt>
                <c:pt idx="3695">
                  <c:v>24</c:v>
                </c:pt>
                <c:pt idx="3696">
                  <c:v>24</c:v>
                </c:pt>
                <c:pt idx="3697">
                  <c:v>23</c:v>
                </c:pt>
                <c:pt idx="3698">
                  <c:v>24</c:v>
                </c:pt>
                <c:pt idx="3699">
                  <c:v>25</c:v>
                </c:pt>
                <c:pt idx="3700">
                  <c:v>24</c:v>
                </c:pt>
                <c:pt idx="3701">
                  <c:v>22</c:v>
                </c:pt>
                <c:pt idx="3702">
                  <c:v>23</c:v>
                </c:pt>
                <c:pt idx="3703">
                  <c:v>24</c:v>
                </c:pt>
                <c:pt idx="3704">
                  <c:v>24</c:v>
                </c:pt>
                <c:pt idx="3705">
                  <c:v>24</c:v>
                </c:pt>
                <c:pt idx="3706">
                  <c:v>25</c:v>
                </c:pt>
                <c:pt idx="3707">
                  <c:v>24</c:v>
                </c:pt>
                <c:pt idx="3708">
                  <c:v>24</c:v>
                </c:pt>
                <c:pt idx="3709">
                  <c:v>24</c:v>
                </c:pt>
                <c:pt idx="3710">
                  <c:v>24</c:v>
                </c:pt>
                <c:pt idx="3711">
                  <c:v>24</c:v>
                </c:pt>
                <c:pt idx="3712">
                  <c:v>29</c:v>
                </c:pt>
                <c:pt idx="3713">
                  <c:v>24</c:v>
                </c:pt>
                <c:pt idx="3714">
                  <c:v>24</c:v>
                </c:pt>
                <c:pt idx="3715">
                  <c:v>24</c:v>
                </c:pt>
                <c:pt idx="3716">
                  <c:v>25</c:v>
                </c:pt>
                <c:pt idx="3717">
                  <c:v>24</c:v>
                </c:pt>
                <c:pt idx="3718">
                  <c:v>25</c:v>
                </c:pt>
                <c:pt idx="3719">
                  <c:v>25</c:v>
                </c:pt>
                <c:pt idx="3720">
                  <c:v>25</c:v>
                </c:pt>
                <c:pt idx="3721">
                  <c:v>24</c:v>
                </c:pt>
                <c:pt idx="3722">
                  <c:v>25</c:v>
                </c:pt>
                <c:pt idx="3723">
                  <c:v>26</c:v>
                </c:pt>
                <c:pt idx="3724">
                  <c:v>24</c:v>
                </c:pt>
                <c:pt idx="3725">
                  <c:v>23</c:v>
                </c:pt>
                <c:pt idx="3726">
                  <c:v>24</c:v>
                </c:pt>
                <c:pt idx="3727">
                  <c:v>24</c:v>
                </c:pt>
                <c:pt idx="3728">
                  <c:v>23</c:v>
                </c:pt>
                <c:pt idx="3729">
                  <c:v>24</c:v>
                </c:pt>
                <c:pt idx="3730">
                  <c:v>25</c:v>
                </c:pt>
                <c:pt idx="3731">
                  <c:v>26</c:v>
                </c:pt>
                <c:pt idx="3732">
                  <c:v>23</c:v>
                </c:pt>
                <c:pt idx="3733">
                  <c:v>24</c:v>
                </c:pt>
                <c:pt idx="3734">
                  <c:v>25</c:v>
                </c:pt>
                <c:pt idx="3735">
                  <c:v>25</c:v>
                </c:pt>
                <c:pt idx="3736">
                  <c:v>24</c:v>
                </c:pt>
                <c:pt idx="3737">
                  <c:v>24</c:v>
                </c:pt>
                <c:pt idx="3738">
                  <c:v>24</c:v>
                </c:pt>
                <c:pt idx="3739">
                  <c:v>25</c:v>
                </c:pt>
                <c:pt idx="3740">
                  <c:v>24</c:v>
                </c:pt>
                <c:pt idx="3741">
                  <c:v>25</c:v>
                </c:pt>
                <c:pt idx="3742">
                  <c:v>24</c:v>
                </c:pt>
                <c:pt idx="3743">
                  <c:v>25</c:v>
                </c:pt>
                <c:pt idx="3744">
                  <c:v>24</c:v>
                </c:pt>
                <c:pt idx="3745">
                  <c:v>24</c:v>
                </c:pt>
                <c:pt idx="3746">
                  <c:v>25</c:v>
                </c:pt>
                <c:pt idx="3747">
                  <c:v>23</c:v>
                </c:pt>
                <c:pt idx="3748">
                  <c:v>25</c:v>
                </c:pt>
                <c:pt idx="3749">
                  <c:v>24</c:v>
                </c:pt>
                <c:pt idx="3750">
                  <c:v>24</c:v>
                </c:pt>
                <c:pt idx="3751">
                  <c:v>24</c:v>
                </c:pt>
                <c:pt idx="3752">
                  <c:v>24</c:v>
                </c:pt>
                <c:pt idx="3753">
                  <c:v>24</c:v>
                </c:pt>
                <c:pt idx="3754">
                  <c:v>25</c:v>
                </c:pt>
                <c:pt idx="3755">
                  <c:v>25</c:v>
                </c:pt>
                <c:pt idx="3756">
                  <c:v>25</c:v>
                </c:pt>
                <c:pt idx="3757">
                  <c:v>25</c:v>
                </c:pt>
                <c:pt idx="3758">
                  <c:v>24</c:v>
                </c:pt>
                <c:pt idx="3759">
                  <c:v>24</c:v>
                </c:pt>
                <c:pt idx="3760">
                  <c:v>24</c:v>
                </c:pt>
                <c:pt idx="3761">
                  <c:v>24</c:v>
                </c:pt>
                <c:pt idx="3762">
                  <c:v>24</c:v>
                </c:pt>
                <c:pt idx="3763">
                  <c:v>25</c:v>
                </c:pt>
                <c:pt idx="3764">
                  <c:v>25</c:v>
                </c:pt>
                <c:pt idx="3765">
                  <c:v>26</c:v>
                </c:pt>
                <c:pt idx="3766">
                  <c:v>25</c:v>
                </c:pt>
                <c:pt idx="3767">
                  <c:v>24</c:v>
                </c:pt>
                <c:pt idx="3768">
                  <c:v>25</c:v>
                </c:pt>
                <c:pt idx="3769">
                  <c:v>25</c:v>
                </c:pt>
                <c:pt idx="3770">
                  <c:v>25</c:v>
                </c:pt>
                <c:pt idx="3771">
                  <c:v>24</c:v>
                </c:pt>
                <c:pt idx="3772">
                  <c:v>24</c:v>
                </c:pt>
                <c:pt idx="3773">
                  <c:v>25</c:v>
                </c:pt>
                <c:pt idx="3774">
                  <c:v>26</c:v>
                </c:pt>
                <c:pt idx="3775">
                  <c:v>25</c:v>
                </c:pt>
                <c:pt idx="3776">
                  <c:v>25</c:v>
                </c:pt>
                <c:pt idx="3777">
                  <c:v>24</c:v>
                </c:pt>
                <c:pt idx="3778">
                  <c:v>23</c:v>
                </c:pt>
                <c:pt idx="3779">
                  <c:v>25</c:v>
                </c:pt>
                <c:pt idx="3780">
                  <c:v>24</c:v>
                </c:pt>
                <c:pt idx="3781">
                  <c:v>24</c:v>
                </c:pt>
                <c:pt idx="3782">
                  <c:v>24</c:v>
                </c:pt>
                <c:pt idx="3783">
                  <c:v>24</c:v>
                </c:pt>
                <c:pt idx="3784">
                  <c:v>24</c:v>
                </c:pt>
                <c:pt idx="3785">
                  <c:v>25</c:v>
                </c:pt>
                <c:pt idx="3786">
                  <c:v>24</c:v>
                </c:pt>
                <c:pt idx="3787">
                  <c:v>25</c:v>
                </c:pt>
                <c:pt idx="3788">
                  <c:v>24</c:v>
                </c:pt>
                <c:pt idx="3789">
                  <c:v>24</c:v>
                </c:pt>
                <c:pt idx="3790">
                  <c:v>24</c:v>
                </c:pt>
                <c:pt idx="3791">
                  <c:v>26</c:v>
                </c:pt>
                <c:pt idx="3792">
                  <c:v>23</c:v>
                </c:pt>
                <c:pt idx="3793">
                  <c:v>24</c:v>
                </c:pt>
                <c:pt idx="3794">
                  <c:v>25</c:v>
                </c:pt>
                <c:pt idx="3795">
                  <c:v>25</c:v>
                </c:pt>
                <c:pt idx="3796">
                  <c:v>25</c:v>
                </c:pt>
                <c:pt idx="3797">
                  <c:v>22</c:v>
                </c:pt>
                <c:pt idx="3798">
                  <c:v>24</c:v>
                </c:pt>
                <c:pt idx="3799">
                  <c:v>24</c:v>
                </c:pt>
                <c:pt idx="3800">
                  <c:v>24</c:v>
                </c:pt>
                <c:pt idx="3801">
                  <c:v>23</c:v>
                </c:pt>
                <c:pt idx="3802">
                  <c:v>25</c:v>
                </c:pt>
                <c:pt idx="3803">
                  <c:v>24</c:v>
                </c:pt>
                <c:pt idx="3804">
                  <c:v>25</c:v>
                </c:pt>
                <c:pt idx="3805">
                  <c:v>24</c:v>
                </c:pt>
                <c:pt idx="3806">
                  <c:v>24</c:v>
                </c:pt>
                <c:pt idx="3807">
                  <c:v>24</c:v>
                </c:pt>
                <c:pt idx="3808">
                  <c:v>25</c:v>
                </c:pt>
                <c:pt idx="3809">
                  <c:v>26</c:v>
                </c:pt>
                <c:pt idx="3810">
                  <c:v>25</c:v>
                </c:pt>
                <c:pt idx="3811">
                  <c:v>23</c:v>
                </c:pt>
                <c:pt idx="3812">
                  <c:v>24</c:v>
                </c:pt>
                <c:pt idx="3813">
                  <c:v>24</c:v>
                </c:pt>
                <c:pt idx="3814">
                  <c:v>25</c:v>
                </c:pt>
                <c:pt idx="3815">
                  <c:v>24</c:v>
                </c:pt>
                <c:pt idx="3816">
                  <c:v>24</c:v>
                </c:pt>
                <c:pt idx="3817">
                  <c:v>23</c:v>
                </c:pt>
                <c:pt idx="3818">
                  <c:v>25</c:v>
                </c:pt>
                <c:pt idx="3819">
                  <c:v>24</c:v>
                </c:pt>
                <c:pt idx="3820">
                  <c:v>25</c:v>
                </c:pt>
                <c:pt idx="3821">
                  <c:v>24</c:v>
                </c:pt>
                <c:pt idx="3822">
                  <c:v>24</c:v>
                </c:pt>
                <c:pt idx="3823">
                  <c:v>25</c:v>
                </c:pt>
                <c:pt idx="3824">
                  <c:v>25</c:v>
                </c:pt>
                <c:pt idx="3825">
                  <c:v>25</c:v>
                </c:pt>
                <c:pt idx="3826">
                  <c:v>24</c:v>
                </c:pt>
                <c:pt idx="3827">
                  <c:v>26</c:v>
                </c:pt>
                <c:pt idx="3828">
                  <c:v>25</c:v>
                </c:pt>
                <c:pt idx="3829">
                  <c:v>24</c:v>
                </c:pt>
                <c:pt idx="3830">
                  <c:v>24</c:v>
                </c:pt>
                <c:pt idx="3831">
                  <c:v>24</c:v>
                </c:pt>
                <c:pt idx="3832">
                  <c:v>24</c:v>
                </c:pt>
                <c:pt idx="3833">
                  <c:v>26</c:v>
                </c:pt>
                <c:pt idx="3834">
                  <c:v>24</c:v>
                </c:pt>
                <c:pt idx="3835">
                  <c:v>25</c:v>
                </c:pt>
                <c:pt idx="3836">
                  <c:v>24</c:v>
                </c:pt>
                <c:pt idx="3837">
                  <c:v>25</c:v>
                </c:pt>
                <c:pt idx="3838">
                  <c:v>24</c:v>
                </c:pt>
                <c:pt idx="3839">
                  <c:v>24</c:v>
                </c:pt>
                <c:pt idx="3840">
                  <c:v>24</c:v>
                </c:pt>
                <c:pt idx="3841">
                  <c:v>25</c:v>
                </c:pt>
                <c:pt idx="3842">
                  <c:v>24</c:v>
                </c:pt>
                <c:pt idx="3843">
                  <c:v>25</c:v>
                </c:pt>
                <c:pt idx="3844">
                  <c:v>22</c:v>
                </c:pt>
                <c:pt idx="3845">
                  <c:v>25</c:v>
                </c:pt>
                <c:pt idx="3846">
                  <c:v>24</c:v>
                </c:pt>
                <c:pt idx="3847">
                  <c:v>24</c:v>
                </c:pt>
                <c:pt idx="3848">
                  <c:v>24</c:v>
                </c:pt>
                <c:pt idx="3849">
                  <c:v>26</c:v>
                </c:pt>
                <c:pt idx="3850">
                  <c:v>25</c:v>
                </c:pt>
                <c:pt idx="3851">
                  <c:v>24</c:v>
                </c:pt>
                <c:pt idx="3852">
                  <c:v>25</c:v>
                </c:pt>
                <c:pt idx="3853">
                  <c:v>24</c:v>
                </c:pt>
                <c:pt idx="3854">
                  <c:v>26</c:v>
                </c:pt>
                <c:pt idx="3855">
                  <c:v>24</c:v>
                </c:pt>
                <c:pt idx="3856">
                  <c:v>24</c:v>
                </c:pt>
                <c:pt idx="3857">
                  <c:v>24</c:v>
                </c:pt>
                <c:pt idx="3858">
                  <c:v>24</c:v>
                </c:pt>
                <c:pt idx="3859">
                  <c:v>25</c:v>
                </c:pt>
                <c:pt idx="3860">
                  <c:v>25</c:v>
                </c:pt>
                <c:pt idx="3861">
                  <c:v>23</c:v>
                </c:pt>
                <c:pt idx="3862">
                  <c:v>25</c:v>
                </c:pt>
                <c:pt idx="3863">
                  <c:v>24</c:v>
                </c:pt>
                <c:pt idx="3864">
                  <c:v>25</c:v>
                </c:pt>
                <c:pt idx="3865">
                  <c:v>25</c:v>
                </c:pt>
                <c:pt idx="3866">
                  <c:v>25</c:v>
                </c:pt>
                <c:pt idx="3867">
                  <c:v>25</c:v>
                </c:pt>
                <c:pt idx="3868">
                  <c:v>25</c:v>
                </c:pt>
                <c:pt idx="3869">
                  <c:v>25</c:v>
                </c:pt>
                <c:pt idx="3870">
                  <c:v>23</c:v>
                </c:pt>
                <c:pt idx="3871">
                  <c:v>24</c:v>
                </c:pt>
                <c:pt idx="3872">
                  <c:v>25</c:v>
                </c:pt>
                <c:pt idx="3873">
                  <c:v>24</c:v>
                </c:pt>
                <c:pt idx="3874">
                  <c:v>25</c:v>
                </c:pt>
                <c:pt idx="3875">
                  <c:v>24</c:v>
                </c:pt>
                <c:pt idx="3876">
                  <c:v>24</c:v>
                </c:pt>
                <c:pt idx="3877">
                  <c:v>24</c:v>
                </c:pt>
                <c:pt idx="3878">
                  <c:v>23</c:v>
                </c:pt>
                <c:pt idx="3879">
                  <c:v>25</c:v>
                </c:pt>
                <c:pt idx="3880">
                  <c:v>24</c:v>
                </c:pt>
                <c:pt idx="3881">
                  <c:v>25</c:v>
                </c:pt>
                <c:pt idx="3882">
                  <c:v>24</c:v>
                </c:pt>
                <c:pt idx="3883">
                  <c:v>24</c:v>
                </c:pt>
                <c:pt idx="3884">
                  <c:v>24</c:v>
                </c:pt>
                <c:pt idx="3885">
                  <c:v>25</c:v>
                </c:pt>
                <c:pt idx="3886">
                  <c:v>22</c:v>
                </c:pt>
                <c:pt idx="3887">
                  <c:v>25</c:v>
                </c:pt>
                <c:pt idx="3888">
                  <c:v>24</c:v>
                </c:pt>
                <c:pt idx="3889">
                  <c:v>25</c:v>
                </c:pt>
                <c:pt idx="3890">
                  <c:v>24</c:v>
                </c:pt>
                <c:pt idx="3891">
                  <c:v>25</c:v>
                </c:pt>
                <c:pt idx="3892">
                  <c:v>24</c:v>
                </c:pt>
                <c:pt idx="3893">
                  <c:v>26</c:v>
                </c:pt>
                <c:pt idx="3894">
                  <c:v>23</c:v>
                </c:pt>
                <c:pt idx="3895">
                  <c:v>26</c:v>
                </c:pt>
                <c:pt idx="3896">
                  <c:v>22</c:v>
                </c:pt>
                <c:pt idx="3897">
                  <c:v>24</c:v>
                </c:pt>
                <c:pt idx="3898">
                  <c:v>23</c:v>
                </c:pt>
                <c:pt idx="3899">
                  <c:v>25</c:v>
                </c:pt>
                <c:pt idx="3900">
                  <c:v>24</c:v>
                </c:pt>
                <c:pt idx="3901">
                  <c:v>24</c:v>
                </c:pt>
                <c:pt idx="3902">
                  <c:v>25</c:v>
                </c:pt>
                <c:pt idx="3903">
                  <c:v>25</c:v>
                </c:pt>
                <c:pt idx="3904">
                  <c:v>24</c:v>
                </c:pt>
                <c:pt idx="3905">
                  <c:v>25</c:v>
                </c:pt>
                <c:pt idx="3906">
                  <c:v>25</c:v>
                </c:pt>
                <c:pt idx="3907">
                  <c:v>24</c:v>
                </c:pt>
                <c:pt idx="3908">
                  <c:v>24</c:v>
                </c:pt>
                <c:pt idx="3909">
                  <c:v>22</c:v>
                </c:pt>
                <c:pt idx="3910">
                  <c:v>25</c:v>
                </c:pt>
                <c:pt idx="3911">
                  <c:v>24</c:v>
                </c:pt>
                <c:pt idx="3912">
                  <c:v>25</c:v>
                </c:pt>
                <c:pt idx="3913">
                  <c:v>24</c:v>
                </c:pt>
                <c:pt idx="3914">
                  <c:v>25</c:v>
                </c:pt>
                <c:pt idx="3915">
                  <c:v>25</c:v>
                </c:pt>
                <c:pt idx="3916">
                  <c:v>25</c:v>
                </c:pt>
                <c:pt idx="3917">
                  <c:v>25</c:v>
                </c:pt>
                <c:pt idx="3918">
                  <c:v>25</c:v>
                </c:pt>
                <c:pt idx="3919">
                  <c:v>24</c:v>
                </c:pt>
                <c:pt idx="3920">
                  <c:v>24</c:v>
                </c:pt>
                <c:pt idx="3921">
                  <c:v>24</c:v>
                </c:pt>
                <c:pt idx="3922">
                  <c:v>22</c:v>
                </c:pt>
                <c:pt idx="3923">
                  <c:v>24</c:v>
                </c:pt>
                <c:pt idx="3924">
                  <c:v>25</c:v>
                </c:pt>
                <c:pt idx="3925">
                  <c:v>24</c:v>
                </c:pt>
                <c:pt idx="3926">
                  <c:v>24</c:v>
                </c:pt>
                <c:pt idx="3927">
                  <c:v>26</c:v>
                </c:pt>
                <c:pt idx="3928">
                  <c:v>24</c:v>
                </c:pt>
                <c:pt idx="3929">
                  <c:v>24</c:v>
                </c:pt>
                <c:pt idx="3930">
                  <c:v>25</c:v>
                </c:pt>
                <c:pt idx="3931">
                  <c:v>25</c:v>
                </c:pt>
                <c:pt idx="3932">
                  <c:v>23</c:v>
                </c:pt>
                <c:pt idx="3933">
                  <c:v>25</c:v>
                </c:pt>
                <c:pt idx="3934">
                  <c:v>25</c:v>
                </c:pt>
                <c:pt idx="3935">
                  <c:v>22</c:v>
                </c:pt>
                <c:pt idx="3936">
                  <c:v>24</c:v>
                </c:pt>
                <c:pt idx="3937">
                  <c:v>25</c:v>
                </c:pt>
                <c:pt idx="3938">
                  <c:v>24</c:v>
                </c:pt>
                <c:pt idx="3939">
                  <c:v>25</c:v>
                </c:pt>
                <c:pt idx="3940">
                  <c:v>24</c:v>
                </c:pt>
                <c:pt idx="3941">
                  <c:v>24</c:v>
                </c:pt>
                <c:pt idx="3942">
                  <c:v>25</c:v>
                </c:pt>
                <c:pt idx="3943">
                  <c:v>24</c:v>
                </c:pt>
                <c:pt idx="3944">
                  <c:v>24</c:v>
                </c:pt>
                <c:pt idx="3945">
                  <c:v>25</c:v>
                </c:pt>
                <c:pt idx="3946">
                  <c:v>24</c:v>
                </c:pt>
                <c:pt idx="3947">
                  <c:v>24</c:v>
                </c:pt>
                <c:pt idx="3948">
                  <c:v>23</c:v>
                </c:pt>
                <c:pt idx="3949">
                  <c:v>24</c:v>
                </c:pt>
                <c:pt idx="3950">
                  <c:v>25</c:v>
                </c:pt>
                <c:pt idx="3951">
                  <c:v>26</c:v>
                </c:pt>
                <c:pt idx="3952">
                  <c:v>26</c:v>
                </c:pt>
                <c:pt idx="3953">
                  <c:v>24</c:v>
                </c:pt>
                <c:pt idx="3954">
                  <c:v>24</c:v>
                </c:pt>
                <c:pt idx="3955">
                  <c:v>23</c:v>
                </c:pt>
                <c:pt idx="3956">
                  <c:v>25</c:v>
                </c:pt>
                <c:pt idx="3957">
                  <c:v>26</c:v>
                </c:pt>
                <c:pt idx="3958">
                  <c:v>26</c:v>
                </c:pt>
                <c:pt idx="3959">
                  <c:v>24</c:v>
                </c:pt>
                <c:pt idx="3960">
                  <c:v>25</c:v>
                </c:pt>
                <c:pt idx="3961">
                  <c:v>22</c:v>
                </c:pt>
                <c:pt idx="3962">
                  <c:v>23</c:v>
                </c:pt>
                <c:pt idx="3963">
                  <c:v>24</c:v>
                </c:pt>
                <c:pt idx="3964">
                  <c:v>26</c:v>
                </c:pt>
                <c:pt idx="3965">
                  <c:v>23</c:v>
                </c:pt>
                <c:pt idx="3966">
                  <c:v>24</c:v>
                </c:pt>
                <c:pt idx="3967">
                  <c:v>24</c:v>
                </c:pt>
                <c:pt idx="3968">
                  <c:v>25</c:v>
                </c:pt>
                <c:pt idx="3969">
                  <c:v>24</c:v>
                </c:pt>
                <c:pt idx="3970">
                  <c:v>25</c:v>
                </c:pt>
                <c:pt idx="3971">
                  <c:v>24</c:v>
                </c:pt>
                <c:pt idx="3972">
                  <c:v>25</c:v>
                </c:pt>
                <c:pt idx="3973">
                  <c:v>25</c:v>
                </c:pt>
                <c:pt idx="3974">
                  <c:v>25</c:v>
                </c:pt>
                <c:pt idx="3975">
                  <c:v>25</c:v>
                </c:pt>
                <c:pt idx="3976">
                  <c:v>25</c:v>
                </c:pt>
                <c:pt idx="3977">
                  <c:v>25</c:v>
                </c:pt>
                <c:pt idx="3978">
                  <c:v>25</c:v>
                </c:pt>
                <c:pt idx="3979">
                  <c:v>24</c:v>
                </c:pt>
                <c:pt idx="3980">
                  <c:v>24</c:v>
                </c:pt>
                <c:pt idx="3981">
                  <c:v>24</c:v>
                </c:pt>
                <c:pt idx="3982">
                  <c:v>24</c:v>
                </c:pt>
                <c:pt idx="3983">
                  <c:v>25</c:v>
                </c:pt>
                <c:pt idx="3984">
                  <c:v>24</c:v>
                </c:pt>
                <c:pt idx="3985">
                  <c:v>24</c:v>
                </c:pt>
                <c:pt idx="3986">
                  <c:v>24</c:v>
                </c:pt>
                <c:pt idx="3987">
                  <c:v>25</c:v>
                </c:pt>
                <c:pt idx="3988">
                  <c:v>24</c:v>
                </c:pt>
                <c:pt idx="3989">
                  <c:v>28</c:v>
                </c:pt>
                <c:pt idx="3990">
                  <c:v>26</c:v>
                </c:pt>
                <c:pt idx="3991">
                  <c:v>25</c:v>
                </c:pt>
                <c:pt idx="3992">
                  <c:v>26</c:v>
                </c:pt>
                <c:pt idx="3993">
                  <c:v>24</c:v>
                </c:pt>
                <c:pt idx="3994">
                  <c:v>24</c:v>
                </c:pt>
                <c:pt idx="3995">
                  <c:v>24</c:v>
                </c:pt>
                <c:pt idx="3996">
                  <c:v>25</c:v>
                </c:pt>
                <c:pt idx="3997">
                  <c:v>24</c:v>
                </c:pt>
                <c:pt idx="3998">
                  <c:v>25</c:v>
                </c:pt>
                <c:pt idx="3999">
                  <c:v>23</c:v>
                </c:pt>
                <c:pt idx="4000">
                  <c:v>25</c:v>
                </c:pt>
                <c:pt idx="4001">
                  <c:v>25</c:v>
                </c:pt>
                <c:pt idx="4002">
                  <c:v>24</c:v>
                </c:pt>
                <c:pt idx="4003">
                  <c:v>25</c:v>
                </c:pt>
                <c:pt idx="4004">
                  <c:v>25</c:v>
                </c:pt>
                <c:pt idx="4005">
                  <c:v>25</c:v>
                </c:pt>
                <c:pt idx="4006">
                  <c:v>25</c:v>
                </c:pt>
                <c:pt idx="4007">
                  <c:v>25</c:v>
                </c:pt>
                <c:pt idx="4008">
                  <c:v>23</c:v>
                </c:pt>
                <c:pt idx="4009">
                  <c:v>24</c:v>
                </c:pt>
                <c:pt idx="4010">
                  <c:v>25</c:v>
                </c:pt>
                <c:pt idx="4011">
                  <c:v>24</c:v>
                </c:pt>
                <c:pt idx="4012">
                  <c:v>23</c:v>
                </c:pt>
                <c:pt idx="4013">
                  <c:v>24</c:v>
                </c:pt>
                <c:pt idx="4014">
                  <c:v>24</c:v>
                </c:pt>
                <c:pt idx="4015">
                  <c:v>25</c:v>
                </c:pt>
                <c:pt idx="4016">
                  <c:v>25</c:v>
                </c:pt>
                <c:pt idx="4017">
                  <c:v>24</c:v>
                </c:pt>
                <c:pt idx="4018">
                  <c:v>24</c:v>
                </c:pt>
                <c:pt idx="4019">
                  <c:v>24</c:v>
                </c:pt>
                <c:pt idx="4020">
                  <c:v>25</c:v>
                </c:pt>
                <c:pt idx="4021">
                  <c:v>24</c:v>
                </c:pt>
                <c:pt idx="4022">
                  <c:v>25</c:v>
                </c:pt>
                <c:pt idx="4023">
                  <c:v>25</c:v>
                </c:pt>
                <c:pt idx="4024">
                  <c:v>25</c:v>
                </c:pt>
                <c:pt idx="4025">
                  <c:v>24</c:v>
                </c:pt>
                <c:pt idx="4026">
                  <c:v>24</c:v>
                </c:pt>
                <c:pt idx="4027">
                  <c:v>25</c:v>
                </c:pt>
                <c:pt idx="4028">
                  <c:v>25</c:v>
                </c:pt>
                <c:pt idx="4029">
                  <c:v>25</c:v>
                </c:pt>
                <c:pt idx="4030">
                  <c:v>24</c:v>
                </c:pt>
                <c:pt idx="4031">
                  <c:v>24</c:v>
                </c:pt>
                <c:pt idx="4032">
                  <c:v>25</c:v>
                </c:pt>
                <c:pt idx="4033">
                  <c:v>24</c:v>
                </c:pt>
                <c:pt idx="4034">
                  <c:v>24</c:v>
                </c:pt>
                <c:pt idx="4035">
                  <c:v>25</c:v>
                </c:pt>
                <c:pt idx="4036">
                  <c:v>24</c:v>
                </c:pt>
                <c:pt idx="4037">
                  <c:v>24</c:v>
                </c:pt>
                <c:pt idx="4038">
                  <c:v>25</c:v>
                </c:pt>
                <c:pt idx="4039">
                  <c:v>25</c:v>
                </c:pt>
                <c:pt idx="4040">
                  <c:v>25</c:v>
                </c:pt>
                <c:pt idx="4041">
                  <c:v>25</c:v>
                </c:pt>
                <c:pt idx="4042">
                  <c:v>24</c:v>
                </c:pt>
                <c:pt idx="4043">
                  <c:v>24</c:v>
                </c:pt>
                <c:pt idx="4044">
                  <c:v>24</c:v>
                </c:pt>
                <c:pt idx="4045">
                  <c:v>24</c:v>
                </c:pt>
                <c:pt idx="4046">
                  <c:v>22</c:v>
                </c:pt>
                <c:pt idx="4047">
                  <c:v>25</c:v>
                </c:pt>
                <c:pt idx="4048">
                  <c:v>24</c:v>
                </c:pt>
                <c:pt idx="4049">
                  <c:v>24</c:v>
                </c:pt>
                <c:pt idx="4050">
                  <c:v>25</c:v>
                </c:pt>
                <c:pt idx="4051">
                  <c:v>24</c:v>
                </c:pt>
                <c:pt idx="4052">
                  <c:v>23</c:v>
                </c:pt>
                <c:pt idx="4053">
                  <c:v>24</c:v>
                </c:pt>
                <c:pt idx="4054">
                  <c:v>24</c:v>
                </c:pt>
                <c:pt idx="4055">
                  <c:v>25</c:v>
                </c:pt>
                <c:pt idx="4056">
                  <c:v>25</c:v>
                </c:pt>
                <c:pt idx="4057">
                  <c:v>23</c:v>
                </c:pt>
                <c:pt idx="4058">
                  <c:v>25</c:v>
                </c:pt>
                <c:pt idx="4059">
                  <c:v>24</c:v>
                </c:pt>
                <c:pt idx="4060">
                  <c:v>25</c:v>
                </c:pt>
                <c:pt idx="4061">
                  <c:v>24</c:v>
                </c:pt>
                <c:pt idx="4062">
                  <c:v>25</c:v>
                </c:pt>
                <c:pt idx="4063">
                  <c:v>25</c:v>
                </c:pt>
                <c:pt idx="4064">
                  <c:v>24</c:v>
                </c:pt>
                <c:pt idx="4065">
                  <c:v>25</c:v>
                </c:pt>
                <c:pt idx="4066">
                  <c:v>24</c:v>
                </c:pt>
                <c:pt idx="4067">
                  <c:v>24</c:v>
                </c:pt>
                <c:pt idx="4068">
                  <c:v>25</c:v>
                </c:pt>
                <c:pt idx="4069">
                  <c:v>24</c:v>
                </c:pt>
                <c:pt idx="4070">
                  <c:v>24</c:v>
                </c:pt>
                <c:pt idx="4071">
                  <c:v>26</c:v>
                </c:pt>
                <c:pt idx="4072">
                  <c:v>24</c:v>
                </c:pt>
                <c:pt idx="4073">
                  <c:v>24</c:v>
                </c:pt>
                <c:pt idx="4074">
                  <c:v>24</c:v>
                </c:pt>
                <c:pt idx="4075">
                  <c:v>25</c:v>
                </c:pt>
                <c:pt idx="4076">
                  <c:v>24</c:v>
                </c:pt>
                <c:pt idx="4077">
                  <c:v>25</c:v>
                </c:pt>
                <c:pt idx="4078">
                  <c:v>24</c:v>
                </c:pt>
                <c:pt idx="4079">
                  <c:v>24</c:v>
                </c:pt>
                <c:pt idx="4080">
                  <c:v>24</c:v>
                </c:pt>
                <c:pt idx="4081">
                  <c:v>26</c:v>
                </c:pt>
                <c:pt idx="4082">
                  <c:v>25</c:v>
                </c:pt>
                <c:pt idx="4083">
                  <c:v>26</c:v>
                </c:pt>
                <c:pt idx="4084">
                  <c:v>26</c:v>
                </c:pt>
                <c:pt idx="4085">
                  <c:v>25</c:v>
                </c:pt>
                <c:pt idx="4086">
                  <c:v>23</c:v>
                </c:pt>
                <c:pt idx="4087">
                  <c:v>24</c:v>
                </c:pt>
                <c:pt idx="4088">
                  <c:v>24</c:v>
                </c:pt>
                <c:pt idx="4089">
                  <c:v>25</c:v>
                </c:pt>
                <c:pt idx="4090">
                  <c:v>24</c:v>
                </c:pt>
                <c:pt idx="4091">
                  <c:v>26</c:v>
                </c:pt>
                <c:pt idx="4092">
                  <c:v>25</c:v>
                </c:pt>
                <c:pt idx="4093">
                  <c:v>25</c:v>
                </c:pt>
                <c:pt idx="4094">
                  <c:v>23</c:v>
                </c:pt>
                <c:pt idx="4095">
                  <c:v>25</c:v>
                </c:pt>
                <c:pt idx="4096">
                  <c:v>24</c:v>
                </c:pt>
                <c:pt idx="4097">
                  <c:v>24</c:v>
                </c:pt>
                <c:pt idx="4098">
                  <c:v>24</c:v>
                </c:pt>
                <c:pt idx="4099">
                  <c:v>24</c:v>
                </c:pt>
                <c:pt idx="4100">
                  <c:v>25</c:v>
                </c:pt>
                <c:pt idx="4101">
                  <c:v>23</c:v>
                </c:pt>
                <c:pt idx="4102">
                  <c:v>24</c:v>
                </c:pt>
                <c:pt idx="4103">
                  <c:v>24</c:v>
                </c:pt>
                <c:pt idx="4104">
                  <c:v>25</c:v>
                </c:pt>
                <c:pt idx="4105">
                  <c:v>24</c:v>
                </c:pt>
                <c:pt idx="4106">
                  <c:v>25</c:v>
                </c:pt>
                <c:pt idx="4107">
                  <c:v>25</c:v>
                </c:pt>
                <c:pt idx="4108">
                  <c:v>25</c:v>
                </c:pt>
                <c:pt idx="4109">
                  <c:v>25</c:v>
                </c:pt>
                <c:pt idx="4110">
                  <c:v>25</c:v>
                </c:pt>
                <c:pt idx="4111">
                  <c:v>24</c:v>
                </c:pt>
                <c:pt idx="4112">
                  <c:v>25</c:v>
                </c:pt>
                <c:pt idx="4113">
                  <c:v>25</c:v>
                </c:pt>
                <c:pt idx="4114">
                  <c:v>24</c:v>
                </c:pt>
                <c:pt idx="4115">
                  <c:v>25</c:v>
                </c:pt>
                <c:pt idx="4116">
                  <c:v>25</c:v>
                </c:pt>
                <c:pt idx="4117">
                  <c:v>25</c:v>
                </c:pt>
                <c:pt idx="4118">
                  <c:v>24</c:v>
                </c:pt>
                <c:pt idx="4119">
                  <c:v>24</c:v>
                </c:pt>
                <c:pt idx="4120">
                  <c:v>25</c:v>
                </c:pt>
                <c:pt idx="4121">
                  <c:v>25</c:v>
                </c:pt>
                <c:pt idx="4122">
                  <c:v>24</c:v>
                </c:pt>
                <c:pt idx="4123">
                  <c:v>25</c:v>
                </c:pt>
                <c:pt idx="4124">
                  <c:v>24</c:v>
                </c:pt>
                <c:pt idx="4125">
                  <c:v>26</c:v>
                </c:pt>
                <c:pt idx="4126">
                  <c:v>25</c:v>
                </c:pt>
                <c:pt idx="4127">
                  <c:v>24</c:v>
                </c:pt>
                <c:pt idx="4128">
                  <c:v>24</c:v>
                </c:pt>
                <c:pt idx="4129">
                  <c:v>25</c:v>
                </c:pt>
                <c:pt idx="4130">
                  <c:v>24</c:v>
                </c:pt>
                <c:pt idx="4131">
                  <c:v>24</c:v>
                </c:pt>
                <c:pt idx="4132">
                  <c:v>25</c:v>
                </c:pt>
                <c:pt idx="4133">
                  <c:v>26</c:v>
                </c:pt>
                <c:pt idx="4134">
                  <c:v>24</c:v>
                </c:pt>
                <c:pt idx="4135">
                  <c:v>24</c:v>
                </c:pt>
                <c:pt idx="4136">
                  <c:v>24</c:v>
                </c:pt>
                <c:pt idx="4137">
                  <c:v>26</c:v>
                </c:pt>
                <c:pt idx="4138">
                  <c:v>24</c:v>
                </c:pt>
                <c:pt idx="4139">
                  <c:v>24</c:v>
                </c:pt>
                <c:pt idx="4140">
                  <c:v>25</c:v>
                </c:pt>
                <c:pt idx="4141">
                  <c:v>25</c:v>
                </c:pt>
                <c:pt idx="4142">
                  <c:v>24</c:v>
                </c:pt>
                <c:pt idx="4143">
                  <c:v>24</c:v>
                </c:pt>
                <c:pt idx="4144">
                  <c:v>24</c:v>
                </c:pt>
                <c:pt idx="4145">
                  <c:v>24</c:v>
                </c:pt>
                <c:pt idx="4146">
                  <c:v>25</c:v>
                </c:pt>
                <c:pt idx="4147">
                  <c:v>24</c:v>
                </c:pt>
                <c:pt idx="4148">
                  <c:v>26</c:v>
                </c:pt>
                <c:pt idx="4149">
                  <c:v>25</c:v>
                </c:pt>
                <c:pt idx="4150">
                  <c:v>24</c:v>
                </c:pt>
                <c:pt idx="4151">
                  <c:v>23</c:v>
                </c:pt>
                <c:pt idx="4152">
                  <c:v>23</c:v>
                </c:pt>
                <c:pt idx="4153">
                  <c:v>23</c:v>
                </c:pt>
                <c:pt idx="4154">
                  <c:v>25</c:v>
                </c:pt>
                <c:pt idx="4155">
                  <c:v>24</c:v>
                </c:pt>
                <c:pt idx="4156">
                  <c:v>27</c:v>
                </c:pt>
                <c:pt idx="4157">
                  <c:v>24</c:v>
                </c:pt>
                <c:pt idx="4158">
                  <c:v>25</c:v>
                </c:pt>
                <c:pt idx="4159">
                  <c:v>23</c:v>
                </c:pt>
                <c:pt idx="4160">
                  <c:v>24</c:v>
                </c:pt>
                <c:pt idx="4161">
                  <c:v>24</c:v>
                </c:pt>
                <c:pt idx="4162">
                  <c:v>24</c:v>
                </c:pt>
                <c:pt idx="4163">
                  <c:v>24</c:v>
                </c:pt>
                <c:pt idx="4164">
                  <c:v>22</c:v>
                </c:pt>
                <c:pt idx="4165">
                  <c:v>23</c:v>
                </c:pt>
                <c:pt idx="4166">
                  <c:v>24</c:v>
                </c:pt>
                <c:pt idx="4167">
                  <c:v>25</c:v>
                </c:pt>
                <c:pt idx="4168">
                  <c:v>24</c:v>
                </c:pt>
                <c:pt idx="4169">
                  <c:v>25</c:v>
                </c:pt>
                <c:pt idx="4170">
                  <c:v>24</c:v>
                </c:pt>
                <c:pt idx="4171">
                  <c:v>24</c:v>
                </c:pt>
                <c:pt idx="4172">
                  <c:v>24</c:v>
                </c:pt>
                <c:pt idx="4173">
                  <c:v>25</c:v>
                </c:pt>
                <c:pt idx="4174">
                  <c:v>24</c:v>
                </c:pt>
                <c:pt idx="4175">
                  <c:v>25</c:v>
                </c:pt>
                <c:pt idx="4176">
                  <c:v>24</c:v>
                </c:pt>
                <c:pt idx="4177">
                  <c:v>25</c:v>
                </c:pt>
                <c:pt idx="4178">
                  <c:v>25</c:v>
                </c:pt>
                <c:pt idx="4179">
                  <c:v>25</c:v>
                </c:pt>
                <c:pt idx="4180">
                  <c:v>24</c:v>
                </c:pt>
                <c:pt idx="4181">
                  <c:v>24</c:v>
                </c:pt>
                <c:pt idx="4182">
                  <c:v>25</c:v>
                </c:pt>
                <c:pt idx="4183">
                  <c:v>24</c:v>
                </c:pt>
                <c:pt idx="4184">
                  <c:v>23</c:v>
                </c:pt>
                <c:pt idx="4185">
                  <c:v>25</c:v>
                </c:pt>
                <c:pt idx="4186">
                  <c:v>25</c:v>
                </c:pt>
                <c:pt idx="4187">
                  <c:v>25</c:v>
                </c:pt>
                <c:pt idx="4188">
                  <c:v>25</c:v>
                </c:pt>
                <c:pt idx="4189">
                  <c:v>23</c:v>
                </c:pt>
                <c:pt idx="4190">
                  <c:v>24</c:v>
                </c:pt>
                <c:pt idx="4191">
                  <c:v>24</c:v>
                </c:pt>
                <c:pt idx="4192">
                  <c:v>25</c:v>
                </c:pt>
                <c:pt idx="4193">
                  <c:v>23</c:v>
                </c:pt>
                <c:pt idx="4194">
                  <c:v>26</c:v>
                </c:pt>
                <c:pt idx="4195">
                  <c:v>25</c:v>
                </c:pt>
                <c:pt idx="4196">
                  <c:v>24</c:v>
                </c:pt>
                <c:pt idx="4197">
                  <c:v>24</c:v>
                </c:pt>
                <c:pt idx="4198">
                  <c:v>24</c:v>
                </c:pt>
                <c:pt idx="4199">
                  <c:v>24</c:v>
                </c:pt>
                <c:pt idx="4200">
                  <c:v>25</c:v>
                </c:pt>
                <c:pt idx="4201">
                  <c:v>24</c:v>
                </c:pt>
                <c:pt idx="4202">
                  <c:v>25</c:v>
                </c:pt>
                <c:pt idx="4203">
                  <c:v>34</c:v>
                </c:pt>
                <c:pt idx="4204">
                  <c:v>26</c:v>
                </c:pt>
                <c:pt idx="4205">
                  <c:v>26</c:v>
                </c:pt>
                <c:pt idx="4206">
                  <c:v>25</c:v>
                </c:pt>
                <c:pt idx="4207">
                  <c:v>23</c:v>
                </c:pt>
                <c:pt idx="4208">
                  <c:v>29</c:v>
                </c:pt>
                <c:pt idx="4209">
                  <c:v>25</c:v>
                </c:pt>
                <c:pt idx="4210">
                  <c:v>22</c:v>
                </c:pt>
                <c:pt idx="4211">
                  <c:v>24</c:v>
                </c:pt>
                <c:pt idx="4212">
                  <c:v>25</c:v>
                </c:pt>
                <c:pt idx="4213">
                  <c:v>24</c:v>
                </c:pt>
                <c:pt idx="4214">
                  <c:v>25</c:v>
                </c:pt>
                <c:pt idx="4215">
                  <c:v>24</c:v>
                </c:pt>
                <c:pt idx="4216">
                  <c:v>24</c:v>
                </c:pt>
                <c:pt idx="4217">
                  <c:v>24</c:v>
                </c:pt>
                <c:pt idx="4218">
                  <c:v>26</c:v>
                </c:pt>
                <c:pt idx="4219">
                  <c:v>24</c:v>
                </c:pt>
                <c:pt idx="4220">
                  <c:v>24</c:v>
                </c:pt>
                <c:pt idx="4221">
                  <c:v>24</c:v>
                </c:pt>
                <c:pt idx="4222">
                  <c:v>25</c:v>
                </c:pt>
                <c:pt idx="4223">
                  <c:v>24</c:v>
                </c:pt>
                <c:pt idx="4224">
                  <c:v>25</c:v>
                </c:pt>
                <c:pt idx="4225">
                  <c:v>25</c:v>
                </c:pt>
                <c:pt idx="4226">
                  <c:v>24</c:v>
                </c:pt>
                <c:pt idx="4227">
                  <c:v>24</c:v>
                </c:pt>
                <c:pt idx="4228">
                  <c:v>24</c:v>
                </c:pt>
                <c:pt idx="4229">
                  <c:v>25</c:v>
                </c:pt>
                <c:pt idx="4230">
                  <c:v>24</c:v>
                </c:pt>
                <c:pt idx="4231">
                  <c:v>25</c:v>
                </c:pt>
                <c:pt idx="4232">
                  <c:v>24</c:v>
                </c:pt>
                <c:pt idx="4233">
                  <c:v>23</c:v>
                </c:pt>
                <c:pt idx="4234">
                  <c:v>23</c:v>
                </c:pt>
                <c:pt idx="4235">
                  <c:v>23</c:v>
                </c:pt>
                <c:pt idx="4236">
                  <c:v>24</c:v>
                </c:pt>
                <c:pt idx="4237">
                  <c:v>25</c:v>
                </c:pt>
                <c:pt idx="4238">
                  <c:v>24</c:v>
                </c:pt>
                <c:pt idx="4239">
                  <c:v>25</c:v>
                </c:pt>
                <c:pt idx="4240">
                  <c:v>24</c:v>
                </c:pt>
                <c:pt idx="4241">
                  <c:v>27</c:v>
                </c:pt>
                <c:pt idx="4242">
                  <c:v>24</c:v>
                </c:pt>
                <c:pt idx="4243">
                  <c:v>23</c:v>
                </c:pt>
                <c:pt idx="4244">
                  <c:v>25</c:v>
                </c:pt>
                <c:pt idx="4245">
                  <c:v>24</c:v>
                </c:pt>
                <c:pt idx="4246">
                  <c:v>24</c:v>
                </c:pt>
                <c:pt idx="4247">
                  <c:v>25</c:v>
                </c:pt>
                <c:pt idx="4248">
                  <c:v>25</c:v>
                </c:pt>
                <c:pt idx="4249">
                  <c:v>25</c:v>
                </c:pt>
                <c:pt idx="4250">
                  <c:v>24</c:v>
                </c:pt>
                <c:pt idx="4251">
                  <c:v>25</c:v>
                </c:pt>
                <c:pt idx="4252">
                  <c:v>24</c:v>
                </c:pt>
                <c:pt idx="4253">
                  <c:v>24</c:v>
                </c:pt>
                <c:pt idx="4254">
                  <c:v>24</c:v>
                </c:pt>
                <c:pt idx="4255">
                  <c:v>24</c:v>
                </c:pt>
                <c:pt idx="4256">
                  <c:v>25</c:v>
                </c:pt>
                <c:pt idx="4257">
                  <c:v>24</c:v>
                </c:pt>
                <c:pt idx="4258">
                  <c:v>24</c:v>
                </c:pt>
                <c:pt idx="4259">
                  <c:v>24</c:v>
                </c:pt>
                <c:pt idx="4260">
                  <c:v>24</c:v>
                </c:pt>
                <c:pt idx="4261">
                  <c:v>25</c:v>
                </c:pt>
                <c:pt idx="4262">
                  <c:v>25</c:v>
                </c:pt>
                <c:pt idx="4263">
                  <c:v>25</c:v>
                </c:pt>
                <c:pt idx="4264">
                  <c:v>24</c:v>
                </c:pt>
                <c:pt idx="4265">
                  <c:v>24</c:v>
                </c:pt>
                <c:pt idx="4266">
                  <c:v>24</c:v>
                </c:pt>
                <c:pt idx="4267">
                  <c:v>23</c:v>
                </c:pt>
                <c:pt idx="4268">
                  <c:v>22</c:v>
                </c:pt>
                <c:pt idx="4269">
                  <c:v>25</c:v>
                </c:pt>
                <c:pt idx="4270">
                  <c:v>24</c:v>
                </c:pt>
                <c:pt idx="4271">
                  <c:v>26</c:v>
                </c:pt>
                <c:pt idx="4272">
                  <c:v>25</c:v>
                </c:pt>
                <c:pt idx="4273">
                  <c:v>23</c:v>
                </c:pt>
                <c:pt idx="4274">
                  <c:v>24</c:v>
                </c:pt>
                <c:pt idx="4275">
                  <c:v>25</c:v>
                </c:pt>
                <c:pt idx="4276">
                  <c:v>23</c:v>
                </c:pt>
                <c:pt idx="4277">
                  <c:v>25</c:v>
                </c:pt>
                <c:pt idx="4278">
                  <c:v>24</c:v>
                </c:pt>
                <c:pt idx="4279">
                  <c:v>25</c:v>
                </c:pt>
                <c:pt idx="4280">
                  <c:v>25</c:v>
                </c:pt>
                <c:pt idx="4281">
                  <c:v>24</c:v>
                </c:pt>
                <c:pt idx="4282">
                  <c:v>24</c:v>
                </c:pt>
                <c:pt idx="4283">
                  <c:v>25</c:v>
                </c:pt>
                <c:pt idx="4284">
                  <c:v>26</c:v>
                </c:pt>
                <c:pt idx="4285">
                  <c:v>24</c:v>
                </c:pt>
                <c:pt idx="4286">
                  <c:v>24</c:v>
                </c:pt>
                <c:pt idx="4287">
                  <c:v>24</c:v>
                </c:pt>
                <c:pt idx="4288">
                  <c:v>25</c:v>
                </c:pt>
                <c:pt idx="4289">
                  <c:v>24</c:v>
                </c:pt>
                <c:pt idx="4290">
                  <c:v>25</c:v>
                </c:pt>
                <c:pt idx="4291">
                  <c:v>25</c:v>
                </c:pt>
                <c:pt idx="4292">
                  <c:v>24</c:v>
                </c:pt>
                <c:pt idx="4293">
                  <c:v>24</c:v>
                </c:pt>
                <c:pt idx="4294">
                  <c:v>26</c:v>
                </c:pt>
                <c:pt idx="4295">
                  <c:v>24</c:v>
                </c:pt>
                <c:pt idx="4296">
                  <c:v>24</c:v>
                </c:pt>
                <c:pt idx="4297">
                  <c:v>25</c:v>
                </c:pt>
                <c:pt idx="4298">
                  <c:v>25</c:v>
                </c:pt>
                <c:pt idx="4299">
                  <c:v>23</c:v>
                </c:pt>
                <c:pt idx="4300">
                  <c:v>24</c:v>
                </c:pt>
                <c:pt idx="4301">
                  <c:v>24</c:v>
                </c:pt>
                <c:pt idx="4302">
                  <c:v>25</c:v>
                </c:pt>
                <c:pt idx="4303">
                  <c:v>24</c:v>
                </c:pt>
                <c:pt idx="4304">
                  <c:v>25</c:v>
                </c:pt>
                <c:pt idx="4305">
                  <c:v>24</c:v>
                </c:pt>
                <c:pt idx="4306">
                  <c:v>25</c:v>
                </c:pt>
                <c:pt idx="4307">
                  <c:v>24</c:v>
                </c:pt>
                <c:pt idx="4308">
                  <c:v>26</c:v>
                </c:pt>
                <c:pt idx="4309">
                  <c:v>25</c:v>
                </c:pt>
                <c:pt idx="4310">
                  <c:v>26</c:v>
                </c:pt>
                <c:pt idx="4311">
                  <c:v>24</c:v>
                </c:pt>
                <c:pt idx="4312">
                  <c:v>24</c:v>
                </c:pt>
                <c:pt idx="4313">
                  <c:v>23</c:v>
                </c:pt>
                <c:pt idx="4314">
                  <c:v>24</c:v>
                </c:pt>
                <c:pt idx="4315">
                  <c:v>24</c:v>
                </c:pt>
                <c:pt idx="4316">
                  <c:v>30</c:v>
                </c:pt>
                <c:pt idx="4317">
                  <c:v>26</c:v>
                </c:pt>
                <c:pt idx="4318">
                  <c:v>25</c:v>
                </c:pt>
                <c:pt idx="4319">
                  <c:v>25</c:v>
                </c:pt>
                <c:pt idx="4320">
                  <c:v>24</c:v>
                </c:pt>
                <c:pt idx="4321">
                  <c:v>25</c:v>
                </c:pt>
                <c:pt idx="4322">
                  <c:v>22</c:v>
                </c:pt>
                <c:pt idx="4323">
                  <c:v>24</c:v>
                </c:pt>
                <c:pt idx="4324">
                  <c:v>24</c:v>
                </c:pt>
                <c:pt idx="4325">
                  <c:v>24</c:v>
                </c:pt>
                <c:pt idx="4326">
                  <c:v>23</c:v>
                </c:pt>
                <c:pt idx="4327">
                  <c:v>23</c:v>
                </c:pt>
                <c:pt idx="4328">
                  <c:v>24</c:v>
                </c:pt>
                <c:pt idx="4329">
                  <c:v>24</c:v>
                </c:pt>
                <c:pt idx="4330">
                  <c:v>24</c:v>
                </c:pt>
                <c:pt idx="4331">
                  <c:v>25</c:v>
                </c:pt>
                <c:pt idx="4332">
                  <c:v>25</c:v>
                </c:pt>
                <c:pt idx="4333">
                  <c:v>25</c:v>
                </c:pt>
                <c:pt idx="4334">
                  <c:v>24</c:v>
                </c:pt>
                <c:pt idx="4335">
                  <c:v>25</c:v>
                </c:pt>
                <c:pt idx="4336">
                  <c:v>25</c:v>
                </c:pt>
                <c:pt idx="4337">
                  <c:v>25</c:v>
                </c:pt>
                <c:pt idx="4338">
                  <c:v>25</c:v>
                </c:pt>
                <c:pt idx="4339">
                  <c:v>24</c:v>
                </c:pt>
                <c:pt idx="4340">
                  <c:v>25</c:v>
                </c:pt>
                <c:pt idx="4341">
                  <c:v>25</c:v>
                </c:pt>
                <c:pt idx="4342">
                  <c:v>24</c:v>
                </c:pt>
                <c:pt idx="4343">
                  <c:v>24</c:v>
                </c:pt>
                <c:pt idx="4344">
                  <c:v>25</c:v>
                </c:pt>
                <c:pt idx="4345">
                  <c:v>24</c:v>
                </c:pt>
                <c:pt idx="4346">
                  <c:v>24</c:v>
                </c:pt>
                <c:pt idx="4347">
                  <c:v>20</c:v>
                </c:pt>
                <c:pt idx="4348">
                  <c:v>25</c:v>
                </c:pt>
                <c:pt idx="4349">
                  <c:v>23</c:v>
                </c:pt>
                <c:pt idx="4350">
                  <c:v>25</c:v>
                </c:pt>
                <c:pt idx="4351">
                  <c:v>24</c:v>
                </c:pt>
                <c:pt idx="4352">
                  <c:v>25</c:v>
                </c:pt>
                <c:pt idx="4353">
                  <c:v>24</c:v>
                </c:pt>
                <c:pt idx="4354">
                  <c:v>22</c:v>
                </c:pt>
                <c:pt idx="4355">
                  <c:v>25</c:v>
                </c:pt>
                <c:pt idx="4356">
                  <c:v>25</c:v>
                </c:pt>
                <c:pt idx="4357">
                  <c:v>24</c:v>
                </c:pt>
                <c:pt idx="4358">
                  <c:v>24</c:v>
                </c:pt>
                <c:pt idx="4359">
                  <c:v>24</c:v>
                </c:pt>
                <c:pt idx="4360">
                  <c:v>25</c:v>
                </c:pt>
                <c:pt idx="4361">
                  <c:v>25</c:v>
                </c:pt>
                <c:pt idx="4362">
                  <c:v>27</c:v>
                </c:pt>
                <c:pt idx="4363">
                  <c:v>24</c:v>
                </c:pt>
                <c:pt idx="4364">
                  <c:v>25</c:v>
                </c:pt>
                <c:pt idx="4365">
                  <c:v>25</c:v>
                </c:pt>
                <c:pt idx="4366">
                  <c:v>23</c:v>
                </c:pt>
                <c:pt idx="4367">
                  <c:v>24</c:v>
                </c:pt>
                <c:pt idx="4368">
                  <c:v>24</c:v>
                </c:pt>
                <c:pt idx="4369">
                  <c:v>24</c:v>
                </c:pt>
                <c:pt idx="4370">
                  <c:v>26</c:v>
                </c:pt>
                <c:pt idx="4371">
                  <c:v>25</c:v>
                </c:pt>
                <c:pt idx="4372">
                  <c:v>26</c:v>
                </c:pt>
                <c:pt idx="4373">
                  <c:v>24</c:v>
                </c:pt>
                <c:pt idx="4374">
                  <c:v>26</c:v>
                </c:pt>
                <c:pt idx="4375">
                  <c:v>24</c:v>
                </c:pt>
                <c:pt idx="4376">
                  <c:v>25</c:v>
                </c:pt>
                <c:pt idx="4377">
                  <c:v>25</c:v>
                </c:pt>
                <c:pt idx="4378">
                  <c:v>23</c:v>
                </c:pt>
                <c:pt idx="4379">
                  <c:v>25</c:v>
                </c:pt>
                <c:pt idx="4380">
                  <c:v>24</c:v>
                </c:pt>
                <c:pt idx="4381">
                  <c:v>25</c:v>
                </c:pt>
                <c:pt idx="4382">
                  <c:v>22</c:v>
                </c:pt>
                <c:pt idx="4383">
                  <c:v>27</c:v>
                </c:pt>
                <c:pt idx="4384">
                  <c:v>24</c:v>
                </c:pt>
                <c:pt idx="4385">
                  <c:v>25</c:v>
                </c:pt>
                <c:pt idx="4386">
                  <c:v>25</c:v>
                </c:pt>
                <c:pt idx="4387">
                  <c:v>25</c:v>
                </c:pt>
                <c:pt idx="4388">
                  <c:v>23</c:v>
                </c:pt>
                <c:pt idx="4389">
                  <c:v>24</c:v>
                </c:pt>
                <c:pt idx="4390">
                  <c:v>23</c:v>
                </c:pt>
                <c:pt idx="4391">
                  <c:v>26</c:v>
                </c:pt>
                <c:pt idx="4392">
                  <c:v>24</c:v>
                </c:pt>
                <c:pt idx="4393">
                  <c:v>23</c:v>
                </c:pt>
                <c:pt idx="4394">
                  <c:v>23</c:v>
                </c:pt>
                <c:pt idx="4395">
                  <c:v>24</c:v>
                </c:pt>
                <c:pt idx="4396">
                  <c:v>24</c:v>
                </c:pt>
                <c:pt idx="4397">
                  <c:v>28</c:v>
                </c:pt>
                <c:pt idx="4398">
                  <c:v>25</c:v>
                </c:pt>
                <c:pt idx="4399">
                  <c:v>25</c:v>
                </c:pt>
                <c:pt idx="4400">
                  <c:v>25</c:v>
                </c:pt>
                <c:pt idx="4401">
                  <c:v>25</c:v>
                </c:pt>
                <c:pt idx="4402">
                  <c:v>24</c:v>
                </c:pt>
                <c:pt idx="4403">
                  <c:v>25</c:v>
                </c:pt>
                <c:pt idx="4404">
                  <c:v>24</c:v>
                </c:pt>
                <c:pt idx="4405">
                  <c:v>25</c:v>
                </c:pt>
                <c:pt idx="4406">
                  <c:v>24</c:v>
                </c:pt>
                <c:pt idx="4407">
                  <c:v>24</c:v>
                </c:pt>
                <c:pt idx="4408">
                  <c:v>24</c:v>
                </c:pt>
                <c:pt idx="4409">
                  <c:v>25</c:v>
                </c:pt>
                <c:pt idx="4410">
                  <c:v>25</c:v>
                </c:pt>
                <c:pt idx="4411">
                  <c:v>24</c:v>
                </c:pt>
                <c:pt idx="4412">
                  <c:v>24</c:v>
                </c:pt>
                <c:pt idx="4413">
                  <c:v>27</c:v>
                </c:pt>
                <c:pt idx="4414">
                  <c:v>25</c:v>
                </c:pt>
                <c:pt idx="4415">
                  <c:v>18</c:v>
                </c:pt>
                <c:pt idx="4416">
                  <c:v>24</c:v>
                </c:pt>
                <c:pt idx="4417">
                  <c:v>25</c:v>
                </c:pt>
                <c:pt idx="4418">
                  <c:v>24</c:v>
                </c:pt>
                <c:pt idx="4419">
                  <c:v>30</c:v>
                </c:pt>
                <c:pt idx="4420">
                  <c:v>25</c:v>
                </c:pt>
                <c:pt idx="4421">
                  <c:v>22</c:v>
                </c:pt>
                <c:pt idx="4422">
                  <c:v>25</c:v>
                </c:pt>
                <c:pt idx="4423">
                  <c:v>25</c:v>
                </c:pt>
                <c:pt idx="4424">
                  <c:v>17</c:v>
                </c:pt>
                <c:pt idx="4425">
                  <c:v>24</c:v>
                </c:pt>
                <c:pt idx="4426">
                  <c:v>24</c:v>
                </c:pt>
                <c:pt idx="4427">
                  <c:v>25</c:v>
                </c:pt>
                <c:pt idx="4428">
                  <c:v>24</c:v>
                </c:pt>
                <c:pt idx="4429">
                  <c:v>24</c:v>
                </c:pt>
                <c:pt idx="4430">
                  <c:v>22</c:v>
                </c:pt>
                <c:pt idx="4431">
                  <c:v>26</c:v>
                </c:pt>
                <c:pt idx="4432">
                  <c:v>24</c:v>
                </c:pt>
                <c:pt idx="4433">
                  <c:v>25</c:v>
                </c:pt>
                <c:pt idx="4434">
                  <c:v>25</c:v>
                </c:pt>
                <c:pt idx="4435">
                  <c:v>24</c:v>
                </c:pt>
                <c:pt idx="4436">
                  <c:v>24</c:v>
                </c:pt>
                <c:pt idx="4437">
                  <c:v>24</c:v>
                </c:pt>
                <c:pt idx="4438">
                  <c:v>24</c:v>
                </c:pt>
                <c:pt idx="4439">
                  <c:v>23</c:v>
                </c:pt>
                <c:pt idx="4440">
                  <c:v>26</c:v>
                </c:pt>
                <c:pt idx="4441">
                  <c:v>25</c:v>
                </c:pt>
                <c:pt idx="4442">
                  <c:v>24</c:v>
                </c:pt>
                <c:pt idx="4443">
                  <c:v>25</c:v>
                </c:pt>
                <c:pt idx="4444">
                  <c:v>25</c:v>
                </c:pt>
                <c:pt idx="4445">
                  <c:v>24</c:v>
                </c:pt>
                <c:pt idx="4446">
                  <c:v>24</c:v>
                </c:pt>
                <c:pt idx="4447">
                  <c:v>25</c:v>
                </c:pt>
                <c:pt idx="4448">
                  <c:v>24</c:v>
                </c:pt>
                <c:pt idx="4449">
                  <c:v>24</c:v>
                </c:pt>
                <c:pt idx="4450">
                  <c:v>25</c:v>
                </c:pt>
                <c:pt idx="4451">
                  <c:v>25</c:v>
                </c:pt>
                <c:pt idx="4452">
                  <c:v>24</c:v>
                </c:pt>
                <c:pt idx="4453">
                  <c:v>24</c:v>
                </c:pt>
                <c:pt idx="4454">
                  <c:v>23</c:v>
                </c:pt>
                <c:pt idx="4455">
                  <c:v>24</c:v>
                </c:pt>
                <c:pt idx="4456">
                  <c:v>25</c:v>
                </c:pt>
                <c:pt idx="4457">
                  <c:v>23</c:v>
                </c:pt>
                <c:pt idx="4458">
                  <c:v>26</c:v>
                </c:pt>
                <c:pt idx="4459">
                  <c:v>24</c:v>
                </c:pt>
                <c:pt idx="4460">
                  <c:v>25</c:v>
                </c:pt>
                <c:pt idx="4461">
                  <c:v>25</c:v>
                </c:pt>
                <c:pt idx="4462">
                  <c:v>24</c:v>
                </c:pt>
                <c:pt idx="4463">
                  <c:v>24</c:v>
                </c:pt>
                <c:pt idx="4464">
                  <c:v>23</c:v>
                </c:pt>
                <c:pt idx="4465">
                  <c:v>24</c:v>
                </c:pt>
                <c:pt idx="4466">
                  <c:v>24</c:v>
                </c:pt>
                <c:pt idx="4467">
                  <c:v>24</c:v>
                </c:pt>
                <c:pt idx="4468">
                  <c:v>25</c:v>
                </c:pt>
                <c:pt idx="4469">
                  <c:v>24</c:v>
                </c:pt>
                <c:pt idx="4470">
                  <c:v>24</c:v>
                </c:pt>
                <c:pt idx="4471">
                  <c:v>22</c:v>
                </c:pt>
                <c:pt idx="4472">
                  <c:v>24</c:v>
                </c:pt>
                <c:pt idx="4473">
                  <c:v>26</c:v>
                </c:pt>
                <c:pt idx="4474">
                  <c:v>25</c:v>
                </c:pt>
                <c:pt idx="4475">
                  <c:v>25</c:v>
                </c:pt>
                <c:pt idx="4476">
                  <c:v>25</c:v>
                </c:pt>
                <c:pt idx="4477">
                  <c:v>24</c:v>
                </c:pt>
                <c:pt idx="4478">
                  <c:v>25</c:v>
                </c:pt>
                <c:pt idx="4479">
                  <c:v>26</c:v>
                </c:pt>
                <c:pt idx="4480">
                  <c:v>25</c:v>
                </c:pt>
                <c:pt idx="4481">
                  <c:v>25</c:v>
                </c:pt>
                <c:pt idx="4482">
                  <c:v>23</c:v>
                </c:pt>
                <c:pt idx="4483">
                  <c:v>23</c:v>
                </c:pt>
                <c:pt idx="4484">
                  <c:v>24</c:v>
                </c:pt>
                <c:pt idx="4485">
                  <c:v>24</c:v>
                </c:pt>
                <c:pt idx="4486">
                  <c:v>23</c:v>
                </c:pt>
                <c:pt idx="4487">
                  <c:v>23</c:v>
                </c:pt>
                <c:pt idx="4488">
                  <c:v>26</c:v>
                </c:pt>
                <c:pt idx="4489">
                  <c:v>24</c:v>
                </c:pt>
                <c:pt idx="4490">
                  <c:v>26</c:v>
                </c:pt>
                <c:pt idx="4491">
                  <c:v>24</c:v>
                </c:pt>
                <c:pt idx="4492">
                  <c:v>25</c:v>
                </c:pt>
                <c:pt idx="4493">
                  <c:v>24</c:v>
                </c:pt>
                <c:pt idx="4494">
                  <c:v>24</c:v>
                </c:pt>
                <c:pt idx="4495">
                  <c:v>25</c:v>
                </c:pt>
                <c:pt idx="4496">
                  <c:v>23</c:v>
                </c:pt>
                <c:pt idx="4497">
                  <c:v>24</c:v>
                </c:pt>
                <c:pt idx="4498">
                  <c:v>25</c:v>
                </c:pt>
                <c:pt idx="4499">
                  <c:v>25</c:v>
                </c:pt>
                <c:pt idx="4500">
                  <c:v>25</c:v>
                </c:pt>
                <c:pt idx="4501">
                  <c:v>24</c:v>
                </c:pt>
                <c:pt idx="4502">
                  <c:v>25</c:v>
                </c:pt>
                <c:pt idx="4503">
                  <c:v>24</c:v>
                </c:pt>
                <c:pt idx="4504">
                  <c:v>25</c:v>
                </c:pt>
                <c:pt idx="4505">
                  <c:v>23</c:v>
                </c:pt>
                <c:pt idx="4506">
                  <c:v>24</c:v>
                </c:pt>
                <c:pt idx="4507">
                  <c:v>24</c:v>
                </c:pt>
                <c:pt idx="4508">
                  <c:v>23</c:v>
                </c:pt>
                <c:pt idx="4509">
                  <c:v>24</c:v>
                </c:pt>
                <c:pt idx="4510">
                  <c:v>24</c:v>
                </c:pt>
                <c:pt idx="4511">
                  <c:v>25</c:v>
                </c:pt>
                <c:pt idx="4512">
                  <c:v>24</c:v>
                </c:pt>
                <c:pt idx="4513">
                  <c:v>25</c:v>
                </c:pt>
                <c:pt idx="4514">
                  <c:v>25</c:v>
                </c:pt>
                <c:pt idx="4515">
                  <c:v>24</c:v>
                </c:pt>
                <c:pt idx="4516">
                  <c:v>25</c:v>
                </c:pt>
                <c:pt idx="4517">
                  <c:v>24</c:v>
                </c:pt>
                <c:pt idx="4518">
                  <c:v>24</c:v>
                </c:pt>
                <c:pt idx="4519">
                  <c:v>25</c:v>
                </c:pt>
                <c:pt idx="4520">
                  <c:v>24</c:v>
                </c:pt>
                <c:pt idx="4521">
                  <c:v>24</c:v>
                </c:pt>
                <c:pt idx="4522">
                  <c:v>24</c:v>
                </c:pt>
                <c:pt idx="4523">
                  <c:v>25</c:v>
                </c:pt>
                <c:pt idx="4524">
                  <c:v>24</c:v>
                </c:pt>
                <c:pt idx="4525">
                  <c:v>25</c:v>
                </c:pt>
                <c:pt idx="4526">
                  <c:v>24</c:v>
                </c:pt>
                <c:pt idx="4527">
                  <c:v>25</c:v>
                </c:pt>
                <c:pt idx="4528">
                  <c:v>23</c:v>
                </c:pt>
                <c:pt idx="4529">
                  <c:v>25</c:v>
                </c:pt>
                <c:pt idx="4530">
                  <c:v>24</c:v>
                </c:pt>
                <c:pt idx="4531">
                  <c:v>25</c:v>
                </c:pt>
                <c:pt idx="4532">
                  <c:v>22</c:v>
                </c:pt>
                <c:pt idx="4533">
                  <c:v>23</c:v>
                </c:pt>
                <c:pt idx="4534">
                  <c:v>24</c:v>
                </c:pt>
                <c:pt idx="4535">
                  <c:v>24</c:v>
                </c:pt>
                <c:pt idx="4536">
                  <c:v>24</c:v>
                </c:pt>
                <c:pt idx="4537">
                  <c:v>23</c:v>
                </c:pt>
                <c:pt idx="4538">
                  <c:v>25</c:v>
                </c:pt>
                <c:pt idx="4539">
                  <c:v>24</c:v>
                </c:pt>
                <c:pt idx="4540">
                  <c:v>23</c:v>
                </c:pt>
                <c:pt idx="4541">
                  <c:v>24</c:v>
                </c:pt>
                <c:pt idx="4542">
                  <c:v>24</c:v>
                </c:pt>
                <c:pt idx="4543">
                  <c:v>24</c:v>
                </c:pt>
                <c:pt idx="4544">
                  <c:v>25</c:v>
                </c:pt>
                <c:pt idx="4545">
                  <c:v>24</c:v>
                </c:pt>
                <c:pt idx="4546">
                  <c:v>25</c:v>
                </c:pt>
                <c:pt idx="4547">
                  <c:v>24</c:v>
                </c:pt>
                <c:pt idx="4548">
                  <c:v>25</c:v>
                </c:pt>
                <c:pt idx="4549">
                  <c:v>23</c:v>
                </c:pt>
                <c:pt idx="4550">
                  <c:v>24</c:v>
                </c:pt>
                <c:pt idx="4551">
                  <c:v>24</c:v>
                </c:pt>
                <c:pt idx="4552">
                  <c:v>25</c:v>
                </c:pt>
                <c:pt idx="4553">
                  <c:v>24</c:v>
                </c:pt>
                <c:pt idx="4554">
                  <c:v>26</c:v>
                </c:pt>
                <c:pt idx="4555">
                  <c:v>25</c:v>
                </c:pt>
                <c:pt idx="4556">
                  <c:v>25</c:v>
                </c:pt>
                <c:pt idx="4557">
                  <c:v>24</c:v>
                </c:pt>
                <c:pt idx="4558">
                  <c:v>25</c:v>
                </c:pt>
                <c:pt idx="4559">
                  <c:v>25</c:v>
                </c:pt>
                <c:pt idx="4560">
                  <c:v>25</c:v>
                </c:pt>
                <c:pt idx="4561">
                  <c:v>24</c:v>
                </c:pt>
                <c:pt idx="4562">
                  <c:v>24</c:v>
                </c:pt>
                <c:pt idx="4563">
                  <c:v>24</c:v>
                </c:pt>
                <c:pt idx="4564">
                  <c:v>24</c:v>
                </c:pt>
                <c:pt idx="4565">
                  <c:v>24</c:v>
                </c:pt>
                <c:pt idx="4566">
                  <c:v>25</c:v>
                </c:pt>
                <c:pt idx="4567">
                  <c:v>25</c:v>
                </c:pt>
                <c:pt idx="4568">
                  <c:v>25</c:v>
                </c:pt>
                <c:pt idx="4569">
                  <c:v>25</c:v>
                </c:pt>
                <c:pt idx="4570">
                  <c:v>24</c:v>
                </c:pt>
                <c:pt idx="4571">
                  <c:v>25</c:v>
                </c:pt>
                <c:pt idx="4572">
                  <c:v>24</c:v>
                </c:pt>
                <c:pt idx="4573">
                  <c:v>24</c:v>
                </c:pt>
                <c:pt idx="4574">
                  <c:v>24</c:v>
                </c:pt>
                <c:pt idx="4575">
                  <c:v>25</c:v>
                </c:pt>
                <c:pt idx="4576">
                  <c:v>24</c:v>
                </c:pt>
                <c:pt idx="4577">
                  <c:v>24</c:v>
                </c:pt>
                <c:pt idx="4578">
                  <c:v>24</c:v>
                </c:pt>
                <c:pt idx="4579">
                  <c:v>23</c:v>
                </c:pt>
                <c:pt idx="4580">
                  <c:v>26</c:v>
                </c:pt>
                <c:pt idx="4581">
                  <c:v>25</c:v>
                </c:pt>
                <c:pt idx="4582">
                  <c:v>24</c:v>
                </c:pt>
                <c:pt idx="4583">
                  <c:v>24</c:v>
                </c:pt>
                <c:pt idx="4584">
                  <c:v>25</c:v>
                </c:pt>
                <c:pt idx="4585">
                  <c:v>24</c:v>
                </c:pt>
                <c:pt idx="4586">
                  <c:v>23</c:v>
                </c:pt>
                <c:pt idx="4587">
                  <c:v>25</c:v>
                </c:pt>
                <c:pt idx="4588">
                  <c:v>25</c:v>
                </c:pt>
                <c:pt idx="4589">
                  <c:v>26</c:v>
                </c:pt>
                <c:pt idx="4590">
                  <c:v>25</c:v>
                </c:pt>
                <c:pt idx="4591">
                  <c:v>25</c:v>
                </c:pt>
                <c:pt idx="4592">
                  <c:v>25</c:v>
                </c:pt>
                <c:pt idx="4593">
                  <c:v>23</c:v>
                </c:pt>
                <c:pt idx="4594">
                  <c:v>25</c:v>
                </c:pt>
                <c:pt idx="4595">
                  <c:v>24</c:v>
                </c:pt>
                <c:pt idx="4596">
                  <c:v>25</c:v>
                </c:pt>
                <c:pt idx="4597">
                  <c:v>25</c:v>
                </c:pt>
                <c:pt idx="4598">
                  <c:v>25</c:v>
                </c:pt>
                <c:pt idx="4599">
                  <c:v>23</c:v>
                </c:pt>
                <c:pt idx="4600">
                  <c:v>23</c:v>
                </c:pt>
                <c:pt idx="4601">
                  <c:v>24</c:v>
                </c:pt>
                <c:pt idx="4602">
                  <c:v>24</c:v>
                </c:pt>
                <c:pt idx="4603">
                  <c:v>24</c:v>
                </c:pt>
                <c:pt idx="4604">
                  <c:v>23</c:v>
                </c:pt>
                <c:pt idx="4605">
                  <c:v>25</c:v>
                </c:pt>
                <c:pt idx="4606">
                  <c:v>23</c:v>
                </c:pt>
                <c:pt idx="4607">
                  <c:v>25</c:v>
                </c:pt>
                <c:pt idx="4608">
                  <c:v>25</c:v>
                </c:pt>
                <c:pt idx="4609">
                  <c:v>25</c:v>
                </c:pt>
                <c:pt idx="4610">
                  <c:v>23</c:v>
                </c:pt>
                <c:pt idx="4611">
                  <c:v>25</c:v>
                </c:pt>
                <c:pt idx="4612">
                  <c:v>25</c:v>
                </c:pt>
                <c:pt idx="4613">
                  <c:v>25</c:v>
                </c:pt>
                <c:pt idx="4614">
                  <c:v>26</c:v>
                </c:pt>
                <c:pt idx="4615">
                  <c:v>24</c:v>
                </c:pt>
                <c:pt idx="4616">
                  <c:v>25</c:v>
                </c:pt>
                <c:pt idx="4617">
                  <c:v>25</c:v>
                </c:pt>
                <c:pt idx="4618">
                  <c:v>24</c:v>
                </c:pt>
                <c:pt idx="4619">
                  <c:v>25</c:v>
                </c:pt>
                <c:pt idx="4620">
                  <c:v>26</c:v>
                </c:pt>
                <c:pt idx="4621">
                  <c:v>24</c:v>
                </c:pt>
                <c:pt idx="4622">
                  <c:v>24</c:v>
                </c:pt>
                <c:pt idx="4623">
                  <c:v>26</c:v>
                </c:pt>
                <c:pt idx="4624">
                  <c:v>23</c:v>
                </c:pt>
                <c:pt idx="4625">
                  <c:v>25</c:v>
                </c:pt>
                <c:pt idx="4626">
                  <c:v>23</c:v>
                </c:pt>
                <c:pt idx="4627">
                  <c:v>25</c:v>
                </c:pt>
                <c:pt idx="4628">
                  <c:v>25</c:v>
                </c:pt>
                <c:pt idx="4629">
                  <c:v>24</c:v>
                </c:pt>
                <c:pt idx="4630">
                  <c:v>25</c:v>
                </c:pt>
                <c:pt idx="4631">
                  <c:v>26</c:v>
                </c:pt>
                <c:pt idx="4632">
                  <c:v>25</c:v>
                </c:pt>
                <c:pt idx="4633">
                  <c:v>24</c:v>
                </c:pt>
                <c:pt idx="4634">
                  <c:v>26</c:v>
                </c:pt>
                <c:pt idx="4635">
                  <c:v>25</c:v>
                </c:pt>
                <c:pt idx="4636">
                  <c:v>24</c:v>
                </c:pt>
                <c:pt idx="4637">
                  <c:v>25</c:v>
                </c:pt>
                <c:pt idx="4638">
                  <c:v>25</c:v>
                </c:pt>
                <c:pt idx="4639">
                  <c:v>25</c:v>
                </c:pt>
                <c:pt idx="4640">
                  <c:v>24</c:v>
                </c:pt>
                <c:pt idx="4641">
                  <c:v>24</c:v>
                </c:pt>
                <c:pt idx="4642">
                  <c:v>25</c:v>
                </c:pt>
                <c:pt idx="4643">
                  <c:v>24</c:v>
                </c:pt>
                <c:pt idx="4644">
                  <c:v>25</c:v>
                </c:pt>
                <c:pt idx="4645">
                  <c:v>25</c:v>
                </c:pt>
                <c:pt idx="4646">
                  <c:v>25</c:v>
                </c:pt>
                <c:pt idx="4647">
                  <c:v>24</c:v>
                </c:pt>
                <c:pt idx="4648">
                  <c:v>26</c:v>
                </c:pt>
                <c:pt idx="4649">
                  <c:v>24</c:v>
                </c:pt>
                <c:pt idx="4650">
                  <c:v>24</c:v>
                </c:pt>
                <c:pt idx="4651">
                  <c:v>24</c:v>
                </c:pt>
                <c:pt idx="4652">
                  <c:v>24</c:v>
                </c:pt>
                <c:pt idx="4653">
                  <c:v>24</c:v>
                </c:pt>
                <c:pt idx="4654">
                  <c:v>25</c:v>
                </c:pt>
                <c:pt idx="4655">
                  <c:v>25</c:v>
                </c:pt>
                <c:pt idx="4656">
                  <c:v>24</c:v>
                </c:pt>
                <c:pt idx="4657">
                  <c:v>25</c:v>
                </c:pt>
                <c:pt idx="4658">
                  <c:v>23</c:v>
                </c:pt>
                <c:pt idx="4659">
                  <c:v>26</c:v>
                </c:pt>
                <c:pt idx="4660">
                  <c:v>24</c:v>
                </c:pt>
                <c:pt idx="4661">
                  <c:v>24</c:v>
                </c:pt>
                <c:pt idx="4662">
                  <c:v>24</c:v>
                </c:pt>
                <c:pt idx="4663">
                  <c:v>24</c:v>
                </c:pt>
                <c:pt idx="4664">
                  <c:v>24</c:v>
                </c:pt>
                <c:pt idx="4665">
                  <c:v>24</c:v>
                </c:pt>
                <c:pt idx="4666">
                  <c:v>24</c:v>
                </c:pt>
                <c:pt idx="4667">
                  <c:v>25</c:v>
                </c:pt>
                <c:pt idx="4668">
                  <c:v>24</c:v>
                </c:pt>
                <c:pt idx="4669">
                  <c:v>24</c:v>
                </c:pt>
                <c:pt idx="4670">
                  <c:v>24</c:v>
                </c:pt>
                <c:pt idx="4671">
                  <c:v>25</c:v>
                </c:pt>
                <c:pt idx="4672">
                  <c:v>22</c:v>
                </c:pt>
                <c:pt idx="4673">
                  <c:v>25</c:v>
                </c:pt>
                <c:pt idx="4674">
                  <c:v>24</c:v>
                </c:pt>
                <c:pt idx="4675">
                  <c:v>24</c:v>
                </c:pt>
                <c:pt idx="4676">
                  <c:v>24</c:v>
                </c:pt>
                <c:pt idx="4677">
                  <c:v>23</c:v>
                </c:pt>
                <c:pt idx="4678">
                  <c:v>23</c:v>
                </c:pt>
                <c:pt idx="4679">
                  <c:v>23</c:v>
                </c:pt>
                <c:pt idx="4680">
                  <c:v>25</c:v>
                </c:pt>
                <c:pt idx="4681">
                  <c:v>25</c:v>
                </c:pt>
                <c:pt idx="4682">
                  <c:v>24</c:v>
                </c:pt>
                <c:pt idx="4683">
                  <c:v>25</c:v>
                </c:pt>
                <c:pt idx="4684">
                  <c:v>24</c:v>
                </c:pt>
                <c:pt idx="4685">
                  <c:v>25</c:v>
                </c:pt>
                <c:pt idx="4686">
                  <c:v>21</c:v>
                </c:pt>
                <c:pt idx="4687">
                  <c:v>24</c:v>
                </c:pt>
                <c:pt idx="4688">
                  <c:v>26</c:v>
                </c:pt>
                <c:pt idx="4689">
                  <c:v>24</c:v>
                </c:pt>
                <c:pt idx="4690">
                  <c:v>25</c:v>
                </c:pt>
                <c:pt idx="4691">
                  <c:v>25</c:v>
                </c:pt>
                <c:pt idx="4692">
                  <c:v>24</c:v>
                </c:pt>
                <c:pt idx="4693">
                  <c:v>25</c:v>
                </c:pt>
                <c:pt idx="4694">
                  <c:v>24</c:v>
                </c:pt>
                <c:pt idx="4695">
                  <c:v>24</c:v>
                </c:pt>
                <c:pt idx="4696">
                  <c:v>25</c:v>
                </c:pt>
                <c:pt idx="4697">
                  <c:v>24</c:v>
                </c:pt>
                <c:pt idx="4698">
                  <c:v>23</c:v>
                </c:pt>
                <c:pt idx="4699">
                  <c:v>24</c:v>
                </c:pt>
                <c:pt idx="4700">
                  <c:v>24</c:v>
                </c:pt>
                <c:pt idx="4701">
                  <c:v>24</c:v>
                </c:pt>
                <c:pt idx="4702">
                  <c:v>24</c:v>
                </c:pt>
                <c:pt idx="4703">
                  <c:v>24</c:v>
                </c:pt>
                <c:pt idx="4704">
                  <c:v>25</c:v>
                </c:pt>
                <c:pt idx="4705">
                  <c:v>24</c:v>
                </c:pt>
                <c:pt idx="4706">
                  <c:v>22</c:v>
                </c:pt>
                <c:pt idx="4707">
                  <c:v>26</c:v>
                </c:pt>
                <c:pt idx="4708">
                  <c:v>24</c:v>
                </c:pt>
                <c:pt idx="4709">
                  <c:v>24</c:v>
                </c:pt>
                <c:pt idx="4710">
                  <c:v>24</c:v>
                </c:pt>
                <c:pt idx="4711">
                  <c:v>24</c:v>
                </c:pt>
                <c:pt idx="4712">
                  <c:v>25</c:v>
                </c:pt>
                <c:pt idx="4713">
                  <c:v>24</c:v>
                </c:pt>
                <c:pt idx="4714">
                  <c:v>24</c:v>
                </c:pt>
                <c:pt idx="4715">
                  <c:v>24</c:v>
                </c:pt>
                <c:pt idx="4716">
                  <c:v>24</c:v>
                </c:pt>
                <c:pt idx="4717">
                  <c:v>24</c:v>
                </c:pt>
                <c:pt idx="4718">
                  <c:v>21</c:v>
                </c:pt>
                <c:pt idx="4719">
                  <c:v>24</c:v>
                </c:pt>
                <c:pt idx="4720">
                  <c:v>24</c:v>
                </c:pt>
                <c:pt idx="4721">
                  <c:v>24</c:v>
                </c:pt>
                <c:pt idx="4722">
                  <c:v>25</c:v>
                </c:pt>
                <c:pt idx="4723">
                  <c:v>23</c:v>
                </c:pt>
                <c:pt idx="4724">
                  <c:v>24</c:v>
                </c:pt>
                <c:pt idx="4725">
                  <c:v>26</c:v>
                </c:pt>
                <c:pt idx="4726">
                  <c:v>23</c:v>
                </c:pt>
                <c:pt idx="4727">
                  <c:v>24</c:v>
                </c:pt>
                <c:pt idx="4728">
                  <c:v>24</c:v>
                </c:pt>
                <c:pt idx="4729">
                  <c:v>25</c:v>
                </c:pt>
                <c:pt idx="4730">
                  <c:v>24</c:v>
                </c:pt>
                <c:pt idx="4731">
                  <c:v>24</c:v>
                </c:pt>
                <c:pt idx="4732">
                  <c:v>25</c:v>
                </c:pt>
                <c:pt idx="4733">
                  <c:v>24</c:v>
                </c:pt>
                <c:pt idx="4734">
                  <c:v>24</c:v>
                </c:pt>
                <c:pt idx="4735">
                  <c:v>26</c:v>
                </c:pt>
                <c:pt idx="4736">
                  <c:v>24</c:v>
                </c:pt>
                <c:pt idx="4737">
                  <c:v>24</c:v>
                </c:pt>
                <c:pt idx="4738">
                  <c:v>23</c:v>
                </c:pt>
                <c:pt idx="4739">
                  <c:v>24</c:v>
                </c:pt>
                <c:pt idx="4740">
                  <c:v>24</c:v>
                </c:pt>
                <c:pt idx="4741">
                  <c:v>24</c:v>
                </c:pt>
                <c:pt idx="4742">
                  <c:v>25</c:v>
                </c:pt>
                <c:pt idx="4743">
                  <c:v>27</c:v>
                </c:pt>
                <c:pt idx="4744">
                  <c:v>26</c:v>
                </c:pt>
                <c:pt idx="4745">
                  <c:v>25</c:v>
                </c:pt>
                <c:pt idx="4746">
                  <c:v>22</c:v>
                </c:pt>
                <c:pt idx="4747">
                  <c:v>24</c:v>
                </c:pt>
                <c:pt idx="4748">
                  <c:v>25</c:v>
                </c:pt>
                <c:pt idx="4749">
                  <c:v>25</c:v>
                </c:pt>
                <c:pt idx="4750">
                  <c:v>25</c:v>
                </c:pt>
                <c:pt idx="4751">
                  <c:v>23</c:v>
                </c:pt>
                <c:pt idx="4752">
                  <c:v>26</c:v>
                </c:pt>
                <c:pt idx="4753">
                  <c:v>24</c:v>
                </c:pt>
                <c:pt idx="4754">
                  <c:v>24</c:v>
                </c:pt>
                <c:pt idx="4755">
                  <c:v>24</c:v>
                </c:pt>
                <c:pt idx="4756">
                  <c:v>27</c:v>
                </c:pt>
                <c:pt idx="4757">
                  <c:v>24</c:v>
                </c:pt>
                <c:pt idx="4758">
                  <c:v>24</c:v>
                </c:pt>
                <c:pt idx="4759">
                  <c:v>24</c:v>
                </c:pt>
                <c:pt idx="4760">
                  <c:v>24</c:v>
                </c:pt>
                <c:pt idx="4761">
                  <c:v>24</c:v>
                </c:pt>
                <c:pt idx="4762">
                  <c:v>24</c:v>
                </c:pt>
                <c:pt idx="4763">
                  <c:v>25</c:v>
                </c:pt>
                <c:pt idx="4764">
                  <c:v>24</c:v>
                </c:pt>
                <c:pt idx="4765">
                  <c:v>25</c:v>
                </c:pt>
                <c:pt idx="4766">
                  <c:v>24</c:v>
                </c:pt>
                <c:pt idx="4767">
                  <c:v>24</c:v>
                </c:pt>
                <c:pt idx="4768">
                  <c:v>23</c:v>
                </c:pt>
                <c:pt idx="4769">
                  <c:v>26</c:v>
                </c:pt>
                <c:pt idx="4770">
                  <c:v>25</c:v>
                </c:pt>
                <c:pt idx="4771">
                  <c:v>26</c:v>
                </c:pt>
                <c:pt idx="4772">
                  <c:v>24</c:v>
                </c:pt>
                <c:pt idx="4773">
                  <c:v>24</c:v>
                </c:pt>
                <c:pt idx="4774">
                  <c:v>23</c:v>
                </c:pt>
                <c:pt idx="4775">
                  <c:v>25</c:v>
                </c:pt>
                <c:pt idx="4776">
                  <c:v>23</c:v>
                </c:pt>
                <c:pt idx="4777">
                  <c:v>25</c:v>
                </c:pt>
                <c:pt idx="4778">
                  <c:v>22</c:v>
                </c:pt>
                <c:pt idx="4779">
                  <c:v>24</c:v>
                </c:pt>
                <c:pt idx="4780">
                  <c:v>25</c:v>
                </c:pt>
                <c:pt idx="4781">
                  <c:v>24</c:v>
                </c:pt>
                <c:pt idx="4782">
                  <c:v>24</c:v>
                </c:pt>
                <c:pt idx="4783">
                  <c:v>25</c:v>
                </c:pt>
                <c:pt idx="4784">
                  <c:v>24</c:v>
                </c:pt>
                <c:pt idx="4785">
                  <c:v>24</c:v>
                </c:pt>
                <c:pt idx="4786">
                  <c:v>25</c:v>
                </c:pt>
                <c:pt idx="4787">
                  <c:v>25</c:v>
                </c:pt>
                <c:pt idx="4788">
                  <c:v>24</c:v>
                </c:pt>
                <c:pt idx="4789">
                  <c:v>24</c:v>
                </c:pt>
                <c:pt idx="4790">
                  <c:v>25</c:v>
                </c:pt>
                <c:pt idx="4791">
                  <c:v>25</c:v>
                </c:pt>
                <c:pt idx="4792">
                  <c:v>25</c:v>
                </c:pt>
                <c:pt idx="4793">
                  <c:v>24</c:v>
                </c:pt>
                <c:pt idx="4794">
                  <c:v>24</c:v>
                </c:pt>
                <c:pt idx="4795">
                  <c:v>25</c:v>
                </c:pt>
                <c:pt idx="4796">
                  <c:v>25</c:v>
                </c:pt>
                <c:pt idx="4797">
                  <c:v>24</c:v>
                </c:pt>
                <c:pt idx="4798">
                  <c:v>24</c:v>
                </c:pt>
                <c:pt idx="4799">
                  <c:v>23</c:v>
                </c:pt>
                <c:pt idx="4800">
                  <c:v>26</c:v>
                </c:pt>
                <c:pt idx="4801">
                  <c:v>24</c:v>
                </c:pt>
                <c:pt idx="4802">
                  <c:v>24</c:v>
                </c:pt>
                <c:pt idx="4803">
                  <c:v>24</c:v>
                </c:pt>
                <c:pt idx="4804">
                  <c:v>25</c:v>
                </c:pt>
                <c:pt idx="4805">
                  <c:v>25</c:v>
                </c:pt>
                <c:pt idx="4806">
                  <c:v>21</c:v>
                </c:pt>
                <c:pt idx="4807">
                  <c:v>24</c:v>
                </c:pt>
                <c:pt idx="4808">
                  <c:v>25</c:v>
                </c:pt>
                <c:pt idx="4809">
                  <c:v>24</c:v>
                </c:pt>
                <c:pt idx="4810">
                  <c:v>24</c:v>
                </c:pt>
                <c:pt idx="4811">
                  <c:v>26</c:v>
                </c:pt>
                <c:pt idx="4812">
                  <c:v>25</c:v>
                </c:pt>
                <c:pt idx="4813">
                  <c:v>24</c:v>
                </c:pt>
                <c:pt idx="4814">
                  <c:v>25</c:v>
                </c:pt>
                <c:pt idx="4815">
                  <c:v>24</c:v>
                </c:pt>
                <c:pt idx="4816">
                  <c:v>26</c:v>
                </c:pt>
                <c:pt idx="4817">
                  <c:v>25</c:v>
                </c:pt>
                <c:pt idx="4818">
                  <c:v>24</c:v>
                </c:pt>
                <c:pt idx="4819">
                  <c:v>24</c:v>
                </c:pt>
                <c:pt idx="4820">
                  <c:v>25</c:v>
                </c:pt>
                <c:pt idx="4821">
                  <c:v>25</c:v>
                </c:pt>
                <c:pt idx="4822">
                  <c:v>24</c:v>
                </c:pt>
                <c:pt idx="4823">
                  <c:v>26</c:v>
                </c:pt>
                <c:pt idx="4824">
                  <c:v>25</c:v>
                </c:pt>
                <c:pt idx="4825">
                  <c:v>25</c:v>
                </c:pt>
                <c:pt idx="4826">
                  <c:v>24</c:v>
                </c:pt>
                <c:pt idx="4827">
                  <c:v>24</c:v>
                </c:pt>
                <c:pt idx="4828">
                  <c:v>25</c:v>
                </c:pt>
                <c:pt idx="4829">
                  <c:v>25</c:v>
                </c:pt>
                <c:pt idx="4830">
                  <c:v>25</c:v>
                </c:pt>
                <c:pt idx="4831">
                  <c:v>24</c:v>
                </c:pt>
                <c:pt idx="4832">
                  <c:v>24</c:v>
                </c:pt>
                <c:pt idx="4833">
                  <c:v>24</c:v>
                </c:pt>
                <c:pt idx="4834">
                  <c:v>24</c:v>
                </c:pt>
                <c:pt idx="4835">
                  <c:v>25</c:v>
                </c:pt>
                <c:pt idx="4836">
                  <c:v>24</c:v>
                </c:pt>
                <c:pt idx="4837">
                  <c:v>25</c:v>
                </c:pt>
                <c:pt idx="4838">
                  <c:v>24</c:v>
                </c:pt>
                <c:pt idx="4839">
                  <c:v>24</c:v>
                </c:pt>
                <c:pt idx="4840">
                  <c:v>25</c:v>
                </c:pt>
                <c:pt idx="4841">
                  <c:v>24</c:v>
                </c:pt>
                <c:pt idx="4842">
                  <c:v>25</c:v>
                </c:pt>
                <c:pt idx="4843">
                  <c:v>24</c:v>
                </c:pt>
                <c:pt idx="4844">
                  <c:v>25</c:v>
                </c:pt>
                <c:pt idx="4845">
                  <c:v>25</c:v>
                </c:pt>
                <c:pt idx="4846">
                  <c:v>25</c:v>
                </c:pt>
                <c:pt idx="4847">
                  <c:v>24</c:v>
                </c:pt>
                <c:pt idx="4848">
                  <c:v>26</c:v>
                </c:pt>
                <c:pt idx="4849">
                  <c:v>26</c:v>
                </c:pt>
                <c:pt idx="4850">
                  <c:v>24</c:v>
                </c:pt>
                <c:pt idx="4851">
                  <c:v>26</c:v>
                </c:pt>
                <c:pt idx="4852">
                  <c:v>26</c:v>
                </c:pt>
                <c:pt idx="4853">
                  <c:v>24</c:v>
                </c:pt>
                <c:pt idx="4854">
                  <c:v>25</c:v>
                </c:pt>
                <c:pt idx="4855">
                  <c:v>24</c:v>
                </c:pt>
                <c:pt idx="4856">
                  <c:v>24</c:v>
                </c:pt>
                <c:pt idx="4857">
                  <c:v>27</c:v>
                </c:pt>
                <c:pt idx="4858">
                  <c:v>25</c:v>
                </c:pt>
                <c:pt idx="4859">
                  <c:v>25</c:v>
                </c:pt>
                <c:pt idx="4860">
                  <c:v>23</c:v>
                </c:pt>
                <c:pt idx="4861">
                  <c:v>25</c:v>
                </c:pt>
                <c:pt idx="4862">
                  <c:v>25</c:v>
                </c:pt>
                <c:pt idx="4863">
                  <c:v>25</c:v>
                </c:pt>
                <c:pt idx="4864">
                  <c:v>25</c:v>
                </c:pt>
                <c:pt idx="4865">
                  <c:v>25</c:v>
                </c:pt>
                <c:pt idx="4866">
                  <c:v>24</c:v>
                </c:pt>
                <c:pt idx="4867">
                  <c:v>25</c:v>
                </c:pt>
                <c:pt idx="4868">
                  <c:v>26</c:v>
                </c:pt>
                <c:pt idx="4869">
                  <c:v>25</c:v>
                </c:pt>
                <c:pt idx="4870">
                  <c:v>24</c:v>
                </c:pt>
                <c:pt idx="4871">
                  <c:v>25</c:v>
                </c:pt>
                <c:pt idx="4872">
                  <c:v>24</c:v>
                </c:pt>
                <c:pt idx="4873">
                  <c:v>23</c:v>
                </c:pt>
                <c:pt idx="4874">
                  <c:v>25</c:v>
                </c:pt>
                <c:pt idx="4875">
                  <c:v>24</c:v>
                </c:pt>
                <c:pt idx="4876">
                  <c:v>25</c:v>
                </c:pt>
                <c:pt idx="4877">
                  <c:v>25</c:v>
                </c:pt>
                <c:pt idx="4878">
                  <c:v>24</c:v>
                </c:pt>
                <c:pt idx="4879">
                  <c:v>24</c:v>
                </c:pt>
                <c:pt idx="4880">
                  <c:v>24</c:v>
                </c:pt>
                <c:pt idx="4881">
                  <c:v>25</c:v>
                </c:pt>
                <c:pt idx="4882">
                  <c:v>24</c:v>
                </c:pt>
                <c:pt idx="4883">
                  <c:v>25</c:v>
                </c:pt>
                <c:pt idx="4884">
                  <c:v>24</c:v>
                </c:pt>
                <c:pt idx="4885">
                  <c:v>25</c:v>
                </c:pt>
                <c:pt idx="4886">
                  <c:v>25</c:v>
                </c:pt>
                <c:pt idx="4887">
                  <c:v>25</c:v>
                </c:pt>
                <c:pt idx="4888">
                  <c:v>26</c:v>
                </c:pt>
                <c:pt idx="4889">
                  <c:v>24</c:v>
                </c:pt>
                <c:pt idx="4890">
                  <c:v>27</c:v>
                </c:pt>
                <c:pt idx="4891">
                  <c:v>25</c:v>
                </c:pt>
                <c:pt idx="4892">
                  <c:v>26</c:v>
                </c:pt>
                <c:pt idx="4893">
                  <c:v>25</c:v>
                </c:pt>
                <c:pt idx="4894">
                  <c:v>25</c:v>
                </c:pt>
                <c:pt idx="4895">
                  <c:v>24</c:v>
                </c:pt>
                <c:pt idx="4896">
                  <c:v>25</c:v>
                </c:pt>
                <c:pt idx="4897">
                  <c:v>21</c:v>
                </c:pt>
                <c:pt idx="4898">
                  <c:v>24</c:v>
                </c:pt>
                <c:pt idx="4899">
                  <c:v>25</c:v>
                </c:pt>
                <c:pt idx="4900">
                  <c:v>25</c:v>
                </c:pt>
                <c:pt idx="4901">
                  <c:v>25</c:v>
                </c:pt>
                <c:pt idx="4902">
                  <c:v>24</c:v>
                </c:pt>
                <c:pt idx="4903">
                  <c:v>24</c:v>
                </c:pt>
                <c:pt idx="4904">
                  <c:v>24</c:v>
                </c:pt>
                <c:pt idx="4905">
                  <c:v>25</c:v>
                </c:pt>
                <c:pt idx="4906">
                  <c:v>25</c:v>
                </c:pt>
                <c:pt idx="4907">
                  <c:v>26</c:v>
                </c:pt>
                <c:pt idx="4908">
                  <c:v>26</c:v>
                </c:pt>
                <c:pt idx="4909">
                  <c:v>25</c:v>
                </c:pt>
                <c:pt idx="4910">
                  <c:v>24</c:v>
                </c:pt>
                <c:pt idx="4911">
                  <c:v>24</c:v>
                </c:pt>
                <c:pt idx="4912">
                  <c:v>24</c:v>
                </c:pt>
                <c:pt idx="4913">
                  <c:v>24</c:v>
                </c:pt>
                <c:pt idx="4914">
                  <c:v>24</c:v>
                </c:pt>
                <c:pt idx="4915">
                  <c:v>23</c:v>
                </c:pt>
                <c:pt idx="4916">
                  <c:v>24</c:v>
                </c:pt>
                <c:pt idx="4917">
                  <c:v>25</c:v>
                </c:pt>
                <c:pt idx="4918">
                  <c:v>24</c:v>
                </c:pt>
                <c:pt idx="4919">
                  <c:v>23</c:v>
                </c:pt>
                <c:pt idx="4920">
                  <c:v>22</c:v>
                </c:pt>
                <c:pt idx="4921">
                  <c:v>25</c:v>
                </c:pt>
                <c:pt idx="4922">
                  <c:v>24</c:v>
                </c:pt>
                <c:pt idx="4923">
                  <c:v>25</c:v>
                </c:pt>
                <c:pt idx="4924">
                  <c:v>24</c:v>
                </c:pt>
                <c:pt idx="4925">
                  <c:v>24</c:v>
                </c:pt>
                <c:pt idx="4926">
                  <c:v>24</c:v>
                </c:pt>
                <c:pt idx="4927">
                  <c:v>24</c:v>
                </c:pt>
                <c:pt idx="4928">
                  <c:v>25</c:v>
                </c:pt>
                <c:pt idx="4929">
                  <c:v>24</c:v>
                </c:pt>
                <c:pt idx="4930">
                  <c:v>25</c:v>
                </c:pt>
                <c:pt idx="4931">
                  <c:v>23</c:v>
                </c:pt>
                <c:pt idx="4932">
                  <c:v>24</c:v>
                </c:pt>
                <c:pt idx="4933">
                  <c:v>24</c:v>
                </c:pt>
                <c:pt idx="4934">
                  <c:v>24</c:v>
                </c:pt>
                <c:pt idx="4935">
                  <c:v>24</c:v>
                </c:pt>
                <c:pt idx="4936">
                  <c:v>25</c:v>
                </c:pt>
                <c:pt idx="4937">
                  <c:v>24</c:v>
                </c:pt>
                <c:pt idx="4938">
                  <c:v>25</c:v>
                </c:pt>
                <c:pt idx="4939">
                  <c:v>25</c:v>
                </c:pt>
                <c:pt idx="4940">
                  <c:v>24</c:v>
                </c:pt>
                <c:pt idx="4941">
                  <c:v>23</c:v>
                </c:pt>
                <c:pt idx="4942">
                  <c:v>24</c:v>
                </c:pt>
                <c:pt idx="4943">
                  <c:v>23</c:v>
                </c:pt>
                <c:pt idx="4944">
                  <c:v>26</c:v>
                </c:pt>
                <c:pt idx="4945">
                  <c:v>24</c:v>
                </c:pt>
                <c:pt idx="4946">
                  <c:v>24</c:v>
                </c:pt>
                <c:pt idx="4947">
                  <c:v>25</c:v>
                </c:pt>
                <c:pt idx="4948">
                  <c:v>25</c:v>
                </c:pt>
                <c:pt idx="4949">
                  <c:v>23</c:v>
                </c:pt>
                <c:pt idx="4950">
                  <c:v>24</c:v>
                </c:pt>
                <c:pt idx="4951">
                  <c:v>23</c:v>
                </c:pt>
                <c:pt idx="4952">
                  <c:v>23</c:v>
                </c:pt>
                <c:pt idx="4953">
                  <c:v>26</c:v>
                </c:pt>
                <c:pt idx="4954">
                  <c:v>25</c:v>
                </c:pt>
                <c:pt idx="4955">
                  <c:v>24</c:v>
                </c:pt>
                <c:pt idx="4956">
                  <c:v>24</c:v>
                </c:pt>
                <c:pt idx="4957">
                  <c:v>25</c:v>
                </c:pt>
                <c:pt idx="4958">
                  <c:v>24</c:v>
                </c:pt>
                <c:pt idx="4959">
                  <c:v>25</c:v>
                </c:pt>
                <c:pt idx="4960">
                  <c:v>24</c:v>
                </c:pt>
                <c:pt idx="4961">
                  <c:v>25</c:v>
                </c:pt>
                <c:pt idx="4962">
                  <c:v>23</c:v>
                </c:pt>
                <c:pt idx="4963">
                  <c:v>24</c:v>
                </c:pt>
                <c:pt idx="4964">
                  <c:v>24</c:v>
                </c:pt>
                <c:pt idx="4965">
                  <c:v>26</c:v>
                </c:pt>
                <c:pt idx="4966">
                  <c:v>24</c:v>
                </c:pt>
                <c:pt idx="4967">
                  <c:v>22</c:v>
                </c:pt>
                <c:pt idx="4968">
                  <c:v>25</c:v>
                </c:pt>
                <c:pt idx="4969">
                  <c:v>25</c:v>
                </c:pt>
                <c:pt idx="4970">
                  <c:v>24</c:v>
                </c:pt>
                <c:pt idx="4971">
                  <c:v>24</c:v>
                </c:pt>
                <c:pt idx="4972">
                  <c:v>24</c:v>
                </c:pt>
                <c:pt idx="4973">
                  <c:v>24</c:v>
                </c:pt>
                <c:pt idx="4974">
                  <c:v>24</c:v>
                </c:pt>
                <c:pt idx="4975">
                  <c:v>24</c:v>
                </c:pt>
                <c:pt idx="4976">
                  <c:v>25</c:v>
                </c:pt>
                <c:pt idx="4977">
                  <c:v>25</c:v>
                </c:pt>
                <c:pt idx="4978">
                  <c:v>24</c:v>
                </c:pt>
                <c:pt idx="4979">
                  <c:v>23</c:v>
                </c:pt>
                <c:pt idx="4980">
                  <c:v>25</c:v>
                </c:pt>
                <c:pt idx="4981">
                  <c:v>17</c:v>
                </c:pt>
                <c:pt idx="4982">
                  <c:v>25</c:v>
                </c:pt>
                <c:pt idx="4983">
                  <c:v>26</c:v>
                </c:pt>
                <c:pt idx="4984">
                  <c:v>25</c:v>
                </c:pt>
                <c:pt idx="4985">
                  <c:v>23</c:v>
                </c:pt>
                <c:pt idx="4986">
                  <c:v>24</c:v>
                </c:pt>
                <c:pt idx="4987">
                  <c:v>22</c:v>
                </c:pt>
                <c:pt idx="4988">
                  <c:v>24</c:v>
                </c:pt>
                <c:pt idx="4989">
                  <c:v>23</c:v>
                </c:pt>
                <c:pt idx="4990">
                  <c:v>24</c:v>
                </c:pt>
                <c:pt idx="4991">
                  <c:v>23</c:v>
                </c:pt>
                <c:pt idx="4992">
                  <c:v>25</c:v>
                </c:pt>
                <c:pt idx="4993">
                  <c:v>25</c:v>
                </c:pt>
                <c:pt idx="4994">
                  <c:v>24</c:v>
                </c:pt>
                <c:pt idx="4995">
                  <c:v>24</c:v>
                </c:pt>
                <c:pt idx="4996">
                  <c:v>24</c:v>
                </c:pt>
                <c:pt idx="4997">
                  <c:v>24</c:v>
                </c:pt>
                <c:pt idx="4998">
                  <c:v>24</c:v>
                </c:pt>
                <c:pt idx="4999">
                  <c:v>25</c:v>
                </c:pt>
                <c:pt idx="5000">
                  <c:v>25</c:v>
                </c:pt>
                <c:pt idx="5001">
                  <c:v>26</c:v>
                </c:pt>
                <c:pt idx="5002">
                  <c:v>25</c:v>
                </c:pt>
                <c:pt idx="5003">
                  <c:v>23</c:v>
                </c:pt>
                <c:pt idx="5004">
                  <c:v>25</c:v>
                </c:pt>
                <c:pt idx="5005">
                  <c:v>24</c:v>
                </c:pt>
                <c:pt idx="5006">
                  <c:v>24</c:v>
                </c:pt>
                <c:pt idx="5007">
                  <c:v>25</c:v>
                </c:pt>
                <c:pt idx="5008">
                  <c:v>24</c:v>
                </c:pt>
                <c:pt idx="5009">
                  <c:v>25</c:v>
                </c:pt>
                <c:pt idx="5010">
                  <c:v>24</c:v>
                </c:pt>
                <c:pt idx="5011">
                  <c:v>25</c:v>
                </c:pt>
                <c:pt idx="5012">
                  <c:v>24</c:v>
                </c:pt>
                <c:pt idx="5013">
                  <c:v>25</c:v>
                </c:pt>
                <c:pt idx="5014">
                  <c:v>22</c:v>
                </c:pt>
                <c:pt idx="5015">
                  <c:v>25</c:v>
                </c:pt>
                <c:pt idx="5016">
                  <c:v>24</c:v>
                </c:pt>
                <c:pt idx="5017">
                  <c:v>24</c:v>
                </c:pt>
                <c:pt idx="5018">
                  <c:v>23</c:v>
                </c:pt>
                <c:pt idx="5019">
                  <c:v>24</c:v>
                </c:pt>
                <c:pt idx="5020">
                  <c:v>24</c:v>
                </c:pt>
                <c:pt idx="5021">
                  <c:v>25</c:v>
                </c:pt>
                <c:pt idx="5022">
                  <c:v>24</c:v>
                </c:pt>
                <c:pt idx="5023">
                  <c:v>24</c:v>
                </c:pt>
                <c:pt idx="5024">
                  <c:v>24</c:v>
                </c:pt>
                <c:pt idx="5025">
                  <c:v>24</c:v>
                </c:pt>
                <c:pt idx="5026">
                  <c:v>21</c:v>
                </c:pt>
                <c:pt idx="5027">
                  <c:v>25</c:v>
                </c:pt>
                <c:pt idx="5028">
                  <c:v>24</c:v>
                </c:pt>
                <c:pt idx="5029">
                  <c:v>23</c:v>
                </c:pt>
                <c:pt idx="5030">
                  <c:v>23</c:v>
                </c:pt>
                <c:pt idx="5031">
                  <c:v>24</c:v>
                </c:pt>
                <c:pt idx="5032">
                  <c:v>25</c:v>
                </c:pt>
                <c:pt idx="5033">
                  <c:v>24</c:v>
                </c:pt>
                <c:pt idx="5034">
                  <c:v>25</c:v>
                </c:pt>
                <c:pt idx="5035">
                  <c:v>25</c:v>
                </c:pt>
                <c:pt idx="5036">
                  <c:v>25</c:v>
                </c:pt>
                <c:pt idx="5037">
                  <c:v>24</c:v>
                </c:pt>
                <c:pt idx="5038">
                  <c:v>24</c:v>
                </c:pt>
                <c:pt idx="5039">
                  <c:v>24</c:v>
                </c:pt>
                <c:pt idx="5040">
                  <c:v>25</c:v>
                </c:pt>
                <c:pt idx="5041">
                  <c:v>25</c:v>
                </c:pt>
                <c:pt idx="5042">
                  <c:v>25</c:v>
                </c:pt>
                <c:pt idx="5043">
                  <c:v>25</c:v>
                </c:pt>
                <c:pt idx="5044">
                  <c:v>24</c:v>
                </c:pt>
                <c:pt idx="5045">
                  <c:v>24</c:v>
                </c:pt>
                <c:pt idx="5046">
                  <c:v>25</c:v>
                </c:pt>
                <c:pt idx="5047">
                  <c:v>26</c:v>
                </c:pt>
                <c:pt idx="5048">
                  <c:v>26</c:v>
                </c:pt>
                <c:pt idx="5049">
                  <c:v>26</c:v>
                </c:pt>
                <c:pt idx="5050">
                  <c:v>24</c:v>
                </c:pt>
                <c:pt idx="5051">
                  <c:v>24</c:v>
                </c:pt>
                <c:pt idx="5052">
                  <c:v>24</c:v>
                </c:pt>
                <c:pt idx="5053">
                  <c:v>25</c:v>
                </c:pt>
                <c:pt idx="5054">
                  <c:v>25</c:v>
                </c:pt>
                <c:pt idx="5055">
                  <c:v>25</c:v>
                </c:pt>
                <c:pt idx="5056">
                  <c:v>25</c:v>
                </c:pt>
                <c:pt idx="5057">
                  <c:v>24</c:v>
                </c:pt>
                <c:pt idx="5058">
                  <c:v>24</c:v>
                </c:pt>
                <c:pt idx="5059">
                  <c:v>25</c:v>
                </c:pt>
                <c:pt idx="5060">
                  <c:v>24</c:v>
                </c:pt>
                <c:pt idx="5061">
                  <c:v>24</c:v>
                </c:pt>
                <c:pt idx="5062">
                  <c:v>24</c:v>
                </c:pt>
                <c:pt idx="5063">
                  <c:v>24</c:v>
                </c:pt>
                <c:pt idx="5064">
                  <c:v>24</c:v>
                </c:pt>
                <c:pt idx="5065">
                  <c:v>25</c:v>
                </c:pt>
                <c:pt idx="5066">
                  <c:v>23</c:v>
                </c:pt>
                <c:pt idx="5067">
                  <c:v>23</c:v>
                </c:pt>
                <c:pt idx="5068">
                  <c:v>27</c:v>
                </c:pt>
                <c:pt idx="5069">
                  <c:v>25</c:v>
                </c:pt>
                <c:pt idx="5070">
                  <c:v>27</c:v>
                </c:pt>
                <c:pt idx="5071">
                  <c:v>25</c:v>
                </c:pt>
                <c:pt idx="5072">
                  <c:v>24</c:v>
                </c:pt>
                <c:pt idx="5073">
                  <c:v>23</c:v>
                </c:pt>
                <c:pt idx="5074">
                  <c:v>24</c:v>
                </c:pt>
                <c:pt idx="5075">
                  <c:v>24</c:v>
                </c:pt>
                <c:pt idx="5076">
                  <c:v>25</c:v>
                </c:pt>
                <c:pt idx="5077">
                  <c:v>25</c:v>
                </c:pt>
                <c:pt idx="5078">
                  <c:v>26</c:v>
                </c:pt>
                <c:pt idx="5079">
                  <c:v>24</c:v>
                </c:pt>
                <c:pt idx="5080">
                  <c:v>24</c:v>
                </c:pt>
                <c:pt idx="5081">
                  <c:v>24</c:v>
                </c:pt>
                <c:pt idx="5082">
                  <c:v>24</c:v>
                </c:pt>
                <c:pt idx="5083">
                  <c:v>25</c:v>
                </c:pt>
                <c:pt idx="5084">
                  <c:v>25</c:v>
                </c:pt>
                <c:pt idx="5085">
                  <c:v>24</c:v>
                </c:pt>
                <c:pt idx="5086">
                  <c:v>24</c:v>
                </c:pt>
                <c:pt idx="5087">
                  <c:v>24</c:v>
                </c:pt>
                <c:pt idx="5088">
                  <c:v>24</c:v>
                </c:pt>
                <c:pt idx="5089">
                  <c:v>25</c:v>
                </c:pt>
                <c:pt idx="5090">
                  <c:v>23</c:v>
                </c:pt>
                <c:pt idx="5091">
                  <c:v>24</c:v>
                </c:pt>
                <c:pt idx="5092">
                  <c:v>22</c:v>
                </c:pt>
                <c:pt idx="5093">
                  <c:v>24</c:v>
                </c:pt>
                <c:pt idx="5094">
                  <c:v>26</c:v>
                </c:pt>
                <c:pt idx="5095">
                  <c:v>23</c:v>
                </c:pt>
                <c:pt idx="5096">
                  <c:v>24</c:v>
                </c:pt>
                <c:pt idx="5097">
                  <c:v>25</c:v>
                </c:pt>
                <c:pt idx="5098">
                  <c:v>24</c:v>
                </c:pt>
                <c:pt idx="5099">
                  <c:v>23</c:v>
                </c:pt>
                <c:pt idx="5100">
                  <c:v>21</c:v>
                </c:pt>
                <c:pt idx="5101">
                  <c:v>24</c:v>
                </c:pt>
                <c:pt idx="5102">
                  <c:v>24</c:v>
                </c:pt>
                <c:pt idx="5103">
                  <c:v>24</c:v>
                </c:pt>
                <c:pt idx="5104">
                  <c:v>24</c:v>
                </c:pt>
                <c:pt idx="5105">
                  <c:v>25</c:v>
                </c:pt>
                <c:pt idx="5106">
                  <c:v>24</c:v>
                </c:pt>
                <c:pt idx="5107">
                  <c:v>23</c:v>
                </c:pt>
                <c:pt idx="5108">
                  <c:v>24</c:v>
                </c:pt>
                <c:pt idx="5109">
                  <c:v>25</c:v>
                </c:pt>
                <c:pt idx="5110">
                  <c:v>24</c:v>
                </c:pt>
                <c:pt idx="5111">
                  <c:v>24</c:v>
                </c:pt>
                <c:pt idx="5112">
                  <c:v>24</c:v>
                </c:pt>
                <c:pt idx="5113">
                  <c:v>25</c:v>
                </c:pt>
                <c:pt idx="5114">
                  <c:v>24</c:v>
                </c:pt>
                <c:pt idx="5115">
                  <c:v>25</c:v>
                </c:pt>
                <c:pt idx="5116">
                  <c:v>25</c:v>
                </c:pt>
                <c:pt idx="5117">
                  <c:v>24</c:v>
                </c:pt>
                <c:pt idx="5118">
                  <c:v>25</c:v>
                </c:pt>
                <c:pt idx="5119">
                  <c:v>25</c:v>
                </c:pt>
                <c:pt idx="5120">
                  <c:v>24</c:v>
                </c:pt>
                <c:pt idx="5121">
                  <c:v>26</c:v>
                </c:pt>
                <c:pt idx="5122">
                  <c:v>22</c:v>
                </c:pt>
                <c:pt idx="5123">
                  <c:v>24</c:v>
                </c:pt>
                <c:pt idx="5124">
                  <c:v>25</c:v>
                </c:pt>
                <c:pt idx="5125">
                  <c:v>25</c:v>
                </c:pt>
                <c:pt idx="5126">
                  <c:v>25</c:v>
                </c:pt>
                <c:pt idx="5127">
                  <c:v>23</c:v>
                </c:pt>
                <c:pt idx="5128">
                  <c:v>24</c:v>
                </c:pt>
                <c:pt idx="5129">
                  <c:v>25</c:v>
                </c:pt>
                <c:pt idx="5130">
                  <c:v>24</c:v>
                </c:pt>
                <c:pt idx="5131">
                  <c:v>24</c:v>
                </c:pt>
                <c:pt idx="5132">
                  <c:v>24</c:v>
                </c:pt>
                <c:pt idx="5133">
                  <c:v>24</c:v>
                </c:pt>
                <c:pt idx="5134">
                  <c:v>25</c:v>
                </c:pt>
                <c:pt idx="5135">
                  <c:v>25</c:v>
                </c:pt>
                <c:pt idx="5136">
                  <c:v>24</c:v>
                </c:pt>
                <c:pt idx="5137">
                  <c:v>25</c:v>
                </c:pt>
                <c:pt idx="5138">
                  <c:v>24</c:v>
                </c:pt>
                <c:pt idx="5139">
                  <c:v>24</c:v>
                </c:pt>
                <c:pt idx="5140">
                  <c:v>24</c:v>
                </c:pt>
                <c:pt idx="5141">
                  <c:v>25</c:v>
                </c:pt>
                <c:pt idx="5142">
                  <c:v>26</c:v>
                </c:pt>
                <c:pt idx="5143">
                  <c:v>24</c:v>
                </c:pt>
                <c:pt idx="5144">
                  <c:v>24</c:v>
                </c:pt>
                <c:pt idx="5145">
                  <c:v>24</c:v>
                </c:pt>
                <c:pt idx="5146">
                  <c:v>24</c:v>
                </c:pt>
                <c:pt idx="5147">
                  <c:v>23</c:v>
                </c:pt>
                <c:pt idx="5148">
                  <c:v>25</c:v>
                </c:pt>
                <c:pt idx="5149">
                  <c:v>24</c:v>
                </c:pt>
                <c:pt idx="5150">
                  <c:v>24</c:v>
                </c:pt>
                <c:pt idx="5151">
                  <c:v>24</c:v>
                </c:pt>
                <c:pt idx="5152">
                  <c:v>24</c:v>
                </c:pt>
                <c:pt idx="5153">
                  <c:v>25</c:v>
                </c:pt>
                <c:pt idx="5154">
                  <c:v>24</c:v>
                </c:pt>
                <c:pt idx="5155">
                  <c:v>25</c:v>
                </c:pt>
                <c:pt idx="5156">
                  <c:v>24</c:v>
                </c:pt>
                <c:pt idx="5157">
                  <c:v>25</c:v>
                </c:pt>
                <c:pt idx="5158">
                  <c:v>24</c:v>
                </c:pt>
                <c:pt idx="5159">
                  <c:v>27</c:v>
                </c:pt>
                <c:pt idx="5160">
                  <c:v>25</c:v>
                </c:pt>
                <c:pt idx="5161">
                  <c:v>25</c:v>
                </c:pt>
                <c:pt idx="5162">
                  <c:v>23</c:v>
                </c:pt>
                <c:pt idx="5163">
                  <c:v>25</c:v>
                </c:pt>
                <c:pt idx="5164">
                  <c:v>24</c:v>
                </c:pt>
                <c:pt idx="5165">
                  <c:v>25</c:v>
                </c:pt>
                <c:pt idx="5166">
                  <c:v>24</c:v>
                </c:pt>
                <c:pt idx="5167">
                  <c:v>25</c:v>
                </c:pt>
                <c:pt idx="5168">
                  <c:v>25</c:v>
                </c:pt>
                <c:pt idx="5169">
                  <c:v>24</c:v>
                </c:pt>
                <c:pt idx="5170">
                  <c:v>24</c:v>
                </c:pt>
                <c:pt idx="5171">
                  <c:v>25</c:v>
                </c:pt>
                <c:pt idx="5172">
                  <c:v>26</c:v>
                </c:pt>
                <c:pt idx="5173">
                  <c:v>24</c:v>
                </c:pt>
                <c:pt idx="5174">
                  <c:v>24</c:v>
                </c:pt>
                <c:pt idx="5175">
                  <c:v>24</c:v>
                </c:pt>
                <c:pt idx="5176">
                  <c:v>25</c:v>
                </c:pt>
                <c:pt idx="5177">
                  <c:v>23</c:v>
                </c:pt>
                <c:pt idx="5178">
                  <c:v>25</c:v>
                </c:pt>
                <c:pt idx="5179">
                  <c:v>26</c:v>
                </c:pt>
                <c:pt idx="5180">
                  <c:v>25</c:v>
                </c:pt>
                <c:pt idx="5181">
                  <c:v>24</c:v>
                </c:pt>
                <c:pt idx="5182">
                  <c:v>24</c:v>
                </c:pt>
                <c:pt idx="5183">
                  <c:v>24</c:v>
                </c:pt>
                <c:pt idx="5184">
                  <c:v>25</c:v>
                </c:pt>
                <c:pt idx="5185">
                  <c:v>24</c:v>
                </c:pt>
                <c:pt idx="5186">
                  <c:v>25</c:v>
                </c:pt>
                <c:pt idx="5187">
                  <c:v>24</c:v>
                </c:pt>
                <c:pt idx="5188">
                  <c:v>24</c:v>
                </c:pt>
                <c:pt idx="5189">
                  <c:v>24</c:v>
                </c:pt>
                <c:pt idx="5190">
                  <c:v>26</c:v>
                </c:pt>
                <c:pt idx="5191">
                  <c:v>26</c:v>
                </c:pt>
                <c:pt idx="5192">
                  <c:v>24</c:v>
                </c:pt>
                <c:pt idx="5193">
                  <c:v>24</c:v>
                </c:pt>
                <c:pt idx="5194">
                  <c:v>24</c:v>
                </c:pt>
                <c:pt idx="5195">
                  <c:v>24</c:v>
                </c:pt>
                <c:pt idx="5196">
                  <c:v>25</c:v>
                </c:pt>
                <c:pt idx="5197">
                  <c:v>24</c:v>
                </c:pt>
                <c:pt idx="5198">
                  <c:v>24</c:v>
                </c:pt>
                <c:pt idx="5199">
                  <c:v>24</c:v>
                </c:pt>
                <c:pt idx="5200">
                  <c:v>25</c:v>
                </c:pt>
                <c:pt idx="5201">
                  <c:v>25</c:v>
                </c:pt>
                <c:pt idx="5202">
                  <c:v>24</c:v>
                </c:pt>
                <c:pt idx="5203">
                  <c:v>24</c:v>
                </c:pt>
                <c:pt idx="5204">
                  <c:v>23</c:v>
                </c:pt>
                <c:pt idx="5205">
                  <c:v>24</c:v>
                </c:pt>
                <c:pt idx="5206">
                  <c:v>24</c:v>
                </c:pt>
                <c:pt idx="5207">
                  <c:v>24</c:v>
                </c:pt>
                <c:pt idx="5208">
                  <c:v>23</c:v>
                </c:pt>
                <c:pt idx="5209">
                  <c:v>25</c:v>
                </c:pt>
                <c:pt idx="5210">
                  <c:v>25</c:v>
                </c:pt>
                <c:pt idx="5211">
                  <c:v>25</c:v>
                </c:pt>
                <c:pt idx="5212">
                  <c:v>25</c:v>
                </c:pt>
                <c:pt idx="5213">
                  <c:v>24</c:v>
                </c:pt>
                <c:pt idx="5214">
                  <c:v>23</c:v>
                </c:pt>
                <c:pt idx="5215">
                  <c:v>25</c:v>
                </c:pt>
                <c:pt idx="5216">
                  <c:v>25</c:v>
                </c:pt>
                <c:pt idx="5217">
                  <c:v>25</c:v>
                </c:pt>
                <c:pt idx="5218">
                  <c:v>24</c:v>
                </c:pt>
                <c:pt idx="5219">
                  <c:v>25</c:v>
                </c:pt>
                <c:pt idx="5220">
                  <c:v>25</c:v>
                </c:pt>
                <c:pt idx="5221">
                  <c:v>24</c:v>
                </c:pt>
                <c:pt idx="5222">
                  <c:v>23</c:v>
                </c:pt>
                <c:pt idx="5223">
                  <c:v>23</c:v>
                </c:pt>
                <c:pt idx="5224">
                  <c:v>24</c:v>
                </c:pt>
                <c:pt idx="5225">
                  <c:v>24</c:v>
                </c:pt>
                <c:pt idx="5226">
                  <c:v>24</c:v>
                </c:pt>
                <c:pt idx="5227">
                  <c:v>24</c:v>
                </c:pt>
                <c:pt idx="5228">
                  <c:v>24</c:v>
                </c:pt>
                <c:pt idx="5229">
                  <c:v>24</c:v>
                </c:pt>
                <c:pt idx="5230">
                  <c:v>24</c:v>
                </c:pt>
                <c:pt idx="5231">
                  <c:v>23</c:v>
                </c:pt>
                <c:pt idx="5232">
                  <c:v>25</c:v>
                </c:pt>
                <c:pt idx="5233">
                  <c:v>24</c:v>
                </c:pt>
                <c:pt idx="5234">
                  <c:v>24</c:v>
                </c:pt>
                <c:pt idx="5235">
                  <c:v>23</c:v>
                </c:pt>
                <c:pt idx="5236">
                  <c:v>25</c:v>
                </c:pt>
                <c:pt idx="5237">
                  <c:v>25</c:v>
                </c:pt>
                <c:pt idx="5238">
                  <c:v>24</c:v>
                </c:pt>
                <c:pt idx="5239">
                  <c:v>23</c:v>
                </c:pt>
                <c:pt idx="5240">
                  <c:v>26</c:v>
                </c:pt>
                <c:pt idx="5241">
                  <c:v>24</c:v>
                </c:pt>
                <c:pt idx="5242">
                  <c:v>25</c:v>
                </c:pt>
                <c:pt idx="5243">
                  <c:v>24</c:v>
                </c:pt>
                <c:pt idx="5244">
                  <c:v>24</c:v>
                </c:pt>
                <c:pt idx="5245">
                  <c:v>24</c:v>
                </c:pt>
                <c:pt idx="5246">
                  <c:v>25</c:v>
                </c:pt>
                <c:pt idx="5247">
                  <c:v>25</c:v>
                </c:pt>
                <c:pt idx="5248">
                  <c:v>23</c:v>
                </c:pt>
                <c:pt idx="5249">
                  <c:v>25</c:v>
                </c:pt>
                <c:pt idx="5250">
                  <c:v>22</c:v>
                </c:pt>
                <c:pt idx="5251">
                  <c:v>23</c:v>
                </c:pt>
                <c:pt idx="5252">
                  <c:v>25</c:v>
                </c:pt>
                <c:pt idx="5253">
                  <c:v>24</c:v>
                </c:pt>
                <c:pt idx="5254">
                  <c:v>23</c:v>
                </c:pt>
                <c:pt idx="5255">
                  <c:v>25</c:v>
                </c:pt>
                <c:pt idx="5256">
                  <c:v>24</c:v>
                </c:pt>
                <c:pt idx="5257">
                  <c:v>24</c:v>
                </c:pt>
                <c:pt idx="5258">
                  <c:v>22</c:v>
                </c:pt>
                <c:pt idx="5259">
                  <c:v>25</c:v>
                </c:pt>
                <c:pt idx="5260">
                  <c:v>25</c:v>
                </c:pt>
                <c:pt idx="5261">
                  <c:v>24</c:v>
                </c:pt>
                <c:pt idx="5262">
                  <c:v>24</c:v>
                </c:pt>
                <c:pt idx="5263">
                  <c:v>23</c:v>
                </c:pt>
                <c:pt idx="5264">
                  <c:v>25</c:v>
                </c:pt>
                <c:pt idx="5265">
                  <c:v>25</c:v>
                </c:pt>
                <c:pt idx="5266">
                  <c:v>24</c:v>
                </c:pt>
                <c:pt idx="5267">
                  <c:v>24</c:v>
                </c:pt>
                <c:pt idx="5268">
                  <c:v>25</c:v>
                </c:pt>
                <c:pt idx="5269">
                  <c:v>22</c:v>
                </c:pt>
                <c:pt idx="5270">
                  <c:v>24</c:v>
                </c:pt>
                <c:pt idx="5271">
                  <c:v>25</c:v>
                </c:pt>
                <c:pt idx="5272">
                  <c:v>23</c:v>
                </c:pt>
                <c:pt idx="5273">
                  <c:v>24</c:v>
                </c:pt>
                <c:pt idx="5274">
                  <c:v>24</c:v>
                </c:pt>
                <c:pt idx="5275">
                  <c:v>24</c:v>
                </c:pt>
                <c:pt idx="5276">
                  <c:v>23</c:v>
                </c:pt>
                <c:pt idx="5277">
                  <c:v>25</c:v>
                </c:pt>
                <c:pt idx="5278">
                  <c:v>24</c:v>
                </c:pt>
                <c:pt idx="5279">
                  <c:v>25</c:v>
                </c:pt>
                <c:pt idx="5280">
                  <c:v>26</c:v>
                </c:pt>
                <c:pt idx="5281">
                  <c:v>24</c:v>
                </c:pt>
                <c:pt idx="5282">
                  <c:v>24</c:v>
                </c:pt>
                <c:pt idx="5283">
                  <c:v>25</c:v>
                </c:pt>
                <c:pt idx="5284">
                  <c:v>25</c:v>
                </c:pt>
                <c:pt idx="5285">
                  <c:v>24</c:v>
                </c:pt>
                <c:pt idx="5286">
                  <c:v>24</c:v>
                </c:pt>
                <c:pt idx="5287">
                  <c:v>24</c:v>
                </c:pt>
                <c:pt idx="5288">
                  <c:v>25</c:v>
                </c:pt>
                <c:pt idx="5289">
                  <c:v>24</c:v>
                </c:pt>
                <c:pt idx="5290">
                  <c:v>25</c:v>
                </c:pt>
                <c:pt idx="5291">
                  <c:v>25</c:v>
                </c:pt>
                <c:pt idx="5292">
                  <c:v>25</c:v>
                </c:pt>
                <c:pt idx="5293">
                  <c:v>23</c:v>
                </c:pt>
                <c:pt idx="5294">
                  <c:v>24</c:v>
                </c:pt>
                <c:pt idx="5295">
                  <c:v>24</c:v>
                </c:pt>
                <c:pt idx="5296">
                  <c:v>24</c:v>
                </c:pt>
                <c:pt idx="5297">
                  <c:v>24</c:v>
                </c:pt>
                <c:pt idx="5298">
                  <c:v>24</c:v>
                </c:pt>
                <c:pt idx="5299">
                  <c:v>24</c:v>
                </c:pt>
                <c:pt idx="5300">
                  <c:v>27</c:v>
                </c:pt>
                <c:pt idx="5301">
                  <c:v>25</c:v>
                </c:pt>
                <c:pt idx="5302">
                  <c:v>26</c:v>
                </c:pt>
                <c:pt idx="5303">
                  <c:v>24</c:v>
                </c:pt>
                <c:pt idx="5304">
                  <c:v>24</c:v>
                </c:pt>
                <c:pt idx="5305">
                  <c:v>24</c:v>
                </c:pt>
                <c:pt idx="5306">
                  <c:v>24</c:v>
                </c:pt>
                <c:pt idx="5307">
                  <c:v>26</c:v>
                </c:pt>
                <c:pt idx="5308">
                  <c:v>24</c:v>
                </c:pt>
                <c:pt idx="5309">
                  <c:v>24</c:v>
                </c:pt>
                <c:pt idx="5310">
                  <c:v>24</c:v>
                </c:pt>
                <c:pt idx="5311">
                  <c:v>24</c:v>
                </c:pt>
                <c:pt idx="5312">
                  <c:v>25</c:v>
                </c:pt>
                <c:pt idx="5313">
                  <c:v>26</c:v>
                </c:pt>
                <c:pt idx="5314">
                  <c:v>23</c:v>
                </c:pt>
                <c:pt idx="5315">
                  <c:v>23</c:v>
                </c:pt>
                <c:pt idx="5316">
                  <c:v>24</c:v>
                </c:pt>
                <c:pt idx="5317">
                  <c:v>24</c:v>
                </c:pt>
                <c:pt idx="5318">
                  <c:v>23</c:v>
                </c:pt>
                <c:pt idx="5319">
                  <c:v>25</c:v>
                </c:pt>
                <c:pt idx="5320">
                  <c:v>23</c:v>
                </c:pt>
                <c:pt idx="5321">
                  <c:v>25</c:v>
                </c:pt>
                <c:pt idx="5322">
                  <c:v>23</c:v>
                </c:pt>
                <c:pt idx="5323">
                  <c:v>25</c:v>
                </c:pt>
                <c:pt idx="5324">
                  <c:v>24</c:v>
                </c:pt>
                <c:pt idx="5325">
                  <c:v>24</c:v>
                </c:pt>
                <c:pt idx="5326">
                  <c:v>24</c:v>
                </c:pt>
                <c:pt idx="5327">
                  <c:v>23</c:v>
                </c:pt>
                <c:pt idx="5328">
                  <c:v>25</c:v>
                </c:pt>
                <c:pt idx="5329">
                  <c:v>24</c:v>
                </c:pt>
                <c:pt idx="5330">
                  <c:v>23</c:v>
                </c:pt>
                <c:pt idx="5331">
                  <c:v>24</c:v>
                </c:pt>
                <c:pt idx="5332">
                  <c:v>25</c:v>
                </c:pt>
                <c:pt idx="5333">
                  <c:v>24</c:v>
                </c:pt>
                <c:pt idx="5334">
                  <c:v>25</c:v>
                </c:pt>
                <c:pt idx="5335">
                  <c:v>24</c:v>
                </c:pt>
                <c:pt idx="5336">
                  <c:v>25</c:v>
                </c:pt>
                <c:pt idx="5337">
                  <c:v>24</c:v>
                </c:pt>
                <c:pt idx="5338">
                  <c:v>25</c:v>
                </c:pt>
                <c:pt idx="5339">
                  <c:v>25</c:v>
                </c:pt>
                <c:pt idx="5340">
                  <c:v>25</c:v>
                </c:pt>
                <c:pt idx="5341">
                  <c:v>25</c:v>
                </c:pt>
                <c:pt idx="5342">
                  <c:v>24</c:v>
                </c:pt>
                <c:pt idx="5343">
                  <c:v>25</c:v>
                </c:pt>
                <c:pt idx="5344">
                  <c:v>25</c:v>
                </c:pt>
                <c:pt idx="5345">
                  <c:v>23</c:v>
                </c:pt>
                <c:pt idx="5346">
                  <c:v>24</c:v>
                </c:pt>
                <c:pt idx="5347">
                  <c:v>23</c:v>
                </c:pt>
                <c:pt idx="5348">
                  <c:v>26</c:v>
                </c:pt>
                <c:pt idx="5349">
                  <c:v>24</c:v>
                </c:pt>
                <c:pt idx="5350">
                  <c:v>25</c:v>
                </c:pt>
                <c:pt idx="5351">
                  <c:v>25</c:v>
                </c:pt>
                <c:pt idx="5352">
                  <c:v>26</c:v>
                </c:pt>
                <c:pt idx="5353">
                  <c:v>24</c:v>
                </c:pt>
                <c:pt idx="5354">
                  <c:v>24</c:v>
                </c:pt>
                <c:pt idx="5355">
                  <c:v>25</c:v>
                </c:pt>
                <c:pt idx="5356">
                  <c:v>24</c:v>
                </c:pt>
                <c:pt idx="5357">
                  <c:v>27</c:v>
                </c:pt>
                <c:pt idx="5358">
                  <c:v>24</c:v>
                </c:pt>
                <c:pt idx="5359">
                  <c:v>25</c:v>
                </c:pt>
                <c:pt idx="5360">
                  <c:v>24</c:v>
                </c:pt>
                <c:pt idx="5361">
                  <c:v>24</c:v>
                </c:pt>
                <c:pt idx="5362">
                  <c:v>25</c:v>
                </c:pt>
                <c:pt idx="5363">
                  <c:v>23</c:v>
                </c:pt>
                <c:pt idx="5364">
                  <c:v>25</c:v>
                </c:pt>
                <c:pt idx="5365">
                  <c:v>25</c:v>
                </c:pt>
                <c:pt idx="5366">
                  <c:v>24</c:v>
                </c:pt>
                <c:pt idx="5367">
                  <c:v>25</c:v>
                </c:pt>
                <c:pt idx="5368">
                  <c:v>25</c:v>
                </c:pt>
                <c:pt idx="5369">
                  <c:v>25</c:v>
                </c:pt>
                <c:pt idx="5370">
                  <c:v>24</c:v>
                </c:pt>
                <c:pt idx="5371">
                  <c:v>25</c:v>
                </c:pt>
                <c:pt idx="5372">
                  <c:v>23</c:v>
                </c:pt>
                <c:pt idx="5373">
                  <c:v>24</c:v>
                </c:pt>
                <c:pt idx="5374">
                  <c:v>24</c:v>
                </c:pt>
                <c:pt idx="5375">
                  <c:v>25</c:v>
                </c:pt>
                <c:pt idx="5376">
                  <c:v>25</c:v>
                </c:pt>
                <c:pt idx="5377">
                  <c:v>25</c:v>
                </c:pt>
                <c:pt idx="5378">
                  <c:v>25</c:v>
                </c:pt>
                <c:pt idx="5379">
                  <c:v>26</c:v>
                </c:pt>
                <c:pt idx="5380">
                  <c:v>24</c:v>
                </c:pt>
                <c:pt idx="5381">
                  <c:v>24</c:v>
                </c:pt>
                <c:pt idx="5382">
                  <c:v>24</c:v>
                </c:pt>
                <c:pt idx="5383">
                  <c:v>24</c:v>
                </c:pt>
                <c:pt idx="5384">
                  <c:v>24</c:v>
                </c:pt>
                <c:pt idx="5385">
                  <c:v>25</c:v>
                </c:pt>
                <c:pt idx="5386">
                  <c:v>24</c:v>
                </c:pt>
                <c:pt idx="5387">
                  <c:v>23</c:v>
                </c:pt>
                <c:pt idx="5388">
                  <c:v>25</c:v>
                </c:pt>
                <c:pt idx="5389">
                  <c:v>26</c:v>
                </c:pt>
                <c:pt idx="5390">
                  <c:v>24</c:v>
                </c:pt>
                <c:pt idx="5391">
                  <c:v>21</c:v>
                </c:pt>
                <c:pt idx="5392">
                  <c:v>25</c:v>
                </c:pt>
                <c:pt idx="5393">
                  <c:v>24</c:v>
                </c:pt>
                <c:pt idx="5394">
                  <c:v>26</c:v>
                </c:pt>
                <c:pt idx="5395">
                  <c:v>25</c:v>
                </c:pt>
                <c:pt idx="5396">
                  <c:v>25</c:v>
                </c:pt>
                <c:pt idx="5397">
                  <c:v>24</c:v>
                </c:pt>
                <c:pt idx="5398">
                  <c:v>25</c:v>
                </c:pt>
                <c:pt idx="5399">
                  <c:v>24</c:v>
                </c:pt>
                <c:pt idx="5400">
                  <c:v>26</c:v>
                </c:pt>
                <c:pt idx="5401">
                  <c:v>25</c:v>
                </c:pt>
                <c:pt idx="5402">
                  <c:v>24</c:v>
                </c:pt>
                <c:pt idx="5403">
                  <c:v>25</c:v>
                </c:pt>
                <c:pt idx="5404">
                  <c:v>24</c:v>
                </c:pt>
                <c:pt idx="5405">
                  <c:v>26</c:v>
                </c:pt>
                <c:pt idx="5406">
                  <c:v>24</c:v>
                </c:pt>
                <c:pt idx="5407">
                  <c:v>25</c:v>
                </c:pt>
                <c:pt idx="5408">
                  <c:v>24</c:v>
                </c:pt>
                <c:pt idx="5409">
                  <c:v>24</c:v>
                </c:pt>
                <c:pt idx="5410">
                  <c:v>25</c:v>
                </c:pt>
                <c:pt idx="5411">
                  <c:v>23</c:v>
                </c:pt>
                <c:pt idx="5412">
                  <c:v>24</c:v>
                </c:pt>
                <c:pt idx="5413">
                  <c:v>26</c:v>
                </c:pt>
                <c:pt idx="5414">
                  <c:v>23</c:v>
                </c:pt>
                <c:pt idx="5415">
                  <c:v>26</c:v>
                </c:pt>
                <c:pt idx="5416">
                  <c:v>25</c:v>
                </c:pt>
                <c:pt idx="5417">
                  <c:v>26</c:v>
                </c:pt>
                <c:pt idx="5418">
                  <c:v>24</c:v>
                </c:pt>
                <c:pt idx="5419">
                  <c:v>25</c:v>
                </c:pt>
                <c:pt idx="5420">
                  <c:v>26</c:v>
                </c:pt>
                <c:pt idx="5421">
                  <c:v>25</c:v>
                </c:pt>
                <c:pt idx="5422">
                  <c:v>24</c:v>
                </c:pt>
                <c:pt idx="5423">
                  <c:v>24</c:v>
                </c:pt>
                <c:pt idx="5424">
                  <c:v>24</c:v>
                </c:pt>
                <c:pt idx="5425">
                  <c:v>24</c:v>
                </c:pt>
                <c:pt idx="5426">
                  <c:v>24</c:v>
                </c:pt>
                <c:pt idx="5427">
                  <c:v>25</c:v>
                </c:pt>
                <c:pt idx="5428">
                  <c:v>25</c:v>
                </c:pt>
                <c:pt idx="5429">
                  <c:v>24</c:v>
                </c:pt>
                <c:pt idx="5430">
                  <c:v>25</c:v>
                </c:pt>
                <c:pt idx="5431">
                  <c:v>24</c:v>
                </c:pt>
                <c:pt idx="5432">
                  <c:v>25</c:v>
                </c:pt>
                <c:pt idx="5433">
                  <c:v>25</c:v>
                </c:pt>
                <c:pt idx="5434">
                  <c:v>24</c:v>
                </c:pt>
                <c:pt idx="5435">
                  <c:v>25</c:v>
                </c:pt>
                <c:pt idx="5436">
                  <c:v>25</c:v>
                </c:pt>
                <c:pt idx="5437">
                  <c:v>25</c:v>
                </c:pt>
                <c:pt idx="5438">
                  <c:v>25</c:v>
                </c:pt>
                <c:pt idx="5439">
                  <c:v>24</c:v>
                </c:pt>
                <c:pt idx="5440">
                  <c:v>25</c:v>
                </c:pt>
                <c:pt idx="5441">
                  <c:v>24</c:v>
                </c:pt>
                <c:pt idx="5442">
                  <c:v>25</c:v>
                </c:pt>
                <c:pt idx="5443">
                  <c:v>24</c:v>
                </c:pt>
                <c:pt idx="5444">
                  <c:v>26</c:v>
                </c:pt>
                <c:pt idx="5445">
                  <c:v>24</c:v>
                </c:pt>
                <c:pt idx="5446">
                  <c:v>24</c:v>
                </c:pt>
                <c:pt idx="5447">
                  <c:v>22</c:v>
                </c:pt>
                <c:pt idx="5448">
                  <c:v>24</c:v>
                </c:pt>
                <c:pt idx="5449">
                  <c:v>25</c:v>
                </c:pt>
                <c:pt idx="5450">
                  <c:v>23</c:v>
                </c:pt>
                <c:pt idx="5451">
                  <c:v>23</c:v>
                </c:pt>
                <c:pt idx="5452">
                  <c:v>24</c:v>
                </c:pt>
                <c:pt idx="5453">
                  <c:v>26</c:v>
                </c:pt>
                <c:pt idx="5454">
                  <c:v>24</c:v>
                </c:pt>
                <c:pt idx="5455">
                  <c:v>25</c:v>
                </c:pt>
                <c:pt idx="5456">
                  <c:v>24</c:v>
                </c:pt>
                <c:pt idx="5457">
                  <c:v>26</c:v>
                </c:pt>
                <c:pt idx="5458">
                  <c:v>24</c:v>
                </c:pt>
                <c:pt idx="5459">
                  <c:v>25</c:v>
                </c:pt>
                <c:pt idx="5460">
                  <c:v>25</c:v>
                </c:pt>
                <c:pt idx="5461">
                  <c:v>26</c:v>
                </c:pt>
                <c:pt idx="5462">
                  <c:v>23</c:v>
                </c:pt>
                <c:pt idx="5463">
                  <c:v>23</c:v>
                </c:pt>
                <c:pt idx="5464">
                  <c:v>23</c:v>
                </c:pt>
                <c:pt idx="5465">
                  <c:v>25</c:v>
                </c:pt>
                <c:pt idx="5466">
                  <c:v>24</c:v>
                </c:pt>
                <c:pt idx="5467">
                  <c:v>25</c:v>
                </c:pt>
                <c:pt idx="5468">
                  <c:v>24</c:v>
                </c:pt>
                <c:pt idx="5469">
                  <c:v>25</c:v>
                </c:pt>
                <c:pt idx="5470">
                  <c:v>25</c:v>
                </c:pt>
                <c:pt idx="5471">
                  <c:v>23</c:v>
                </c:pt>
                <c:pt idx="5472">
                  <c:v>25</c:v>
                </c:pt>
                <c:pt idx="5473">
                  <c:v>23</c:v>
                </c:pt>
                <c:pt idx="5474">
                  <c:v>24</c:v>
                </c:pt>
                <c:pt idx="5475">
                  <c:v>25</c:v>
                </c:pt>
                <c:pt idx="5476">
                  <c:v>25</c:v>
                </c:pt>
                <c:pt idx="5477">
                  <c:v>25</c:v>
                </c:pt>
                <c:pt idx="5478">
                  <c:v>24</c:v>
                </c:pt>
                <c:pt idx="5479">
                  <c:v>24</c:v>
                </c:pt>
                <c:pt idx="5480">
                  <c:v>25</c:v>
                </c:pt>
                <c:pt idx="5481">
                  <c:v>24</c:v>
                </c:pt>
                <c:pt idx="5482">
                  <c:v>24</c:v>
                </c:pt>
                <c:pt idx="5483">
                  <c:v>24</c:v>
                </c:pt>
                <c:pt idx="5484">
                  <c:v>25</c:v>
                </c:pt>
                <c:pt idx="5485">
                  <c:v>25</c:v>
                </c:pt>
                <c:pt idx="5486">
                  <c:v>24</c:v>
                </c:pt>
                <c:pt idx="5487">
                  <c:v>26</c:v>
                </c:pt>
                <c:pt idx="5488">
                  <c:v>23</c:v>
                </c:pt>
                <c:pt idx="5489">
                  <c:v>25</c:v>
                </c:pt>
                <c:pt idx="5490">
                  <c:v>25</c:v>
                </c:pt>
                <c:pt idx="5491">
                  <c:v>24</c:v>
                </c:pt>
                <c:pt idx="5492">
                  <c:v>25</c:v>
                </c:pt>
                <c:pt idx="5493">
                  <c:v>25</c:v>
                </c:pt>
                <c:pt idx="5494">
                  <c:v>23</c:v>
                </c:pt>
                <c:pt idx="5495">
                  <c:v>24</c:v>
                </c:pt>
                <c:pt idx="5496">
                  <c:v>24</c:v>
                </c:pt>
                <c:pt idx="5497">
                  <c:v>24</c:v>
                </c:pt>
                <c:pt idx="5498">
                  <c:v>24</c:v>
                </c:pt>
                <c:pt idx="5499">
                  <c:v>26</c:v>
                </c:pt>
                <c:pt idx="5500">
                  <c:v>24</c:v>
                </c:pt>
                <c:pt idx="5501">
                  <c:v>24</c:v>
                </c:pt>
                <c:pt idx="5502">
                  <c:v>24</c:v>
                </c:pt>
                <c:pt idx="5503">
                  <c:v>26</c:v>
                </c:pt>
                <c:pt idx="5504">
                  <c:v>25</c:v>
                </c:pt>
                <c:pt idx="5505">
                  <c:v>24</c:v>
                </c:pt>
                <c:pt idx="5506">
                  <c:v>24</c:v>
                </c:pt>
                <c:pt idx="5507">
                  <c:v>24</c:v>
                </c:pt>
                <c:pt idx="5508">
                  <c:v>24</c:v>
                </c:pt>
                <c:pt idx="5509">
                  <c:v>28</c:v>
                </c:pt>
                <c:pt idx="5510">
                  <c:v>24</c:v>
                </c:pt>
                <c:pt idx="5511">
                  <c:v>24</c:v>
                </c:pt>
                <c:pt idx="5512">
                  <c:v>24</c:v>
                </c:pt>
                <c:pt idx="5513">
                  <c:v>24</c:v>
                </c:pt>
                <c:pt idx="5514">
                  <c:v>24</c:v>
                </c:pt>
                <c:pt idx="5515">
                  <c:v>25</c:v>
                </c:pt>
                <c:pt idx="5516">
                  <c:v>25</c:v>
                </c:pt>
                <c:pt idx="5517">
                  <c:v>25</c:v>
                </c:pt>
                <c:pt idx="5518">
                  <c:v>25</c:v>
                </c:pt>
                <c:pt idx="5519">
                  <c:v>23</c:v>
                </c:pt>
                <c:pt idx="5520">
                  <c:v>24</c:v>
                </c:pt>
                <c:pt idx="5521">
                  <c:v>25</c:v>
                </c:pt>
                <c:pt idx="5522">
                  <c:v>23</c:v>
                </c:pt>
                <c:pt idx="5523">
                  <c:v>24</c:v>
                </c:pt>
                <c:pt idx="5524">
                  <c:v>25</c:v>
                </c:pt>
                <c:pt idx="5525">
                  <c:v>24</c:v>
                </c:pt>
                <c:pt idx="5526">
                  <c:v>24</c:v>
                </c:pt>
                <c:pt idx="5527">
                  <c:v>25</c:v>
                </c:pt>
                <c:pt idx="5528">
                  <c:v>24</c:v>
                </c:pt>
                <c:pt idx="5529">
                  <c:v>25</c:v>
                </c:pt>
                <c:pt idx="5530">
                  <c:v>25</c:v>
                </c:pt>
                <c:pt idx="5531">
                  <c:v>24</c:v>
                </c:pt>
                <c:pt idx="5532">
                  <c:v>24</c:v>
                </c:pt>
                <c:pt idx="5533">
                  <c:v>24</c:v>
                </c:pt>
                <c:pt idx="5534">
                  <c:v>24</c:v>
                </c:pt>
                <c:pt idx="5535">
                  <c:v>25</c:v>
                </c:pt>
                <c:pt idx="5536">
                  <c:v>25</c:v>
                </c:pt>
                <c:pt idx="5537">
                  <c:v>25</c:v>
                </c:pt>
                <c:pt idx="5538">
                  <c:v>24</c:v>
                </c:pt>
                <c:pt idx="5539">
                  <c:v>26</c:v>
                </c:pt>
                <c:pt idx="5540">
                  <c:v>25</c:v>
                </c:pt>
                <c:pt idx="5541">
                  <c:v>24</c:v>
                </c:pt>
                <c:pt idx="5542">
                  <c:v>24</c:v>
                </c:pt>
                <c:pt idx="5543">
                  <c:v>24</c:v>
                </c:pt>
                <c:pt idx="5544">
                  <c:v>25</c:v>
                </c:pt>
                <c:pt idx="5545">
                  <c:v>26</c:v>
                </c:pt>
                <c:pt idx="5546">
                  <c:v>22</c:v>
                </c:pt>
                <c:pt idx="5547">
                  <c:v>24</c:v>
                </c:pt>
                <c:pt idx="5548">
                  <c:v>23</c:v>
                </c:pt>
                <c:pt idx="5549">
                  <c:v>24</c:v>
                </c:pt>
                <c:pt idx="5550">
                  <c:v>25</c:v>
                </c:pt>
                <c:pt idx="5551">
                  <c:v>24</c:v>
                </c:pt>
                <c:pt idx="5552">
                  <c:v>24</c:v>
                </c:pt>
                <c:pt idx="5553">
                  <c:v>25</c:v>
                </c:pt>
                <c:pt idx="5554">
                  <c:v>24</c:v>
                </c:pt>
                <c:pt idx="5555">
                  <c:v>26</c:v>
                </c:pt>
                <c:pt idx="5556">
                  <c:v>24</c:v>
                </c:pt>
                <c:pt idx="5557">
                  <c:v>26</c:v>
                </c:pt>
                <c:pt idx="5558">
                  <c:v>24</c:v>
                </c:pt>
                <c:pt idx="5559">
                  <c:v>25</c:v>
                </c:pt>
                <c:pt idx="5560">
                  <c:v>25</c:v>
                </c:pt>
                <c:pt idx="5561">
                  <c:v>26</c:v>
                </c:pt>
                <c:pt idx="5562">
                  <c:v>24</c:v>
                </c:pt>
                <c:pt idx="5563">
                  <c:v>22</c:v>
                </c:pt>
                <c:pt idx="5564">
                  <c:v>24</c:v>
                </c:pt>
                <c:pt idx="5565">
                  <c:v>24</c:v>
                </c:pt>
                <c:pt idx="5566">
                  <c:v>24</c:v>
                </c:pt>
                <c:pt idx="5567">
                  <c:v>24</c:v>
                </c:pt>
                <c:pt idx="5568">
                  <c:v>25</c:v>
                </c:pt>
                <c:pt idx="5569">
                  <c:v>25</c:v>
                </c:pt>
                <c:pt idx="5570">
                  <c:v>24</c:v>
                </c:pt>
                <c:pt idx="5571">
                  <c:v>24</c:v>
                </c:pt>
                <c:pt idx="5572">
                  <c:v>24</c:v>
                </c:pt>
                <c:pt idx="5573">
                  <c:v>25</c:v>
                </c:pt>
                <c:pt idx="5574">
                  <c:v>24</c:v>
                </c:pt>
                <c:pt idx="5575">
                  <c:v>26</c:v>
                </c:pt>
                <c:pt idx="5576">
                  <c:v>24</c:v>
                </c:pt>
                <c:pt idx="5577">
                  <c:v>25</c:v>
                </c:pt>
                <c:pt idx="5578">
                  <c:v>25</c:v>
                </c:pt>
                <c:pt idx="5579">
                  <c:v>24</c:v>
                </c:pt>
                <c:pt idx="5580">
                  <c:v>26</c:v>
                </c:pt>
                <c:pt idx="5581">
                  <c:v>25</c:v>
                </c:pt>
                <c:pt idx="5582">
                  <c:v>26</c:v>
                </c:pt>
                <c:pt idx="5583">
                  <c:v>25</c:v>
                </c:pt>
                <c:pt idx="5584">
                  <c:v>25</c:v>
                </c:pt>
                <c:pt idx="5585">
                  <c:v>24</c:v>
                </c:pt>
                <c:pt idx="5586">
                  <c:v>24</c:v>
                </c:pt>
                <c:pt idx="5587">
                  <c:v>24</c:v>
                </c:pt>
                <c:pt idx="5588">
                  <c:v>24</c:v>
                </c:pt>
                <c:pt idx="5589">
                  <c:v>23</c:v>
                </c:pt>
                <c:pt idx="5590">
                  <c:v>25</c:v>
                </c:pt>
                <c:pt idx="5591">
                  <c:v>24</c:v>
                </c:pt>
                <c:pt idx="5592">
                  <c:v>25</c:v>
                </c:pt>
                <c:pt idx="5593">
                  <c:v>24</c:v>
                </c:pt>
                <c:pt idx="5594">
                  <c:v>24</c:v>
                </c:pt>
                <c:pt idx="5595">
                  <c:v>24</c:v>
                </c:pt>
                <c:pt idx="5596">
                  <c:v>25</c:v>
                </c:pt>
                <c:pt idx="5597">
                  <c:v>25</c:v>
                </c:pt>
                <c:pt idx="5598">
                  <c:v>24</c:v>
                </c:pt>
                <c:pt idx="5599">
                  <c:v>26</c:v>
                </c:pt>
                <c:pt idx="5600">
                  <c:v>25</c:v>
                </c:pt>
                <c:pt idx="5601">
                  <c:v>25</c:v>
                </c:pt>
                <c:pt idx="5602">
                  <c:v>24</c:v>
                </c:pt>
                <c:pt idx="5603">
                  <c:v>25</c:v>
                </c:pt>
                <c:pt idx="5604">
                  <c:v>23</c:v>
                </c:pt>
                <c:pt idx="5605">
                  <c:v>22</c:v>
                </c:pt>
                <c:pt idx="5606">
                  <c:v>23</c:v>
                </c:pt>
                <c:pt idx="5607">
                  <c:v>23</c:v>
                </c:pt>
                <c:pt idx="5608">
                  <c:v>24</c:v>
                </c:pt>
                <c:pt idx="5609">
                  <c:v>25</c:v>
                </c:pt>
                <c:pt idx="5610">
                  <c:v>24</c:v>
                </c:pt>
                <c:pt idx="5611">
                  <c:v>25</c:v>
                </c:pt>
                <c:pt idx="5612">
                  <c:v>24</c:v>
                </c:pt>
                <c:pt idx="5613">
                  <c:v>25</c:v>
                </c:pt>
                <c:pt idx="5614">
                  <c:v>24</c:v>
                </c:pt>
                <c:pt idx="5615">
                  <c:v>24</c:v>
                </c:pt>
                <c:pt idx="5616">
                  <c:v>24</c:v>
                </c:pt>
                <c:pt idx="5617">
                  <c:v>24</c:v>
                </c:pt>
                <c:pt idx="5618">
                  <c:v>24</c:v>
                </c:pt>
                <c:pt idx="5619">
                  <c:v>25</c:v>
                </c:pt>
                <c:pt idx="5620">
                  <c:v>24</c:v>
                </c:pt>
                <c:pt idx="5621">
                  <c:v>24</c:v>
                </c:pt>
                <c:pt idx="5622">
                  <c:v>25</c:v>
                </c:pt>
                <c:pt idx="5623">
                  <c:v>23</c:v>
                </c:pt>
                <c:pt idx="5624">
                  <c:v>25</c:v>
                </c:pt>
                <c:pt idx="5625">
                  <c:v>24</c:v>
                </c:pt>
                <c:pt idx="5626">
                  <c:v>24</c:v>
                </c:pt>
                <c:pt idx="5627">
                  <c:v>24</c:v>
                </c:pt>
                <c:pt idx="5628">
                  <c:v>25</c:v>
                </c:pt>
                <c:pt idx="5629">
                  <c:v>25</c:v>
                </c:pt>
                <c:pt idx="5630">
                  <c:v>24</c:v>
                </c:pt>
                <c:pt idx="5631">
                  <c:v>24</c:v>
                </c:pt>
                <c:pt idx="5632">
                  <c:v>25</c:v>
                </c:pt>
                <c:pt idx="5633">
                  <c:v>25</c:v>
                </c:pt>
                <c:pt idx="5634">
                  <c:v>25</c:v>
                </c:pt>
                <c:pt idx="5635">
                  <c:v>23</c:v>
                </c:pt>
                <c:pt idx="5636">
                  <c:v>25</c:v>
                </c:pt>
                <c:pt idx="5637">
                  <c:v>23</c:v>
                </c:pt>
                <c:pt idx="5638">
                  <c:v>24</c:v>
                </c:pt>
                <c:pt idx="5639">
                  <c:v>26</c:v>
                </c:pt>
                <c:pt idx="5640">
                  <c:v>24</c:v>
                </c:pt>
                <c:pt idx="5641">
                  <c:v>24</c:v>
                </c:pt>
                <c:pt idx="5642">
                  <c:v>24</c:v>
                </c:pt>
                <c:pt idx="5643">
                  <c:v>25</c:v>
                </c:pt>
                <c:pt idx="5644">
                  <c:v>24</c:v>
                </c:pt>
                <c:pt idx="5645">
                  <c:v>24</c:v>
                </c:pt>
                <c:pt idx="5646">
                  <c:v>24</c:v>
                </c:pt>
                <c:pt idx="5647">
                  <c:v>26</c:v>
                </c:pt>
                <c:pt idx="5648">
                  <c:v>24</c:v>
                </c:pt>
                <c:pt idx="5649">
                  <c:v>24</c:v>
                </c:pt>
                <c:pt idx="5650">
                  <c:v>23</c:v>
                </c:pt>
                <c:pt idx="5651">
                  <c:v>26</c:v>
                </c:pt>
                <c:pt idx="5652">
                  <c:v>25</c:v>
                </c:pt>
                <c:pt idx="5653">
                  <c:v>24</c:v>
                </c:pt>
                <c:pt idx="5654">
                  <c:v>24</c:v>
                </c:pt>
                <c:pt idx="5655">
                  <c:v>24</c:v>
                </c:pt>
                <c:pt idx="5656">
                  <c:v>24</c:v>
                </c:pt>
                <c:pt idx="5657">
                  <c:v>25</c:v>
                </c:pt>
                <c:pt idx="5658">
                  <c:v>24</c:v>
                </c:pt>
                <c:pt idx="5659">
                  <c:v>25</c:v>
                </c:pt>
                <c:pt idx="5660">
                  <c:v>25</c:v>
                </c:pt>
                <c:pt idx="5661">
                  <c:v>23</c:v>
                </c:pt>
                <c:pt idx="5662">
                  <c:v>25</c:v>
                </c:pt>
                <c:pt idx="5663">
                  <c:v>24</c:v>
                </c:pt>
                <c:pt idx="5664">
                  <c:v>24</c:v>
                </c:pt>
                <c:pt idx="5665">
                  <c:v>24</c:v>
                </c:pt>
                <c:pt idx="5666">
                  <c:v>24</c:v>
                </c:pt>
                <c:pt idx="5667">
                  <c:v>24</c:v>
                </c:pt>
                <c:pt idx="5668">
                  <c:v>24</c:v>
                </c:pt>
                <c:pt idx="5669">
                  <c:v>25</c:v>
                </c:pt>
                <c:pt idx="5670">
                  <c:v>24</c:v>
                </c:pt>
                <c:pt idx="5671">
                  <c:v>24</c:v>
                </c:pt>
                <c:pt idx="5672">
                  <c:v>25</c:v>
                </c:pt>
                <c:pt idx="5673">
                  <c:v>24</c:v>
                </c:pt>
                <c:pt idx="5674">
                  <c:v>24</c:v>
                </c:pt>
                <c:pt idx="5675">
                  <c:v>24</c:v>
                </c:pt>
                <c:pt idx="5676">
                  <c:v>25</c:v>
                </c:pt>
                <c:pt idx="5677">
                  <c:v>24</c:v>
                </c:pt>
                <c:pt idx="5678">
                  <c:v>25</c:v>
                </c:pt>
                <c:pt idx="5679">
                  <c:v>24</c:v>
                </c:pt>
                <c:pt idx="5680">
                  <c:v>24</c:v>
                </c:pt>
                <c:pt idx="5681">
                  <c:v>23</c:v>
                </c:pt>
                <c:pt idx="5682">
                  <c:v>24</c:v>
                </c:pt>
                <c:pt idx="5683">
                  <c:v>24</c:v>
                </c:pt>
                <c:pt idx="5684">
                  <c:v>26</c:v>
                </c:pt>
                <c:pt idx="5685">
                  <c:v>25</c:v>
                </c:pt>
                <c:pt idx="5686">
                  <c:v>25</c:v>
                </c:pt>
                <c:pt idx="5687">
                  <c:v>25</c:v>
                </c:pt>
                <c:pt idx="5688">
                  <c:v>24</c:v>
                </c:pt>
                <c:pt idx="5689">
                  <c:v>24</c:v>
                </c:pt>
                <c:pt idx="5690">
                  <c:v>24</c:v>
                </c:pt>
                <c:pt idx="5691">
                  <c:v>24</c:v>
                </c:pt>
                <c:pt idx="5692">
                  <c:v>24</c:v>
                </c:pt>
                <c:pt idx="5693">
                  <c:v>23</c:v>
                </c:pt>
                <c:pt idx="5694">
                  <c:v>26</c:v>
                </c:pt>
                <c:pt idx="5695">
                  <c:v>24</c:v>
                </c:pt>
                <c:pt idx="5696">
                  <c:v>24</c:v>
                </c:pt>
                <c:pt idx="5697">
                  <c:v>25</c:v>
                </c:pt>
                <c:pt idx="5698">
                  <c:v>24</c:v>
                </c:pt>
                <c:pt idx="5699">
                  <c:v>19</c:v>
                </c:pt>
                <c:pt idx="5700">
                  <c:v>25</c:v>
                </c:pt>
                <c:pt idx="5701">
                  <c:v>25</c:v>
                </c:pt>
                <c:pt idx="5702">
                  <c:v>24</c:v>
                </c:pt>
                <c:pt idx="5703">
                  <c:v>26</c:v>
                </c:pt>
                <c:pt idx="5704">
                  <c:v>24</c:v>
                </c:pt>
                <c:pt idx="5705">
                  <c:v>25</c:v>
                </c:pt>
                <c:pt idx="5706">
                  <c:v>24</c:v>
                </c:pt>
                <c:pt idx="5707">
                  <c:v>26</c:v>
                </c:pt>
                <c:pt idx="5708">
                  <c:v>25</c:v>
                </c:pt>
                <c:pt idx="5709">
                  <c:v>25</c:v>
                </c:pt>
                <c:pt idx="5710">
                  <c:v>23</c:v>
                </c:pt>
                <c:pt idx="5711">
                  <c:v>25</c:v>
                </c:pt>
                <c:pt idx="5712">
                  <c:v>25</c:v>
                </c:pt>
                <c:pt idx="5713">
                  <c:v>25</c:v>
                </c:pt>
                <c:pt idx="5714">
                  <c:v>25</c:v>
                </c:pt>
                <c:pt idx="5715">
                  <c:v>25</c:v>
                </c:pt>
                <c:pt idx="5716">
                  <c:v>23</c:v>
                </c:pt>
                <c:pt idx="5717">
                  <c:v>24</c:v>
                </c:pt>
                <c:pt idx="5718">
                  <c:v>25</c:v>
                </c:pt>
                <c:pt idx="5719">
                  <c:v>22</c:v>
                </c:pt>
                <c:pt idx="5720">
                  <c:v>25</c:v>
                </c:pt>
                <c:pt idx="5721">
                  <c:v>24</c:v>
                </c:pt>
                <c:pt idx="5722">
                  <c:v>24</c:v>
                </c:pt>
                <c:pt idx="5723">
                  <c:v>24</c:v>
                </c:pt>
                <c:pt idx="5724">
                  <c:v>24</c:v>
                </c:pt>
                <c:pt idx="5725">
                  <c:v>24</c:v>
                </c:pt>
                <c:pt idx="5726">
                  <c:v>25</c:v>
                </c:pt>
                <c:pt idx="5727">
                  <c:v>25</c:v>
                </c:pt>
                <c:pt idx="5728">
                  <c:v>25</c:v>
                </c:pt>
                <c:pt idx="5729">
                  <c:v>27</c:v>
                </c:pt>
                <c:pt idx="5730">
                  <c:v>24</c:v>
                </c:pt>
                <c:pt idx="5731">
                  <c:v>24</c:v>
                </c:pt>
                <c:pt idx="5732">
                  <c:v>24</c:v>
                </c:pt>
                <c:pt idx="5733">
                  <c:v>24</c:v>
                </c:pt>
                <c:pt idx="5734">
                  <c:v>24</c:v>
                </c:pt>
                <c:pt idx="5735">
                  <c:v>24</c:v>
                </c:pt>
                <c:pt idx="5736">
                  <c:v>26</c:v>
                </c:pt>
                <c:pt idx="5737">
                  <c:v>24</c:v>
                </c:pt>
                <c:pt idx="5738">
                  <c:v>24</c:v>
                </c:pt>
                <c:pt idx="5739">
                  <c:v>24</c:v>
                </c:pt>
                <c:pt idx="5740">
                  <c:v>24</c:v>
                </c:pt>
                <c:pt idx="5741">
                  <c:v>24</c:v>
                </c:pt>
                <c:pt idx="5742">
                  <c:v>25</c:v>
                </c:pt>
                <c:pt idx="5743">
                  <c:v>23</c:v>
                </c:pt>
                <c:pt idx="5744">
                  <c:v>24</c:v>
                </c:pt>
                <c:pt idx="5745">
                  <c:v>25</c:v>
                </c:pt>
                <c:pt idx="5746">
                  <c:v>23</c:v>
                </c:pt>
                <c:pt idx="5747">
                  <c:v>25</c:v>
                </c:pt>
                <c:pt idx="5748">
                  <c:v>25</c:v>
                </c:pt>
                <c:pt idx="5749">
                  <c:v>25</c:v>
                </c:pt>
                <c:pt idx="5750">
                  <c:v>24</c:v>
                </c:pt>
                <c:pt idx="5751">
                  <c:v>23</c:v>
                </c:pt>
                <c:pt idx="5752">
                  <c:v>24</c:v>
                </c:pt>
                <c:pt idx="5753">
                  <c:v>24</c:v>
                </c:pt>
                <c:pt idx="5754">
                  <c:v>25</c:v>
                </c:pt>
                <c:pt idx="5755">
                  <c:v>24</c:v>
                </c:pt>
                <c:pt idx="5756">
                  <c:v>24</c:v>
                </c:pt>
                <c:pt idx="5757">
                  <c:v>25</c:v>
                </c:pt>
                <c:pt idx="5758">
                  <c:v>24</c:v>
                </c:pt>
                <c:pt idx="5759">
                  <c:v>25</c:v>
                </c:pt>
                <c:pt idx="5760">
                  <c:v>25</c:v>
                </c:pt>
                <c:pt idx="5761">
                  <c:v>25</c:v>
                </c:pt>
                <c:pt idx="5762">
                  <c:v>25</c:v>
                </c:pt>
                <c:pt idx="5763">
                  <c:v>25</c:v>
                </c:pt>
                <c:pt idx="5764">
                  <c:v>24</c:v>
                </c:pt>
                <c:pt idx="5765">
                  <c:v>25</c:v>
                </c:pt>
                <c:pt idx="5766">
                  <c:v>24</c:v>
                </c:pt>
                <c:pt idx="5767">
                  <c:v>23</c:v>
                </c:pt>
                <c:pt idx="5768">
                  <c:v>25</c:v>
                </c:pt>
                <c:pt idx="5769">
                  <c:v>24</c:v>
                </c:pt>
                <c:pt idx="5770">
                  <c:v>25</c:v>
                </c:pt>
                <c:pt idx="5771">
                  <c:v>24</c:v>
                </c:pt>
                <c:pt idx="5772">
                  <c:v>22</c:v>
                </c:pt>
                <c:pt idx="5773">
                  <c:v>24</c:v>
                </c:pt>
                <c:pt idx="5774">
                  <c:v>23</c:v>
                </c:pt>
                <c:pt idx="5775">
                  <c:v>24</c:v>
                </c:pt>
                <c:pt idx="5776">
                  <c:v>24</c:v>
                </c:pt>
                <c:pt idx="5777">
                  <c:v>25</c:v>
                </c:pt>
                <c:pt idx="5778">
                  <c:v>25</c:v>
                </c:pt>
                <c:pt idx="5779">
                  <c:v>23</c:v>
                </c:pt>
                <c:pt idx="5780">
                  <c:v>25</c:v>
                </c:pt>
                <c:pt idx="5781">
                  <c:v>25</c:v>
                </c:pt>
                <c:pt idx="5782">
                  <c:v>25</c:v>
                </c:pt>
                <c:pt idx="5783">
                  <c:v>26</c:v>
                </c:pt>
                <c:pt idx="5784">
                  <c:v>24</c:v>
                </c:pt>
                <c:pt idx="5785">
                  <c:v>26</c:v>
                </c:pt>
                <c:pt idx="5786">
                  <c:v>24</c:v>
                </c:pt>
                <c:pt idx="5787">
                  <c:v>23</c:v>
                </c:pt>
                <c:pt idx="5788">
                  <c:v>24</c:v>
                </c:pt>
                <c:pt idx="5789">
                  <c:v>22</c:v>
                </c:pt>
                <c:pt idx="5790">
                  <c:v>24</c:v>
                </c:pt>
                <c:pt idx="5791">
                  <c:v>24</c:v>
                </c:pt>
                <c:pt idx="5792">
                  <c:v>25</c:v>
                </c:pt>
                <c:pt idx="5793">
                  <c:v>25</c:v>
                </c:pt>
                <c:pt idx="5794">
                  <c:v>24</c:v>
                </c:pt>
                <c:pt idx="5795">
                  <c:v>25</c:v>
                </c:pt>
                <c:pt idx="5796">
                  <c:v>25</c:v>
                </c:pt>
                <c:pt idx="5797">
                  <c:v>24</c:v>
                </c:pt>
                <c:pt idx="5798">
                  <c:v>24</c:v>
                </c:pt>
                <c:pt idx="5799">
                  <c:v>24</c:v>
                </c:pt>
                <c:pt idx="5800">
                  <c:v>24</c:v>
                </c:pt>
                <c:pt idx="5801">
                  <c:v>26</c:v>
                </c:pt>
                <c:pt idx="5802">
                  <c:v>23</c:v>
                </c:pt>
                <c:pt idx="5803">
                  <c:v>24</c:v>
                </c:pt>
                <c:pt idx="5804">
                  <c:v>25</c:v>
                </c:pt>
                <c:pt idx="5805">
                  <c:v>24</c:v>
                </c:pt>
                <c:pt idx="5806">
                  <c:v>23</c:v>
                </c:pt>
                <c:pt idx="5807">
                  <c:v>25</c:v>
                </c:pt>
                <c:pt idx="5808">
                  <c:v>25</c:v>
                </c:pt>
                <c:pt idx="5809">
                  <c:v>25</c:v>
                </c:pt>
                <c:pt idx="5810">
                  <c:v>24</c:v>
                </c:pt>
                <c:pt idx="5811">
                  <c:v>25</c:v>
                </c:pt>
                <c:pt idx="5812">
                  <c:v>25</c:v>
                </c:pt>
                <c:pt idx="5813">
                  <c:v>24</c:v>
                </c:pt>
                <c:pt idx="5814">
                  <c:v>23</c:v>
                </c:pt>
                <c:pt idx="5815">
                  <c:v>25</c:v>
                </c:pt>
                <c:pt idx="5816">
                  <c:v>25</c:v>
                </c:pt>
                <c:pt idx="5817">
                  <c:v>25</c:v>
                </c:pt>
                <c:pt idx="5818">
                  <c:v>24</c:v>
                </c:pt>
                <c:pt idx="5819">
                  <c:v>25</c:v>
                </c:pt>
                <c:pt idx="5820">
                  <c:v>23</c:v>
                </c:pt>
                <c:pt idx="5821">
                  <c:v>23</c:v>
                </c:pt>
                <c:pt idx="5822">
                  <c:v>24</c:v>
                </c:pt>
                <c:pt idx="5823">
                  <c:v>24</c:v>
                </c:pt>
                <c:pt idx="5824">
                  <c:v>25</c:v>
                </c:pt>
                <c:pt idx="5825">
                  <c:v>25</c:v>
                </c:pt>
                <c:pt idx="5826">
                  <c:v>24</c:v>
                </c:pt>
                <c:pt idx="5827">
                  <c:v>25</c:v>
                </c:pt>
                <c:pt idx="5828">
                  <c:v>24</c:v>
                </c:pt>
                <c:pt idx="5829">
                  <c:v>24</c:v>
                </c:pt>
                <c:pt idx="5830">
                  <c:v>25</c:v>
                </c:pt>
                <c:pt idx="5831">
                  <c:v>24</c:v>
                </c:pt>
                <c:pt idx="5832">
                  <c:v>24</c:v>
                </c:pt>
                <c:pt idx="5833">
                  <c:v>24</c:v>
                </c:pt>
                <c:pt idx="5834">
                  <c:v>25</c:v>
                </c:pt>
                <c:pt idx="5835">
                  <c:v>24</c:v>
                </c:pt>
                <c:pt idx="5836">
                  <c:v>25</c:v>
                </c:pt>
                <c:pt idx="5837">
                  <c:v>22</c:v>
                </c:pt>
                <c:pt idx="5838">
                  <c:v>24</c:v>
                </c:pt>
                <c:pt idx="5839">
                  <c:v>24</c:v>
                </c:pt>
                <c:pt idx="5840">
                  <c:v>25</c:v>
                </c:pt>
                <c:pt idx="5841">
                  <c:v>24</c:v>
                </c:pt>
                <c:pt idx="5842">
                  <c:v>25</c:v>
                </c:pt>
                <c:pt idx="5843">
                  <c:v>23</c:v>
                </c:pt>
                <c:pt idx="5844">
                  <c:v>24</c:v>
                </c:pt>
                <c:pt idx="5845">
                  <c:v>24</c:v>
                </c:pt>
                <c:pt idx="5846">
                  <c:v>24</c:v>
                </c:pt>
                <c:pt idx="5847">
                  <c:v>25</c:v>
                </c:pt>
                <c:pt idx="5848">
                  <c:v>24</c:v>
                </c:pt>
                <c:pt idx="5849">
                  <c:v>24</c:v>
                </c:pt>
                <c:pt idx="5850">
                  <c:v>24</c:v>
                </c:pt>
                <c:pt idx="5851">
                  <c:v>24</c:v>
                </c:pt>
                <c:pt idx="5852">
                  <c:v>24</c:v>
                </c:pt>
                <c:pt idx="5853">
                  <c:v>24</c:v>
                </c:pt>
                <c:pt idx="5854">
                  <c:v>24</c:v>
                </c:pt>
                <c:pt idx="5855">
                  <c:v>24</c:v>
                </c:pt>
                <c:pt idx="5856">
                  <c:v>24</c:v>
                </c:pt>
                <c:pt idx="5857">
                  <c:v>26</c:v>
                </c:pt>
                <c:pt idx="5858">
                  <c:v>24</c:v>
                </c:pt>
                <c:pt idx="5859">
                  <c:v>25</c:v>
                </c:pt>
                <c:pt idx="5860">
                  <c:v>25</c:v>
                </c:pt>
                <c:pt idx="5861">
                  <c:v>26</c:v>
                </c:pt>
                <c:pt idx="5862">
                  <c:v>25</c:v>
                </c:pt>
                <c:pt idx="5863">
                  <c:v>23</c:v>
                </c:pt>
                <c:pt idx="5864">
                  <c:v>23</c:v>
                </c:pt>
                <c:pt idx="5865">
                  <c:v>25</c:v>
                </c:pt>
                <c:pt idx="5866">
                  <c:v>24</c:v>
                </c:pt>
                <c:pt idx="5867">
                  <c:v>26</c:v>
                </c:pt>
                <c:pt idx="5868">
                  <c:v>24</c:v>
                </c:pt>
                <c:pt idx="5869">
                  <c:v>24</c:v>
                </c:pt>
                <c:pt idx="5870">
                  <c:v>24</c:v>
                </c:pt>
                <c:pt idx="5871">
                  <c:v>24</c:v>
                </c:pt>
                <c:pt idx="5872">
                  <c:v>25</c:v>
                </c:pt>
                <c:pt idx="5873">
                  <c:v>19</c:v>
                </c:pt>
                <c:pt idx="5874">
                  <c:v>24</c:v>
                </c:pt>
                <c:pt idx="5875">
                  <c:v>25</c:v>
                </c:pt>
                <c:pt idx="5876">
                  <c:v>25</c:v>
                </c:pt>
                <c:pt idx="5877">
                  <c:v>23</c:v>
                </c:pt>
                <c:pt idx="5878">
                  <c:v>25</c:v>
                </c:pt>
                <c:pt idx="5879">
                  <c:v>24</c:v>
                </c:pt>
                <c:pt idx="5880">
                  <c:v>24</c:v>
                </c:pt>
                <c:pt idx="5881">
                  <c:v>25</c:v>
                </c:pt>
                <c:pt idx="5882">
                  <c:v>19</c:v>
                </c:pt>
                <c:pt idx="5883">
                  <c:v>24</c:v>
                </c:pt>
                <c:pt idx="5884">
                  <c:v>26</c:v>
                </c:pt>
                <c:pt idx="5885">
                  <c:v>24</c:v>
                </c:pt>
                <c:pt idx="5886">
                  <c:v>25</c:v>
                </c:pt>
                <c:pt idx="5887">
                  <c:v>23</c:v>
                </c:pt>
                <c:pt idx="5888">
                  <c:v>25</c:v>
                </c:pt>
                <c:pt idx="5889">
                  <c:v>25</c:v>
                </c:pt>
                <c:pt idx="5890">
                  <c:v>24</c:v>
                </c:pt>
                <c:pt idx="5891">
                  <c:v>26</c:v>
                </c:pt>
                <c:pt idx="5892">
                  <c:v>24</c:v>
                </c:pt>
                <c:pt idx="5893">
                  <c:v>25</c:v>
                </c:pt>
                <c:pt idx="5894">
                  <c:v>24</c:v>
                </c:pt>
                <c:pt idx="5895">
                  <c:v>26</c:v>
                </c:pt>
                <c:pt idx="5896">
                  <c:v>25</c:v>
                </c:pt>
                <c:pt idx="5897">
                  <c:v>25</c:v>
                </c:pt>
                <c:pt idx="5898">
                  <c:v>24</c:v>
                </c:pt>
                <c:pt idx="5899">
                  <c:v>24</c:v>
                </c:pt>
                <c:pt idx="5900">
                  <c:v>25</c:v>
                </c:pt>
                <c:pt idx="5901">
                  <c:v>25</c:v>
                </c:pt>
                <c:pt idx="5902">
                  <c:v>23</c:v>
                </c:pt>
                <c:pt idx="5903">
                  <c:v>24</c:v>
                </c:pt>
                <c:pt idx="5904">
                  <c:v>24</c:v>
                </c:pt>
                <c:pt idx="5905">
                  <c:v>25</c:v>
                </c:pt>
                <c:pt idx="5906">
                  <c:v>23</c:v>
                </c:pt>
                <c:pt idx="5907">
                  <c:v>25</c:v>
                </c:pt>
                <c:pt idx="5908">
                  <c:v>24</c:v>
                </c:pt>
                <c:pt idx="5909">
                  <c:v>25</c:v>
                </c:pt>
                <c:pt idx="5910">
                  <c:v>24</c:v>
                </c:pt>
                <c:pt idx="5911">
                  <c:v>24</c:v>
                </c:pt>
                <c:pt idx="5912">
                  <c:v>27</c:v>
                </c:pt>
                <c:pt idx="5913">
                  <c:v>24</c:v>
                </c:pt>
                <c:pt idx="5914">
                  <c:v>23</c:v>
                </c:pt>
                <c:pt idx="5915">
                  <c:v>25</c:v>
                </c:pt>
                <c:pt idx="5916">
                  <c:v>24</c:v>
                </c:pt>
                <c:pt idx="5917">
                  <c:v>25</c:v>
                </c:pt>
                <c:pt idx="5918">
                  <c:v>24</c:v>
                </c:pt>
                <c:pt idx="5919">
                  <c:v>25</c:v>
                </c:pt>
                <c:pt idx="5920">
                  <c:v>24</c:v>
                </c:pt>
                <c:pt idx="5921">
                  <c:v>25</c:v>
                </c:pt>
                <c:pt idx="5922">
                  <c:v>21</c:v>
                </c:pt>
                <c:pt idx="5923">
                  <c:v>24</c:v>
                </c:pt>
                <c:pt idx="5924">
                  <c:v>25</c:v>
                </c:pt>
                <c:pt idx="5925">
                  <c:v>25</c:v>
                </c:pt>
                <c:pt idx="5926">
                  <c:v>23</c:v>
                </c:pt>
                <c:pt idx="5927">
                  <c:v>26</c:v>
                </c:pt>
                <c:pt idx="5928">
                  <c:v>24</c:v>
                </c:pt>
                <c:pt idx="5929">
                  <c:v>25</c:v>
                </c:pt>
                <c:pt idx="5930">
                  <c:v>24</c:v>
                </c:pt>
                <c:pt idx="5931">
                  <c:v>25</c:v>
                </c:pt>
                <c:pt idx="5932">
                  <c:v>24</c:v>
                </c:pt>
                <c:pt idx="5933">
                  <c:v>25</c:v>
                </c:pt>
                <c:pt idx="5934">
                  <c:v>24</c:v>
                </c:pt>
                <c:pt idx="5935">
                  <c:v>25</c:v>
                </c:pt>
                <c:pt idx="5936">
                  <c:v>25</c:v>
                </c:pt>
                <c:pt idx="5937">
                  <c:v>25</c:v>
                </c:pt>
                <c:pt idx="5938">
                  <c:v>24</c:v>
                </c:pt>
                <c:pt idx="5939">
                  <c:v>23</c:v>
                </c:pt>
                <c:pt idx="5940">
                  <c:v>25</c:v>
                </c:pt>
                <c:pt idx="5941">
                  <c:v>24</c:v>
                </c:pt>
                <c:pt idx="5942">
                  <c:v>25</c:v>
                </c:pt>
                <c:pt idx="5943">
                  <c:v>25</c:v>
                </c:pt>
                <c:pt idx="5944">
                  <c:v>25</c:v>
                </c:pt>
                <c:pt idx="5945">
                  <c:v>25</c:v>
                </c:pt>
                <c:pt idx="5946">
                  <c:v>23</c:v>
                </c:pt>
                <c:pt idx="5947">
                  <c:v>27</c:v>
                </c:pt>
                <c:pt idx="5948">
                  <c:v>25</c:v>
                </c:pt>
                <c:pt idx="5949">
                  <c:v>25</c:v>
                </c:pt>
                <c:pt idx="5950">
                  <c:v>25</c:v>
                </c:pt>
                <c:pt idx="5951">
                  <c:v>25</c:v>
                </c:pt>
                <c:pt idx="5952">
                  <c:v>25</c:v>
                </c:pt>
                <c:pt idx="5953">
                  <c:v>26</c:v>
                </c:pt>
                <c:pt idx="5954">
                  <c:v>23</c:v>
                </c:pt>
                <c:pt idx="5955">
                  <c:v>24</c:v>
                </c:pt>
                <c:pt idx="5956">
                  <c:v>25</c:v>
                </c:pt>
                <c:pt idx="5957">
                  <c:v>25</c:v>
                </c:pt>
                <c:pt idx="5958">
                  <c:v>26</c:v>
                </c:pt>
                <c:pt idx="5959">
                  <c:v>25</c:v>
                </c:pt>
                <c:pt idx="5960">
                  <c:v>25</c:v>
                </c:pt>
                <c:pt idx="5961">
                  <c:v>25</c:v>
                </c:pt>
                <c:pt idx="5962">
                  <c:v>24</c:v>
                </c:pt>
                <c:pt idx="5963">
                  <c:v>25</c:v>
                </c:pt>
                <c:pt idx="5964">
                  <c:v>24</c:v>
                </c:pt>
                <c:pt idx="5965">
                  <c:v>25</c:v>
                </c:pt>
                <c:pt idx="5966">
                  <c:v>24</c:v>
                </c:pt>
                <c:pt idx="5967">
                  <c:v>26</c:v>
                </c:pt>
                <c:pt idx="5968">
                  <c:v>24</c:v>
                </c:pt>
                <c:pt idx="5969">
                  <c:v>25</c:v>
                </c:pt>
                <c:pt idx="5970">
                  <c:v>23</c:v>
                </c:pt>
                <c:pt idx="5971">
                  <c:v>24</c:v>
                </c:pt>
                <c:pt idx="5972">
                  <c:v>24</c:v>
                </c:pt>
                <c:pt idx="5973">
                  <c:v>26</c:v>
                </c:pt>
                <c:pt idx="5974">
                  <c:v>23</c:v>
                </c:pt>
                <c:pt idx="5975">
                  <c:v>21</c:v>
                </c:pt>
                <c:pt idx="5976">
                  <c:v>24</c:v>
                </c:pt>
                <c:pt idx="5977">
                  <c:v>25</c:v>
                </c:pt>
                <c:pt idx="5978">
                  <c:v>23</c:v>
                </c:pt>
                <c:pt idx="5979">
                  <c:v>24</c:v>
                </c:pt>
                <c:pt idx="5980">
                  <c:v>24</c:v>
                </c:pt>
                <c:pt idx="5981">
                  <c:v>25</c:v>
                </c:pt>
                <c:pt idx="5982">
                  <c:v>25</c:v>
                </c:pt>
                <c:pt idx="5983">
                  <c:v>23</c:v>
                </c:pt>
                <c:pt idx="5984">
                  <c:v>25</c:v>
                </c:pt>
                <c:pt idx="5985">
                  <c:v>24</c:v>
                </c:pt>
                <c:pt idx="5986">
                  <c:v>24</c:v>
                </c:pt>
                <c:pt idx="5987">
                  <c:v>24</c:v>
                </c:pt>
                <c:pt idx="5988">
                  <c:v>25</c:v>
                </c:pt>
                <c:pt idx="5989">
                  <c:v>23</c:v>
                </c:pt>
                <c:pt idx="5990">
                  <c:v>24</c:v>
                </c:pt>
                <c:pt idx="5991">
                  <c:v>24</c:v>
                </c:pt>
                <c:pt idx="5992">
                  <c:v>25</c:v>
                </c:pt>
                <c:pt idx="5993">
                  <c:v>26</c:v>
                </c:pt>
                <c:pt idx="5994">
                  <c:v>26</c:v>
                </c:pt>
                <c:pt idx="5995">
                  <c:v>25</c:v>
                </c:pt>
                <c:pt idx="5996">
                  <c:v>25</c:v>
                </c:pt>
                <c:pt idx="5997">
                  <c:v>25</c:v>
                </c:pt>
                <c:pt idx="5998">
                  <c:v>24</c:v>
                </c:pt>
                <c:pt idx="5999">
                  <c:v>24</c:v>
                </c:pt>
                <c:pt idx="6000">
                  <c:v>23</c:v>
                </c:pt>
                <c:pt idx="6001">
                  <c:v>24</c:v>
                </c:pt>
                <c:pt idx="6002">
                  <c:v>24</c:v>
                </c:pt>
                <c:pt idx="6003">
                  <c:v>24</c:v>
                </c:pt>
                <c:pt idx="6004">
                  <c:v>25</c:v>
                </c:pt>
                <c:pt idx="6005">
                  <c:v>24</c:v>
                </c:pt>
                <c:pt idx="6006">
                  <c:v>23</c:v>
                </c:pt>
                <c:pt idx="6007">
                  <c:v>25</c:v>
                </c:pt>
                <c:pt idx="6008">
                  <c:v>24</c:v>
                </c:pt>
                <c:pt idx="6009">
                  <c:v>24</c:v>
                </c:pt>
                <c:pt idx="6010">
                  <c:v>25</c:v>
                </c:pt>
                <c:pt idx="6011">
                  <c:v>24</c:v>
                </c:pt>
                <c:pt idx="6012">
                  <c:v>24</c:v>
                </c:pt>
                <c:pt idx="6013">
                  <c:v>24</c:v>
                </c:pt>
                <c:pt idx="6014">
                  <c:v>24</c:v>
                </c:pt>
                <c:pt idx="6015">
                  <c:v>26</c:v>
                </c:pt>
                <c:pt idx="6016">
                  <c:v>25</c:v>
                </c:pt>
                <c:pt idx="6017">
                  <c:v>25</c:v>
                </c:pt>
                <c:pt idx="6018">
                  <c:v>24</c:v>
                </c:pt>
                <c:pt idx="6019">
                  <c:v>24</c:v>
                </c:pt>
                <c:pt idx="6020">
                  <c:v>24</c:v>
                </c:pt>
                <c:pt idx="6021">
                  <c:v>25</c:v>
                </c:pt>
                <c:pt idx="6022">
                  <c:v>23</c:v>
                </c:pt>
                <c:pt idx="6023">
                  <c:v>25</c:v>
                </c:pt>
                <c:pt idx="6024">
                  <c:v>25</c:v>
                </c:pt>
                <c:pt idx="6025">
                  <c:v>25</c:v>
                </c:pt>
                <c:pt idx="6026">
                  <c:v>24</c:v>
                </c:pt>
                <c:pt idx="6027">
                  <c:v>24</c:v>
                </c:pt>
                <c:pt idx="6028">
                  <c:v>24</c:v>
                </c:pt>
                <c:pt idx="6029">
                  <c:v>24</c:v>
                </c:pt>
                <c:pt idx="6030">
                  <c:v>23</c:v>
                </c:pt>
                <c:pt idx="6031">
                  <c:v>24</c:v>
                </c:pt>
                <c:pt idx="6032">
                  <c:v>24</c:v>
                </c:pt>
                <c:pt idx="6033">
                  <c:v>24</c:v>
                </c:pt>
                <c:pt idx="6034">
                  <c:v>24</c:v>
                </c:pt>
                <c:pt idx="6035">
                  <c:v>24</c:v>
                </c:pt>
                <c:pt idx="6036">
                  <c:v>25</c:v>
                </c:pt>
                <c:pt idx="6037">
                  <c:v>24</c:v>
                </c:pt>
                <c:pt idx="6038">
                  <c:v>24</c:v>
                </c:pt>
                <c:pt idx="6039">
                  <c:v>24</c:v>
                </c:pt>
                <c:pt idx="6040">
                  <c:v>25</c:v>
                </c:pt>
                <c:pt idx="6041">
                  <c:v>24</c:v>
                </c:pt>
                <c:pt idx="6042">
                  <c:v>24</c:v>
                </c:pt>
                <c:pt idx="6043">
                  <c:v>22</c:v>
                </c:pt>
                <c:pt idx="6044">
                  <c:v>23</c:v>
                </c:pt>
                <c:pt idx="6045">
                  <c:v>24</c:v>
                </c:pt>
                <c:pt idx="6046">
                  <c:v>25</c:v>
                </c:pt>
                <c:pt idx="6047">
                  <c:v>23</c:v>
                </c:pt>
                <c:pt idx="6048">
                  <c:v>25</c:v>
                </c:pt>
                <c:pt idx="6049">
                  <c:v>25</c:v>
                </c:pt>
                <c:pt idx="6050">
                  <c:v>25</c:v>
                </c:pt>
                <c:pt idx="6051">
                  <c:v>25</c:v>
                </c:pt>
                <c:pt idx="6052">
                  <c:v>24</c:v>
                </c:pt>
                <c:pt idx="6053">
                  <c:v>23</c:v>
                </c:pt>
                <c:pt idx="6054">
                  <c:v>24</c:v>
                </c:pt>
                <c:pt idx="6055">
                  <c:v>25</c:v>
                </c:pt>
                <c:pt idx="6056">
                  <c:v>24</c:v>
                </c:pt>
                <c:pt idx="6057">
                  <c:v>25</c:v>
                </c:pt>
                <c:pt idx="6058">
                  <c:v>21</c:v>
                </c:pt>
                <c:pt idx="6059">
                  <c:v>24</c:v>
                </c:pt>
                <c:pt idx="6060">
                  <c:v>23</c:v>
                </c:pt>
                <c:pt idx="6061">
                  <c:v>24</c:v>
                </c:pt>
                <c:pt idx="6062">
                  <c:v>25</c:v>
                </c:pt>
                <c:pt idx="6063">
                  <c:v>25</c:v>
                </c:pt>
                <c:pt idx="6064">
                  <c:v>24</c:v>
                </c:pt>
                <c:pt idx="6065">
                  <c:v>23</c:v>
                </c:pt>
                <c:pt idx="6066">
                  <c:v>24</c:v>
                </c:pt>
                <c:pt idx="6067">
                  <c:v>25</c:v>
                </c:pt>
                <c:pt idx="6068">
                  <c:v>25</c:v>
                </c:pt>
                <c:pt idx="6069">
                  <c:v>25</c:v>
                </c:pt>
                <c:pt idx="6070">
                  <c:v>24</c:v>
                </c:pt>
                <c:pt idx="6071">
                  <c:v>25</c:v>
                </c:pt>
                <c:pt idx="6072">
                  <c:v>24</c:v>
                </c:pt>
                <c:pt idx="6073">
                  <c:v>25</c:v>
                </c:pt>
                <c:pt idx="6074">
                  <c:v>24</c:v>
                </c:pt>
                <c:pt idx="6075">
                  <c:v>23</c:v>
                </c:pt>
                <c:pt idx="6076">
                  <c:v>24</c:v>
                </c:pt>
                <c:pt idx="6077">
                  <c:v>24</c:v>
                </c:pt>
                <c:pt idx="6078">
                  <c:v>24</c:v>
                </c:pt>
                <c:pt idx="6079">
                  <c:v>25</c:v>
                </c:pt>
                <c:pt idx="6080">
                  <c:v>25</c:v>
                </c:pt>
                <c:pt idx="6081">
                  <c:v>26</c:v>
                </c:pt>
                <c:pt idx="6082">
                  <c:v>24</c:v>
                </c:pt>
                <c:pt idx="6083">
                  <c:v>24</c:v>
                </c:pt>
                <c:pt idx="6084">
                  <c:v>24</c:v>
                </c:pt>
                <c:pt idx="6085">
                  <c:v>24</c:v>
                </c:pt>
                <c:pt idx="6086">
                  <c:v>25</c:v>
                </c:pt>
                <c:pt idx="6087">
                  <c:v>24</c:v>
                </c:pt>
                <c:pt idx="6088">
                  <c:v>24</c:v>
                </c:pt>
                <c:pt idx="6089">
                  <c:v>24</c:v>
                </c:pt>
                <c:pt idx="6090">
                  <c:v>23</c:v>
                </c:pt>
                <c:pt idx="6091">
                  <c:v>25</c:v>
                </c:pt>
                <c:pt idx="6092">
                  <c:v>25</c:v>
                </c:pt>
                <c:pt idx="6093">
                  <c:v>24</c:v>
                </c:pt>
                <c:pt idx="6094">
                  <c:v>25</c:v>
                </c:pt>
                <c:pt idx="6095">
                  <c:v>24</c:v>
                </c:pt>
                <c:pt idx="6096">
                  <c:v>25</c:v>
                </c:pt>
                <c:pt idx="6097">
                  <c:v>24</c:v>
                </c:pt>
                <c:pt idx="6098">
                  <c:v>24</c:v>
                </c:pt>
                <c:pt idx="6099">
                  <c:v>24</c:v>
                </c:pt>
                <c:pt idx="6100">
                  <c:v>24</c:v>
                </c:pt>
                <c:pt idx="6101">
                  <c:v>25</c:v>
                </c:pt>
                <c:pt idx="6102">
                  <c:v>26</c:v>
                </c:pt>
                <c:pt idx="6103">
                  <c:v>24</c:v>
                </c:pt>
                <c:pt idx="6104">
                  <c:v>26</c:v>
                </c:pt>
                <c:pt idx="6105">
                  <c:v>24</c:v>
                </c:pt>
                <c:pt idx="6106">
                  <c:v>25</c:v>
                </c:pt>
                <c:pt idx="6107">
                  <c:v>24</c:v>
                </c:pt>
                <c:pt idx="6108">
                  <c:v>25</c:v>
                </c:pt>
                <c:pt idx="6109">
                  <c:v>26</c:v>
                </c:pt>
                <c:pt idx="6110">
                  <c:v>26</c:v>
                </c:pt>
                <c:pt idx="6111">
                  <c:v>25</c:v>
                </c:pt>
                <c:pt idx="6112">
                  <c:v>24</c:v>
                </c:pt>
                <c:pt idx="6113">
                  <c:v>25</c:v>
                </c:pt>
                <c:pt idx="6114">
                  <c:v>25</c:v>
                </c:pt>
                <c:pt idx="6115">
                  <c:v>25</c:v>
                </c:pt>
                <c:pt idx="6116">
                  <c:v>24</c:v>
                </c:pt>
                <c:pt idx="6117">
                  <c:v>25</c:v>
                </c:pt>
                <c:pt idx="6118">
                  <c:v>19</c:v>
                </c:pt>
                <c:pt idx="6119">
                  <c:v>23</c:v>
                </c:pt>
                <c:pt idx="6120">
                  <c:v>24</c:v>
                </c:pt>
                <c:pt idx="6121">
                  <c:v>25</c:v>
                </c:pt>
                <c:pt idx="6122">
                  <c:v>27</c:v>
                </c:pt>
                <c:pt idx="6123">
                  <c:v>24</c:v>
                </c:pt>
                <c:pt idx="6124">
                  <c:v>25</c:v>
                </c:pt>
                <c:pt idx="6125">
                  <c:v>25</c:v>
                </c:pt>
                <c:pt idx="6126">
                  <c:v>21</c:v>
                </c:pt>
                <c:pt idx="6127">
                  <c:v>25</c:v>
                </c:pt>
                <c:pt idx="6128">
                  <c:v>24</c:v>
                </c:pt>
                <c:pt idx="6129">
                  <c:v>24</c:v>
                </c:pt>
                <c:pt idx="6130">
                  <c:v>24</c:v>
                </c:pt>
                <c:pt idx="6131">
                  <c:v>25</c:v>
                </c:pt>
                <c:pt idx="6132">
                  <c:v>25</c:v>
                </c:pt>
                <c:pt idx="6133">
                  <c:v>25</c:v>
                </c:pt>
                <c:pt idx="6134">
                  <c:v>24</c:v>
                </c:pt>
                <c:pt idx="6135">
                  <c:v>24</c:v>
                </c:pt>
                <c:pt idx="6136">
                  <c:v>24</c:v>
                </c:pt>
                <c:pt idx="6137">
                  <c:v>25</c:v>
                </c:pt>
                <c:pt idx="6138">
                  <c:v>24</c:v>
                </c:pt>
                <c:pt idx="6139">
                  <c:v>24</c:v>
                </c:pt>
                <c:pt idx="6140">
                  <c:v>25</c:v>
                </c:pt>
                <c:pt idx="6141">
                  <c:v>25</c:v>
                </c:pt>
                <c:pt idx="6142">
                  <c:v>24</c:v>
                </c:pt>
                <c:pt idx="6143">
                  <c:v>25</c:v>
                </c:pt>
                <c:pt idx="6144">
                  <c:v>24</c:v>
                </c:pt>
                <c:pt idx="6145">
                  <c:v>25</c:v>
                </c:pt>
                <c:pt idx="6146">
                  <c:v>24</c:v>
                </c:pt>
                <c:pt idx="6147">
                  <c:v>24</c:v>
                </c:pt>
                <c:pt idx="6148">
                  <c:v>26</c:v>
                </c:pt>
                <c:pt idx="6149">
                  <c:v>25</c:v>
                </c:pt>
                <c:pt idx="6150">
                  <c:v>24</c:v>
                </c:pt>
                <c:pt idx="6151">
                  <c:v>24</c:v>
                </c:pt>
                <c:pt idx="6152">
                  <c:v>25</c:v>
                </c:pt>
                <c:pt idx="6153">
                  <c:v>24</c:v>
                </c:pt>
                <c:pt idx="6154">
                  <c:v>24</c:v>
                </c:pt>
                <c:pt idx="6155">
                  <c:v>24</c:v>
                </c:pt>
                <c:pt idx="6156">
                  <c:v>24</c:v>
                </c:pt>
                <c:pt idx="6157">
                  <c:v>24</c:v>
                </c:pt>
                <c:pt idx="6158">
                  <c:v>24</c:v>
                </c:pt>
                <c:pt idx="6159">
                  <c:v>25</c:v>
                </c:pt>
                <c:pt idx="6160">
                  <c:v>25</c:v>
                </c:pt>
                <c:pt idx="6161">
                  <c:v>24</c:v>
                </c:pt>
                <c:pt idx="6162">
                  <c:v>23</c:v>
                </c:pt>
                <c:pt idx="6163">
                  <c:v>24</c:v>
                </c:pt>
                <c:pt idx="6164">
                  <c:v>23</c:v>
                </c:pt>
                <c:pt idx="6165">
                  <c:v>25</c:v>
                </c:pt>
                <c:pt idx="6166">
                  <c:v>24</c:v>
                </c:pt>
                <c:pt idx="6167">
                  <c:v>25</c:v>
                </c:pt>
                <c:pt idx="6168">
                  <c:v>26</c:v>
                </c:pt>
                <c:pt idx="6169">
                  <c:v>24</c:v>
                </c:pt>
                <c:pt idx="6170">
                  <c:v>24</c:v>
                </c:pt>
                <c:pt idx="6171">
                  <c:v>25</c:v>
                </c:pt>
                <c:pt idx="6172">
                  <c:v>24</c:v>
                </c:pt>
                <c:pt idx="6173">
                  <c:v>24</c:v>
                </c:pt>
                <c:pt idx="6174">
                  <c:v>24</c:v>
                </c:pt>
                <c:pt idx="6175">
                  <c:v>25</c:v>
                </c:pt>
                <c:pt idx="6176">
                  <c:v>24</c:v>
                </c:pt>
                <c:pt idx="6177">
                  <c:v>24</c:v>
                </c:pt>
                <c:pt idx="6178">
                  <c:v>24</c:v>
                </c:pt>
                <c:pt idx="6179">
                  <c:v>26</c:v>
                </c:pt>
                <c:pt idx="6180">
                  <c:v>23</c:v>
                </c:pt>
                <c:pt idx="6181">
                  <c:v>25</c:v>
                </c:pt>
                <c:pt idx="6182">
                  <c:v>25</c:v>
                </c:pt>
                <c:pt idx="6183">
                  <c:v>24</c:v>
                </c:pt>
                <c:pt idx="6184">
                  <c:v>24</c:v>
                </c:pt>
                <c:pt idx="6185">
                  <c:v>22</c:v>
                </c:pt>
                <c:pt idx="6186">
                  <c:v>24</c:v>
                </c:pt>
                <c:pt idx="6187">
                  <c:v>23</c:v>
                </c:pt>
                <c:pt idx="6188">
                  <c:v>25</c:v>
                </c:pt>
                <c:pt idx="6189">
                  <c:v>24</c:v>
                </c:pt>
                <c:pt idx="6190">
                  <c:v>26</c:v>
                </c:pt>
                <c:pt idx="6191">
                  <c:v>25</c:v>
                </c:pt>
                <c:pt idx="6192">
                  <c:v>25</c:v>
                </c:pt>
                <c:pt idx="6193">
                  <c:v>25</c:v>
                </c:pt>
                <c:pt idx="6194">
                  <c:v>24</c:v>
                </c:pt>
                <c:pt idx="6195">
                  <c:v>25</c:v>
                </c:pt>
                <c:pt idx="6196">
                  <c:v>25</c:v>
                </c:pt>
                <c:pt idx="6197">
                  <c:v>24</c:v>
                </c:pt>
                <c:pt idx="6198">
                  <c:v>24</c:v>
                </c:pt>
                <c:pt idx="6199">
                  <c:v>25</c:v>
                </c:pt>
                <c:pt idx="6200">
                  <c:v>25</c:v>
                </c:pt>
                <c:pt idx="6201">
                  <c:v>23</c:v>
                </c:pt>
                <c:pt idx="6202">
                  <c:v>25</c:v>
                </c:pt>
                <c:pt idx="6203">
                  <c:v>23</c:v>
                </c:pt>
                <c:pt idx="6204">
                  <c:v>25</c:v>
                </c:pt>
                <c:pt idx="6205">
                  <c:v>24</c:v>
                </c:pt>
                <c:pt idx="6206">
                  <c:v>25</c:v>
                </c:pt>
                <c:pt idx="6207">
                  <c:v>24</c:v>
                </c:pt>
                <c:pt idx="6208">
                  <c:v>25</c:v>
                </c:pt>
                <c:pt idx="6209">
                  <c:v>24</c:v>
                </c:pt>
                <c:pt idx="6210">
                  <c:v>24</c:v>
                </c:pt>
                <c:pt idx="6211">
                  <c:v>25</c:v>
                </c:pt>
                <c:pt idx="6212">
                  <c:v>25</c:v>
                </c:pt>
                <c:pt idx="6213">
                  <c:v>24</c:v>
                </c:pt>
                <c:pt idx="6214">
                  <c:v>25</c:v>
                </c:pt>
                <c:pt idx="6215">
                  <c:v>25</c:v>
                </c:pt>
                <c:pt idx="6216">
                  <c:v>25</c:v>
                </c:pt>
                <c:pt idx="6217">
                  <c:v>25</c:v>
                </c:pt>
                <c:pt idx="6218">
                  <c:v>23</c:v>
                </c:pt>
                <c:pt idx="6219">
                  <c:v>26</c:v>
                </c:pt>
                <c:pt idx="6220">
                  <c:v>24</c:v>
                </c:pt>
                <c:pt idx="6221">
                  <c:v>25</c:v>
                </c:pt>
                <c:pt idx="6222">
                  <c:v>24</c:v>
                </c:pt>
                <c:pt idx="6223">
                  <c:v>24</c:v>
                </c:pt>
                <c:pt idx="6224">
                  <c:v>24</c:v>
                </c:pt>
                <c:pt idx="6225">
                  <c:v>26</c:v>
                </c:pt>
                <c:pt idx="6226">
                  <c:v>24</c:v>
                </c:pt>
                <c:pt idx="6227">
                  <c:v>26</c:v>
                </c:pt>
                <c:pt idx="6228">
                  <c:v>24</c:v>
                </c:pt>
                <c:pt idx="6229">
                  <c:v>25</c:v>
                </c:pt>
                <c:pt idx="6230">
                  <c:v>24</c:v>
                </c:pt>
                <c:pt idx="6231">
                  <c:v>24</c:v>
                </c:pt>
                <c:pt idx="6232">
                  <c:v>24</c:v>
                </c:pt>
                <c:pt idx="6233">
                  <c:v>23</c:v>
                </c:pt>
                <c:pt idx="6234">
                  <c:v>23</c:v>
                </c:pt>
                <c:pt idx="6235">
                  <c:v>25</c:v>
                </c:pt>
                <c:pt idx="6236">
                  <c:v>25</c:v>
                </c:pt>
                <c:pt idx="6237">
                  <c:v>24</c:v>
                </c:pt>
                <c:pt idx="6238">
                  <c:v>25</c:v>
                </c:pt>
                <c:pt idx="6239">
                  <c:v>25</c:v>
                </c:pt>
                <c:pt idx="6240">
                  <c:v>25</c:v>
                </c:pt>
                <c:pt idx="6241">
                  <c:v>24</c:v>
                </c:pt>
                <c:pt idx="6242">
                  <c:v>24</c:v>
                </c:pt>
                <c:pt idx="6243">
                  <c:v>24</c:v>
                </c:pt>
                <c:pt idx="6244">
                  <c:v>29</c:v>
                </c:pt>
                <c:pt idx="6245">
                  <c:v>24</c:v>
                </c:pt>
                <c:pt idx="6246">
                  <c:v>25</c:v>
                </c:pt>
                <c:pt idx="6247">
                  <c:v>25</c:v>
                </c:pt>
                <c:pt idx="6248">
                  <c:v>25</c:v>
                </c:pt>
                <c:pt idx="6249">
                  <c:v>24</c:v>
                </c:pt>
                <c:pt idx="6250">
                  <c:v>24</c:v>
                </c:pt>
                <c:pt idx="6251">
                  <c:v>23</c:v>
                </c:pt>
                <c:pt idx="6252">
                  <c:v>25</c:v>
                </c:pt>
                <c:pt idx="6253">
                  <c:v>25</c:v>
                </c:pt>
                <c:pt idx="6254">
                  <c:v>25</c:v>
                </c:pt>
                <c:pt idx="6255">
                  <c:v>25</c:v>
                </c:pt>
                <c:pt idx="6256">
                  <c:v>26</c:v>
                </c:pt>
                <c:pt idx="6257">
                  <c:v>22</c:v>
                </c:pt>
                <c:pt idx="6258">
                  <c:v>24</c:v>
                </c:pt>
                <c:pt idx="6259">
                  <c:v>24</c:v>
                </c:pt>
                <c:pt idx="6260">
                  <c:v>25</c:v>
                </c:pt>
                <c:pt idx="6261">
                  <c:v>25</c:v>
                </c:pt>
                <c:pt idx="6262">
                  <c:v>24</c:v>
                </c:pt>
                <c:pt idx="6263">
                  <c:v>24</c:v>
                </c:pt>
                <c:pt idx="6264">
                  <c:v>24</c:v>
                </c:pt>
                <c:pt idx="6265">
                  <c:v>25</c:v>
                </c:pt>
                <c:pt idx="6266">
                  <c:v>24</c:v>
                </c:pt>
                <c:pt idx="6267">
                  <c:v>25</c:v>
                </c:pt>
                <c:pt idx="6268">
                  <c:v>24</c:v>
                </c:pt>
                <c:pt idx="6269">
                  <c:v>26</c:v>
                </c:pt>
                <c:pt idx="6270">
                  <c:v>23</c:v>
                </c:pt>
                <c:pt idx="6271">
                  <c:v>25</c:v>
                </c:pt>
                <c:pt idx="6272">
                  <c:v>25</c:v>
                </c:pt>
                <c:pt idx="6273">
                  <c:v>26</c:v>
                </c:pt>
                <c:pt idx="6274">
                  <c:v>24</c:v>
                </c:pt>
                <c:pt idx="6275">
                  <c:v>24</c:v>
                </c:pt>
                <c:pt idx="6276">
                  <c:v>19</c:v>
                </c:pt>
                <c:pt idx="6277">
                  <c:v>25</c:v>
                </c:pt>
                <c:pt idx="6278">
                  <c:v>25</c:v>
                </c:pt>
                <c:pt idx="6279">
                  <c:v>25</c:v>
                </c:pt>
                <c:pt idx="6280">
                  <c:v>24</c:v>
                </c:pt>
                <c:pt idx="6281">
                  <c:v>24</c:v>
                </c:pt>
                <c:pt idx="6282">
                  <c:v>23</c:v>
                </c:pt>
                <c:pt idx="6283">
                  <c:v>24</c:v>
                </c:pt>
                <c:pt idx="6284">
                  <c:v>24</c:v>
                </c:pt>
                <c:pt idx="6285">
                  <c:v>24</c:v>
                </c:pt>
                <c:pt idx="6286">
                  <c:v>23</c:v>
                </c:pt>
                <c:pt idx="6287">
                  <c:v>24</c:v>
                </c:pt>
                <c:pt idx="6288">
                  <c:v>24</c:v>
                </c:pt>
                <c:pt idx="6289">
                  <c:v>24</c:v>
                </c:pt>
                <c:pt idx="6290">
                  <c:v>25</c:v>
                </c:pt>
                <c:pt idx="6291">
                  <c:v>24</c:v>
                </c:pt>
                <c:pt idx="6292">
                  <c:v>25</c:v>
                </c:pt>
                <c:pt idx="6293">
                  <c:v>24</c:v>
                </c:pt>
                <c:pt idx="6294">
                  <c:v>25</c:v>
                </c:pt>
                <c:pt idx="6295">
                  <c:v>25</c:v>
                </c:pt>
                <c:pt idx="6296">
                  <c:v>26</c:v>
                </c:pt>
                <c:pt idx="6297">
                  <c:v>24</c:v>
                </c:pt>
                <c:pt idx="6298">
                  <c:v>24</c:v>
                </c:pt>
                <c:pt idx="6299">
                  <c:v>24</c:v>
                </c:pt>
                <c:pt idx="6300">
                  <c:v>25</c:v>
                </c:pt>
                <c:pt idx="6301">
                  <c:v>25</c:v>
                </c:pt>
                <c:pt idx="6302">
                  <c:v>24</c:v>
                </c:pt>
                <c:pt idx="6303">
                  <c:v>25</c:v>
                </c:pt>
                <c:pt idx="6304">
                  <c:v>25</c:v>
                </c:pt>
                <c:pt idx="6305">
                  <c:v>25</c:v>
                </c:pt>
                <c:pt idx="6306">
                  <c:v>24</c:v>
                </c:pt>
                <c:pt idx="6307">
                  <c:v>25</c:v>
                </c:pt>
                <c:pt idx="6308">
                  <c:v>24</c:v>
                </c:pt>
                <c:pt idx="6309">
                  <c:v>24</c:v>
                </c:pt>
                <c:pt idx="6310">
                  <c:v>24</c:v>
                </c:pt>
                <c:pt idx="6311">
                  <c:v>26</c:v>
                </c:pt>
                <c:pt idx="6312">
                  <c:v>24</c:v>
                </c:pt>
                <c:pt idx="6313">
                  <c:v>25</c:v>
                </c:pt>
                <c:pt idx="6314">
                  <c:v>24</c:v>
                </c:pt>
                <c:pt idx="6315">
                  <c:v>24</c:v>
                </c:pt>
                <c:pt idx="6316">
                  <c:v>24</c:v>
                </c:pt>
                <c:pt idx="6317">
                  <c:v>24</c:v>
                </c:pt>
                <c:pt idx="6318">
                  <c:v>24</c:v>
                </c:pt>
                <c:pt idx="6319">
                  <c:v>24</c:v>
                </c:pt>
                <c:pt idx="6320">
                  <c:v>24</c:v>
                </c:pt>
                <c:pt idx="6321">
                  <c:v>25</c:v>
                </c:pt>
                <c:pt idx="6322">
                  <c:v>22</c:v>
                </c:pt>
                <c:pt idx="6323">
                  <c:v>24</c:v>
                </c:pt>
                <c:pt idx="6324">
                  <c:v>24</c:v>
                </c:pt>
                <c:pt idx="6325">
                  <c:v>22</c:v>
                </c:pt>
                <c:pt idx="6326">
                  <c:v>23</c:v>
                </c:pt>
                <c:pt idx="6327">
                  <c:v>24</c:v>
                </c:pt>
                <c:pt idx="6328">
                  <c:v>25</c:v>
                </c:pt>
                <c:pt idx="6329">
                  <c:v>23</c:v>
                </c:pt>
                <c:pt idx="6330">
                  <c:v>24</c:v>
                </c:pt>
                <c:pt idx="6331">
                  <c:v>25</c:v>
                </c:pt>
                <c:pt idx="6332">
                  <c:v>24</c:v>
                </c:pt>
                <c:pt idx="6333">
                  <c:v>24</c:v>
                </c:pt>
                <c:pt idx="6334">
                  <c:v>24</c:v>
                </c:pt>
                <c:pt idx="6335">
                  <c:v>25</c:v>
                </c:pt>
                <c:pt idx="6336">
                  <c:v>25</c:v>
                </c:pt>
                <c:pt idx="6337">
                  <c:v>24</c:v>
                </c:pt>
                <c:pt idx="6338">
                  <c:v>24</c:v>
                </c:pt>
                <c:pt idx="6339">
                  <c:v>24</c:v>
                </c:pt>
                <c:pt idx="6340">
                  <c:v>25</c:v>
                </c:pt>
                <c:pt idx="6341">
                  <c:v>24</c:v>
                </c:pt>
                <c:pt idx="6342">
                  <c:v>24</c:v>
                </c:pt>
                <c:pt idx="6343">
                  <c:v>25</c:v>
                </c:pt>
                <c:pt idx="6344">
                  <c:v>25</c:v>
                </c:pt>
                <c:pt idx="6345">
                  <c:v>25</c:v>
                </c:pt>
                <c:pt idx="6346">
                  <c:v>25</c:v>
                </c:pt>
                <c:pt idx="6347">
                  <c:v>23</c:v>
                </c:pt>
                <c:pt idx="6348">
                  <c:v>25</c:v>
                </c:pt>
                <c:pt idx="6349">
                  <c:v>25</c:v>
                </c:pt>
                <c:pt idx="6350">
                  <c:v>24</c:v>
                </c:pt>
                <c:pt idx="6351">
                  <c:v>25</c:v>
                </c:pt>
                <c:pt idx="6352">
                  <c:v>24</c:v>
                </c:pt>
                <c:pt idx="6353">
                  <c:v>24</c:v>
                </c:pt>
                <c:pt idx="6354">
                  <c:v>25</c:v>
                </c:pt>
                <c:pt idx="6355">
                  <c:v>24</c:v>
                </c:pt>
                <c:pt idx="6356">
                  <c:v>25</c:v>
                </c:pt>
                <c:pt idx="6357">
                  <c:v>25</c:v>
                </c:pt>
                <c:pt idx="6358">
                  <c:v>24</c:v>
                </c:pt>
                <c:pt idx="6359">
                  <c:v>25</c:v>
                </c:pt>
                <c:pt idx="6360">
                  <c:v>24</c:v>
                </c:pt>
                <c:pt idx="6361">
                  <c:v>24</c:v>
                </c:pt>
                <c:pt idx="6362">
                  <c:v>25</c:v>
                </c:pt>
                <c:pt idx="6363">
                  <c:v>24</c:v>
                </c:pt>
                <c:pt idx="6364">
                  <c:v>27</c:v>
                </c:pt>
                <c:pt idx="6365">
                  <c:v>25</c:v>
                </c:pt>
                <c:pt idx="6366">
                  <c:v>27</c:v>
                </c:pt>
                <c:pt idx="6367">
                  <c:v>26</c:v>
                </c:pt>
                <c:pt idx="6368">
                  <c:v>23</c:v>
                </c:pt>
                <c:pt idx="6369">
                  <c:v>25</c:v>
                </c:pt>
                <c:pt idx="6370">
                  <c:v>24</c:v>
                </c:pt>
                <c:pt idx="6371">
                  <c:v>24</c:v>
                </c:pt>
                <c:pt idx="6372">
                  <c:v>24</c:v>
                </c:pt>
                <c:pt idx="6373">
                  <c:v>25</c:v>
                </c:pt>
                <c:pt idx="6374">
                  <c:v>23</c:v>
                </c:pt>
                <c:pt idx="6375">
                  <c:v>25</c:v>
                </c:pt>
                <c:pt idx="6376">
                  <c:v>24</c:v>
                </c:pt>
                <c:pt idx="6377">
                  <c:v>24</c:v>
                </c:pt>
                <c:pt idx="6378">
                  <c:v>24</c:v>
                </c:pt>
                <c:pt idx="6379">
                  <c:v>24</c:v>
                </c:pt>
                <c:pt idx="6380">
                  <c:v>23</c:v>
                </c:pt>
                <c:pt idx="6381">
                  <c:v>26</c:v>
                </c:pt>
                <c:pt idx="6382">
                  <c:v>24</c:v>
                </c:pt>
                <c:pt idx="6383">
                  <c:v>24</c:v>
                </c:pt>
                <c:pt idx="6384">
                  <c:v>25</c:v>
                </c:pt>
                <c:pt idx="6385">
                  <c:v>22</c:v>
                </c:pt>
                <c:pt idx="6386">
                  <c:v>24</c:v>
                </c:pt>
                <c:pt idx="6387">
                  <c:v>24</c:v>
                </c:pt>
                <c:pt idx="6388">
                  <c:v>24</c:v>
                </c:pt>
                <c:pt idx="6389">
                  <c:v>24</c:v>
                </c:pt>
                <c:pt idx="6390">
                  <c:v>24</c:v>
                </c:pt>
                <c:pt idx="6391">
                  <c:v>24</c:v>
                </c:pt>
                <c:pt idx="6392">
                  <c:v>26</c:v>
                </c:pt>
                <c:pt idx="6393">
                  <c:v>25</c:v>
                </c:pt>
                <c:pt idx="6394">
                  <c:v>23</c:v>
                </c:pt>
                <c:pt idx="6395">
                  <c:v>24</c:v>
                </c:pt>
                <c:pt idx="6396">
                  <c:v>26</c:v>
                </c:pt>
                <c:pt idx="6397">
                  <c:v>25</c:v>
                </c:pt>
                <c:pt idx="6398">
                  <c:v>24</c:v>
                </c:pt>
                <c:pt idx="6399">
                  <c:v>22</c:v>
                </c:pt>
                <c:pt idx="6400">
                  <c:v>25</c:v>
                </c:pt>
                <c:pt idx="6401">
                  <c:v>24</c:v>
                </c:pt>
                <c:pt idx="6402">
                  <c:v>24</c:v>
                </c:pt>
                <c:pt idx="6403">
                  <c:v>24</c:v>
                </c:pt>
                <c:pt idx="6404">
                  <c:v>25</c:v>
                </c:pt>
                <c:pt idx="6405">
                  <c:v>24</c:v>
                </c:pt>
                <c:pt idx="6406">
                  <c:v>23</c:v>
                </c:pt>
                <c:pt idx="6407">
                  <c:v>25</c:v>
                </c:pt>
                <c:pt idx="6408">
                  <c:v>24</c:v>
                </c:pt>
                <c:pt idx="6409">
                  <c:v>24</c:v>
                </c:pt>
                <c:pt idx="6410">
                  <c:v>26</c:v>
                </c:pt>
                <c:pt idx="6411">
                  <c:v>23</c:v>
                </c:pt>
                <c:pt idx="6412">
                  <c:v>23</c:v>
                </c:pt>
                <c:pt idx="6413">
                  <c:v>25</c:v>
                </c:pt>
                <c:pt idx="6414">
                  <c:v>24</c:v>
                </c:pt>
                <c:pt idx="6415">
                  <c:v>25</c:v>
                </c:pt>
                <c:pt idx="6416">
                  <c:v>24</c:v>
                </c:pt>
                <c:pt idx="6417">
                  <c:v>26</c:v>
                </c:pt>
                <c:pt idx="6418">
                  <c:v>26</c:v>
                </c:pt>
                <c:pt idx="6419">
                  <c:v>25</c:v>
                </c:pt>
                <c:pt idx="6420">
                  <c:v>23</c:v>
                </c:pt>
                <c:pt idx="6421">
                  <c:v>25</c:v>
                </c:pt>
                <c:pt idx="6422">
                  <c:v>24</c:v>
                </c:pt>
                <c:pt idx="6423">
                  <c:v>25</c:v>
                </c:pt>
                <c:pt idx="6424">
                  <c:v>24</c:v>
                </c:pt>
                <c:pt idx="6425">
                  <c:v>26</c:v>
                </c:pt>
                <c:pt idx="6426">
                  <c:v>24</c:v>
                </c:pt>
                <c:pt idx="6427">
                  <c:v>25</c:v>
                </c:pt>
                <c:pt idx="6428">
                  <c:v>24</c:v>
                </c:pt>
                <c:pt idx="6429">
                  <c:v>24</c:v>
                </c:pt>
                <c:pt idx="6430">
                  <c:v>23</c:v>
                </c:pt>
                <c:pt idx="6431">
                  <c:v>24</c:v>
                </c:pt>
                <c:pt idx="6432">
                  <c:v>24</c:v>
                </c:pt>
                <c:pt idx="6433">
                  <c:v>24</c:v>
                </c:pt>
                <c:pt idx="6434">
                  <c:v>24</c:v>
                </c:pt>
                <c:pt idx="6435">
                  <c:v>24</c:v>
                </c:pt>
                <c:pt idx="6436">
                  <c:v>25</c:v>
                </c:pt>
                <c:pt idx="6437">
                  <c:v>24</c:v>
                </c:pt>
                <c:pt idx="6438">
                  <c:v>25</c:v>
                </c:pt>
                <c:pt idx="6439">
                  <c:v>23</c:v>
                </c:pt>
                <c:pt idx="6440">
                  <c:v>25</c:v>
                </c:pt>
                <c:pt idx="6441">
                  <c:v>24</c:v>
                </c:pt>
                <c:pt idx="6442">
                  <c:v>25</c:v>
                </c:pt>
                <c:pt idx="6443">
                  <c:v>23</c:v>
                </c:pt>
                <c:pt idx="6444">
                  <c:v>24</c:v>
                </c:pt>
                <c:pt idx="6445">
                  <c:v>24</c:v>
                </c:pt>
                <c:pt idx="6446">
                  <c:v>25</c:v>
                </c:pt>
                <c:pt idx="6447">
                  <c:v>25</c:v>
                </c:pt>
                <c:pt idx="6448">
                  <c:v>24</c:v>
                </c:pt>
                <c:pt idx="6449">
                  <c:v>25</c:v>
                </c:pt>
                <c:pt idx="6450">
                  <c:v>25</c:v>
                </c:pt>
                <c:pt idx="6451">
                  <c:v>25</c:v>
                </c:pt>
                <c:pt idx="6452">
                  <c:v>24</c:v>
                </c:pt>
                <c:pt idx="6453">
                  <c:v>25</c:v>
                </c:pt>
                <c:pt idx="6454">
                  <c:v>25</c:v>
                </c:pt>
                <c:pt idx="6455">
                  <c:v>24</c:v>
                </c:pt>
                <c:pt idx="6456">
                  <c:v>24</c:v>
                </c:pt>
                <c:pt idx="6457">
                  <c:v>25</c:v>
                </c:pt>
                <c:pt idx="6458">
                  <c:v>23</c:v>
                </c:pt>
                <c:pt idx="6459">
                  <c:v>24</c:v>
                </c:pt>
                <c:pt idx="6460">
                  <c:v>24</c:v>
                </c:pt>
                <c:pt idx="6461">
                  <c:v>26</c:v>
                </c:pt>
                <c:pt idx="6462">
                  <c:v>24</c:v>
                </c:pt>
                <c:pt idx="6463">
                  <c:v>25</c:v>
                </c:pt>
                <c:pt idx="6464">
                  <c:v>25</c:v>
                </c:pt>
                <c:pt idx="6465">
                  <c:v>25</c:v>
                </c:pt>
                <c:pt idx="6466">
                  <c:v>24</c:v>
                </c:pt>
                <c:pt idx="6467">
                  <c:v>24</c:v>
                </c:pt>
                <c:pt idx="6468">
                  <c:v>24</c:v>
                </c:pt>
                <c:pt idx="6469">
                  <c:v>24</c:v>
                </c:pt>
                <c:pt idx="6470">
                  <c:v>24</c:v>
                </c:pt>
                <c:pt idx="6471">
                  <c:v>24</c:v>
                </c:pt>
                <c:pt idx="6472">
                  <c:v>26</c:v>
                </c:pt>
                <c:pt idx="6473">
                  <c:v>26</c:v>
                </c:pt>
                <c:pt idx="6474">
                  <c:v>25</c:v>
                </c:pt>
                <c:pt idx="6475">
                  <c:v>25</c:v>
                </c:pt>
                <c:pt idx="6476">
                  <c:v>24</c:v>
                </c:pt>
                <c:pt idx="6477">
                  <c:v>25</c:v>
                </c:pt>
                <c:pt idx="6478">
                  <c:v>24</c:v>
                </c:pt>
                <c:pt idx="6479">
                  <c:v>25</c:v>
                </c:pt>
                <c:pt idx="6480">
                  <c:v>23</c:v>
                </c:pt>
                <c:pt idx="6481">
                  <c:v>24</c:v>
                </c:pt>
                <c:pt idx="6482">
                  <c:v>24</c:v>
                </c:pt>
                <c:pt idx="6483">
                  <c:v>25</c:v>
                </c:pt>
                <c:pt idx="6484">
                  <c:v>24</c:v>
                </c:pt>
                <c:pt idx="6485">
                  <c:v>24</c:v>
                </c:pt>
                <c:pt idx="6486">
                  <c:v>22</c:v>
                </c:pt>
                <c:pt idx="6487">
                  <c:v>24</c:v>
                </c:pt>
                <c:pt idx="6488">
                  <c:v>25</c:v>
                </c:pt>
                <c:pt idx="6489">
                  <c:v>23</c:v>
                </c:pt>
                <c:pt idx="6490">
                  <c:v>24</c:v>
                </c:pt>
                <c:pt idx="6491">
                  <c:v>24</c:v>
                </c:pt>
                <c:pt idx="6492">
                  <c:v>25</c:v>
                </c:pt>
                <c:pt idx="6493">
                  <c:v>24</c:v>
                </c:pt>
                <c:pt idx="6494">
                  <c:v>24</c:v>
                </c:pt>
                <c:pt idx="6495">
                  <c:v>24</c:v>
                </c:pt>
                <c:pt idx="6496">
                  <c:v>25</c:v>
                </c:pt>
                <c:pt idx="6497">
                  <c:v>30</c:v>
                </c:pt>
                <c:pt idx="6498">
                  <c:v>25</c:v>
                </c:pt>
                <c:pt idx="6499">
                  <c:v>24</c:v>
                </c:pt>
                <c:pt idx="6500">
                  <c:v>24</c:v>
                </c:pt>
                <c:pt idx="6501">
                  <c:v>24</c:v>
                </c:pt>
                <c:pt idx="6502">
                  <c:v>24</c:v>
                </c:pt>
                <c:pt idx="6503">
                  <c:v>25</c:v>
                </c:pt>
                <c:pt idx="6504">
                  <c:v>24</c:v>
                </c:pt>
                <c:pt idx="6505">
                  <c:v>24</c:v>
                </c:pt>
                <c:pt idx="6506">
                  <c:v>24</c:v>
                </c:pt>
                <c:pt idx="6507">
                  <c:v>25</c:v>
                </c:pt>
                <c:pt idx="6508">
                  <c:v>23</c:v>
                </c:pt>
                <c:pt idx="6509">
                  <c:v>26</c:v>
                </c:pt>
                <c:pt idx="6510">
                  <c:v>24</c:v>
                </c:pt>
                <c:pt idx="6511">
                  <c:v>25</c:v>
                </c:pt>
                <c:pt idx="6512">
                  <c:v>24</c:v>
                </c:pt>
                <c:pt idx="6513">
                  <c:v>24</c:v>
                </c:pt>
                <c:pt idx="6514">
                  <c:v>23</c:v>
                </c:pt>
                <c:pt idx="6515">
                  <c:v>25</c:v>
                </c:pt>
                <c:pt idx="6516">
                  <c:v>24</c:v>
                </c:pt>
                <c:pt idx="6517">
                  <c:v>24</c:v>
                </c:pt>
                <c:pt idx="6518">
                  <c:v>25</c:v>
                </c:pt>
                <c:pt idx="6519">
                  <c:v>24</c:v>
                </c:pt>
                <c:pt idx="6520">
                  <c:v>25</c:v>
                </c:pt>
                <c:pt idx="6521">
                  <c:v>24</c:v>
                </c:pt>
                <c:pt idx="6522">
                  <c:v>24</c:v>
                </c:pt>
                <c:pt idx="6523">
                  <c:v>27</c:v>
                </c:pt>
                <c:pt idx="6524">
                  <c:v>25</c:v>
                </c:pt>
                <c:pt idx="6525">
                  <c:v>26</c:v>
                </c:pt>
                <c:pt idx="6526">
                  <c:v>25</c:v>
                </c:pt>
                <c:pt idx="6527">
                  <c:v>24</c:v>
                </c:pt>
                <c:pt idx="6528">
                  <c:v>24</c:v>
                </c:pt>
                <c:pt idx="6529">
                  <c:v>24</c:v>
                </c:pt>
                <c:pt idx="6530">
                  <c:v>25</c:v>
                </c:pt>
                <c:pt idx="6531">
                  <c:v>24</c:v>
                </c:pt>
                <c:pt idx="6532">
                  <c:v>24</c:v>
                </c:pt>
                <c:pt idx="6533">
                  <c:v>25</c:v>
                </c:pt>
                <c:pt idx="6534">
                  <c:v>24</c:v>
                </c:pt>
                <c:pt idx="6535">
                  <c:v>25</c:v>
                </c:pt>
                <c:pt idx="6536">
                  <c:v>24</c:v>
                </c:pt>
                <c:pt idx="6537">
                  <c:v>24</c:v>
                </c:pt>
                <c:pt idx="6538">
                  <c:v>25</c:v>
                </c:pt>
                <c:pt idx="6539">
                  <c:v>24</c:v>
                </c:pt>
                <c:pt idx="6540">
                  <c:v>25</c:v>
                </c:pt>
                <c:pt idx="6541">
                  <c:v>17</c:v>
                </c:pt>
                <c:pt idx="6542">
                  <c:v>25</c:v>
                </c:pt>
                <c:pt idx="6543">
                  <c:v>24</c:v>
                </c:pt>
                <c:pt idx="6544">
                  <c:v>25</c:v>
                </c:pt>
                <c:pt idx="6545">
                  <c:v>24</c:v>
                </c:pt>
                <c:pt idx="6546">
                  <c:v>24</c:v>
                </c:pt>
                <c:pt idx="6547">
                  <c:v>25</c:v>
                </c:pt>
                <c:pt idx="6548">
                  <c:v>24</c:v>
                </c:pt>
                <c:pt idx="6549">
                  <c:v>24</c:v>
                </c:pt>
                <c:pt idx="6550">
                  <c:v>25</c:v>
                </c:pt>
                <c:pt idx="6551">
                  <c:v>25</c:v>
                </c:pt>
                <c:pt idx="6552">
                  <c:v>24</c:v>
                </c:pt>
                <c:pt idx="6553">
                  <c:v>24</c:v>
                </c:pt>
                <c:pt idx="6554">
                  <c:v>24</c:v>
                </c:pt>
                <c:pt idx="6555">
                  <c:v>24</c:v>
                </c:pt>
                <c:pt idx="6556">
                  <c:v>25</c:v>
                </c:pt>
                <c:pt idx="6557">
                  <c:v>26</c:v>
                </c:pt>
                <c:pt idx="6558">
                  <c:v>24</c:v>
                </c:pt>
                <c:pt idx="6559">
                  <c:v>25</c:v>
                </c:pt>
                <c:pt idx="6560">
                  <c:v>25</c:v>
                </c:pt>
                <c:pt idx="6561">
                  <c:v>25</c:v>
                </c:pt>
                <c:pt idx="6562">
                  <c:v>25</c:v>
                </c:pt>
                <c:pt idx="6563">
                  <c:v>24</c:v>
                </c:pt>
                <c:pt idx="6564">
                  <c:v>24</c:v>
                </c:pt>
                <c:pt idx="6565">
                  <c:v>24</c:v>
                </c:pt>
                <c:pt idx="6566">
                  <c:v>24</c:v>
                </c:pt>
                <c:pt idx="6567">
                  <c:v>24</c:v>
                </c:pt>
                <c:pt idx="6568">
                  <c:v>25</c:v>
                </c:pt>
                <c:pt idx="6569">
                  <c:v>25</c:v>
                </c:pt>
                <c:pt idx="6570">
                  <c:v>24</c:v>
                </c:pt>
                <c:pt idx="6571">
                  <c:v>24</c:v>
                </c:pt>
                <c:pt idx="6572">
                  <c:v>25</c:v>
                </c:pt>
                <c:pt idx="6573">
                  <c:v>25</c:v>
                </c:pt>
                <c:pt idx="6574">
                  <c:v>23</c:v>
                </c:pt>
                <c:pt idx="6575">
                  <c:v>25</c:v>
                </c:pt>
                <c:pt idx="6576">
                  <c:v>24</c:v>
                </c:pt>
                <c:pt idx="6577">
                  <c:v>25</c:v>
                </c:pt>
                <c:pt idx="6578">
                  <c:v>24</c:v>
                </c:pt>
                <c:pt idx="6579">
                  <c:v>24</c:v>
                </c:pt>
                <c:pt idx="6580">
                  <c:v>23</c:v>
                </c:pt>
                <c:pt idx="6581">
                  <c:v>23</c:v>
                </c:pt>
                <c:pt idx="6582">
                  <c:v>24</c:v>
                </c:pt>
                <c:pt idx="6583">
                  <c:v>24</c:v>
                </c:pt>
                <c:pt idx="6584">
                  <c:v>25</c:v>
                </c:pt>
                <c:pt idx="6585">
                  <c:v>24</c:v>
                </c:pt>
                <c:pt idx="6586">
                  <c:v>25</c:v>
                </c:pt>
                <c:pt idx="6587">
                  <c:v>25</c:v>
                </c:pt>
                <c:pt idx="6588">
                  <c:v>23</c:v>
                </c:pt>
                <c:pt idx="6589">
                  <c:v>24</c:v>
                </c:pt>
                <c:pt idx="6590">
                  <c:v>26</c:v>
                </c:pt>
                <c:pt idx="6591">
                  <c:v>25</c:v>
                </c:pt>
                <c:pt idx="6592">
                  <c:v>24</c:v>
                </c:pt>
                <c:pt idx="6593">
                  <c:v>24</c:v>
                </c:pt>
                <c:pt idx="6594">
                  <c:v>25</c:v>
                </c:pt>
                <c:pt idx="6595">
                  <c:v>24</c:v>
                </c:pt>
                <c:pt idx="6596">
                  <c:v>25</c:v>
                </c:pt>
                <c:pt idx="6597">
                  <c:v>25</c:v>
                </c:pt>
                <c:pt idx="6598">
                  <c:v>24</c:v>
                </c:pt>
                <c:pt idx="6599">
                  <c:v>24</c:v>
                </c:pt>
                <c:pt idx="6600">
                  <c:v>24</c:v>
                </c:pt>
                <c:pt idx="6601">
                  <c:v>24</c:v>
                </c:pt>
                <c:pt idx="6602">
                  <c:v>25</c:v>
                </c:pt>
                <c:pt idx="6603">
                  <c:v>25</c:v>
                </c:pt>
                <c:pt idx="6604">
                  <c:v>24</c:v>
                </c:pt>
                <c:pt idx="6605">
                  <c:v>26</c:v>
                </c:pt>
                <c:pt idx="6606">
                  <c:v>25</c:v>
                </c:pt>
                <c:pt idx="6607">
                  <c:v>24</c:v>
                </c:pt>
                <c:pt idx="6608">
                  <c:v>23</c:v>
                </c:pt>
                <c:pt idx="6609">
                  <c:v>25</c:v>
                </c:pt>
                <c:pt idx="6610">
                  <c:v>24</c:v>
                </c:pt>
                <c:pt idx="6611">
                  <c:v>24</c:v>
                </c:pt>
                <c:pt idx="6612">
                  <c:v>24</c:v>
                </c:pt>
                <c:pt idx="6613">
                  <c:v>25</c:v>
                </c:pt>
                <c:pt idx="6614">
                  <c:v>24</c:v>
                </c:pt>
                <c:pt idx="6615">
                  <c:v>25</c:v>
                </c:pt>
                <c:pt idx="6616">
                  <c:v>25</c:v>
                </c:pt>
                <c:pt idx="6617">
                  <c:v>25</c:v>
                </c:pt>
                <c:pt idx="6618">
                  <c:v>25</c:v>
                </c:pt>
                <c:pt idx="6619">
                  <c:v>25</c:v>
                </c:pt>
                <c:pt idx="6620">
                  <c:v>25</c:v>
                </c:pt>
                <c:pt idx="6621">
                  <c:v>25</c:v>
                </c:pt>
                <c:pt idx="6622">
                  <c:v>23</c:v>
                </c:pt>
                <c:pt idx="6623">
                  <c:v>25</c:v>
                </c:pt>
                <c:pt idx="6624">
                  <c:v>23</c:v>
                </c:pt>
                <c:pt idx="6625">
                  <c:v>24</c:v>
                </c:pt>
                <c:pt idx="6626">
                  <c:v>25</c:v>
                </c:pt>
                <c:pt idx="6627">
                  <c:v>23</c:v>
                </c:pt>
                <c:pt idx="6628">
                  <c:v>25</c:v>
                </c:pt>
                <c:pt idx="6629">
                  <c:v>24</c:v>
                </c:pt>
                <c:pt idx="6630">
                  <c:v>24</c:v>
                </c:pt>
                <c:pt idx="6631">
                  <c:v>24</c:v>
                </c:pt>
                <c:pt idx="6632">
                  <c:v>25</c:v>
                </c:pt>
                <c:pt idx="6633">
                  <c:v>24</c:v>
                </c:pt>
                <c:pt idx="6634">
                  <c:v>25</c:v>
                </c:pt>
                <c:pt idx="6635">
                  <c:v>24</c:v>
                </c:pt>
                <c:pt idx="6636">
                  <c:v>24</c:v>
                </c:pt>
                <c:pt idx="6637">
                  <c:v>24</c:v>
                </c:pt>
                <c:pt idx="6638">
                  <c:v>26</c:v>
                </c:pt>
                <c:pt idx="6639">
                  <c:v>26</c:v>
                </c:pt>
                <c:pt idx="6640">
                  <c:v>25</c:v>
                </c:pt>
                <c:pt idx="6641">
                  <c:v>24</c:v>
                </c:pt>
                <c:pt idx="6642">
                  <c:v>25</c:v>
                </c:pt>
                <c:pt idx="6643">
                  <c:v>23</c:v>
                </c:pt>
                <c:pt idx="6644">
                  <c:v>25</c:v>
                </c:pt>
                <c:pt idx="6645">
                  <c:v>25</c:v>
                </c:pt>
                <c:pt idx="6646">
                  <c:v>25</c:v>
                </c:pt>
                <c:pt idx="6647">
                  <c:v>24</c:v>
                </c:pt>
                <c:pt idx="6648">
                  <c:v>23</c:v>
                </c:pt>
                <c:pt idx="6649">
                  <c:v>23</c:v>
                </c:pt>
                <c:pt idx="6650">
                  <c:v>25</c:v>
                </c:pt>
                <c:pt idx="6651">
                  <c:v>23</c:v>
                </c:pt>
                <c:pt idx="6652">
                  <c:v>24</c:v>
                </c:pt>
                <c:pt idx="6653">
                  <c:v>25</c:v>
                </c:pt>
                <c:pt idx="6654">
                  <c:v>24</c:v>
                </c:pt>
                <c:pt idx="6655">
                  <c:v>26</c:v>
                </c:pt>
                <c:pt idx="6656">
                  <c:v>25</c:v>
                </c:pt>
                <c:pt idx="6657">
                  <c:v>25</c:v>
                </c:pt>
                <c:pt idx="6658">
                  <c:v>24</c:v>
                </c:pt>
                <c:pt idx="6659">
                  <c:v>23</c:v>
                </c:pt>
                <c:pt idx="6660">
                  <c:v>24</c:v>
                </c:pt>
                <c:pt idx="6661">
                  <c:v>25</c:v>
                </c:pt>
                <c:pt idx="6662">
                  <c:v>24</c:v>
                </c:pt>
                <c:pt idx="6663">
                  <c:v>24</c:v>
                </c:pt>
                <c:pt idx="6664">
                  <c:v>22</c:v>
                </c:pt>
                <c:pt idx="6665">
                  <c:v>25</c:v>
                </c:pt>
                <c:pt idx="6666">
                  <c:v>24</c:v>
                </c:pt>
                <c:pt idx="6667">
                  <c:v>25</c:v>
                </c:pt>
                <c:pt idx="6668">
                  <c:v>25</c:v>
                </c:pt>
                <c:pt idx="6669">
                  <c:v>25</c:v>
                </c:pt>
                <c:pt idx="6670">
                  <c:v>25</c:v>
                </c:pt>
                <c:pt idx="6671">
                  <c:v>23</c:v>
                </c:pt>
                <c:pt idx="6672">
                  <c:v>25</c:v>
                </c:pt>
                <c:pt idx="6673">
                  <c:v>24</c:v>
                </c:pt>
                <c:pt idx="6674">
                  <c:v>24</c:v>
                </c:pt>
                <c:pt idx="6675">
                  <c:v>23</c:v>
                </c:pt>
                <c:pt idx="6676">
                  <c:v>25</c:v>
                </c:pt>
                <c:pt idx="6677">
                  <c:v>24</c:v>
                </c:pt>
                <c:pt idx="6678">
                  <c:v>24</c:v>
                </c:pt>
                <c:pt idx="6679">
                  <c:v>25</c:v>
                </c:pt>
                <c:pt idx="6680">
                  <c:v>25</c:v>
                </c:pt>
                <c:pt idx="6681">
                  <c:v>24</c:v>
                </c:pt>
                <c:pt idx="6682">
                  <c:v>24</c:v>
                </c:pt>
                <c:pt idx="6683">
                  <c:v>24</c:v>
                </c:pt>
                <c:pt idx="6684">
                  <c:v>24</c:v>
                </c:pt>
                <c:pt idx="6685">
                  <c:v>25</c:v>
                </c:pt>
                <c:pt idx="6686">
                  <c:v>24</c:v>
                </c:pt>
                <c:pt idx="6687">
                  <c:v>24</c:v>
                </c:pt>
                <c:pt idx="6688">
                  <c:v>25</c:v>
                </c:pt>
                <c:pt idx="6689">
                  <c:v>24</c:v>
                </c:pt>
                <c:pt idx="6690">
                  <c:v>25</c:v>
                </c:pt>
                <c:pt idx="6691">
                  <c:v>24</c:v>
                </c:pt>
                <c:pt idx="6692">
                  <c:v>23</c:v>
                </c:pt>
                <c:pt idx="6693">
                  <c:v>23</c:v>
                </c:pt>
                <c:pt idx="6694">
                  <c:v>24</c:v>
                </c:pt>
                <c:pt idx="6695">
                  <c:v>24</c:v>
                </c:pt>
                <c:pt idx="6696">
                  <c:v>25</c:v>
                </c:pt>
                <c:pt idx="6697">
                  <c:v>24</c:v>
                </c:pt>
                <c:pt idx="6698">
                  <c:v>25</c:v>
                </c:pt>
                <c:pt idx="6699">
                  <c:v>24</c:v>
                </c:pt>
                <c:pt idx="6700">
                  <c:v>24</c:v>
                </c:pt>
                <c:pt idx="6701">
                  <c:v>25</c:v>
                </c:pt>
                <c:pt idx="6702">
                  <c:v>24</c:v>
                </c:pt>
                <c:pt idx="6703">
                  <c:v>20</c:v>
                </c:pt>
                <c:pt idx="6704">
                  <c:v>25</c:v>
                </c:pt>
                <c:pt idx="6705">
                  <c:v>25</c:v>
                </c:pt>
                <c:pt idx="6706">
                  <c:v>24</c:v>
                </c:pt>
                <c:pt idx="6707">
                  <c:v>24</c:v>
                </c:pt>
                <c:pt idx="6708">
                  <c:v>25</c:v>
                </c:pt>
                <c:pt idx="6709">
                  <c:v>25</c:v>
                </c:pt>
                <c:pt idx="6710">
                  <c:v>23</c:v>
                </c:pt>
                <c:pt idx="6711">
                  <c:v>24</c:v>
                </c:pt>
                <c:pt idx="6712">
                  <c:v>24</c:v>
                </c:pt>
                <c:pt idx="6713">
                  <c:v>25</c:v>
                </c:pt>
                <c:pt idx="6714">
                  <c:v>24</c:v>
                </c:pt>
                <c:pt idx="6715">
                  <c:v>24</c:v>
                </c:pt>
                <c:pt idx="6716">
                  <c:v>25</c:v>
                </c:pt>
                <c:pt idx="6717">
                  <c:v>24</c:v>
                </c:pt>
                <c:pt idx="6718">
                  <c:v>24</c:v>
                </c:pt>
                <c:pt idx="6719">
                  <c:v>26</c:v>
                </c:pt>
                <c:pt idx="6720">
                  <c:v>26</c:v>
                </c:pt>
                <c:pt idx="6721">
                  <c:v>25</c:v>
                </c:pt>
                <c:pt idx="6722">
                  <c:v>25</c:v>
                </c:pt>
                <c:pt idx="6723">
                  <c:v>25</c:v>
                </c:pt>
                <c:pt idx="6724">
                  <c:v>23</c:v>
                </c:pt>
                <c:pt idx="6725">
                  <c:v>25</c:v>
                </c:pt>
                <c:pt idx="6726">
                  <c:v>23</c:v>
                </c:pt>
                <c:pt idx="6727">
                  <c:v>25</c:v>
                </c:pt>
                <c:pt idx="6728">
                  <c:v>25</c:v>
                </c:pt>
                <c:pt idx="6729">
                  <c:v>24</c:v>
                </c:pt>
                <c:pt idx="6730">
                  <c:v>24</c:v>
                </c:pt>
                <c:pt idx="6731">
                  <c:v>24</c:v>
                </c:pt>
                <c:pt idx="6732">
                  <c:v>23</c:v>
                </c:pt>
                <c:pt idx="6733">
                  <c:v>23</c:v>
                </c:pt>
                <c:pt idx="6734">
                  <c:v>25</c:v>
                </c:pt>
                <c:pt idx="6735">
                  <c:v>25</c:v>
                </c:pt>
                <c:pt idx="6736">
                  <c:v>24</c:v>
                </c:pt>
                <c:pt idx="6737">
                  <c:v>26</c:v>
                </c:pt>
                <c:pt idx="6738">
                  <c:v>25</c:v>
                </c:pt>
                <c:pt idx="6739">
                  <c:v>24</c:v>
                </c:pt>
                <c:pt idx="6740">
                  <c:v>25</c:v>
                </c:pt>
                <c:pt idx="6741">
                  <c:v>25</c:v>
                </c:pt>
                <c:pt idx="6742">
                  <c:v>25</c:v>
                </c:pt>
                <c:pt idx="6743">
                  <c:v>22</c:v>
                </c:pt>
                <c:pt idx="6744">
                  <c:v>25</c:v>
                </c:pt>
                <c:pt idx="6745">
                  <c:v>25</c:v>
                </c:pt>
                <c:pt idx="6746">
                  <c:v>25</c:v>
                </c:pt>
                <c:pt idx="6747">
                  <c:v>24</c:v>
                </c:pt>
                <c:pt idx="6748">
                  <c:v>23</c:v>
                </c:pt>
                <c:pt idx="6749">
                  <c:v>24</c:v>
                </c:pt>
                <c:pt idx="6750">
                  <c:v>23</c:v>
                </c:pt>
                <c:pt idx="6751">
                  <c:v>25</c:v>
                </c:pt>
                <c:pt idx="6752">
                  <c:v>22</c:v>
                </c:pt>
                <c:pt idx="6753">
                  <c:v>26</c:v>
                </c:pt>
                <c:pt idx="6754">
                  <c:v>24</c:v>
                </c:pt>
                <c:pt idx="6755">
                  <c:v>24</c:v>
                </c:pt>
                <c:pt idx="6756">
                  <c:v>25</c:v>
                </c:pt>
                <c:pt idx="6757">
                  <c:v>22</c:v>
                </c:pt>
                <c:pt idx="6758">
                  <c:v>24</c:v>
                </c:pt>
                <c:pt idx="6759">
                  <c:v>24</c:v>
                </c:pt>
                <c:pt idx="6760">
                  <c:v>23</c:v>
                </c:pt>
                <c:pt idx="6761">
                  <c:v>25</c:v>
                </c:pt>
                <c:pt idx="6762">
                  <c:v>23</c:v>
                </c:pt>
                <c:pt idx="6763">
                  <c:v>24</c:v>
                </c:pt>
                <c:pt idx="6764">
                  <c:v>22</c:v>
                </c:pt>
                <c:pt idx="6765">
                  <c:v>24</c:v>
                </c:pt>
                <c:pt idx="6766">
                  <c:v>24</c:v>
                </c:pt>
                <c:pt idx="6767">
                  <c:v>25</c:v>
                </c:pt>
                <c:pt idx="6768">
                  <c:v>24</c:v>
                </c:pt>
                <c:pt idx="6769">
                  <c:v>25</c:v>
                </c:pt>
                <c:pt idx="6770">
                  <c:v>25</c:v>
                </c:pt>
                <c:pt idx="6771">
                  <c:v>26</c:v>
                </c:pt>
                <c:pt idx="6772">
                  <c:v>25</c:v>
                </c:pt>
                <c:pt idx="6773">
                  <c:v>26</c:v>
                </c:pt>
                <c:pt idx="6774">
                  <c:v>24</c:v>
                </c:pt>
                <c:pt idx="6775">
                  <c:v>24</c:v>
                </c:pt>
                <c:pt idx="6776">
                  <c:v>23</c:v>
                </c:pt>
                <c:pt idx="6777">
                  <c:v>24</c:v>
                </c:pt>
                <c:pt idx="6778">
                  <c:v>24</c:v>
                </c:pt>
                <c:pt idx="6779">
                  <c:v>25</c:v>
                </c:pt>
                <c:pt idx="6780">
                  <c:v>25</c:v>
                </c:pt>
                <c:pt idx="6781">
                  <c:v>24</c:v>
                </c:pt>
                <c:pt idx="6782">
                  <c:v>24</c:v>
                </c:pt>
                <c:pt idx="6783">
                  <c:v>24</c:v>
                </c:pt>
                <c:pt idx="6784">
                  <c:v>24</c:v>
                </c:pt>
                <c:pt idx="6785">
                  <c:v>25</c:v>
                </c:pt>
                <c:pt idx="6786">
                  <c:v>24</c:v>
                </c:pt>
                <c:pt idx="6787">
                  <c:v>24</c:v>
                </c:pt>
                <c:pt idx="6788">
                  <c:v>26</c:v>
                </c:pt>
                <c:pt idx="6789">
                  <c:v>24</c:v>
                </c:pt>
                <c:pt idx="6790">
                  <c:v>25</c:v>
                </c:pt>
                <c:pt idx="6791">
                  <c:v>24</c:v>
                </c:pt>
                <c:pt idx="6792">
                  <c:v>23</c:v>
                </c:pt>
                <c:pt idx="6793">
                  <c:v>24</c:v>
                </c:pt>
                <c:pt idx="6794">
                  <c:v>25</c:v>
                </c:pt>
                <c:pt idx="6795">
                  <c:v>24</c:v>
                </c:pt>
                <c:pt idx="6796">
                  <c:v>24</c:v>
                </c:pt>
                <c:pt idx="6797">
                  <c:v>25</c:v>
                </c:pt>
                <c:pt idx="6798">
                  <c:v>25</c:v>
                </c:pt>
                <c:pt idx="6799">
                  <c:v>25</c:v>
                </c:pt>
                <c:pt idx="6800">
                  <c:v>25</c:v>
                </c:pt>
                <c:pt idx="6801">
                  <c:v>24</c:v>
                </c:pt>
                <c:pt idx="6802">
                  <c:v>26</c:v>
                </c:pt>
                <c:pt idx="6803">
                  <c:v>23</c:v>
                </c:pt>
                <c:pt idx="6804">
                  <c:v>25</c:v>
                </c:pt>
                <c:pt idx="6805">
                  <c:v>25</c:v>
                </c:pt>
                <c:pt idx="6806">
                  <c:v>25</c:v>
                </c:pt>
                <c:pt idx="6807">
                  <c:v>24</c:v>
                </c:pt>
                <c:pt idx="6808">
                  <c:v>23</c:v>
                </c:pt>
                <c:pt idx="6809">
                  <c:v>25</c:v>
                </c:pt>
                <c:pt idx="6810">
                  <c:v>24</c:v>
                </c:pt>
                <c:pt idx="6811">
                  <c:v>24</c:v>
                </c:pt>
                <c:pt idx="6812">
                  <c:v>23</c:v>
                </c:pt>
                <c:pt idx="6813">
                  <c:v>25</c:v>
                </c:pt>
                <c:pt idx="6814">
                  <c:v>24</c:v>
                </c:pt>
                <c:pt idx="6815">
                  <c:v>25</c:v>
                </c:pt>
                <c:pt idx="6816">
                  <c:v>24</c:v>
                </c:pt>
                <c:pt idx="6817">
                  <c:v>25</c:v>
                </c:pt>
                <c:pt idx="6818">
                  <c:v>25</c:v>
                </c:pt>
                <c:pt idx="6819">
                  <c:v>26</c:v>
                </c:pt>
                <c:pt idx="6820">
                  <c:v>23</c:v>
                </c:pt>
                <c:pt idx="6821">
                  <c:v>37</c:v>
                </c:pt>
                <c:pt idx="6822">
                  <c:v>25</c:v>
                </c:pt>
                <c:pt idx="6823">
                  <c:v>26</c:v>
                </c:pt>
                <c:pt idx="6824">
                  <c:v>25</c:v>
                </c:pt>
                <c:pt idx="6825">
                  <c:v>24</c:v>
                </c:pt>
                <c:pt idx="6826">
                  <c:v>25</c:v>
                </c:pt>
                <c:pt idx="6827">
                  <c:v>25</c:v>
                </c:pt>
                <c:pt idx="6828">
                  <c:v>24</c:v>
                </c:pt>
                <c:pt idx="6829">
                  <c:v>25</c:v>
                </c:pt>
                <c:pt idx="6830">
                  <c:v>25</c:v>
                </c:pt>
                <c:pt idx="6831">
                  <c:v>24</c:v>
                </c:pt>
                <c:pt idx="6832">
                  <c:v>24</c:v>
                </c:pt>
                <c:pt idx="6833">
                  <c:v>25</c:v>
                </c:pt>
                <c:pt idx="6834">
                  <c:v>25</c:v>
                </c:pt>
                <c:pt idx="6835">
                  <c:v>22</c:v>
                </c:pt>
                <c:pt idx="6836">
                  <c:v>26</c:v>
                </c:pt>
                <c:pt idx="6837">
                  <c:v>25</c:v>
                </c:pt>
                <c:pt idx="6838">
                  <c:v>24</c:v>
                </c:pt>
                <c:pt idx="6839">
                  <c:v>24</c:v>
                </c:pt>
                <c:pt idx="6840">
                  <c:v>23</c:v>
                </c:pt>
                <c:pt idx="6841">
                  <c:v>25</c:v>
                </c:pt>
                <c:pt idx="6842">
                  <c:v>24</c:v>
                </c:pt>
                <c:pt idx="6843">
                  <c:v>24</c:v>
                </c:pt>
                <c:pt idx="6844">
                  <c:v>24</c:v>
                </c:pt>
                <c:pt idx="6845">
                  <c:v>25</c:v>
                </c:pt>
                <c:pt idx="6846">
                  <c:v>23</c:v>
                </c:pt>
                <c:pt idx="6847">
                  <c:v>25</c:v>
                </c:pt>
                <c:pt idx="6848">
                  <c:v>24</c:v>
                </c:pt>
                <c:pt idx="6849">
                  <c:v>24</c:v>
                </c:pt>
                <c:pt idx="6850">
                  <c:v>26</c:v>
                </c:pt>
                <c:pt idx="6851">
                  <c:v>24</c:v>
                </c:pt>
                <c:pt idx="6852">
                  <c:v>25</c:v>
                </c:pt>
                <c:pt idx="6853">
                  <c:v>24</c:v>
                </c:pt>
                <c:pt idx="6854">
                  <c:v>24</c:v>
                </c:pt>
                <c:pt idx="6855">
                  <c:v>24</c:v>
                </c:pt>
                <c:pt idx="6856">
                  <c:v>24</c:v>
                </c:pt>
                <c:pt idx="6857">
                  <c:v>26</c:v>
                </c:pt>
                <c:pt idx="6858">
                  <c:v>24</c:v>
                </c:pt>
                <c:pt idx="6859">
                  <c:v>24</c:v>
                </c:pt>
                <c:pt idx="6860">
                  <c:v>24</c:v>
                </c:pt>
                <c:pt idx="6861">
                  <c:v>25</c:v>
                </c:pt>
                <c:pt idx="6862">
                  <c:v>22</c:v>
                </c:pt>
                <c:pt idx="6863">
                  <c:v>24</c:v>
                </c:pt>
                <c:pt idx="6864">
                  <c:v>24</c:v>
                </c:pt>
                <c:pt idx="6865">
                  <c:v>25</c:v>
                </c:pt>
                <c:pt idx="6866">
                  <c:v>24</c:v>
                </c:pt>
                <c:pt idx="6867">
                  <c:v>24</c:v>
                </c:pt>
                <c:pt idx="6868">
                  <c:v>23</c:v>
                </c:pt>
                <c:pt idx="6869">
                  <c:v>22</c:v>
                </c:pt>
                <c:pt idx="6870">
                  <c:v>24</c:v>
                </c:pt>
                <c:pt idx="6871">
                  <c:v>24</c:v>
                </c:pt>
                <c:pt idx="6872">
                  <c:v>25</c:v>
                </c:pt>
                <c:pt idx="6873">
                  <c:v>24</c:v>
                </c:pt>
                <c:pt idx="6874">
                  <c:v>23</c:v>
                </c:pt>
                <c:pt idx="6875">
                  <c:v>25</c:v>
                </c:pt>
                <c:pt idx="6876">
                  <c:v>24</c:v>
                </c:pt>
                <c:pt idx="6877">
                  <c:v>24</c:v>
                </c:pt>
                <c:pt idx="6878">
                  <c:v>25</c:v>
                </c:pt>
                <c:pt idx="6879">
                  <c:v>24</c:v>
                </c:pt>
                <c:pt idx="6880">
                  <c:v>25</c:v>
                </c:pt>
                <c:pt idx="6881">
                  <c:v>25</c:v>
                </c:pt>
                <c:pt idx="6882">
                  <c:v>25</c:v>
                </c:pt>
                <c:pt idx="6883">
                  <c:v>24</c:v>
                </c:pt>
                <c:pt idx="6884">
                  <c:v>22</c:v>
                </c:pt>
                <c:pt idx="6885">
                  <c:v>25</c:v>
                </c:pt>
                <c:pt idx="6886">
                  <c:v>25</c:v>
                </c:pt>
                <c:pt idx="6887">
                  <c:v>24</c:v>
                </c:pt>
                <c:pt idx="6888">
                  <c:v>24</c:v>
                </c:pt>
                <c:pt idx="6889">
                  <c:v>23</c:v>
                </c:pt>
                <c:pt idx="6890">
                  <c:v>25</c:v>
                </c:pt>
                <c:pt idx="6891">
                  <c:v>25</c:v>
                </c:pt>
                <c:pt idx="6892">
                  <c:v>24</c:v>
                </c:pt>
                <c:pt idx="6893">
                  <c:v>25</c:v>
                </c:pt>
                <c:pt idx="6894">
                  <c:v>24</c:v>
                </c:pt>
                <c:pt idx="6895">
                  <c:v>24</c:v>
                </c:pt>
                <c:pt idx="6896">
                  <c:v>24</c:v>
                </c:pt>
                <c:pt idx="6897">
                  <c:v>24</c:v>
                </c:pt>
                <c:pt idx="6898">
                  <c:v>24</c:v>
                </c:pt>
                <c:pt idx="6899">
                  <c:v>26</c:v>
                </c:pt>
                <c:pt idx="6900">
                  <c:v>25</c:v>
                </c:pt>
                <c:pt idx="6901">
                  <c:v>25</c:v>
                </c:pt>
                <c:pt idx="6902">
                  <c:v>24</c:v>
                </c:pt>
                <c:pt idx="6903">
                  <c:v>26</c:v>
                </c:pt>
                <c:pt idx="6904">
                  <c:v>24</c:v>
                </c:pt>
                <c:pt idx="6905">
                  <c:v>24</c:v>
                </c:pt>
                <c:pt idx="6906">
                  <c:v>24</c:v>
                </c:pt>
                <c:pt idx="6907">
                  <c:v>25</c:v>
                </c:pt>
                <c:pt idx="6908">
                  <c:v>24</c:v>
                </c:pt>
                <c:pt idx="6909">
                  <c:v>24</c:v>
                </c:pt>
                <c:pt idx="6910">
                  <c:v>25</c:v>
                </c:pt>
                <c:pt idx="6911">
                  <c:v>25</c:v>
                </c:pt>
                <c:pt idx="6912">
                  <c:v>22</c:v>
                </c:pt>
                <c:pt idx="6913">
                  <c:v>23</c:v>
                </c:pt>
                <c:pt idx="6914">
                  <c:v>25</c:v>
                </c:pt>
                <c:pt idx="6915">
                  <c:v>27</c:v>
                </c:pt>
                <c:pt idx="6916">
                  <c:v>24</c:v>
                </c:pt>
                <c:pt idx="6917">
                  <c:v>26</c:v>
                </c:pt>
                <c:pt idx="6918">
                  <c:v>24</c:v>
                </c:pt>
                <c:pt idx="6919">
                  <c:v>26</c:v>
                </c:pt>
                <c:pt idx="6920">
                  <c:v>22</c:v>
                </c:pt>
                <c:pt idx="6921">
                  <c:v>25</c:v>
                </c:pt>
                <c:pt idx="6922">
                  <c:v>25</c:v>
                </c:pt>
                <c:pt idx="6923">
                  <c:v>25</c:v>
                </c:pt>
                <c:pt idx="6924">
                  <c:v>24</c:v>
                </c:pt>
                <c:pt idx="6925">
                  <c:v>24</c:v>
                </c:pt>
                <c:pt idx="6926">
                  <c:v>25</c:v>
                </c:pt>
                <c:pt idx="6927">
                  <c:v>25</c:v>
                </c:pt>
                <c:pt idx="6928">
                  <c:v>24</c:v>
                </c:pt>
                <c:pt idx="6929">
                  <c:v>23</c:v>
                </c:pt>
                <c:pt idx="6930">
                  <c:v>24</c:v>
                </c:pt>
                <c:pt idx="6931">
                  <c:v>26</c:v>
                </c:pt>
                <c:pt idx="6932">
                  <c:v>24</c:v>
                </c:pt>
                <c:pt idx="6933">
                  <c:v>25</c:v>
                </c:pt>
                <c:pt idx="6934">
                  <c:v>25</c:v>
                </c:pt>
                <c:pt idx="6935">
                  <c:v>24</c:v>
                </c:pt>
                <c:pt idx="6936">
                  <c:v>25</c:v>
                </c:pt>
                <c:pt idx="6937">
                  <c:v>24</c:v>
                </c:pt>
                <c:pt idx="6938">
                  <c:v>25</c:v>
                </c:pt>
                <c:pt idx="6939">
                  <c:v>25</c:v>
                </c:pt>
                <c:pt idx="6940">
                  <c:v>23</c:v>
                </c:pt>
                <c:pt idx="6941">
                  <c:v>24</c:v>
                </c:pt>
                <c:pt idx="6942">
                  <c:v>25</c:v>
                </c:pt>
                <c:pt idx="6943">
                  <c:v>27</c:v>
                </c:pt>
                <c:pt idx="6944">
                  <c:v>26</c:v>
                </c:pt>
                <c:pt idx="6945">
                  <c:v>26</c:v>
                </c:pt>
                <c:pt idx="6946">
                  <c:v>24</c:v>
                </c:pt>
                <c:pt idx="6947">
                  <c:v>26</c:v>
                </c:pt>
                <c:pt idx="6948">
                  <c:v>24</c:v>
                </c:pt>
                <c:pt idx="6949">
                  <c:v>25</c:v>
                </c:pt>
                <c:pt idx="6950">
                  <c:v>25</c:v>
                </c:pt>
                <c:pt idx="6951">
                  <c:v>24</c:v>
                </c:pt>
                <c:pt idx="6952">
                  <c:v>24</c:v>
                </c:pt>
                <c:pt idx="6953">
                  <c:v>25</c:v>
                </c:pt>
                <c:pt idx="6954">
                  <c:v>22</c:v>
                </c:pt>
                <c:pt idx="6955">
                  <c:v>26</c:v>
                </c:pt>
                <c:pt idx="6956">
                  <c:v>23</c:v>
                </c:pt>
                <c:pt idx="6957">
                  <c:v>24</c:v>
                </c:pt>
                <c:pt idx="6958">
                  <c:v>25</c:v>
                </c:pt>
                <c:pt idx="6959">
                  <c:v>26</c:v>
                </c:pt>
                <c:pt idx="6960">
                  <c:v>23</c:v>
                </c:pt>
                <c:pt idx="6961">
                  <c:v>24</c:v>
                </c:pt>
                <c:pt idx="6962">
                  <c:v>20</c:v>
                </c:pt>
                <c:pt idx="6963">
                  <c:v>18</c:v>
                </c:pt>
                <c:pt idx="6964">
                  <c:v>24</c:v>
                </c:pt>
                <c:pt idx="6965">
                  <c:v>24</c:v>
                </c:pt>
                <c:pt idx="6966">
                  <c:v>24</c:v>
                </c:pt>
                <c:pt idx="6967">
                  <c:v>24</c:v>
                </c:pt>
                <c:pt idx="6968">
                  <c:v>24</c:v>
                </c:pt>
                <c:pt idx="6969">
                  <c:v>25</c:v>
                </c:pt>
                <c:pt idx="6970">
                  <c:v>25</c:v>
                </c:pt>
                <c:pt idx="6971">
                  <c:v>24</c:v>
                </c:pt>
                <c:pt idx="6972">
                  <c:v>24</c:v>
                </c:pt>
                <c:pt idx="6973">
                  <c:v>23</c:v>
                </c:pt>
                <c:pt idx="6974">
                  <c:v>24</c:v>
                </c:pt>
                <c:pt idx="6975">
                  <c:v>25</c:v>
                </c:pt>
                <c:pt idx="6976">
                  <c:v>24</c:v>
                </c:pt>
                <c:pt idx="6977">
                  <c:v>25</c:v>
                </c:pt>
                <c:pt idx="6978">
                  <c:v>24</c:v>
                </c:pt>
                <c:pt idx="6979">
                  <c:v>25</c:v>
                </c:pt>
                <c:pt idx="6980">
                  <c:v>24</c:v>
                </c:pt>
                <c:pt idx="6981">
                  <c:v>24</c:v>
                </c:pt>
                <c:pt idx="6982">
                  <c:v>24</c:v>
                </c:pt>
                <c:pt idx="6983">
                  <c:v>25</c:v>
                </c:pt>
                <c:pt idx="6984">
                  <c:v>25</c:v>
                </c:pt>
                <c:pt idx="6985">
                  <c:v>23</c:v>
                </c:pt>
                <c:pt idx="6986">
                  <c:v>26</c:v>
                </c:pt>
                <c:pt idx="6987">
                  <c:v>25</c:v>
                </c:pt>
                <c:pt idx="6988">
                  <c:v>24</c:v>
                </c:pt>
                <c:pt idx="6989">
                  <c:v>24</c:v>
                </c:pt>
                <c:pt idx="6990">
                  <c:v>24</c:v>
                </c:pt>
                <c:pt idx="6991">
                  <c:v>24</c:v>
                </c:pt>
                <c:pt idx="6992">
                  <c:v>23</c:v>
                </c:pt>
                <c:pt idx="6993">
                  <c:v>25</c:v>
                </c:pt>
                <c:pt idx="6994">
                  <c:v>17</c:v>
                </c:pt>
                <c:pt idx="6995">
                  <c:v>25</c:v>
                </c:pt>
                <c:pt idx="6996">
                  <c:v>24</c:v>
                </c:pt>
                <c:pt idx="6997">
                  <c:v>23</c:v>
                </c:pt>
                <c:pt idx="6998">
                  <c:v>23</c:v>
                </c:pt>
                <c:pt idx="6999">
                  <c:v>26</c:v>
                </c:pt>
                <c:pt idx="7000">
                  <c:v>24</c:v>
                </c:pt>
                <c:pt idx="7001">
                  <c:v>24</c:v>
                </c:pt>
                <c:pt idx="7002">
                  <c:v>25</c:v>
                </c:pt>
                <c:pt idx="7003">
                  <c:v>25</c:v>
                </c:pt>
                <c:pt idx="7004">
                  <c:v>25</c:v>
                </c:pt>
                <c:pt idx="7005">
                  <c:v>24</c:v>
                </c:pt>
                <c:pt idx="7006">
                  <c:v>24</c:v>
                </c:pt>
                <c:pt idx="7007">
                  <c:v>26</c:v>
                </c:pt>
                <c:pt idx="7008">
                  <c:v>24</c:v>
                </c:pt>
                <c:pt idx="7009">
                  <c:v>26</c:v>
                </c:pt>
                <c:pt idx="7010">
                  <c:v>25</c:v>
                </c:pt>
                <c:pt idx="7011">
                  <c:v>24</c:v>
                </c:pt>
                <c:pt idx="7012">
                  <c:v>23</c:v>
                </c:pt>
                <c:pt idx="7013">
                  <c:v>25</c:v>
                </c:pt>
                <c:pt idx="7014">
                  <c:v>24</c:v>
                </c:pt>
                <c:pt idx="7015">
                  <c:v>24</c:v>
                </c:pt>
                <c:pt idx="7016">
                  <c:v>26</c:v>
                </c:pt>
                <c:pt idx="7017">
                  <c:v>25</c:v>
                </c:pt>
                <c:pt idx="7018">
                  <c:v>24</c:v>
                </c:pt>
                <c:pt idx="7019">
                  <c:v>24</c:v>
                </c:pt>
                <c:pt idx="7020">
                  <c:v>24</c:v>
                </c:pt>
                <c:pt idx="7021">
                  <c:v>21</c:v>
                </c:pt>
                <c:pt idx="7022">
                  <c:v>24</c:v>
                </c:pt>
                <c:pt idx="7023">
                  <c:v>24</c:v>
                </c:pt>
                <c:pt idx="7024">
                  <c:v>24</c:v>
                </c:pt>
                <c:pt idx="7025">
                  <c:v>22</c:v>
                </c:pt>
                <c:pt idx="7026">
                  <c:v>25</c:v>
                </c:pt>
                <c:pt idx="7027">
                  <c:v>25</c:v>
                </c:pt>
                <c:pt idx="7028">
                  <c:v>25</c:v>
                </c:pt>
                <c:pt idx="7029">
                  <c:v>23</c:v>
                </c:pt>
                <c:pt idx="7030">
                  <c:v>25</c:v>
                </c:pt>
                <c:pt idx="7031">
                  <c:v>24</c:v>
                </c:pt>
                <c:pt idx="7032">
                  <c:v>24</c:v>
                </c:pt>
                <c:pt idx="7033">
                  <c:v>24</c:v>
                </c:pt>
                <c:pt idx="7034">
                  <c:v>25</c:v>
                </c:pt>
                <c:pt idx="7035">
                  <c:v>25</c:v>
                </c:pt>
                <c:pt idx="7036">
                  <c:v>24</c:v>
                </c:pt>
                <c:pt idx="7037">
                  <c:v>24</c:v>
                </c:pt>
                <c:pt idx="7038">
                  <c:v>24</c:v>
                </c:pt>
                <c:pt idx="7039">
                  <c:v>24</c:v>
                </c:pt>
                <c:pt idx="7040">
                  <c:v>24</c:v>
                </c:pt>
                <c:pt idx="7041">
                  <c:v>23</c:v>
                </c:pt>
                <c:pt idx="7042">
                  <c:v>23</c:v>
                </c:pt>
                <c:pt idx="7043">
                  <c:v>24</c:v>
                </c:pt>
                <c:pt idx="7044">
                  <c:v>23</c:v>
                </c:pt>
                <c:pt idx="7045">
                  <c:v>24</c:v>
                </c:pt>
                <c:pt idx="7046">
                  <c:v>24</c:v>
                </c:pt>
                <c:pt idx="7047">
                  <c:v>25</c:v>
                </c:pt>
                <c:pt idx="7048">
                  <c:v>25</c:v>
                </c:pt>
                <c:pt idx="7049">
                  <c:v>25</c:v>
                </c:pt>
                <c:pt idx="7050">
                  <c:v>23</c:v>
                </c:pt>
                <c:pt idx="7051">
                  <c:v>25</c:v>
                </c:pt>
                <c:pt idx="7052">
                  <c:v>22</c:v>
                </c:pt>
                <c:pt idx="7053">
                  <c:v>24</c:v>
                </c:pt>
                <c:pt idx="7054">
                  <c:v>23</c:v>
                </c:pt>
                <c:pt idx="7055">
                  <c:v>23</c:v>
                </c:pt>
                <c:pt idx="7056">
                  <c:v>23</c:v>
                </c:pt>
                <c:pt idx="7057">
                  <c:v>24</c:v>
                </c:pt>
                <c:pt idx="7058">
                  <c:v>24</c:v>
                </c:pt>
                <c:pt idx="7059">
                  <c:v>25</c:v>
                </c:pt>
                <c:pt idx="7060">
                  <c:v>24</c:v>
                </c:pt>
                <c:pt idx="7061">
                  <c:v>24</c:v>
                </c:pt>
                <c:pt idx="7062">
                  <c:v>25</c:v>
                </c:pt>
                <c:pt idx="7063">
                  <c:v>25</c:v>
                </c:pt>
                <c:pt idx="7064">
                  <c:v>24</c:v>
                </c:pt>
                <c:pt idx="7065">
                  <c:v>25</c:v>
                </c:pt>
                <c:pt idx="7066">
                  <c:v>24</c:v>
                </c:pt>
                <c:pt idx="7067">
                  <c:v>25</c:v>
                </c:pt>
                <c:pt idx="7068">
                  <c:v>23</c:v>
                </c:pt>
                <c:pt idx="7069">
                  <c:v>25</c:v>
                </c:pt>
                <c:pt idx="7070">
                  <c:v>22</c:v>
                </c:pt>
                <c:pt idx="7071">
                  <c:v>25</c:v>
                </c:pt>
                <c:pt idx="7072">
                  <c:v>24</c:v>
                </c:pt>
                <c:pt idx="7073">
                  <c:v>24</c:v>
                </c:pt>
                <c:pt idx="7074">
                  <c:v>24</c:v>
                </c:pt>
                <c:pt idx="7075">
                  <c:v>22</c:v>
                </c:pt>
                <c:pt idx="7076">
                  <c:v>24</c:v>
                </c:pt>
                <c:pt idx="7077">
                  <c:v>25</c:v>
                </c:pt>
                <c:pt idx="7078">
                  <c:v>25</c:v>
                </c:pt>
                <c:pt idx="7079">
                  <c:v>24</c:v>
                </c:pt>
                <c:pt idx="7080">
                  <c:v>22</c:v>
                </c:pt>
                <c:pt idx="7081">
                  <c:v>24</c:v>
                </c:pt>
                <c:pt idx="7082">
                  <c:v>23</c:v>
                </c:pt>
                <c:pt idx="7083">
                  <c:v>24</c:v>
                </c:pt>
                <c:pt idx="7084">
                  <c:v>24</c:v>
                </c:pt>
                <c:pt idx="7085">
                  <c:v>23</c:v>
                </c:pt>
                <c:pt idx="7086">
                  <c:v>26</c:v>
                </c:pt>
                <c:pt idx="7087">
                  <c:v>25</c:v>
                </c:pt>
                <c:pt idx="7088">
                  <c:v>26</c:v>
                </c:pt>
                <c:pt idx="7089">
                  <c:v>25</c:v>
                </c:pt>
                <c:pt idx="7090">
                  <c:v>25</c:v>
                </c:pt>
                <c:pt idx="7091">
                  <c:v>25</c:v>
                </c:pt>
                <c:pt idx="7092">
                  <c:v>24</c:v>
                </c:pt>
                <c:pt idx="7093">
                  <c:v>25</c:v>
                </c:pt>
                <c:pt idx="7094">
                  <c:v>25</c:v>
                </c:pt>
                <c:pt idx="7095">
                  <c:v>26</c:v>
                </c:pt>
                <c:pt idx="7096">
                  <c:v>26</c:v>
                </c:pt>
                <c:pt idx="7097">
                  <c:v>25</c:v>
                </c:pt>
                <c:pt idx="7098">
                  <c:v>25</c:v>
                </c:pt>
                <c:pt idx="7099">
                  <c:v>24</c:v>
                </c:pt>
                <c:pt idx="7100">
                  <c:v>24</c:v>
                </c:pt>
                <c:pt idx="7101">
                  <c:v>24</c:v>
                </c:pt>
                <c:pt idx="7102">
                  <c:v>25</c:v>
                </c:pt>
                <c:pt idx="7103">
                  <c:v>25</c:v>
                </c:pt>
                <c:pt idx="7104">
                  <c:v>23</c:v>
                </c:pt>
                <c:pt idx="7105">
                  <c:v>24</c:v>
                </c:pt>
                <c:pt idx="7106">
                  <c:v>26</c:v>
                </c:pt>
                <c:pt idx="7107">
                  <c:v>25</c:v>
                </c:pt>
                <c:pt idx="7108">
                  <c:v>22</c:v>
                </c:pt>
                <c:pt idx="7109">
                  <c:v>24</c:v>
                </c:pt>
                <c:pt idx="7110">
                  <c:v>25</c:v>
                </c:pt>
                <c:pt idx="7111">
                  <c:v>28</c:v>
                </c:pt>
                <c:pt idx="7112">
                  <c:v>23</c:v>
                </c:pt>
                <c:pt idx="7113">
                  <c:v>25</c:v>
                </c:pt>
                <c:pt idx="7114">
                  <c:v>24</c:v>
                </c:pt>
                <c:pt idx="7115">
                  <c:v>25</c:v>
                </c:pt>
                <c:pt idx="7116">
                  <c:v>25</c:v>
                </c:pt>
                <c:pt idx="7117">
                  <c:v>24</c:v>
                </c:pt>
                <c:pt idx="7118">
                  <c:v>25</c:v>
                </c:pt>
                <c:pt idx="7119">
                  <c:v>25</c:v>
                </c:pt>
                <c:pt idx="7120">
                  <c:v>24</c:v>
                </c:pt>
                <c:pt idx="7121">
                  <c:v>24</c:v>
                </c:pt>
                <c:pt idx="7122">
                  <c:v>25</c:v>
                </c:pt>
                <c:pt idx="7123">
                  <c:v>25</c:v>
                </c:pt>
                <c:pt idx="7124">
                  <c:v>24</c:v>
                </c:pt>
                <c:pt idx="7125">
                  <c:v>24</c:v>
                </c:pt>
                <c:pt idx="7126">
                  <c:v>25</c:v>
                </c:pt>
                <c:pt idx="7127">
                  <c:v>25</c:v>
                </c:pt>
                <c:pt idx="7128">
                  <c:v>25</c:v>
                </c:pt>
                <c:pt idx="7129">
                  <c:v>24</c:v>
                </c:pt>
                <c:pt idx="7130">
                  <c:v>25</c:v>
                </c:pt>
                <c:pt idx="7131">
                  <c:v>25</c:v>
                </c:pt>
                <c:pt idx="7132">
                  <c:v>24</c:v>
                </c:pt>
                <c:pt idx="7133">
                  <c:v>25</c:v>
                </c:pt>
                <c:pt idx="7134">
                  <c:v>26</c:v>
                </c:pt>
                <c:pt idx="7135">
                  <c:v>25</c:v>
                </c:pt>
                <c:pt idx="7136">
                  <c:v>23</c:v>
                </c:pt>
                <c:pt idx="7137">
                  <c:v>24</c:v>
                </c:pt>
                <c:pt idx="7138">
                  <c:v>24</c:v>
                </c:pt>
                <c:pt idx="7139">
                  <c:v>25</c:v>
                </c:pt>
                <c:pt idx="7140">
                  <c:v>23</c:v>
                </c:pt>
                <c:pt idx="7141">
                  <c:v>26</c:v>
                </c:pt>
                <c:pt idx="7142">
                  <c:v>26</c:v>
                </c:pt>
                <c:pt idx="7143">
                  <c:v>24</c:v>
                </c:pt>
                <c:pt idx="7144">
                  <c:v>23</c:v>
                </c:pt>
                <c:pt idx="7145">
                  <c:v>25</c:v>
                </c:pt>
                <c:pt idx="7146">
                  <c:v>24</c:v>
                </c:pt>
                <c:pt idx="7147">
                  <c:v>24</c:v>
                </c:pt>
                <c:pt idx="7148">
                  <c:v>25</c:v>
                </c:pt>
                <c:pt idx="7149">
                  <c:v>25</c:v>
                </c:pt>
                <c:pt idx="7150">
                  <c:v>24</c:v>
                </c:pt>
                <c:pt idx="7151">
                  <c:v>25</c:v>
                </c:pt>
                <c:pt idx="7152">
                  <c:v>25</c:v>
                </c:pt>
                <c:pt idx="7153">
                  <c:v>27</c:v>
                </c:pt>
                <c:pt idx="7154">
                  <c:v>24</c:v>
                </c:pt>
                <c:pt idx="7155">
                  <c:v>24</c:v>
                </c:pt>
                <c:pt idx="7156">
                  <c:v>25</c:v>
                </c:pt>
                <c:pt idx="7157">
                  <c:v>25</c:v>
                </c:pt>
                <c:pt idx="7158">
                  <c:v>23</c:v>
                </c:pt>
                <c:pt idx="7159">
                  <c:v>25</c:v>
                </c:pt>
                <c:pt idx="7160">
                  <c:v>25</c:v>
                </c:pt>
                <c:pt idx="7161">
                  <c:v>24</c:v>
                </c:pt>
                <c:pt idx="7162">
                  <c:v>23</c:v>
                </c:pt>
                <c:pt idx="7163">
                  <c:v>24</c:v>
                </c:pt>
                <c:pt idx="7164">
                  <c:v>23</c:v>
                </c:pt>
                <c:pt idx="7165">
                  <c:v>25</c:v>
                </c:pt>
                <c:pt idx="7166">
                  <c:v>24</c:v>
                </c:pt>
                <c:pt idx="7167">
                  <c:v>24</c:v>
                </c:pt>
                <c:pt idx="7168">
                  <c:v>24</c:v>
                </c:pt>
                <c:pt idx="7169">
                  <c:v>25</c:v>
                </c:pt>
                <c:pt idx="7170">
                  <c:v>23</c:v>
                </c:pt>
                <c:pt idx="7171">
                  <c:v>25</c:v>
                </c:pt>
                <c:pt idx="7172">
                  <c:v>24</c:v>
                </c:pt>
                <c:pt idx="7173">
                  <c:v>21</c:v>
                </c:pt>
                <c:pt idx="7174">
                  <c:v>23</c:v>
                </c:pt>
                <c:pt idx="7175">
                  <c:v>23</c:v>
                </c:pt>
                <c:pt idx="7176">
                  <c:v>27</c:v>
                </c:pt>
                <c:pt idx="7177">
                  <c:v>23</c:v>
                </c:pt>
                <c:pt idx="7178">
                  <c:v>24</c:v>
                </c:pt>
                <c:pt idx="7179">
                  <c:v>24</c:v>
                </c:pt>
                <c:pt idx="7180">
                  <c:v>25</c:v>
                </c:pt>
                <c:pt idx="7181">
                  <c:v>23</c:v>
                </c:pt>
                <c:pt idx="7182">
                  <c:v>27</c:v>
                </c:pt>
                <c:pt idx="7183">
                  <c:v>25</c:v>
                </c:pt>
                <c:pt idx="7184">
                  <c:v>24</c:v>
                </c:pt>
                <c:pt idx="7185">
                  <c:v>24</c:v>
                </c:pt>
                <c:pt idx="7186">
                  <c:v>24</c:v>
                </c:pt>
                <c:pt idx="7187">
                  <c:v>24</c:v>
                </c:pt>
                <c:pt idx="7188">
                  <c:v>27</c:v>
                </c:pt>
                <c:pt idx="7189">
                  <c:v>24</c:v>
                </c:pt>
                <c:pt idx="7190">
                  <c:v>24</c:v>
                </c:pt>
                <c:pt idx="7191">
                  <c:v>24</c:v>
                </c:pt>
                <c:pt idx="7192">
                  <c:v>24</c:v>
                </c:pt>
                <c:pt idx="7193">
                  <c:v>24</c:v>
                </c:pt>
                <c:pt idx="7194">
                  <c:v>24</c:v>
                </c:pt>
                <c:pt idx="7195">
                  <c:v>24</c:v>
                </c:pt>
                <c:pt idx="7196">
                  <c:v>22</c:v>
                </c:pt>
                <c:pt idx="7197">
                  <c:v>24</c:v>
                </c:pt>
                <c:pt idx="7198">
                  <c:v>22</c:v>
                </c:pt>
                <c:pt idx="7199">
                  <c:v>25</c:v>
                </c:pt>
                <c:pt idx="7200">
                  <c:v>25</c:v>
                </c:pt>
                <c:pt idx="7201">
                  <c:v>25</c:v>
                </c:pt>
                <c:pt idx="7202">
                  <c:v>23</c:v>
                </c:pt>
                <c:pt idx="7203">
                  <c:v>26</c:v>
                </c:pt>
                <c:pt idx="7204">
                  <c:v>24</c:v>
                </c:pt>
                <c:pt idx="7205">
                  <c:v>25</c:v>
                </c:pt>
                <c:pt idx="7206">
                  <c:v>24</c:v>
                </c:pt>
                <c:pt idx="7207">
                  <c:v>25</c:v>
                </c:pt>
                <c:pt idx="7208">
                  <c:v>24</c:v>
                </c:pt>
                <c:pt idx="7209">
                  <c:v>23</c:v>
                </c:pt>
                <c:pt idx="7210">
                  <c:v>24</c:v>
                </c:pt>
                <c:pt idx="7211">
                  <c:v>25</c:v>
                </c:pt>
                <c:pt idx="7212">
                  <c:v>25</c:v>
                </c:pt>
                <c:pt idx="7213">
                  <c:v>24</c:v>
                </c:pt>
                <c:pt idx="7214">
                  <c:v>24</c:v>
                </c:pt>
                <c:pt idx="7215">
                  <c:v>26</c:v>
                </c:pt>
                <c:pt idx="7216">
                  <c:v>23</c:v>
                </c:pt>
                <c:pt idx="7217">
                  <c:v>25</c:v>
                </c:pt>
                <c:pt idx="7218">
                  <c:v>22</c:v>
                </c:pt>
                <c:pt idx="7219">
                  <c:v>24</c:v>
                </c:pt>
                <c:pt idx="7220">
                  <c:v>23</c:v>
                </c:pt>
                <c:pt idx="7221">
                  <c:v>24</c:v>
                </c:pt>
                <c:pt idx="7222">
                  <c:v>25</c:v>
                </c:pt>
                <c:pt idx="7223">
                  <c:v>24</c:v>
                </c:pt>
                <c:pt idx="7224">
                  <c:v>25</c:v>
                </c:pt>
                <c:pt idx="7225">
                  <c:v>24</c:v>
                </c:pt>
                <c:pt idx="7226">
                  <c:v>25</c:v>
                </c:pt>
                <c:pt idx="7227">
                  <c:v>25</c:v>
                </c:pt>
                <c:pt idx="7228">
                  <c:v>25</c:v>
                </c:pt>
                <c:pt idx="7229">
                  <c:v>25</c:v>
                </c:pt>
                <c:pt idx="7230">
                  <c:v>25</c:v>
                </c:pt>
                <c:pt idx="7231">
                  <c:v>26</c:v>
                </c:pt>
                <c:pt idx="7232">
                  <c:v>25</c:v>
                </c:pt>
                <c:pt idx="7233">
                  <c:v>24</c:v>
                </c:pt>
                <c:pt idx="7234">
                  <c:v>24</c:v>
                </c:pt>
                <c:pt idx="7235">
                  <c:v>24</c:v>
                </c:pt>
                <c:pt idx="7236">
                  <c:v>25</c:v>
                </c:pt>
                <c:pt idx="7237">
                  <c:v>23</c:v>
                </c:pt>
                <c:pt idx="7238">
                  <c:v>24</c:v>
                </c:pt>
                <c:pt idx="7239">
                  <c:v>24</c:v>
                </c:pt>
                <c:pt idx="7240">
                  <c:v>25</c:v>
                </c:pt>
                <c:pt idx="7241">
                  <c:v>21</c:v>
                </c:pt>
                <c:pt idx="7242">
                  <c:v>25</c:v>
                </c:pt>
                <c:pt idx="7243">
                  <c:v>24</c:v>
                </c:pt>
                <c:pt idx="7244">
                  <c:v>25</c:v>
                </c:pt>
                <c:pt idx="7245">
                  <c:v>24</c:v>
                </c:pt>
                <c:pt idx="7246">
                  <c:v>24</c:v>
                </c:pt>
                <c:pt idx="7247">
                  <c:v>24</c:v>
                </c:pt>
                <c:pt idx="7248">
                  <c:v>25</c:v>
                </c:pt>
                <c:pt idx="7249">
                  <c:v>24</c:v>
                </c:pt>
                <c:pt idx="7250">
                  <c:v>24</c:v>
                </c:pt>
                <c:pt idx="7251">
                  <c:v>24</c:v>
                </c:pt>
                <c:pt idx="7252">
                  <c:v>24</c:v>
                </c:pt>
                <c:pt idx="7253">
                  <c:v>23</c:v>
                </c:pt>
                <c:pt idx="7254">
                  <c:v>25</c:v>
                </c:pt>
                <c:pt idx="7255">
                  <c:v>25</c:v>
                </c:pt>
                <c:pt idx="7256">
                  <c:v>25</c:v>
                </c:pt>
                <c:pt idx="7257">
                  <c:v>26</c:v>
                </c:pt>
                <c:pt idx="7258">
                  <c:v>24</c:v>
                </c:pt>
                <c:pt idx="7259">
                  <c:v>25</c:v>
                </c:pt>
                <c:pt idx="7260">
                  <c:v>24</c:v>
                </c:pt>
                <c:pt idx="7261">
                  <c:v>25</c:v>
                </c:pt>
                <c:pt idx="7262">
                  <c:v>25</c:v>
                </c:pt>
                <c:pt idx="7263">
                  <c:v>24</c:v>
                </c:pt>
                <c:pt idx="7264">
                  <c:v>24</c:v>
                </c:pt>
                <c:pt idx="7265">
                  <c:v>25</c:v>
                </c:pt>
                <c:pt idx="7266">
                  <c:v>20</c:v>
                </c:pt>
                <c:pt idx="7267">
                  <c:v>25</c:v>
                </c:pt>
                <c:pt idx="7268">
                  <c:v>24</c:v>
                </c:pt>
                <c:pt idx="7269">
                  <c:v>24</c:v>
                </c:pt>
                <c:pt idx="7270">
                  <c:v>23</c:v>
                </c:pt>
                <c:pt idx="7271">
                  <c:v>24</c:v>
                </c:pt>
                <c:pt idx="7272">
                  <c:v>24</c:v>
                </c:pt>
                <c:pt idx="7273">
                  <c:v>25</c:v>
                </c:pt>
                <c:pt idx="7274">
                  <c:v>23</c:v>
                </c:pt>
                <c:pt idx="7275">
                  <c:v>25</c:v>
                </c:pt>
                <c:pt idx="7276">
                  <c:v>23</c:v>
                </c:pt>
                <c:pt idx="7277">
                  <c:v>24</c:v>
                </c:pt>
                <c:pt idx="7278">
                  <c:v>25</c:v>
                </c:pt>
                <c:pt idx="7279">
                  <c:v>25</c:v>
                </c:pt>
                <c:pt idx="7280">
                  <c:v>25</c:v>
                </c:pt>
                <c:pt idx="7281">
                  <c:v>24</c:v>
                </c:pt>
                <c:pt idx="7282">
                  <c:v>24</c:v>
                </c:pt>
                <c:pt idx="7283">
                  <c:v>24</c:v>
                </c:pt>
                <c:pt idx="7284">
                  <c:v>23</c:v>
                </c:pt>
                <c:pt idx="7285">
                  <c:v>24</c:v>
                </c:pt>
                <c:pt idx="7286">
                  <c:v>24</c:v>
                </c:pt>
                <c:pt idx="7287">
                  <c:v>25</c:v>
                </c:pt>
                <c:pt idx="7288">
                  <c:v>25</c:v>
                </c:pt>
                <c:pt idx="7289">
                  <c:v>25</c:v>
                </c:pt>
                <c:pt idx="7290">
                  <c:v>24</c:v>
                </c:pt>
                <c:pt idx="7291">
                  <c:v>23</c:v>
                </c:pt>
                <c:pt idx="7292">
                  <c:v>25</c:v>
                </c:pt>
                <c:pt idx="7293">
                  <c:v>25</c:v>
                </c:pt>
                <c:pt idx="7294">
                  <c:v>24</c:v>
                </c:pt>
                <c:pt idx="7295">
                  <c:v>23</c:v>
                </c:pt>
                <c:pt idx="7296">
                  <c:v>25</c:v>
                </c:pt>
                <c:pt idx="7297">
                  <c:v>23</c:v>
                </c:pt>
                <c:pt idx="7298">
                  <c:v>24</c:v>
                </c:pt>
                <c:pt idx="7299">
                  <c:v>24</c:v>
                </c:pt>
                <c:pt idx="7300">
                  <c:v>25</c:v>
                </c:pt>
                <c:pt idx="7301">
                  <c:v>24</c:v>
                </c:pt>
                <c:pt idx="7302">
                  <c:v>24</c:v>
                </c:pt>
                <c:pt idx="7303">
                  <c:v>24</c:v>
                </c:pt>
                <c:pt idx="7304">
                  <c:v>23</c:v>
                </c:pt>
                <c:pt idx="7305">
                  <c:v>25</c:v>
                </c:pt>
                <c:pt idx="7306">
                  <c:v>23</c:v>
                </c:pt>
                <c:pt idx="7307">
                  <c:v>24</c:v>
                </c:pt>
                <c:pt idx="7308">
                  <c:v>23</c:v>
                </c:pt>
                <c:pt idx="7309">
                  <c:v>25</c:v>
                </c:pt>
                <c:pt idx="7310">
                  <c:v>24</c:v>
                </c:pt>
                <c:pt idx="7311">
                  <c:v>25</c:v>
                </c:pt>
                <c:pt idx="7312">
                  <c:v>25</c:v>
                </c:pt>
                <c:pt idx="7313">
                  <c:v>25</c:v>
                </c:pt>
                <c:pt idx="7314">
                  <c:v>24</c:v>
                </c:pt>
                <c:pt idx="7315">
                  <c:v>25</c:v>
                </c:pt>
                <c:pt idx="7316">
                  <c:v>23</c:v>
                </c:pt>
                <c:pt idx="7317">
                  <c:v>25</c:v>
                </c:pt>
                <c:pt idx="7318">
                  <c:v>24</c:v>
                </c:pt>
                <c:pt idx="7319">
                  <c:v>24</c:v>
                </c:pt>
                <c:pt idx="7320">
                  <c:v>23</c:v>
                </c:pt>
                <c:pt idx="7321">
                  <c:v>23</c:v>
                </c:pt>
                <c:pt idx="7322">
                  <c:v>24</c:v>
                </c:pt>
                <c:pt idx="7323">
                  <c:v>24</c:v>
                </c:pt>
                <c:pt idx="7324">
                  <c:v>24</c:v>
                </c:pt>
                <c:pt idx="7325">
                  <c:v>24</c:v>
                </c:pt>
                <c:pt idx="7326">
                  <c:v>24</c:v>
                </c:pt>
                <c:pt idx="7327">
                  <c:v>25</c:v>
                </c:pt>
                <c:pt idx="7328">
                  <c:v>24</c:v>
                </c:pt>
                <c:pt idx="7329">
                  <c:v>25</c:v>
                </c:pt>
                <c:pt idx="7330">
                  <c:v>24</c:v>
                </c:pt>
                <c:pt idx="7331">
                  <c:v>24</c:v>
                </c:pt>
                <c:pt idx="7332">
                  <c:v>25</c:v>
                </c:pt>
                <c:pt idx="7333">
                  <c:v>23</c:v>
                </c:pt>
                <c:pt idx="7334">
                  <c:v>24</c:v>
                </c:pt>
                <c:pt idx="7335">
                  <c:v>24</c:v>
                </c:pt>
                <c:pt idx="7336">
                  <c:v>25</c:v>
                </c:pt>
                <c:pt idx="7337">
                  <c:v>24</c:v>
                </c:pt>
                <c:pt idx="7338">
                  <c:v>25</c:v>
                </c:pt>
                <c:pt idx="7339">
                  <c:v>25</c:v>
                </c:pt>
                <c:pt idx="7340">
                  <c:v>24</c:v>
                </c:pt>
                <c:pt idx="7341">
                  <c:v>25</c:v>
                </c:pt>
                <c:pt idx="7342">
                  <c:v>24</c:v>
                </c:pt>
                <c:pt idx="7343">
                  <c:v>24</c:v>
                </c:pt>
                <c:pt idx="7344">
                  <c:v>25</c:v>
                </c:pt>
                <c:pt idx="7345">
                  <c:v>23</c:v>
                </c:pt>
                <c:pt idx="7346">
                  <c:v>24</c:v>
                </c:pt>
                <c:pt idx="7347">
                  <c:v>21</c:v>
                </c:pt>
                <c:pt idx="7348">
                  <c:v>25</c:v>
                </c:pt>
                <c:pt idx="7349">
                  <c:v>24</c:v>
                </c:pt>
                <c:pt idx="7350">
                  <c:v>25</c:v>
                </c:pt>
                <c:pt idx="7351">
                  <c:v>24</c:v>
                </c:pt>
                <c:pt idx="7352">
                  <c:v>25</c:v>
                </c:pt>
                <c:pt idx="7353">
                  <c:v>24</c:v>
                </c:pt>
                <c:pt idx="7354">
                  <c:v>24</c:v>
                </c:pt>
                <c:pt idx="7355">
                  <c:v>24</c:v>
                </c:pt>
                <c:pt idx="7356">
                  <c:v>25</c:v>
                </c:pt>
                <c:pt idx="7357">
                  <c:v>25</c:v>
                </c:pt>
                <c:pt idx="7358">
                  <c:v>24</c:v>
                </c:pt>
                <c:pt idx="7359">
                  <c:v>24</c:v>
                </c:pt>
                <c:pt idx="7360">
                  <c:v>22</c:v>
                </c:pt>
                <c:pt idx="7361">
                  <c:v>24</c:v>
                </c:pt>
                <c:pt idx="7362">
                  <c:v>25</c:v>
                </c:pt>
                <c:pt idx="7363">
                  <c:v>25</c:v>
                </c:pt>
                <c:pt idx="7364">
                  <c:v>24</c:v>
                </c:pt>
                <c:pt idx="7365">
                  <c:v>24</c:v>
                </c:pt>
                <c:pt idx="7366">
                  <c:v>25</c:v>
                </c:pt>
                <c:pt idx="7367">
                  <c:v>28</c:v>
                </c:pt>
                <c:pt idx="7368">
                  <c:v>23</c:v>
                </c:pt>
                <c:pt idx="7369">
                  <c:v>22</c:v>
                </c:pt>
                <c:pt idx="7370">
                  <c:v>24</c:v>
                </c:pt>
                <c:pt idx="7371">
                  <c:v>24</c:v>
                </c:pt>
                <c:pt idx="7372">
                  <c:v>25</c:v>
                </c:pt>
                <c:pt idx="7373">
                  <c:v>24</c:v>
                </c:pt>
                <c:pt idx="7374">
                  <c:v>18</c:v>
                </c:pt>
                <c:pt idx="7375">
                  <c:v>25</c:v>
                </c:pt>
                <c:pt idx="7376">
                  <c:v>25</c:v>
                </c:pt>
                <c:pt idx="7377">
                  <c:v>25</c:v>
                </c:pt>
                <c:pt idx="7378">
                  <c:v>26</c:v>
                </c:pt>
                <c:pt idx="7379">
                  <c:v>24</c:v>
                </c:pt>
                <c:pt idx="7380">
                  <c:v>24</c:v>
                </c:pt>
                <c:pt idx="7381">
                  <c:v>25</c:v>
                </c:pt>
                <c:pt idx="7382">
                  <c:v>24</c:v>
                </c:pt>
                <c:pt idx="7383">
                  <c:v>25</c:v>
                </c:pt>
                <c:pt idx="7384">
                  <c:v>24</c:v>
                </c:pt>
                <c:pt idx="7385">
                  <c:v>24</c:v>
                </c:pt>
                <c:pt idx="7386">
                  <c:v>26</c:v>
                </c:pt>
                <c:pt idx="7387">
                  <c:v>23</c:v>
                </c:pt>
                <c:pt idx="7388">
                  <c:v>23</c:v>
                </c:pt>
                <c:pt idx="7389">
                  <c:v>25</c:v>
                </c:pt>
                <c:pt idx="7390">
                  <c:v>25</c:v>
                </c:pt>
                <c:pt idx="7391">
                  <c:v>23</c:v>
                </c:pt>
                <c:pt idx="7392">
                  <c:v>22</c:v>
                </c:pt>
                <c:pt idx="7393">
                  <c:v>24</c:v>
                </c:pt>
                <c:pt idx="7394">
                  <c:v>25</c:v>
                </c:pt>
                <c:pt idx="7395">
                  <c:v>23</c:v>
                </c:pt>
                <c:pt idx="7396">
                  <c:v>25</c:v>
                </c:pt>
                <c:pt idx="7397">
                  <c:v>24</c:v>
                </c:pt>
                <c:pt idx="7398">
                  <c:v>25</c:v>
                </c:pt>
                <c:pt idx="7399">
                  <c:v>24</c:v>
                </c:pt>
                <c:pt idx="7400">
                  <c:v>25</c:v>
                </c:pt>
                <c:pt idx="7401">
                  <c:v>26</c:v>
                </c:pt>
                <c:pt idx="7402">
                  <c:v>25</c:v>
                </c:pt>
                <c:pt idx="7403">
                  <c:v>25</c:v>
                </c:pt>
                <c:pt idx="7404">
                  <c:v>24</c:v>
                </c:pt>
                <c:pt idx="7405">
                  <c:v>24</c:v>
                </c:pt>
                <c:pt idx="7406">
                  <c:v>24</c:v>
                </c:pt>
                <c:pt idx="7407">
                  <c:v>24</c:v>
                </c:pt>
                <c:pt idx="7408">
                  <c:v>25</c:v>
                </c:pt>
                <c:pt idx="7409">
                  <c:v>24</c:v>
                </c:pt>
                <c:pt idx="7410">
                  <c:v>24</c:v>
                </c:pt>
                <c:pt idx="7411">
                  <c:v>24</c:v>
                </c:pt>
                <c:pt idx="7412">
                  <c:v>22</c:v>
                </c:pt>
                <c:pt idx="7413">
                  <c:v>24</c:v>
                </c:pt>
                <c:pt idx="7414">
                  <c:v>24</c:v>
                </c:pt>
                <c:pt idx="7415">
                  <c:v>25</c:v>
                </c:pt>
                <c:pt idx="7416">
                  <c:v>23</c:v>
                </c:pt>
                <c:pt idx="7417">
                  <c:v>26</c:v>
                </c:pt>
                <c:pt idx="7418">
                  <c:v>24</c:v>
                </c:pt>
                <c:pt idx="7419">
                  <c:v>25</c:v>
                </c:pt>
                <c:pt idx="7420">
                  <c:v>25</c:v>
                </c:pt>
                <c:pt idx="7421">
                  <c:v>24</c:v>
                </c:pt>
                <c:pt idx="7422">
                  <c:v>24</c:v>
                </c:pt>
                <c:pt idx="7423">
                  <c:v>25</c:v>
                </c:pt>
                <c:pt idx="7424">
                  <c:v>25</c:v>
                </c:pt>
                <c:pt idx="7425">
                  <c:v>25</c:v>
                </c:pt>
                <c:pt idx="7426">
                  <c:v>23</c:v>
                </c:pt>
                <c:pt idx="7427">
                  <c:v>22</c:v>
                </c:pt>
                <c:pt idx="7428">
                  <c:v>21</c:v>
                </c:pt>
                <c:pt idx="7429">
                  <c:v>24</c:v>
                </c:pt>
                <c:pt idx="7430">
                  <c:v>23</c:v>
                </c:pt>
                <c:pt idx="7431">
                  <c:v>24</c:v>
                </c:pt>
                <c:pt idx="7432">
                  <c:v>25</c:v>
                </c:pt>
                <c:pt idx="7433">
                  <c:v>25</c:v>
                </c:pt>
                <c:pt idx="7434">
                  <c:v>24</c:v>
                </c:pt>
                <c:pt idx="7435">
                  <c:v>24</c:v>
                </c:pt>
                <c:pt idx="7436">
                  <c:v>23</c:v>
                </c:pt>
                <c:pt idx="7437">
                  <c:v>25</c:v>
                </c:pt>
                <c:pt idx="7438">
                  <c:v>24</c:v>
                </c:pt>
                <c:pt idx="7439">
                  <c:v>23</c:v>
                </c:pt>
                <c:pt idx="7440">
                  <c:v>24</c:v>
                </c:pt>
                <c:pt idx="7441">
                  <c:v>25</c:v>
                </c:pt>
                <c:pt idx="7442">
                  <c:v>24</c:v>
                </c:pt>
                <c:pt idx="7443">
                  <c:v>25</c:v>
                </c:pt>
                <c:pt idx="7444">
                  <c:v>22</c:v>
                </c:pt>
                <c:pt idx="7445">
                  <c:v>24</c:v>
                </c:pt>
                <c:pt idx="7446">
                  <c:v>24</c:v>
                </c:pt>
                <c:pt idx="7447">
                  <c:v>25</c:v>
                </c:pt>
                <c:pt idx="7448">
                  <c:v>25</c:v>
                </c:pt>
                <c:pt idx="7449">
                  <c:v>24</c:v>
                </c:pt>
                <c:pt idx="7450">
                  <c:v>25</c:v>
                </c:pt>
                <c:pt idx="7451">
                  <c:v>25</c:v>
                </c:pt>
                <c:pt idx="7452">
                  <c:v>25</c:v>
                </c:pt>
                <c:pt idx="7453">
                  <c:v>24</c:v>
                </c:pt>
                <c:pt idx="7454">
                  <c:v>25</c:v>
                </c:pt>
                <c:pt idx="7455">
                  <c:v>23</c:v>
                </c:pt>
                <c:pt idx="7456">
                  <c:v>24</c:v>
                </c:pt>
                <c:pt idx="7457">
                  <c:v>24</c:v>
                </c:pt>
                <c:pt idx="7458">
                  <c:v>24</c:v>
                </c:pt>
                <c:pt idx="7459">
                  <c:v>24</c:v>
                </c:pt>
                <c:pt idx="7460">
                  <c:v>25</c:v>
                </c:pt>
                <c:pt idx="7461">
                  <c:v>24</c:v>
                </c:pt>
                <c:pt idx="7462">
                  <c:v>24</c:v>
                </c:pt>
                <c:pt idx="7463">
                  <c:v>24</c:v>
                </c:pt>
                <c:pt idx="7464">
                  <c:v>24</c:v>
                </c:pt>
                <c:pt idx="7465">
                  <c:v>24</c:v>
                </c:pt>
                <c:pt idx="7466">
                  <c:v>24</c:v>
                </c:pt>
                <c:pt idx="7467">
                  <c:v>23</c:v>
                </c:pt>
                <c:pt idx="7468">
                  <c:v>25</c:v>
                </c:pt>
                <c:pt idx="7469">
                  <c:v>27</c:v>
                </c:pt>
                <c:pt idx="7470">
                  <c:v>25</c:v>
                </c:pt>
                <c:pt idx="7471">
                  <c:v>25</c:v>
                </c:pt>
                <c:pt idx="7472">
                  <c:v>22</c:v>
                </c:pt>
                <c:pt idx="7473">
                  <c:v>24</c:v>
                </c:pt>
                <c:pt idx="7474">
                  <c:v>24</c:v>
                </c:pt>
                <c:pt idx="7475">
                  <c:v>24</c:v>
                </c:pt>
                <c:pt idx="7476">
                  <c:v>24</c:v>
                </c:pt>
                <c:pt idx="7477">
                  <c:v>23</c:v>
                </c:pt>
                <c:pt idx="7478">
                  <c:v>25</c:v>
                </c:pt>
                <c:pt idx="7479">
                  <c:v>24</c:v>
                </c:pt>
                <c:pt idx="7480">
                  <c:v>25</c:v>
                </c:pt>
                <c:pt idx="7481">
                  <c:v>26</c:v>
                </c:pt>
                <c:pt idx="7482">
                  <c:v>24</c:v>
                </c:pt>
                <c:pt idx="7483">
                  <c:v>25</c:v>
                </c:pt>
                <c:pt idx="7484">
                  <c:v>25</c:v>
                </c:pt>
                <c:pt idx="7485">
                  <c:v>25</c:v>
                </c:pt>
                <c:pt idx="7486">
                  <c:v>23</c:v>
                </c:pt>
                <c:pt idx="7487">
                  <c:v>24</c:v>
                </c:pt>
                <c:pt idx="7488">
                  <c:v>25</c:v>
                </c:pt>
                <c:pt idx="7489">
                  <c:v>25</c:v>
                </c:pt>
                <c:pt idx="7490">
                  <c:v>24</c:v>
                </c:pt>
                <c:pt idx="7491">
                  <c:v>25</c:v>
                </c:pt>
                <c:pt idx="7492">
                  <c:v>24</c:v>
                </c:pt>
                <c:pt idx="7493">
                  <c:v>25</c:v>
                </c:pt>
                <c:pt idx="7494">
                  <c:v>24</c:v>
                </c:pt>
                <c:pt idx="7495">
                  <c:v>24</c:v>
                </c:pt>
                <c:pt idx="7496">
                  <c:v>24</c:v>
                </c:pt>
                <c:pt idx="7497">
                  <c:v>24</c:v>
                </c:pt>
                <c:pt idx="7498">
                  <c:v>24</c:v>
                </c:pt>
                <c:pt idx="7499">
                  <c:v>26</c:v>
                </c:pt>
                <c:pt idx="7500">
                  <c:v>24</c:v>
                </c:pt>
                <c:pt idx="7501">
                  <c:v>25</c:v>
                </c:pt>
                <c:pt idx="7502">
                  <c:v>23</c:v>
                </c:pt>
                <c:pt idx="7503">
                  <c:v>25</c:v>
                </c:pt>
                <c:pt idx="7504">
                  <c:v>24</c:v>
                </c:pt>
                <c:pt idx="7505">
                  <c:v>25</c:v>
                </c:pt>
                <c:pt idx="7506">
                  <c:v>25</c:v>
                </c:pt>
                <c:pt idx="7507">
                  <c:v>24</c:v>
                </c:pt>
                <c:pt idx="7508">
                  <c:v>24</c:v>
                </c:pt>
                <c:pt idx="7509">
                  <c:v>25</c:v>
                </c:pt>
                <c:pt idx="7510">
                  <c:v>25</c:v>
                </c:pt>
                <c:pt idx="7511">
                  <c:v>25</c:v>
                </c:pt>
                <c:pt idx="7512">
                  <c:v>25</c:v>
                </c:pt>
                <c:pt idx="7513">
                  <c:v>23</c:v>
                </c:pt>
                <c:pt idx="7514">
                  <c:v>24</c:v>
                </c:pt>
                <c:pt idx="7515">
                  <c:v>25</c:v>
                </c:pt>
                <c:pt idx="7516">
                  <c:v>26</c:v>
                </c:pt>
                <c:pt idx="7517">
                  <c:v>24</c:v>
                </c:pt>
                <c:pt idx="7518">
                  <c:v>24</c:v>
                </c:pt>
                <c:pt idx="7519">
                  <c:v>24</c:v>
                </c:pt>
                <c:pt idx="7520">
                  <c:v>25</c:v>
                </c:pt>
                <c:pt idx="7521">
                  <c:v>25</c:v>
                </c:pt>
                <c:pt idx="7522">
                  <c:v>28</c:v>
                </c:pt>
                <c:pt idx="7523">
                  <c:v>25</c:v>
                </c:pt>
                <c:pt idx="7524">
                  <c:v>25</c:v>
                </c:pt>
                <c:pt idx="7525">
                  <c:v>24</c:v>
                </c:pt>
                <c:pt idx="7526">
                  <c:v>24</c:v>
                </c:pt>
                <c:pt idx="7527">
                  <c:v>23</c:v>
                </c:pt>
                <c:pt idx="7528">
                  <c:v>23</c:v>
                </c:pt>
                <c:pt idx="7529">
                  <c:v>24</c:v>
                </c:pt>
                <c:pt idx="7530">
                  <c:v>23</c:v>
                </c:pt>
                <c:pt idx="7531">
                  <c:v>25</c:v>
                </c:pt>
                <c:pt idx="7532">
                  <c:v>24</c:v>
                </c:pt>
                <c:pt idx="7533">
                  <c:v>25</c:v>
                </c:pt>
                <c:pt idx="7534">
                  <c:v>24</c:v>
                </c:pt>
                <c:pt idx="7535">
                  <c:v>24</c:v>
                </c:pt>
                <c:pt idx="7536">
                  <c:v>23</c:v>
                </c:pt>
                <c:pt idx="7537">
                  <c:v>25</c:v>
                </c:pt>
                <c:pt idx="7538">
                  <c:v>25</c:v>
                </c:pt>
                <c:pt idx="7539">
                  <c:v>25</c:v>
                </c:pt>
                <c:pt idx="7540">
                  <c:v>24</c:v>
                </c:pt>
                <c:pt idx="7541">
                  <c:v>25</c:v>
                </c:pt>
                <c:pt idx="7542">
                  <c:v>24</c:v>
                </c:pt>
                <c:pt idx="7543">
                  <c:v>24</c:v>
                </c:pt>
                <c:pt idx="7544">
                  <c:v>23</c:v>
                </c:pt>
                <c:pt idx="7545">
                  <c:v>25</c:v>
                </c:pt>
                <c:pt idx="7546">
                  <c:v>25</c:v>
                </c:pt>
                <c:pt idx="7547">
                  <c:v>25</c:v>
                </c:pt>
                <c:pt idx="7548">
                  <c:v>24</c:v>
                </c:pt>
                <c:pt idx="7549">
                  <c:v>22</c:v>
                </c:pt>
                <c:pt idx="7550">
                  <c:v>24</c:v>
                </c:pt>
                <c:pt idx="7551">
                  <c:v>24</c:v>
                </c:pt>
                <c:pt idx="7552">
                  <c:v>25</c:v>
                </c:pt>
                <c:pt idx="7553">
                  <c:v>24</c:v>
                </c:pt>
                <c:pt idx="7554">
                  <c:v>24</c:v>
                </c:pt>
                <c:pt idx="7555">
                  <c:v>25</c:v>
                </c:pt>
                <c:pt idx="7556">
                  <c:v>25</c:v>
                </c:pt>
                <c:pt idx="7557">
                  <c:v>25</c:v>
                </c:pt>
                <c:pt idx="7558">
                  <c:v>25</c:v>
                </c:pt>
                <c:pt idx="7559">
                  <c:v>25</c:v>
                </c:pt>
                <c:pt idx="7560">
                  <c:v>25</c:v>
                </c:pt>
                <c:pt idx="7561">
                  <c:v>24</c:v>
                </c:pt>
                <c:pt idx="7562">
                  <c:v>25</c:v>
                </c:pt>
                <c:pt idx="7563">
                  <c:v>25</c:v>
                </c:pt>
                <c:pt idx="7564">
                  <c:v>24</c:v>
                </c:pt>
                <c:pt idx="7565">
                  <c:v>24</c:v>
                </c:pt>
                <c:pt idx="7566">
                  <c:v>24</c:v>
                </c:pt>
                <c:pt idx="7567">
                  <c:v>24</c:v>
                </c:pt>
                <c:pt idx="7568">
                  <c:v>24</c:v>
                </c:pt>
                <c:pt idx="7569">
                  <c:v>24</c:v>
                </c:pt>
                <c:pt idx="7570">
                  <c:v>25</c:v>
                </c:pt>
                <c:pt idx="7571">
                  <c:v>23</c:v>
                </c:pt>
                <c:pt idx="7572">
                  <c:v>25</c:v>
                </c:pt>
                <c:pt idx="7573">
                  <c:v>26</c:v>
                </c:pt>
                <c:pt idx="7574">
                  <c:v>24</c:v>
                </c:pt>
                <c:pt idx="7575">
                  <c:v>25</c:v>
                </c:pt>
                <c:pt idx="7576">
                  <c:v>25</c:v>
                </c:pt>
                <c:pt idx="7577">
                  <c:v>24</c:v>
                </c:pt>
                <c:pt idx="7578">
                  <c:v>22</c:v>
                </c:pt>
                <c:pt idx="7579">
                  <c:v>24</c:v>
                </c:pt>
                <c:pt idx="7580">
                  <c:v>22</c:v>
                </c:pt>
                <c:pt idx="7581">
                  <c:v>25</c:v>
                </c:pt>
                <c:pt idx="7582">
                  <c:v>24</c:v>
                </c:pt>
                <c:pt idx="7583">
                  <c:v>23</c:v>
                </c:pt>
                <c:pt idx="7584">
                  <c:v>27</c:v>
                </c:pt>
                <c:pt idx="7585">
                  <c:v>25</c:v>
                </c:pt>
                <c:pt idx="7586">
                  <c:v>26</c:v>
                </c:pt>
                <c:pt idx="7587">
                  <c:v>24</c:v>
                </c:pt>
                <c:pt idx="7588">
                  <c:v>24</c:v>
                </c:pt>
                <c:pt idx="7589">
                  <c:v>25</c:v>
                </c:pt>
                <c:pt idx="7590">
                  <c:v>24</c:v>
                </c:pt>
                <c:pt idx="7591">
                  <c:v>25</c:v>
                </c:pt>
                <c:pt idx="7592">
                  <c:v>24</c:v>
                </c:pt>
                <c:pt idx="7593">
                  <c:v>25</c:v>
                </c:pt>
                <c:pt idx="7594">
                  <c:v>25</c:v>
                </c:pt>
                <c:pt idx="7595">
                  <c:v>24</c:v>
                </c:pt>
                <c:pt idx="7596">
                  <c:v>25</c:v>
                </c:pt>
                <c:pt idx="7597">
                  <c:v>25</c:v>
                </c:pt>
                <c:pt idx="7598">
                  <c:v>24</c:v>
                </c:pt>
                <c:pt idx="7599">
                  <c:v>26</c:v>
                </c:pt>
                <c:pt idx="7600">
                  <c:v>23</c:v>
                </c:pt>
                <c:pt idx="7601">
                  <c:v>25</c:v>
                </c:pt>
                <c:pt idx="7602">
                  <c:v>24</c:v>
                </c:pt>
                <c:pt idx="7603">
                  <c:v>24</c:v>
                </c:pt>
                <c:pt idx="7604">
                  <c:v>25</c:v>
                </c:pt>
                <c:pt idx="7605">
                  <c:v>25</c:v>
                </c:pt>
                <c:pt idx="7606">
                  <c:v>25</c:v>
                </c:pt>
                <c:pt idx="7607">
                  <c:v>22</c:v>
                </c:pt>
                <c:pt idx="7608">
                  <c:v>24</c:v>
                </c:pt>
                <c:pt idx="7609">
                  <c:v>23</c:v>
                </c:pt>
                <c:pt idx="7610">
                  <c:v>24</c:v>
                </c:pt>
                <c:pt idx="7611">
                  <c:v>25</c:v>
                </c:pt>
                <c:pt idx="7612">
                  <c:v>25</c:v>
                </c:pt>
                <c:pt idx="7613">
                  <c:v>25</c:v>
                </c:pt>
                <c:pt idx="7614">
                  <c:v>25</c:v>
                </c:pt>
                <c:pt idx="7615">
                  <c:v>24</c:v>
                </c:pt>
                <c:pt idx="7616">
                  <c:v>25</c:v>
                </c:pt>
                <c:pt idx="7617">
                  <c:v>24</c:v>
                </c:pt>
                <c:pt idx="7618">
                  <c:v>25</c:v>
                </c:pt>
                <c:pt idx="7619">
                  <c:v>24</c:v>
                </c:pt>
                <c:pt idx="7620">
                  <c:v>24</c:v>
                </c:pt>
                <c:pt idx="7621">
                  <c:v>24</c:v>
                </c:pt>
                <c:pt idx="7622">
                  <c:v>24</c:v>
                </c:pt>
                <c:pt idx="7623">
                  <c:v>22</c:v>
                </c:pt>
                <c:pt idx="7624">
                  <c:v>25</c:v>
                </c:pt>
                <c:pt idx="7625">
                  <c:v>25</c:v>
                </c:pt>
                <c:pt idx="7626">
                  <c:v>25</c:v>
                </c:pt>
                <c:pt idx="7627">
                  <c:v>24</c:v>
                </c:pt>
                <c:pt idx="7628">
                  <c:v>25</c:v>
                </c:pt>
                <c:pt idx="7629">
                  <c:v>23</c:v>
                </c:pt>
                <c:pt idx="7630">
                  <c:v>24</c:v>
                </c:pt>
                <c:pt idx="7631">
                  <c:v>26</c:v>
                </c:pt>
                <c:pt idx="7632">
                  <c:v>24</c:v>
                </c:pt>
                <c:pt idx="7633">
                  <c:v>24</c:v>
                </c:pt>
                <c:pt idx="7634">
                  <c:v>24</c:v>
                </c:pt>
                <c:pt idx="7635">
                  <c:v>25</c:v>
                </c:pt>
                <c:pt idx="7636">
                  <c:v>23</c:v>
                </c:pt>
                <c:pt idx="7637">
                  <c:v>24</c:v>
                </c:pt>
                <c:pt idx="7638">
                  <c:v>24</c:v>
                </c:pt>
                <c:pt idx="7639">
                  <c:v>23</c:v>
                </c:pt>
                <c:pt idx="7640">
                  <c:v>24</c:v>
                </c:pt>
                <c:pt idx="7641">
                  <c:v>25</c:v>
                </c:pt>
                <c:pt idx="7642">
                  <c:v>24</c:v>
                </c:pt>
                <c:pt idx="7643">
                  <c:v>24</c:v>
                </c:pt>
                <c:pt idx="7644">
                  <c:v>25</c:v>
                </c:pt>
                <c:pt idx="7645">
                  <c:v>25</c:v>
                </c:pt>
                <c:pt idx="7646">
                  <c:v>25</c:v>
                </c:pt>
                <c:pt idx="7647">
                  <c:v>25</c:v>
                </c:pt>
                <c:pt idx="7648">
                  <c:v>25</c:v>
                </c:pt>
                <c:pt idx="7649">
                  <c:v>25</c:v>
                </c:pt>
                <c:pt idx="7650">
                  <c:v>24</c:v>
                </c:pt>
                <c:pt idx="7651">
                  <c:v>25</c:v>
                </c:pt>
                <c:pt idx="7652">
                  <c:v>23</c:v>
                </c:pt>
                <c:pt idx="7653">
                  <c:v>25</c:v>
                </c:pt>
                <c:pt idx="7654">
                  <c:v>23</c:v>
                </c:pt>
                <c:pt idx="7655">
                  <c:v>25</c:v>
                </c:pt>
                <c:pt idx="7656">
                  <c:v>27</c:v>
                </c:pt>
                <c:pt idx="7657">
                  <c:v>24</c:v>
                </c:pt>
                <c:pt idx="7658">
                  <c:v>24</c:v>
                </c:pt>
                <c:pt idx="7659">
                  <c:v>25</c:v>
                </c:pt>
                <c:pt idx="7660">
                  <c:v>25</c:v>
                </c:pt>
                <c:pt idx="7661">
                  <c:v>25</c:v>
                </c:pt>
                <c:pt idx="7662">
                  <c:v>25</c:v>
                </c:pt>
                <c:pt idx="7663">
                  <c:v>25</c:v>
                </c:pt>
                <c:pt idx="7664">
                  <c:v>25</c:v>
                </c:pt>
                <c:pt idx="7665">
                  <c:v>24</c:v>
                </c:pt>
                <c:pt idx="7666">
                  <c:v>25</c:v>
                </c:pt>
                <c:pt idx="7667">
                  <c:v>25</c:v>
                </c:pt>
                <c:pt idx="7668">
                  <c:v>25</c:v>
                </c:pt>
                <c:pt idx="7669">
                  <c:v>24</c:v>
                </c:pt>
                <c:pt idx="7670">
                  <c:v>25</c:v>
                </c:pt>
                <c:pt idx="7671">
                  <c:v>24</c:v>
                </c:pt>
                <c:pt idx="7672">
                  <c:v>24</c:v>
                </c:pt>
                <c:pt idx="7673">
                  <c:v>23</c:v>
                </c:pt>
                <c:pt idx="7674">
                  <c:v>25</c:v>
                </c:pt>
                <c:pt idx="7675">
                  <c:v>23</c:v>
                </c:pt>
                <c:pt idx="7676">
                  <c:v>26</c:v>
                </c:pt>
                <c:pt idx="7677">
                  <c:v>24</c:v>
                </c:pt>
                <c:pt idx="7678">
                  <c:v>25</c:v>
                </c:pt>
                <c:pt idx="7679">
                  <c:v>24</c:v>
                </c:pt>
                <c:pt idx="7680">
                  <c:v>25</c:v>
                </c:pt>
                <c:pt idx="7681">
                  <c:v>24</c:v>
                </c:pt>
                <c:pt idx="7682">
                  <c:v>25</c:v>
                </c:pt>
                <c:pt idx="7683">
                  <c:v>24</c:v>
                </c:pt>
                <c:pt idx="7684">
                  <c:v>24</c:v>
                </c:pt>
                <c:pt idx="7685">
                  <c:v>25</c:v>
                </c:pt>
                <c:pt idx="7686">
                  <c:v>24</c:v>
                </c:pt>
                <c:pt idx="7687">
                  <c:v>25</c:v>
                </c:pt>
                <c:pt idx="7688">
                  <c:v>25</c:v>
                </c:pt>
                <c:pt idx="7689">
                  <c:v>25</c:v>
                </c:pt>
                <c:pt idx="7690">
                  <c:v>24</c:v>
                </c:pt>
                <c:pt idx="7691">
                  <c:v>25</c:v>
                </c:pt>
                <c:pt idx="7692">
                  <c:v>23</c:v>
                </c:pt>
                <c:pt idx="7693">
                  <c:v>25</c:v>
                </c:pt>
                <c:pt idx="7694">
                  <c:v>22</c:v>
                </c:pt>
                <c:pt idx="7695">
                  <c:v>24</c:v>
                </c:pt>
                <c:pt idx="7696">
                  <c:v>24</c:v>
                </c:pt>
                <c:pt idx="7697">
                  <c:v>25</c:v>
                </c:pt>
                <c:pt idx="7698">
                  <c:v>26</c:v>
                </c:pt>
                <c:pt idx="7699">
                  <c:v>24</c:v>
                </c:pt>
                <c:pt idx="7700">
                  <c:v>24</c:v>
                </c:pt>
                <c:pt idx="7701">
                  <c:v>24</c:v>
                </c:pt>
                <c:pt idx="7702">
                  <c:v>24</c:v>
                </c:pt>
                <c:pt idx="7703">
                  <c:v>24</c:v>
                </c:pt>
                <c:pt idx="7704">
                  <c:v>24</c:v>
                </c:pt>
                <c:pt idx="7705">
                  <c:v>25</c:v>
                </c:pt>
                <c:pt idx="7706">
                  <c:v>25</c:v>
                </c:pt>
                <c:pt idx="7707">
                  <c:v>25</c:v>
                </c:pt>
                <c:pt idx="7708">
                  <c:v>25</c:v>
                </c:pt>
                <c:pt idx="7709">
                  <c:v>24</c:v>
                </c:pt>
                <c:pt idx="7710">
                  <c:v>24</c:v>
                </c:pt>
                <c:pt idx="7711">
                  <c:v>27</c:v>
                </c:pt>
                <c:pt idx="7712">
                  <c:v>24</c:v>
                </c:pt>
                <c:pt idx="7713">
                  <c:v>24</c:v>
                </c:pt>
                <c:pt idx="7714">
                  <c:v>24</c:v>
                </c:pt>
                <c:pt idx="7715">
                  <c:v>24</c:v>
                </c:pt>
                <c:pt idx="7716">
                  <c:v>25</c:v>
                </c:pt>
                <c:pt idx="7717">
                  <c:v>24</c:v>
                </c:pt>
                <c:pt idx="7718">
                  <c:v>25</c:v>
                </c:pt>
                <c:pt idx="7719">
                  <c:v>21</c:v>
                </c:pt>
                <c:pt idx="7720">
                  <c:v>24</c:v>
                </c:pt>
                <c:pt idx="7721">
                  <c:v>26</c:v>
                </c:pt>
                <c:pt idx="7722">
                  <c:v>24</c:v>
                </c:pt>
                <c:pt idx="7723">
                  <c:v>24</c:v>
                </c:pt>
                <c:pt idx="7724">
                  <c:v>26</c:v>
                </c:pt>
                <c:pt idx="7725">
                  <c:v>24</c:v>
                </c:pt>
                <c:pt idx="7726">
                  <c:v>24</c:v>
                </c:pt>
                <c:pt idx="7727">
                  <c:v>24</c:v>
                </c:pt>
                <c:pt idx="7728">
                  <c:v>25</c:v>
                </c:pt>
                <c:pt idx="7729">
                  <c:v>25</c:v>
                </c:pt>
                <c:pt idx="7730">
                  <c:v>24</c:v>
                </c:pt>
                <c:pt idx="7731">
                  <c:v>26</c:v>
                </c:pt>
                <c:pt idx="7732">
                  <c:v>23</c:v>
                </c:pt>
                <c:pt idx="7733">
                  <c:v>26</c:v>
                </c:pt>
                <c:pt idx="7734">
                  <c:v>24</c:v>
                </c:pt>
                <c:pt idx="7735">
                  <c:v>24</c:v>
                </c:pt>
                <c:pt idx="7736">
                  <c:v>24</c:v>
                </c:pt>
                <c:pt idx="7737">
                  <c:v>25</c:v>
                </c:pt>
                <c:pt idx="7738">
                  <c:v>23</c:v>
                </c:pt>
                <c:pt idx="7739">
                  <c:v>25</c:v>
                </c:pt>
                <c:pt idx="7740">
                  <c:v>24</c:v>
                </c:pt>
                <c:pt idx="7741">
                  <c:v>25</c:v>
                </c:pt>
                <c:pt idx="7742">
                  <c:v>24</c:v>
                </c:pt>
                <c:pt idx="7743">
                  <c:v>24</c:v>
                </c:pt>
                <c:pt idx="7744">
                  <c:v>25</c:v>
                </c:pt>
                <c:pt idx="7745">
                  <c:v>24</c:v>
                </c:pt>
                <c:pt idx="7746">
                  <c:v>24</c:v>
                </c:pt>
                <c:pt idx="7747">
                  <c:v>24</c:v>
                </c:pt>
                <c:pt idx="7748">
                  <c:v>23</c:v>
                </c:pt>
                <c:pt idx="7749">
                  <c:v>25</c:v>
                </c:pt>
                <c:pt idx="7750">
                  <c:v>24</c:v>
                </c:pt>
                <c:pt idx="7751">
                  <c:v>27</c:v>
                </c:pt>
                <c:pt idx="7752">
                  <c:v>25</c:v>
                </c:pt>
                <c:pt idx="7753">
                  <c:v>24</c:v>
                </c:pt>
                <c:pt idx="7754">
                  <c:v>24</c:v>
                </c:pt>
                <c:pt idx="7755">
                  <c:v>24</c:v>
                </c:pt>
                <c:pt idx="7756">
                  <c:v>24</c:v>
                </c:pt>
                <c:pt idx="7757">
                  <c:v>24</c:v>
                </c:pt>
                <c:pt idx="7758">
                  <c:v>24</c:v>
                </c:pt>
                <c:pt idx="7759">
                  <c:v>24</c:v>
                </c:pt>
                <c:pt idx="7760">
                  <c:v>24</c:v>
                </c:pt>
                <c:pt idx="7761">
                  <c:v>23</c:v>
                </c:pt>
                <c:pt idx="7762">
                  <c:v>24</c:v>
                </c:pt>
                <c:pt idx="7763">
                  <c:v>23</c:v>
                </c:pt>
                <c:pt idx="7764">
                  <c:v>25</c:v>
                </c:pt>
                <c:pt idx="7765">
                  <c:v>25</c:v>
                </c:pt>
                <c:pt idx="7766">
                  <c:v>24</c:v>
                </c:pt>
                <c:pt idx="7767">
                  <c:v>23</c:v>
                </c:pt>
                <c:pt idx="7768">
                  <c:v>24</c:v>
                </c:pt>
                <c:pt idx="7769">
                  <c:v>24</c:v>
                </c:pt>
                <c:pt idx="7770">
                  <c:v>25</c:v>
                </c:pt>
                <c:pt idx="7771">
                  <c:v>24</c:v>
                </c:pt>
                <c:pt idx="7772">
                  <c:v>25</c:v>
                </c:pt>
                <c:pt idx="7773">
                  <c:v>25</c:v>
                </c:pt>
                <c:pt idx="7774">
                  <c:v>22</c:v>
                </c:pt>
                <c:pt idx="7775">
                  <c:v>25</c:v>
                </c:pt>
                <c:pt idx="7776">
                  <c:v>24</c:v>
                </c:pt>
                <c:pt idx="7777">
                  <c:v>25</c:v>
                </c:pt>
                <c:pt idx="7778">
                  <c:v>24</c:v>
                </c:pt>
                <c:pt idx="7779">
                  <c:v>24</c:v>
                </c:pt>
                <c:pt idx="7780">
                  <c:v>24</c:v>
                </c:pt>
                <c:pt idx="7781">
                  <c:v>25</c:v>
                </c:pt>
                <c:pt idx="7782">
                  <c:v>25</c:v>
                </c:pt>
                <c:pt idx="7783">
                  <c:v>24</c:v>
                </c:pt>
                <c:pt idx="7784">
                  <c:v>25</c:v>
                </c:pt>
                <c:pt idx="7785">
                  <c:v>24</c:v>
                </c:pt>
                <c:pt idx="7786">
                  <c:v>24</c:v>
                </c:pt>
                <c:pt idx="7787">
                  <c:v>27</c:v>
                </c:pt>
                <c:pt idx="7788">
                  <c:v>25</c:v>
                </c:pt>
                <c:pt idx="7789">
                  <c:v>24</c:v>
                </c:pt>
                <c:pt idx="7790">
                  <c:v>23</c:v>
                </c:pt>
                <c:pt idx="7791">
                  <c:v>26</c:v>
                </c:pt>
                <c:pt idx="7792">
                  <c:v>25</c:v>
                </c:pt>
                <c:pt idx="7793">
                  <c:v>24</c:v>
                </c:pt>
                <c:pt idx="7794">
                  <c:v>23</c:v>
                </c:pt>
                <c:pt idx="7795">
                  <c:v>25</c:v>
                </c:pt>
                <c:pt idx="7796">
                  <c:v>26</c:v>
                </c:pt>
                <c:pt idx="7797">
                  <c:v>28</c:v>
                </c:pt>
                <c:pt idx="7798">
                  <c:v>27</c:v>
                </c:pt>
                <c:pt idx="7799">
                  <c:v>25</c:v>
                </c:pt>
                <c:pt idx="7800">
                  <c:v>18</c:v>
                </c:pt>
                <c:pt idx="7801">
                  <c:v>24</c:v>
                </c:pt>
                <c:pt idx="7802">
                  <c:v>24</c:v>
                </c:pt>
                <c:pt idx="7803">
                  <c:v>25</c:v>
                </c:pt>
                <c:pt idx="7804">
                  <c:v>24</c:v>
                </c:pt>
                <c:pt idx="7805">
                  <c:v>25</c:v>
                </c:pt>
                <c:pt idx="7806">
                  <c:v>24</c:v>
                </c:pt>
                <c:pt idx="7807">
                  <c:v>25</c:v>
                </c:pt>
                <c:pt idx="7808">
                  <c:v>25</c:v>
                </c:pt>
                <c:pt idx="7809">
                  <c:v>25</c:v>
                </c:pt>
                <c:pt idx="7810">
                  <c:v>25</c:v>
                </c:pt>
                <c:pt idx="7811">
                  <c:v>25</c:v>
                </c:pt>
                <c:pt idx="7812">
                  <c:v>25</c:v>
                </c:pt>
                <c:pt idx="7813">
                  <c:v>25</c:v>
                </c:pt>
                <c:pt idx="7814">
                  <c:v>24</c:v>
                </c:pt>
                <c:pt idx="7815">
                  <c:v>25</c:v>
                </c:pt>
                <c:pt idx="7816">
                  <c:v>24</c:v>
                </c:pt>
                <c:pt idx="7817">
                  <c:v>25</c:v>
                </c:pt>
                <c:pt idx="7818">
                  <c:v>22</c:v>
                </c:pt>
                <c:pt idx="7819">
                  <c:v>26</c:v>
                </c:pt>
                <c:pt idx="7820">
                  <c:v>25</c:v>
                </c:pt>
                <c:pt idx="7821">
                  <c:v>25</c:v>
                </c:pt>
                <c:pt idx="7822">
                  <c:v>24</c:v>
                </c:pt>
                <c:pt idx="7823">
                  <c:v>24</c:v>
                </c:pt>
                <c:pt idx="7824">
                  <c:v>25</c:v>
                </c:pt>
                <c:pt idx="7825">
                  <c:v>23</c:v>
                </c:pt>
                <c:pt idx="7826">
                  <c:v>24</c:v>
                </c:pt>
                <c:pt idx="7827">
                  <c:v>25</c:v>
                </c:pt>
                <c:pt idx="7828">
                  <c:v>25</c:v>
                </c:pt>
                <c:pt idx="7829">
                  <c:v>25</c:v>
                </c:pt>
                <c:pt idx="7830">
                  <c:v>25</c:v>
                </c:pt>
                <c:pt idx="7831">
                  <c:v>23</c:v>
                </c:pt>
                <c:pt idx="7832">
                  <c:v>24</c:v>
                </c:pt>
                <c:pt idx="7833">
                  <c:v>24</c:v>
                </c:pt>
                <c:pt idx="7834">
                  <c:v>24</c:v>
                </c:pt>
                <c:pt idx="7835">
                  <c:v>24</c:v>
                </c:pt>
                <c:pt idx="7836">
                  <c:v>24</c:v>
                </c:pt>
                <c:pt idx="7837">
                  <c:v>24</c:v>
                </c:pt>
                <c:pt idx="7838">
                  <c:v>23</c:v>
                </c:pt>
                <c:pt idx="7839">
                  <c:v>24</c:v>
                </c:pt>
                <c:pt idx="7840">
                  <c:v>25</c:v>
                </c:pt>
                <c:pt idx="7841">
                  <c:v>26</c:v>
                </c:pt>
                <c:pt idx="7842">
                  <c:v>24</c:v>
                </c:pt>
                <c:pt idx="7843">
                  <c:v>25</c:v>
                </c:pt>
                <c:pt idx="7844">
                  <c:v>24</c:v>
                </c:pt>
                <c:pt idx="7845">
                  <c:v>25</c:v>
                </c:pt>
                <c:pt idx="7846">
                  <c:v>25</c:v>
                </c:pt>
                <c:pt idx="7847">
                  <c:v>24</c:v>
                </c:pt>
                <c:pt idx="7848">
                  <c:v>23</c:v>
                </c:pt>
                <c:pt idx="7849">
                  <c:v>26</c:v>
                </c:pt>
                <c:pt idx="7850">
                  <c:v>24</c:v>
                </c:pt>
                <c:pt idx="7851">
                  <c:v>25</c:v>
                </c:pt>
                <c:pt idx="7852">
                  <c:v>27</c:v>
                </c:pt>
                <c:pt idx="7853">
                  <c:v>25</c:v>
                </c:pt>
                <c:pt idx="7854">
                  <c:v>25</c:v>
                </c:pt>
                <c:pt idx="7855">
                  <c:v>23</c:v>
                </c:pt>
                <c:pt idx="7856">
                  <c:v>24</c:v>
                </c:pt>
                <c:pt idx="7857">
                  <c:v>22</c:v>
                </c:pt>
                <c:pt idx="7858">
                  <c:v>24</c:v>
                </c:pt>
                <c:pt idx="7859">
                  <c:v>23</c:v>
                </c:pt>
                <c:pt idx="7860">
                  <c:v>24</c:v>
                </c:pt>
                <c:pt idx="7861">
                  <c:v>25</c:v>
                </c:pt>
                <c:pt idx="7862">
                  <c:v>25</c:v>
                </c:pt>
                <c:pt idx="7863">
                  <c:v>23</c:v>
                </c:pt>
                <c:pt idx="7864">
                  <c:v>26</c:v>
                </c:pt>
                <c:pt idx="7865">
                  <c:v>25</c:v>
                </c:pt>
                <c:pt idx="7866">
                  <c:v>24</c:v>
                </c:pt>
                <c:pt idx="7867">
                  <c:v>24</c:v>
                </c:pt>
                <c:pt idx="7868">
                  <c:v>26</c:v>
                </c:pt>
                <c:pt idx="7869">
                  <c:v>24</c:v>
                </c:pt>
                <c:pt idx="7870">
                  <c:v>25</c:v>
                </c:pt>
                <c:pt idx="7871">
                  <c:v>23</c:v>
                </c:pt>
                <c:pt idx="7872">
                  <c:v>26</c:v>
                </c:pt>
                <c:pt idx="7873">
                  <c:v>25</c:v>
                </c:pt>
                <c:pt idx="7874">
                  <c:v>25</c:v>
                </c:pt>
                <c:pt idx="7875">
                  <c:v>24</c:v>
                </c:pt>
                <c:pt idx="7876">
                  <c:v>25</c:v>
                </c:pt>
                <c:pt idx="7877">
                  <c:v>24</c:v>
                </c:pt>
                <c:pt idx="7878">
                  <c:v>24</c:v>
                </c:pt>
                <c:pt idx="7879">
                  <c:v>23</c:v>
                </c:pt>
                <c:pt idx="7880">
                  <c:v>24</c:v>
                </c:pt>
                <c:pt idx="7881">
                  <c:v>25</c:v>
                </c:pt>
                <c:pt idx="7882">
                  <c:v>24</c:v>
                </c:pt>
                <c:pt idx="7883">
                  <c:v>23</c:v>
                </c:pt>
                <c:pt idx="7884">
                  <c:v>24</c:v>
                </c:pt>
                <c:pt idx="7885">
                  <c:v>26</c:v>
                </c:pt>
                <c:pt idx="7886">
                  <c:v>25</c:v>
                </c:pt>
                <c:pt idx="7887">
                  <c:v>25</c:v>
                </c:pt>
                <c:pt idx="7888">
                  <c:v>24</c:v>
                </c:pt>
                <c:pt idx="7889">
                  <c:v>26</c:v>
                </c:pt>
                <c:pt idx="7890">
                  <c:v>24</c:v>
                </c:pt>
                <c:pt idx="7891">
                  <c:v>25</c:v>
                </c:pt>
                <c:pt idx="7892">
                  <c:v>24</c:v>
                </c:pt>
                <c:pt idx="7893">
                  <c:v>25</c:v>
                </c:pt>
                <c:pt idx="7894">
                  <c:v>23</c:v>
                </c:pt>
                <c:pt idx="7895">
                  <c:v>24</c:v>
                </c:pt>
                <c:pt idx="7896">
                  <c:v>25</c:v>
                </c:pt>
                <c:pt idx="7897">
                  <c:v>28</c:v>
                </c:pt>
                <c:pt idx="7898">
                  <c:v>25</c:v>
                </c:pt>
                <c:pt idx="7899">
                  <c:v>20</c:v>
                </c:pt>
                <c:pt idx="7900">
                  <c:v>20</c:v>
                </c:pt>
                <c:pt idx="7901">
                  <c:v>21</c:v>
                </c:pt>
                <c:pt idx="7902">
                  <c:v>26</c:v>
                </c:pt>
                <c:pt idx="7903">
                  <c:v>27</c:v>
                </c:pt>
                <c:pt idx="7904">
                  <c:v>18</c:v>
                </c:pt>
                <c:pt idx="7905">
                  <c:v>24</c:v>
                </c:pt>
                <c:pt idx="7906">
                  <c:v>24</c:v>
                </c:pt>
                <c:pt idx="7907">
                  <c:v>24</c:v>
                </c:pt>
                <c:pt idx="7908">
                  <c:v>24</c:v>
                </c:pt>
                <c:pt idx="7909">
                  <c:v>24</c:v>
                </c:pt>
                <c:pt idx="7910">
                  <c:v>25</c:v>
                </c:pt>
                <c:pt idx="7911">
                  <c:v>25</c:v>
                </c:pt>
                <c:pt idx="7912">
                  <c:v>25</c:v>
                </c:pt>
                <c:pt idx="7913">
                  <c:v>25</c:v>
                </c:pt>
                <c:pt idx="7914">
                  <c:v>24</c:v>
                </c:pt>
                <c:pt idx="7915">
                  <c:v>26</c:v>
                </c:pt>
                <c:pt idx="7916">
                  <c:v>26</c:v>
                </c:pt>
                <c:pt idx="7917">
                  <c:v>21</c:v>
                </c:pt>
                <c:pt idx="7918">
                  <c:v>26</c:v>
                </c:pt>
                <c:pt idx="7919">
                  <c:v>24</c:v>
                </c:pt>
                <c:pt idx="7920">
                  <c:v>26</c:v>
                </c:pt>
                <c:pt idx="7921">
                  <c:v>24</c:v>
                </c:pt>
                <c:pt idx="7922">
                  <c:v>24</c:v>
                </c:pt>
                <c:pt idx="7923">
                  <c:v>23</c:v>
                </c:pt>
                <c:pt idx="7924">
                  <c:v>25</c:v>
                </c:pt>
                <c:pt idx="7925">
                  <c:v>25</c:v>
                </c:pt>
                <c:pt idx="7926">
                  <c:v>24</c:v>
                </c:pt>
                <c:pt idx="7927">
                  <c:v>25</c:v>
                </c:pt>
                <c:pt idx="7928">
                  <c:v>25</c:v>
                </c:pt>
                <c:pt idx="7929">
                  <c:v>21</c:v>
                </c:pt>
                <c:pt idx="7930">
                  <c:v>23</c:v>
                </c:pt>
                <c:pt idx="7931">
                  <c:v>24</c:v>
                </c:pt>
                <c:pt idx="7932">
                  <c:v>26</c:v>
                </c:pt>
                <c:pt idx="7933">
                  <c:v>22</c:v>
                </c:pt>
                <c:pt idx="7934">
                  <c:v>26</c:v>
                </c:pt>
                <c:pt idx="7935">
                  <c:v>24</c:v>
                </c:pt>
                <c:pt idx="7936">
                  <c:v>25</c:v>
                </c:pt>
                <c:pt idx="7937">
                  <c:v>26</c:v>
                </c:pt>
                <c:pt idx="7938">
                  <c:v>22</c:v>
                </c:pt>
                <c:pt idx="7939">
                  <c:v>25</c:v>
                </c:pt>
                <c:pt idx="7940">
                  <c:v>23</c:v>
                </c:pt>
                <c:pt idx="7941">
                  <c:v>25</c:v>
                </c:pt>
                <c:pt idx="7942">
                  <c:v>26</c:v>
                </c:pt>
                <c:pt idx="7943">
                  <c:v>25</c:v>
                </c:pt>
                <c:pt idx="7944">
                  <c:v>22</c:v>
                </c:pt>
                <c:pt idx="7945">
                  <c:v>25</c:v>
                </c:pt>
                <c:pt idx="7946">
                  <c:v>25</c:v>
                </c:pt>
                <c:pt idx="7947">
                  <c:v>24</c:v>
                </c:pt>
                <c:pt idx="7948">
                  <c:v>24</c:v>
                </c:pt>
                <c:pt idx="7949">
                  <c:v>23</c:v>
                </c:pt>
                <c:pt idx="7950">
                  <c:v>24</c:v>
                </c:pt>
                <c:pt idx="7951">
                  <c:v>25</c:v>
                </c:pt>
                <c:pt idx="7952">
                  <c:v>24</c:v>
                </c:pt>
                <c:pt idx="7953">
                  <c:v>24</c:v>
                </c:pt>
                <c:pt idx="7954">
                  <c:v>25</c:v>
                </c:pt>
                <c:pt idx="7955">
                  <c:v>24</c:v>
                </c:pt>
                <c:pt idx="7956">
                  <c:v>25</c:v>
                </c:pt>
                <c:pt idx="7957">
                  <c:v>23</c:v>
                </c:pt>
                <c:pt idx="7958">
                  <c:v>23</c:v>
                </c:pt>
                <c:pt idx="7959">
                  <c:v>25</c:v>
                </c:pt>
                <c:pt idx="7960">
                  <c:v>24</c:v>
                </c:pt>
                <c:pt idx="7961">
                  <c:v>23</c:v>
                </c:pt>
                <c:pt idx="7962">
                  <c:v>25</c:v>
                </c:pt>
                <c:pt idx="7963">
                  <c:v>24</c:v>
                </c:pt>
                <c:pt idx="7964">
                  <c:v>25</c:v>
                </c:pt>
                <c:pt idx="7965">
                  <c:v>24</c:v>
                </c:pt>
                <c:pt idx="7966">
                  <c:v>24</c:v>
                </c:pt>
                <c:pt idx="7967">
                  <c:v>24</c:v>
                </c:pt>
                <c:pt idx="7968">
                  <c:v>25</c:v>
                </c:pt>
                <c:pt idx="7969">
                  <c:v>23</c:v>
                </c:pt>
                <c:pt idx="7970">
                  <c:v>24</c:v>
                </c:pt>
                <c:pt idx="7971">
                  <c:v>25</c:v>
                </c:pt>
                <c:pt idx="7972">
                  <c:v>24</c:v>
                </c:pt>
                <c:pt idx="7973">
                  <c:v>24</c:v>
                </c:pt>
                <c:pt idx="7974">
                  <c:v>25</c:v>
                </c:pt>
                <c:pt idx="7975">
                  <c:v>24</c:v>
                </c:pt>
                <c:pt idx="7976">
                  <c:v>26</c:v>
                </c:pt>
                <c:pt idx="7977">
                  <c:v>24</c:v>
                </c:pt>
                <c:pt idx="7978">
                  <c:v>24</c:v>
                </c:pt>
                <c:pt idx="7979">
                  <c:v>23</c:v>
                </c:pt>
                <c:pt idx="7980">
                  <c:v>20</c:v>
                </c:pt>
                <c:pt idx="7981">
                  <c:v>27</c:v>
                </c:pt>
                <c:pt idx="7982">
                  <c:v>26</c:v>
                </c:pt>
                <c:pt idx="7983">
                  <c:v>25</c:v>
                </c:pt>
                <c:pt idx="7984">
                  <c:v>22</c:v>
                </c:pt>
                <c:pt idx="7985">
                  <c:v>25</c:v>
                </c:pt>
                <c:pt idx="7986">
                  <c:v>24</c:v>
                </c:pt>
                <c:pt idx="7987">
                  <c:v>22</c:v>
                </c:pt>
                <c:pt idx="7988">
                  <c:v>24</c:v>
                </c:pt>
                <c:pt idx="7989">
                  <c:v>26</c:v>
                </c:pt>
                <c:pt idx="7990">
                  <c:v>26</c:v>
                </c:pt>
                <c:pt idx="7991">
                  <c:v>27</c:v>
                </c:pt>
                <c:pt idx="7992">
                  <c:v>26</c:v>
                </c:pt>
                <c:pt idx="7993">
                  <c:v>26</c:v>
                </c:pt>
                <c:pt idx="7994">
                  <c:v>27</c:v>
                </c:pt>
                <c:pt idx="7995">
                  <c:v>25</c:v>
                </c:pt>
                <c:pt idx="7996">
                  <c:v>25</c:v>
                </c:pt>
                <c:pt idx="7997">
                  <c:v>25</c:v>
                </c:pt>
                <c:pt idx="7998">
                  <c:v>25</c:v>
                </c:pt>
                <c:pt idx="7999">
                  <c:v>25</c:v>
                </c:pt>
                <c:pt idx="8000">
                  <c:v>28</c:v>
                </c:pt>
                <c:pt idx="8001">
                  <c:v>25</c:v>
                </c:pt>
                <c:pt idx="8002">
                  <c:v>27</c:v>
                </c:pt>
                <c:pt idx="8003">
                  <c:v>25</c:v>
                </c:pt>
                <c:pt idx="8004">
                  <c:v>24</c:v>
                </c:pt>
                <c:pt idx="8005">
                  <c:v>24</c:v>
                </c:pt>
                <c:pt idx="8006">
                  <c:v>25</c:v>
                </c:pt>
                <c:pt idx="8007">
                  <c:v>24</c:v>
                </c:pt>
                <c:pt idx="8008">
                  <c:v>24</c:v>
                </c:pt>
                <c:pt idx="8009">
                  <c:v>24</c:v>
                </c:pt>
                <c:pt idx="8010">
                  <c:v>25</c:v>
                </c:pt>
                <c:pt idx="8011">
                  <c:v>25</c:v>
                </c:pt>
                <c:pt idx="8012">
                  <c:v>25</c:v>
                </c:pt>
                <c:pt idx="8013">
                  <c:v>24</c:v>
                </c:pt>
                <c:pt idx="8014">
                  <c:v>26</c:v>
                </c:pt>
                <c:pt idx="8015">
                  <c:v>25</c:v>
                </c:pt>
                <c:pt idx="8016">
                  <c:v>35</c:v>
                </c:pt>
                <c:pt idx="8017">
                  <c:v>25</c:v>
                </c:pt>
                <c:pt idx="8018">
                  <c:v>23</c:v>
                </c:pt>
                <c:pt idx="8019">
                  <c:v>25</c:v>
                </c:pt>
                <c:pt idx="8020">
                  <c:v>24</c:v>
                </c:pt>
                <c:pt idx="8021">
                  <c:v>25</c:v>
                </c:pt>
                <c:pt idx="8022">
                  <c:v>25</c:v>
                </c:pt>
                <c:pt idx="8023">
                  <c:v>25</c:v>
                </c:pt>
                <c:pt idx="8024">
                  <c:v>24</c:v>
                </c:pt>
                <c:pt idx="8025">
                  <c:v>24</c:v>
                </c:pt>
                <c:pt idx="8026">
                  <c:v>23</c:v>
                </c:pt>
                <c:pt idx="8027">
                  <c:v>24</c:v>
                </c:pt>
                <c:pt idx="8028">
                  <c:v>26</c:v>
                </c:pt>
                <c:pt idx="8029">
                  <c:v>24</c:v>
                </c:pt>
                <c:pt idx="8030">
                  <c:v>24</c:v>
                </c:pt>
                <c:pt idx="8031">
                  <c:v>24</c:v>
                </c:pt>
                <c:pt idx="8032">
                  <c:v>24</c:v>
                </c:pt>
                <c:pt idx="8033">
                  <c:v>25</c:v>
                </c:pt>
                <c:pt idx="8034">
                  <c:v>24</c:v>
                </c:pt>
                <c:pt idx="8035">
                  <c:v>25</c:v>
                </c:pt>
                <c:pt idx="8036">
                  <c:v>25</c:v>
                </c:pt>
                <c:pt idx="8037">
                  <c:v>25</c:v>
                </c:pt>
                <c:pt idx="8038">
                  <c:v>24</c:v>
                </c:pt>
                <c:pt idx="8039">
                  <c:v>24</c:v>
                </c:pt>
                <c:pt idx="8040">
                  <c:v>22</c:v>
                </c:pt>
                <c:pt idx="8041">
                  <c:v>25</c:v>
                </c:pt>
                <c:pt idx="8042">
                  <c:v>24</c:v>
                </c:pt>
                <c:pt idx="8043">
                  <c:v>26</c:v>
                </c:pt>
                <c:pt idx="8044">
                  <c:v>24</c:v>
                </c:pt>
                <c:pt idx="8045">
                  <c:v>24</c:v>
                </c:pt>
                <c:pt idx="8046">
                  <c:v>25</c:v>
                </c:pt>
                <c:pt idx="8047">
                  <c:v>24</c:v>
                </c:pt>
                <c:pt idx="8048">
                  <c:v>26</c:v>
                </c:pt>
                <c:pt idx="8049">
                  <c:v>26</c:v>
                </c:pt>
                <c:pt idx="8050">
                  <c:v>25</c:v>
                </c:pt>
                <c:pt idx="8051">
                  <c:v>25</c:v>
                </c:pt>
                <c:pt idx="8052">
                  <c:v>24</c:v>
                </c:pt>
                <c:pt idx="8053">
                  <c:v>24</c:v>
                </c:pt>
                <c:pt idx="8054">
                  <c:v>24</c:v>
                </c:pt>
                <c:pt idx="8055">
                  <c:v>25</c:v>
                </c:pt>
                <c:pt idx="8056">
                  <c:v>24</c:v>
                </c:pt>
                <c:pt idx="8057">
                  <c:v>24</c:v>
                </c:pt>
                <c:pt idx="8058">
                  <c:v>25</c:v>
                </c:pt>
                <c:pt idx="8059">
                  <c:v>25</c:v>
                </c:pt>
                <c:pt idx="8060">
                  <c:v>25</c:v>
                </c:pt>
                <c:pt idx="8061">
                  <c:v>24</c:v>
                </c:pt>
                <c:pt idx="8062">
                  <c:v>22</c:v>
                </c:pt>
                <c:pt idx="8063">
                  <c:v>24</c:v>
                </c:pt>
                <c:pt idx="8064">
                  <c:v>25</c:v>
                </c:pt>
                <c:pt idx="8065">
                  <c:v>25</c:v>
                </c:pt>
                <c:pt idx="8066">
                  <c:v>26</c:v>
                </c:pt>
                <c:pt idx="8067">
                  <c:v>24</c:v>
                </c:pt>
                <c:pt idx="8068">
                  <c:v>25</c:v>
                </c:pt>
                <c:pt idx="8069">
                  <c:v>25</c:v>
                </c:pt>
                <c:pt idx="8070">
                  <c:v>23</c:v>
                </c:pt>
                <c:pt idx="8071">
                  <c:v>24</c:v>
                </c:pt>
                <c:pt idx="8072">
                  <c:v>28</c:v>
                </c:pt>
                <c:pt idx="8073">
                  <c:v>24</c:v>
                </c:pt>
                <c:pt idx="8074">
                  <c:v>26</c:v>
                </c:pt>
                <c:pt idx="8075">
                  <c:v>23</c:v>
                </c:pt>
                <c:pt idx="8076">
                  <c:v>25</c:v>
                </c:pt>
                <c:pt idx="8077">
                  <c:v>24</c:v>
                </c:pt>
                <c:pt idx="8078">
                  <c:v>25</c:v>
                </c:pt>
                <c:pt idx="8079">
                  <c:v>24</c:v>
                </c:pt>
                <c:pt idx="8080">
                  <c:v>24</c:v>
                </c:pt>
                <c:pt idx="8081">
                  <c:v>24</c:v>
                </c:pt>
                <c:pt idx="8082">
                  <c:v>23</c:v>
                </c:pt>
                <c:pt idx="8083">
                  <c:v>24</c:v>
                </c:pt>
                <c:pt idx="8084">
                  <c:v>24</c:v>
                </c:pt>
                <c:pt idx="8085">
                  <c:v>24</c:v>
                </c:pt>
                <c:pt idx="8086">
                  <c:v>24</c:v>
                </c:pt>
                <c:pt idx="8087">
                  <c:v>25</c:v>
                </c:pt>
                <c:pt idx="8088">
                  <c:v>24</c:v>
                </c:pt>
                <c:pt idx="8089">
                  <c:v>25</c:v>
                </c:pt>
                <c:pt idx="8090">
                  <c:v>24</c:v>
                </c:pt>
                <c:pt idx="8091">
                  <c:v>24</c:v>
                </c:pt>
                <c:pt idx="8092">
                  <c:v>25</c:v>
                </c:pt>
                <c:pt idx="8093">
                  <c:v>25</c:v>
                </c:pt>
                <c:pt idx="8094">
                  <c:v>24</c:v>
                </c:pt>
                <c:pt idx="8095">
                  <c:v>24</c:v>
                </c:pt>
                <c:pt idx="8096">
                  <c:v>25</c:v>
                </c:pt>
                <c:pt idx="8097">
                  <c:v>24</c:v>
                </c:pt>
                <c:pt idx="8098">
                  <c:v>24</c:v>
                </c:pt>
                <c:pt idx="8099">
                  <c:v>25</c:v>
                </c:pt>
                <c:pt idx="8100">
                  <c:v>23</c:v>
                </c:pt>
                <c:pt idx="8101">
                  <c:v>24</c:v>
                </c:pt>
                <c:pt idx="8102">
                  <c:v>24</c:v>
                </c:pt>
                <c:pt idx="8103">
                  <c:v>24</c:v>
                </c:pt>
                <c:pt idx="8104">
                  <c:v>24</c:v>
                </c:pt>
                <c:pt idx="8105">
                  <c:v>25</c:v>
                </c:pt>
                <c:pt idx="8106">
                  <c:v>23</c:v>
                </c:pt>
                <c:pt idx="8107">
                  <c:v>25</c:v>
                </c:pt>
                <c:pt idx="8108">
                  <c:v>24</c:v>
                </c:pt>
                <c:pt idx="8109">
                  <c:v>25</c:v>
                </c:pt>
                <c:pt idx="8110">
                  <c:v>25</c:v>
                </c:pt>
                <c:pt idx="8111">
                  <c:v>26</c:v>
                </c:pt>
                <c:pt idx="8112">
                  <c:v>23</c:v>
                </c:pt>
                <c:pt idx="8113">
                  <c:v>24</c:v>
                </c:pt>
                <c:pt idx="8114">
                  <c:v>23</c:v>
                </c:pt>
                <c:pt idx="8115">
                  <c:v>25</c:v>
                </c:pt>
                <c:pt idx="8116">
                  <c:v>24</c:v>
                </c:pt>
                <c:pt idx="8117">
                  <c:v>24</c:v>
                </c:pt>
                <c:pt idx="8118">
                  <c:v>25</c:v>
                </c:pt>
                <c:pt idx="8119">
                  <c:v>25</c:v>
                </c:pt>
                <c:pt idx="8120">
                  <c:v>24</c:v>
                </c:pt>
                <c:pt idx="8121">
                  <c:v>24</c:v>
                </c:pt>
                <c:pt idx="8122">
                  <c:v>25</c:v>
                </c:pt>
                <c:pt idx="8123">
                  <c:v>24</c:v>
                </c:pt>
                <c:pt idx="8124">
                  <c:v>24</c:v>
                </c:pt>
                <c:pt idx="8125">
                  <c:v>24</c:v>
                </c:pt>
                <c:pt idx="8126">
                  <c:v>24</c:v>
                </c:pt>
                <c:pt idx="8127">
                  <c:v>24</c:v>
                </c:pt>
                <c:pt idx="8128">
                  <c:v>24</c:v>
                </c:pt>
                <c:pt idx="8129">
                  <c:v>25</c:v>
                </c:pt>
                <c:pt idx="8130">
                  <c:v>25</c:v>
                </c:pt>
                <c:pt idx="8131">
                  <c:v>24</c:v>
                </c:pt>
                <c:pt idx="8132">
                  <c:v>24</c:v>
                </c:pt>
                <c:pt idx="8133">
                  <c:v>24</c:v>
                </c:pt>
                <c:pt idx="8134">
                  <c:v>25</c:v>
                </c:pt>
                <c:pt idx="8135">
                  <c:v>24</c:v>
                </c:pt>
                <c:pt idx="8136">
                  <c:v>24</c:v>
                </c:pt>
                <c:pt idx="8137">
                  <c:v>23</c:v>
                </c:pt>
                <c:pt idx="8138">
                  <c:v>24</c:v>
                </c:pt>
                <c:pt idx="8139">
                  <c:v>25</c:v>
                </c:pt>
                <c:pt idx="8140">
                  <c:v>24</c:v>
                </c:pt>
                <c:pt idx="8141">
                  <c:v>24</c:v>
                </c:pt>
                <c:pt idx="8142">
                  <c:v>26</c:v>
                </c:pt>
                <c:pt idx="8143">
                  <c:v>25</c:v>
                </c:pt>
                <c:pt idx="8144">
                  <c:v>24</c:v>
                </c:pt>
                <c:pt idx="8145">
                  <c:v>25</c:v>
                </c:pt>
                <c:pt idx="8146">
                  <c:v>24</c:v>
                </c:pt>
                <c:pt idx="8147">
                  <c:v>24</c:v>
                </c:pt>
                <c:pt idx="8148">
                  <c:v>24</c:v>
                </c:pt>
                <c:pt idx="8149">
                  <c:v>24</c:v>
                </c:pt>
                <c:pt idx="8150">
                  <c:v>25</c:v>
                </c:pt>
                <c:pt idx="8151">
                  <c:v>24</c:v>
                </c:pt>
                <c:pt idx="8152">
                  <c:v>24</c:v>
                </c:pt>
                <c:pt idx="8153">
                  <c:v>24</c:v>
                </c:pt>
                <c:pt idx="8154">
                  <c:v>24</c:v>
                </c:pt>
                <c:pt idx="8155">
                  <c:v>25</c:v>
                </c:pt>
                <c:pt idx="8156">
                  <c:v>24</c:v>
                </c:pt>
                <c:pt idx="8157">
                  <c:v>24</c:v>
                </c:pt>
                <c:pt idx="8158">
                  <c:v>24</c:v>
                </c:pt>
                <c:pt idx="8159">
                  <c:v>26</c:v>
                </c:pt>
                <c:pt idx="8160">
                  <c:v>23</c:v>
                </c:pt>
                <c:pt idx="8161">
                  <c:v>24</c:v>
                </c:pt>
                <c:pt idx="8162">
                  <c:v>24</c:v>
                </c:pt>
                <c:pt idx="8163">
                  <c:v>25</c:v>
                </c:pt>
                <c:pt idx="8164">
                  <c:v>24</c:v>
                </c:pt>
                <c:pt idx="8165">
                  <c:v>24</c:v>
                </c:pt>
                <c:pt idx="8166">
                  <c:v>25</c:v>
                </c:pt>
                <c:pt idx="8167">
                  <c:v>24</c:v>
                </c:pt>
                <c:pt idx="8168">
                  <c:v>25</c:v>
                </c:pt>
                <c:pt idx="8169">
                  <c:v>24</c:v>
                </c:pt>
                <c:pt idx="8170">
                  <c:v>25</c:v>
                </c:pt>
                <c:pt idx="8171">
                  <c:v>22</c:v>
                </c:pt>
                <c:pt idx="8172">
                  <c:v>24</c:v>
                </c:pt>
                <c:pt idx="8173">
                  <c:v>25</c:v>
                </c:pt>
                <c:pt idx="8174">
                  <c:v>23</c:v>
                </c:pt>
                <c:pt idx="8175">
                  <c:v>24</c:v>
                </c:pt>
                <c:pt idx="8176">
                  <c:v>24</c:v>
                </c:pt>
                <c:pt idx="8177">
                  <c:v>25</c:v>
                </c:pt>
                <c:pt idx="8178">
                  <c:v>25</c:v>
                </c:pt>
                <c:pt idx="8179">
                  <c:v>25</c:v>
                </c:pt>
                <c:pt idx="8180">
                  <c:v>25</c:v>
                </c:pt>
                <c:pt idx="8181">
                  <c:v>24</c:v>
                </c:pt>
                <c:pt idx="8182">
                  <c:v>25</c:v>
                </c:pt>
                <c:pt idx="8183">
                  <c:v>23</c:v>
                </c:pt>
                <c:pt idx="8184">
                  <c:v>25</c:v>
                </c:pt>
                <c:pt idx="8185">
                  <c:v>24</c:v>
                </c:pt>
                <c:pt idx="8186">
                  <c:v>25</c:v>
                </c:pt>
                <c:pt idx="8187">
                  <c:v>24</c:v>
                </c:pt>
                <c:pt idx="8188">
                  <c:v>36</c:v>
                </c:pt>
                <c:pt idx="8189">
                  <c:v>24</c:v>
                </c:pt>
                <c:pt idx="8190">
                  <c:v>24</c:v>
                </c:pt>
                <c:pt idx="8191">
                  <c:v>23</c:v>
                </c:pt>
                <c:pt idx="8192">
                  <c:v>25</c:v>
                </c:pt>
                <c:pt idx="8193">
                  <c:v>22</c:v>
                </c:pt>
                <c:pt idx="8194">
                  <c:v>25</c:v>
                </c:pt>
                <c:pt idx="8195">
                  <c:v>24</c:v>
                </c:pt>
                <c:pt idx="8196">
                  <c:v>25</c:v>
                </c:pt>
                <c:pt idx="8197">
                  <c:v>26</c:v>
                </c:pt>
                <c:pt idx="8198">
                  <c:v>25</c:v>
                </c:pt>
                <c:pt idx="8199">
                  <c:v>23</c:v>
                </c:pt>
                <c:pt idx="8200">
                  <c:v>24</c:v>
                </c:pt>
                <c:pt idx="8201">
                  <c:v>23</c:v>
                </c:pt>
                <c:pt idx="8202">
                  <c:v>24</c:v>
                </c:pt>
                <c:pt idx="8203">
                  <c:v>24</c:v>
                </c:pt>
                <c:pt idx="8204">
                  <c:v>18</c:v>
                </c:pt>
                <c:pt idx="8205">
                  <c:v>24</c:v>
                </c:pt>
                <c:pt idx="8206">
                  <c:v>25</c:v>
                </c:pt>
                <c:pt idx="8207">
                  <c:v>24</c:v>
                </c:pt>
                <c:pt idx="8208">
                  <c:v>24</c:v>
                </c:pt>
                <c:pt idx="8209">
                  <c:v>23</c:v>
                </c:pt>
                <c:pt idx="8210">
                  <c:v>24</c:v>
                </c:pt>
                <c:pt idx="8211">
                  <c:v>22</c:v>
                </c:pt>
                <c:pt idx="8212">
                  <c:v>24</c:v>
                </c:pt>
                <c:pt idx="8213">
                  <c:v>28</c:v>
                </c:pt>
                <c:pt idx="8214">
                  <c:v>25</c:v>
                </c:pt>
                <c:pt idx="8215">
                  <c:v>26</c:v>
                </c:pt>
                <c:pt idx="8216">
                  <c:v>23</c:v>
                </c:pt>
                <c:pt idx="8217">
                  <c:v>25</c:v>
                </c:pt>
                <c:pt idx="8218">
                  <c:v>24</c:v>
                </c:pt>
                <c:pt idx="8219">
                  <c:v>25</c:v>
                </c:pt>
                <c:pt idx="8220">
                  <c:v>25</c:v>
                </c:pt>
                <c:pt idx="8221">
                  <c:v>24</c:v>
                </c:pt>
                <c:pt idx="8222">
                  <c:v>24</c:v>
                </c:pt>
                <c:pt idx="8223">
                  <c:v>24</c:v>
                </c:pt>
                <c:pt idx="8224">
                  <c:v>23</c:v>
                </c:pt>
                <c:pt idx="8225">
                  <c:v>26</c:v>
                </c:pt>
                <c:pt idx="8226">
                  <c:v>25</c:v>
                </c:pt>
                <c:pt idx="8227">
                  <c:v>24</c:v>
                </c:pt>
                <c:pt idx="8228">
                  <c:v>24</c:v>
                </c:pt>
                <c:pt idx="8229">
                  <c:v>24</c:v>
                </c:pt>
                <c:pt idx="8230">
                  <c:v>22</c:v>
                </c:pt>
                <c:pt idx="8231">
                  <c:v>25</c:v>
                </c:pt>
                <c:pt idx="8232">
                  <c:v>24</c:v>
                </c:pt>
                <c:pt idx="8233">
                  <c:v>25</c:v>
                </c:pt>
                <c:pt idx="8234">
                  <c:v>24</c:v>
                </c:pt>
                <c:pt idx="8235">
                  <c:v>25</c:v>
                </c:pt>
                <c:pt idx="8236">
                  <c:v>25</c:v>
                </c:pt>
                <c:pt idx="8237">
                  <c:v>24</c:v>
                </c:pt>
                <c:pt idx="8238">
                  <c:v>24</c:v>
                </c:pt>
                <c:pt idx="8239">
                  <c:v>24</c:v>
                </c:pt>
                <c:pt idx="8240">
                  <c:v>25</c:v>
                </c:pt>
                <c:pt idx="8241">
                  <c:v>24</c:v>
                </c:pt>
                <c:pt idx="8242">
                  <c:v>25</c:v>
                </c:pt>
                <c:pt idx="8243">
                  <c:v>24</c:v>
                </c:pt>
                <c:pt idx="8244">
                  <c:v>24</c:v>
                </c:pt>
                <c:pt idx="8245">
                  <c:v>24</c:v>
                </c:pt>
                <c:pt idx="8246">
                  <c:v>26</c:v>
                </c:pt>
                <c:pt idx="8247">
                  <c:v>24</c:v>
                </c:pt>
                <c:pt idx="8248">
                  <c:v>25</c:v>
                </c:pt>
                <c:pt idx="8249">
                  <c:v>22</c:v>
                </c:pt>
                <c:pt idx="8250">
                  <c:v>24</c:v>
                </c:pt>
                <c:pt idx="8251">
                  <c:v>24</c:v>
                </c:pt>
                <c:pt idx="8252">
                  <c:v>24</c:v>
                </c:pt>
                <c:pt idx="8253">
                  <c:v>24</c:v>
                </c:pt>
                <c:pt idx="8254">
                  <c:v>25</c:v>
                </c:pt>
                <c:pt idx="8255">
                  <c:v>24</c:v>
                </c:pt>
                <c:pt idx="8256">
                  <c:v>24</c:v>
                </c:pt>
                <c:pt idx="8257">
                  <c:v>25</c:v>
                </c:pt>
                <c:pt idx="8258">
                  <c:v>25</c:v>
                </c:pt>
                <c:pt idx="8259">
                  <c:v>24</c:v>
                </c:pt>
                <c:pt idx="8260">
                  <c:v>25</c:v>
                </c:pt>
                <c:pt idx="8261">
                  <c:v>23</c:v>
                </c:pt>
                <c:pt idx="8262">
                  <c:v>24</c:v>
                </c:pt>
                <c:pt idx="8263">
                  <c:v>25</c:v>
                </c:pt>
                <c:pt idx="8264">
                  <c:v>24</c:v>
                </c:pt>
                <c:pt idx="8265">
                  <c:v>25</c:v>
                </c:pt>
                <c:pt idx="8266">
                  <c:v>25</c:v>
                </c:pt>
                <c:pt idx="8267">
                  <c:v>24</c:v>
                </c:pt>
                <c:pt idx="8268">
                  <c:v>24</c:v>
                </c:pt>
                <c:pt idx="8269">
                  <c:v>26</c:v>
                </c:pt>
                <c:pt idx="8270">
                  <c:v>24</c:v>
                </c:pt>
                <c:pt idx="8271">
                  <c:v>25</c:v>
                </c:pt>
                <c:pt idx="8272">
                  <c:v>24</c:v>
                </c:pt>
                <c:pt idx="8273">
                  <c:v>23</c:v>
                </c:pt>
                <c:pt idx="8274">
                  <c:v>25</c:v>
                </c:pt>
                <c:pt idx="8275">
                  <c:v>26</c:v>
                </c:pt>
                <c:pt idx="8276">
                  <c:v>24</c:v>
                </c:pt>
                <c:pt idx="8277">
                  <c:v>25</c:v>
                </c:pt>
                <c:pt idx="8278">
                  <c:v>24</c:v>
                </c:pt>
                <c:pt idx="8279">
                  <c:v>25</c:v>
                </c:pt>
                <c:pt idx="8280">
                  <c:v>24</c:v>
                </c:pt>
                <c:pt idx="8281">
                  <c:v>27</c:v>
                </c:pt>
                <c:pt idx="8282">
                  <c:v>24</c:v>
                </c:pt>
                <c:pt idx="8283">
                  <c:v>24</c:v>
                </c:pt>
                <c:pt idx="8284">
                  <c:v>25</c:v>
                </c:pt>
                <c:pt idx="8285">
                  <c:v>24</c:v>
                </c:pt>
                <c:pt idx="8286">
                  <c:v>25</c:v>
                </c:pt>
                <c:pt idx="8287">
                  <c:v>24</c:v>
                </c:pt>
                <c:pt idx="8288">
                  <c:v>24</c:v>
                </c:pt>
                <c:pt idx="8289">
                  <c:v>25</c:v>
                </c:pt>
                <c:pt idx="8290">
                  <c:v>24</c:v>
                </c:pt>
                <c:pt idx="8291">
                  <c:v>24</c:v>
                </c:pt>
                <c:pt idx="8292">
                  <c:v>23</c:v>
                </c:pt>
                <c:pt idx="8293">
                  <c:v>25</c:v>
                </c:pt>
                <c:pt idx="8294">
                  <c:v>25</c:v>
                </c:pt>
                <c:pt idx="8295">
                  <c:v>23</c:v>
                </c:pt>
                <c:pt idx="8296">
                  <c:v>25</c:v>
                </c:pt>
                <c:pt idx="8297">
                  <c:v>25</c:v>
                </c:pt>
                <c:pt idx="8298">
                  <c:v>25</c:v>
                </c:pt>
                <c:pt idx="8299">
                  <c:v>24</c:v>
                </c:pt>
                <c:pt idx="8300">
                  <c:v>27</c:v>
                </c:pt>
                <c:pt idx="8301">
                  <c:v>24</c:v>
                </c:pt>
                <c:pt idx="8302">
                  <c:v>25</c:v>
                </c:pt>
                <c:pt idx="8303">
                  <c:v>26</c:v>
                </c:pt>
                <c:pt idx="8304">
                  <c:v>23</c:v>
                </c:pt>
                <c:pt idx="8305">
                  <c:v>26</c:v>
                </c:pt>
                <c:pt idx="8306">
                  <c:v>25</c:v>
                </c:pt>
                <c:pt idx="8307">
                  <c:v>24</c:v>
                </c:pt>
                <c:pt idx="8308">
                  <c:v>24</c:v>
                </c:pt>
                <c:pt idx="8309">
                  <c:v>25</c:v>
                </c:pt>
                <c:pt idx="8310">
                  <c:v>24</c:v>
                </c:pt>
                <c:pt idx="8311">
                  <c:v>24</c:v>
                </c:pt>
                <c:pt idx="8312">
                  <c:v>24</c:v>
                </c:pt>
                <c:pt idx="8313">
                  <c:v>24</c:v>
                </c:pt>
                <c:pt idx="8314">
                  <c:v>24</c:v>
                </c:pt>
                <c:pt idx="8315">
                  <c:v>25</c:v>
                </c:pt>
                <c:pt idx="8316">
                  <c:v>24</c:v>
                </c:pt>
                <c:pt idx="8317">
                  <c:v>25</c:v>
                </c:pt>
                <c:pt idx="8318">
                  <c:v>25</c:v>
                </c:pt>
                <c:pt idx="8319">
                  <c:v>25</c:v>
                </c:pt>
                <c:pt idx="8320">
                  <c:v>25</c:v>
                </c:pt>
                <c:pt idx="8321">
                  <c:v>26</c:v>
                </c:pt>
                <c:pt idx="8322">
                  <c:v>24</c:v>
                </c:pt>
                <c:pt idx="8323">
                  <c:v>24</c:v>
                </c:pt>
                <c:pt idx="8324">
                  <c:v>21</c:v>
                </c:pt>
                <c:pt idx="8325">
                  <c:v>24</c:v>
                </c:pt>
                <c:pt idx="8326">
                  <c:v>24</c:v>
                </c:pt>
                <c:pt idx="8327">
                  <c:v>25</c:v>
                </c:pt>
                <c:pt idx="8328">
                  <c:v>24</c:v>
                </c:pt>
                <c:pt idx="8329">
                  <c:v>25</c:v>
                </c:pt>
                <c:pt idx="8330">
                  <c:v>24</c:v>
                </c:pt>
                <c:pt idx="8331">
                  <c:v>25</c:v>
                </c:pt>
                <c:pt idx="8332">
                  <c:v>24</c:v>
                </c:pt>
                <c:pt idx="8333">
                  <c:v>24</c:v>
                </c:pt>
                <c:pt idx="8334">
                  <c:v>24</c:v>
                </c:pt>
                <c:pt idx="8335">
                  <c:v>24</c:v>
                </c:pt>
                <c:pt idx="8336">
                  <c:v>24</c:v>
                </c:pt>
                <c:pt idx="8337">
                  <c:v>24</c:v>
                </c:pt>
                <c:pt idx="8338">
                  <c:v>25</c:v>
                </c:pt>
                <c:pt idx="8339">
                  <c:v>24</c:v>
                </c:pt>
                <c:pt idx="8340">
                  <c:v>24</c:v>
                </c:pt>
                <c:pt idx="8341">
                  <c:v>22</c:v>
                </c:pt>
                <c:pt idx="8342">
                  <c:v>24</c:v>
                </c:pt>
                <c:pt idx="8343">
                  <c:v>24</c:v>
                </c:pt>
                <c:pt idx="8344">
                  <c:v>24</c:v>
                </c:pt>
                <c:pt idx="8345">
                  <c:v>24</c:v>
                </c:pt>
                <c:pt idx="8346">
                  <c:v>23</c:v>
                </c:pt>
                <c:pt idx="8347">
                  <c:v>24</c:v>
                </c:pt>
                <c:pt idx="8348">
                  <c:v>24</c:v>
                </c:pt>
                <c:pt idx="8349">
                  <c:v>23</c:v>
                </c:pt>
                <c:pt idx="8350">
                  <c:v>26</c:v>
                </c:pt>
                <c:pt idx="8351">
                  <c:v>25</c:v>
                </c:pt>
                <c:pt idx="8352">
                  <c:v>25</c:v>
                </c:pt>
                <c:pt idx="8353">
                  <c:v>24</c:v>
                </c:pt>
                <c:pt idx="8354">
                  <c:v>25</c:v>
                </c:pt>
                <c:pt idx="8355">
                  <c:v>24</c:v>
                </c:pt>
                <c:pt idx="8356">
                  <c:v>24</c:v>
                </c:pt>
                <c:pt idx="8357">
                  <c:v>25</c:v>
                </c:pt>
                <c:pt idx="8358">
                  <c:v>24</c:v>
                </c:pt>
                <c:pt idx="8359">
                  <c:v>24</c:v>
                </c:pt>
                <c:pt idx="8360">
                  <c:v>24</c:v>
                </c:pt>
                <c:pt idx="8361">
                  <c:v>25</c:v>
                </c:pt>
                <c:pt idx="8362">
                  <c:v>25</c:v>
                </c:pt>
                <c:pt idx="8363">
                  <c:v>24</c:v>
                </c:pt>
                <c:pt idx="8364">
                  <c:v>24</c:v>
                </c:pt>
                <c:pt idx="8365">
                  <c:v>24</c:v>
                </c:pt>
                <c:pt idx="8366">
                  <c:v>25</c:v>
                </c:pt>
                <c:pt idx="8367">
                  <c:v>25</c:v>
                </c:pt>
                <c:pt idx="8368">
                  <c:v>24</c:v>
                </c:pt>
                <c:pt idx="8369">
                  <c:v>27</c:v>
                </c:pt>
                <c:pt idx="8370">
                  <c:v>26</c:v>
                </c:pt>
                <c:pt idx="8371">
                  <c:v>25</c:v>
                </c:pt>
                <c:pt idx="8372">
                  <c:v>23</c:v>
                </c:pt>
                <c:pt idx="8373">
                  <c:v>24</c:v>
                </c:pt>
                <c:pt idx="8374">
                  <c:v>25</c:v>
                </c:pt>
                <c:pt idx="8375">
                  <c:v>26</c:v>
                </c:pt>
                <c:pt idx="8376">
                  <c:v>23</c:v>
                </c:pt>
                <c:pt idx="8377">
                  <c:v>24</c:v>
                </c:pt>
                <c:pt idx="8378">
                  <c:v>22</c:v>
                </c:pt>
                <c:pt idx="8379">
                  <c:v>25</c:v>
                </c:pt>
                <c:pt idx="8380">
                  <c:v>25</c:v>
                </c:pt>
                <c:pt idx="8381">
                  <c:v>25</c:v>
                </c:pt>
                <c:pt idx="8382">
                  <c:v>25</c:v>
                </c:pt>
                <c:pt idx="8383">
                  <c:v>24</c:v>
                </c:pt>
                <c:pt idx="8384">
                  <c:v>25</c:v>
                </c:pt>
                <c:pt idx="8385">
                  <c:v>24</c:v>
                </c:pt>
                <c:pt idx="8386">
                  <c:v>25</c:v>
                </c:pt>
                <c:pt idx="8387">
                  <c:v>24</c:v>
                </c:pt>
                <c:pt idx="8388">
                  <c:v>24</c:v>
                </c:pt>
                <c:pt idx="8389">
                  <c:v>23</c:v>
                </c:pt>
                <c:pt idx="8390">
                  <c:v>25</c:v>
                </c:pt>
                <c:pt idx="8391">
                  <c:v>25</c:v>
                </c:pt>
                <c:pt idx="8392">
                  <c:v>25</c:v>
                </c:pt>
                <c:pt idx="8393">
                  <c:v>25</c:v>
                </c:pt>
                <c:pt idx="8394">
                  <c:v>24</c:v>
                </c:pt>
                <c:pt idx="8395">
                  <c:v>25</c:v>
                </c:pt>
                <c:pt idx="8396">
                  <c:v>25</c:v>
                </c:pt>
                <c:pt idx="8397">
                  <c:v>23</c:v>
                </c:pt>
                <c:pt idx="8398">
                  <c:v>25</c:v>
                </c:pt>
                <c:pt idx="8399">
                  <c:v>24</c:v>
                </c:pt>
                <c:pt idx="8400">
                  <c:v>25</c:v>
                </c:pt>
                <c:pt idx="8401">
                  <c:v>24</c:v>
                </c:pt>
                <c:pt idx="8402">
                  <c:v>25</c:v>
                </c:pt>
                <c:pt idx="8403">
                  <c:v>24</c:v>
                </c:pt>
                <c:pt idx="8404">
                  <c:v>28</c:v>
                </c:pt>
                <c:pt idx="8405">
                  <c:v>25</c:v>
                </c:pt>
                <c:pt idx="8406">
                  <c:v>25</c:v>
                </c:pt>
                <c:pt idx="8407">
                  <c:v>25</c:v>
                </c:pt>
                <c:pt idx="8408">
                  <c:v>25</c:v>
                </c:pt>
                <c:pt idx="8409">
                  <c:v>25</c:v>
                </c:pt>
                <c:pt idx="8410">
                  <c:v>24</c:v>
                </c:pt>
                <c:pt idx="8411">
                  <c:v>25</c:v>
                </c:pt>
                <c:pt idx="8412">
                  <c:v>24</c:v>
                </c:pt>
                <c:pt idx="8413">
                  <c:v>23</c:v>
                </c:pt>
                <c:pt idx="8414">
                  <c:v>24</c:v>
                </c:pt>
                <c:pt idx="8415">
                  <c:v>25</c:v>
                </c:pt>
                <c:pt idx="8416">
                  <c:v>25</c:v>
                </c:pt>
                <c:pt idx="8417">
                  <c:v>25</c:v>
                </c:pt>
                <c:pt idx="8418">
                  <c:v>24</c:v>
                </c:pt>
                <c:pt idx="8419">
                  <c:v>24</c:v>
                </c:pt>
                <c:pt idx="8420">
                  <c:v>24</c:v>
                </c:pt>
                <c:pt idx="8421">
                  <c:v>25</c:v>
                </c:pt>
                <c:pt idx="8422">
                  <c:v>25</c:v>
                </c:pt>
                <c:pt idx="8423">
                  <c:v>25</c:v>
                </c:pt>
                <c:pt idx="8424">
                  <c:v>24</c:v>
                </c:pt>
                <c:pt idx="8425">
                  <c:v>25</c:v>
                </c:pt>
                <c:pt idx="8426">
                  <c:v>24</c:v>
                </c:pt>
                <c:pt idx="8427">
                  <c:v>26</c:v>
                </c:pt>
                <c:pt idx="8428">
                  <c:v>24</c:v>
                </c:pt>
                <c:pt idx="8429">
                  <c:v>23</c:v>
                </c:pt>
                <c:pt idx="8430">
                  <c:v>24</c:v>
                </c:pt>
                <c:pt idx="8431">
                  <c:v>23</c:v>
                </c:pt>
                <c:pt idx="8432">
                  <c:v>26</c:v>
                </c:pt>
                <c:pt idx="8433">
                  <c:v>25</c:v>
                </c:pt>
                <c:pt idx="8434">
                  <c:v>24</c:v>
                </c:pt>
                <c:pt idx="8435">
                  <c:v>24</c:v>
                </c:pt>
                <c:pt idx="8436">
                  <c:v>24</c:v>
                </c:pt>
                <c:pt idx="8437">
                  <c:v>24</c:v>
                </c:pt>
                <c:pt idx="8438">
                  <c:v>25</c:v>
                </c:pt>
                <c:pt idx="8439">
                  <c:v>24</c:v>
                </c:pt>
                <c:pt idx="8440">
                  <c:v>24</c:v>
                </c:pt>
                <c:pt idx="8441">
                  <c:v>24</c:v>
                </c:pt>
                <c:pt idx="8442">
                  <c:v>25</c:v>
                </c:pt>
                <c:pt idx="8443">
                  <c:v>24</c:v>
                </c:pt>
                <c:pt idx="8444">
                  <c:v>25</c:v>
                </c:pt>
                <c:pt idx="8445">
                  <c:v>22</c:v>
                </c:pt>
                <c:pt idx="8446">
                  <c:v>26</c:v>
                </c:pt>
                <c:pt idx="8447">
                  <c:v>24</c:v>
                </c:pt>
                <c:pt idx="8448">
                  <c:v>25</c:v>
                </c:pt>
                <c:pt idx="8449">
                  <c:v>25</c:v>
                </c:pt>
                <c:pt idx="8450">
                  <c:v>24</c:v>
                </c:pt>
                <c:pt idx="8451">
                  <c:v>24</c:v>
                </c:pt>
                <c:pt idx="8452">
                  <c:v>25</c:v>
                </c:pt>
                <c:pt idx="8453">
                  <c:v>25</c:v>
                </c:pt>
                <c:pt idx="8454">
                  <c:v>24</c:v>
                </c:pt>
                <c:pt idx="8455">
                  <c:v>24</c:v>
                </c:pt>
                <c:pt idx="8456">
                  <c:v>24</c:v>
                </c:pt>
                <c:pt idx="8457">
                  <c:v>24</c:v>
                </c:pt>
                <c:pt idx="8458">
                  <c:v>24</c:v>
                </c:pt>
                <c:pt idx="8459">
                  <c:v>25</c:v>
                </c:pt>
                <c:pt idx="8460">
                  <c:v>25</c:v>
                </c:pt>
                <c:pt idx="8461">
                  <c:v>24</c:v>
                </c:pt>
                <c:pt idx="8462">
                  <c:v>24</c:v>
                </c:pt>
                <c:pt idx="8463">
                  <c:v>25</c:v>
                </c:pt>
                <c:pt idx="8464">
                  <c:v>25</c:v>
                </c:pt>
                <c:pt idx="8465">
                  <c:v>24</c:v>
                </c:pt>
                <c:pt idx="8466">
                  <c:v>24</c:v>
                </c:pt>
                <c:pt idx="8467">
                  <c:v>27</c:v>
                </c:pt>
                <c:pt idx="8468">
                  <c:v>25</c:v>
                </c:pt>
                <c:pt idx="8469">
                  <c:v>23</c:v>
                </c:pt>
                <c:pt idx="8470">
                  <c:v>24</c:v>
                </c:pt>
                <c:pt idx="8471">
                  <c:v>25</c:v>
                </c:pt>
                <c:pt idx="8472">
                  <c:v>25</c:v>
                </c:pt>
                <c:pt idx="8473">
                  <c:v>25</c:v>
                </c:pt>
                <c:pt idx="8474">
                  <c:v>26</c:v>
                </c:pt>
                <c:pt idx="8475">
                  <c:v>24</c:v>
                </c:pt>
                <c:pt idx="8476">
                  <c:v>25</c:v>
                </c:pt>
                <c:pt idx="8477">
                  <c:v>23</c:v>
                </c:pt>
                <c:pt idx="8478">
                  <c:v>25</c:v>
                </c:pt>
                <c:pt idx="8479">
                  <c:v>25</c:v>
                </c:pt>
                <c:pt idx="8480">
                  <c:v>24</c:v>
                </c:pt>
                <c:pt idx="8481">
                  <c:v>24</c:v>
                </c:pt>
                <c:pt idx="8482">
                  <c:v>24</c:v>
                </c:pt>
                <c:pt idx="8483">
                  <c:v>24</c:v>
                </c:pt>
                <c:pt idx="8484">
                  <c:v>25</c:v>
                </c:pt>
                <c:pt idx="8485">
                  <c:v>25</c:v>
                </c:pt>
                <c:pt idx="8486">
                  <c:v>25</c:v>
                </c:pt>
                <c:pt idx="8487">
                  <c:v>24</c:v>
                </c:pt>
                <c:pt idx="8488">
                  <c:v>25</c:v>
                </c:pt>
                <c:pt idx="8489">
                  <c:v>24</c:v>
                </c:pt>
                <c:pt idx="8490">
                  <c:v>25</c:v>
                </c:pt>
                <c:pt idx="8491">
                  <c:v>24</c:v>
                </c:pt>
                <c:pt idx="8492">
                  <c:v>22</c:v>
                </c:pt>
                <c:pt idx="8493">
                  <c:v>24</c:v>
                </c:pt>
                <c:pt idx="8494">
                  <c:v>26</c:v>
                </c:pt>
                <c:pt idx="8495">
                  <c:v>25</c:v>
                </c:pt>
                <c:pt idx="8496">
                  <c:v>24</c:v>
                </c:pt>
                <c:pt idx="8497">
                  <c:v>24</c:v>
                </c:pt>
                <c:pt idx="8498">
                  <c:v>24</c:v>
                </c:pt>
                <c:pt idx="8499">
                  <c:v>24</c:v>
                </c:pt>
                <c:pt idx="8500">
                  <c:v>24</c:v>
                </c:pt>
                <c:pt idx="8501">
                  <c:v>27</c:v>
                </c:pt>
                <c:pt idx="8502">
                  <c:v>24</c:v>
                </c:pt>
                <c:pt idx="8503">
                  <c:v>27</c:v>
                </c:pt>
                <c:pt idx="8504">
                  <c:v>26</c:v>
                </c:pt>
                <c:pt idx="8505">
                  <c:v>24</c:v>
                </c:pt>
                <c:pt idx="8506">
                  <c:v>24</c:v>
                </c:pt>
                <c:pt idx="8507">
                  <c:v>25</c:v>
                </c:pt>
                <c:pt idx="8508">
                  <c:v>23</c:v>
                </c:pt>
                <c:pt idx="8509">
                  <c:v>24</c:v>
                </c:pt>
                <c:pt idx="8510">
                  <c:v>25</c:v>
                </c:pt>
                <c:pt idx="8511">
                  <c:v>25</c:v>
                </c:pt>
                <c:pt idx="8512">
                  <c:v>24</c:v>
                </c:pt>
                <c:pt idx="8513">
                  <c:v>24</c:v>
                </c:pt>
                <c:pt idx="8514">
                  <c:v>29</c:v>
                </c:pt>
                <c:pt idx="8515">
                  <c:v>25</c:v>
                </c:pt>
                <c:pt idx="8516">
                  <c:v>24</c:v>
                </c:pt>
                <c:pt idx="8517">
                  <c:v>26</c:v>
                </c:pt>
                <c:pt idx="8518">
                  <c:v>23</c:v>
                </c:pt>
                <c:pt idx="8519">
                  <c:v>27</c:v>
                </c:pt>
                <c:pt idx="8520">
                  <c:v>25</c:v>
                </c:pt>
                <c:pt idx="8521">
                  <c:v>27</c:v>
                </c:pt>
                <c:pt idx="8522">
                  <c:v>26</c:v>
                </c:pt>
                <c:pt idx="8523">
                  <c:v>25</c:v>
                </c:pt>
                <c:pt idx="8524">
                  <c:v>24</c:v>
                </c:pt>
                <c:pt idx="8525">
                  <c:v>23</c:v>
                </c:pt>
                <c:pt idx="8526">
                  <c:v>26</c:v>
                </c:pt>
                <c:pt idx="8527">
                  <c:v>24</c:v>
                </c:pt>
                <c:pt idx="8528">
                  <c:v>24</c:v>
                </c:pt>
                <c:pt idx="8529">
                  <c:v>25</c:v>
                </c:pt>
                <c:pt idx="8530">
                  <c:v>25</c:v>
                </c:pt>
                <c:pt idx="8531">
                  <c:v>24</c:v>
                </c:pt>
                <c:pt idx="8532">
                  <c:v>25</c:v>
                </c:pt>
                <c:pt idx="8533">
                  <c:v>24</c:v>
                </c:pt>
                <c:pt idx="8534">
                  <c:v>24</c:v>
                </c:pt>
                <c:pt idx="8535">
                  <c:v>24</c:v>
                </c:pt>
                <c:pt idx="8536">
                  <c:v>21</c:v>
                </c:pt>
                <c:pt idx="8537">
                  <c:v>24</c:v>
                </c:pt>
                <c:pt idx="8538">
                  <c:v>25</c:v>
                </c:pt>
                <c:pt idx="8539">
                  <c:v>24</c:v>
                </c:pt>
                <c:pt idx="8540">
                  <c:v>26</c:v>
                </c:pt>
                <c:pt idx="8541">
                  <c:v>24</c:v>
                </c:pt>
                <c:pt idx="8542">
                  <c:v>25</c:v>
                </c:pt>
                <c:pt idx="8543">
                  <c:v>24</c:v>
                </c:pt>
                <c:pt idx="8544">
                  <c:v>26</c:v>
                </c:pt>
                <c:pt idx="8545">
                  <c:v>24</c:v>
                </c:pt>
                <c:pt idx="8546">
                  <c:v>40</c:v>
                </c:pt>
                <c:pt idx="8547">
                  <c:v>28</c:v>
                </c:pt>
                <c:pt idx="8548">
                  <c:v>22</c:v>
                </c:pt>
                <c:pt idx="8549">
                  <c:v>24</c:v>
                </c:pt>
                <c:pt idx="8550">
                  <c:v>26</c:v>
                </c:pt>
                <c:pt idx="8551">
                  <c:v>25</c:v>
                </c:pt>
                <c:pt idx="8552">
                  <c:v>25</c:v>
                </c:pt>
                <c:pt idx="8553">
                  <c:v>24</c:v>
                </c:pt>
                <c:pt idx="8554">
                  <c:v>24</c:v>
                </c:pt>
                <c:pt idx="8555">
                  <c:v>25</c:v>
                </c:pt>
                <c:pt idx="8556">
                  <c:v>25</c:v>
                </c:pt>
                <c:pt idx="8557">
                  <c:v>24</c:v>
                </c:pt>
                <c:pt idx="8558">
                  <c:v>26</c:v>
                </c:pt>
                <c:pt idx="8559">
                  <c:v>25</c:v>
                </c:pt>
                <c:pt idx="8560">
                  <c:v>24</c:v>
                </c:pt>
                <c:pt idx="8561">
                  <c:v>27</c:v>
                </c:pt>
                <c:pt idx="8562">
                  <c:v>24</c:v>
                </c:pt>
                <c:pt idx="8563">
                  <c:v>28</c:v>
                </c:pt>
                <c:pt idx="8564">
                  <c:v>24</c:v>
                </c:pt>
                <c:pt idx="8565">
                  <c:v>24</c:v>
                </c:pt>
                <c:pt idx="8566">
                  <c:v>26</c:v>
                </c:pt>
                <c:pt idx="8567">
                  <c:v>25</c:v>
                </c:pt>
                <c:pt idx="8568">
                  <c:v>25</c:v>
                </c:pt>
                <c:pt idx="8569">
                  <c:v>27</c:v>
                </c:pt>
                <c:pt idx="8570">
                  <c:v>25</c:v>
                </c:pt>
                <c:pt idx="8571">
                  <c:v>25</c:v>
                </c:pt>
                <c:pt idx="8572">
                  <c:v>25</c:v>
                </c:pt>
                <c:pt idx="8573">
                  <c:v>24</c:v>
                </c:pt>
                <c:pt idx="8574">
                  <c:v>24</c:v>
                </c:pt>
                <c:pt idx="8575">
                  <c:v>24</c:v>
                </c:pt>
                <c:pt idx="8576">
                  <c:v>25</c:v>
                </c:pt>
                <c:pt idx="8577">
                  <c:v>24</c:v>
                </c:pt>
                <c:pt idx="8578">
                  <c:v>26</c:v>
                </c:pt>
                <c:pt idx="8579">
                  <c:v>24</c:v>
                </c:pt>
                <c:pt idx="8580">
                  <c:v>26</c:v>
                </c:pt>
                <c:pt idx="8581">
                  <c:v>23</c:v>
                </c:pt>
                <c:pt idx="8582">
                  <c:v>25</c:v>
                </c:pt>
                <c:pt idx="8583">
                  <c:v>25</c:v>
                </c:pt>
                <c:pt idx="8584">
                  <c:v>26</c:v>
                </c:pt>
                <c:pt idx="8585">
                  <c:v>24</c:v>
                </c:pt>
                <c:pt idx="8586">
                  <c:v>25</c:v>
                </c:pt>
                <c:pt idx="8587">
                  <c:v>25</c:v>
                </c:pt>
                <c:pt idx="8588">
                  <c:v>25</c:v>
                </c:pt>
                <c:pt idx="8589">
                  <c:v>24</c:v>
                </c:pt>
                <c:pt idx="8590">
                  <c:v>25</c:v>
                </c:pt>
                <c:pt idx="8591">
                  <c:v>25</c:v>
                </c:pt>
                <c:pt idx="8592">
                  <c:v>24</c:v>
                </c:pt>
                <c:pt idx="8593">
                  <c:v>25</c:v>
                </c:pt>
                <c:pt idx="8594">
                  <c:v>25</c:v>
                </c:pt>
                <c:pt idx="8595">
                  <c:v>24</c:v>
                </c:pt>
                <c:pt idx="8596">
                  <c:v>25</c:v>
                </c:pt>
                <c:pt idx="8597">
                  <c:v>25</c:v>
                </c:pt>
                <c:pt idx="8598">
                  <c:v>25</c:v>
                </c:pt>
                <c:pt idx="8599">
                  <c:v>25</c:v>
                </c:pt>
                <c:pt idx="8600">
                  <c:v>20</c:v>
                </c:pt>
                <c:pt idx="8601">
                  <c:v>26</c:v>
                </c:pt>
                <c:pt idx="8602">
                  <c:v>25</c:v>
                </c:pt>
                <c:pt idx="8603">
                  <c:v>24</c:v>
                </c:pt>
                <c:pt idx="8604">
                  <c:v>24</c:v>
                </c:pt>
                <c:pt idx="8605">
                  <c:v>25</c:v>
                </c:pt>
                <c:pt idx="8606">
                  <c:v>24</c:v>
                </c:pt>
                <c:pt idx="8607">
                  <c:v>25</c:v>
                </c:pt>
                <c:pt idx="8608">
                  <c:v>25</c:v>
                </c:pt>
                <c:pt idx="8609">
                  <c:v>26</c:v>
                </c:pt>
                <c:pt idx="8610">
                  <c:v>25</c:v>
                </c:pt>
                <c:pt idx="8611">
                  <c:v>26</c:v>
                </c:pt>
                <c:pt idx="8612">
                  <c:v>26</c:v>
                </c:pt>
                <c:pt idx="8613">
                  <c:v>24</c:v>
                </c:pt>
                <c:pt idx="8614">
                  <c:v>19</c:v>
                </c:pt>
                <c:pt idx="8615">
                  <c:v>25</c:v>
                </c:pt>
                <c:pt idx="8616">
                  <c:v>25</c:v>
                </c:pt>
                <c:pt idx="8617">
                  <c:v>24</c:v>
                </c:pt>
                <c:pt idx="8618">
                  <c:v>24</c:v>
                </c:pt>
                <c:pt idx="8619">
                  <c:v>25</c:v>
                </c:pt>
                <c:pt idx="8620">
                  <c:v>27</c:v>
                </c:pt>
                <c:pt idx="8621">
                  <c:v>25</c:v>
                </c:pt>
                <c:pt idx="8622">
                  <c:v>25</c:v>
                </c:pt>
                <c:pt idx="8623">
                  <c:v>28</c:v>
                </c:pt>
                <c:pt idx="8624">
                  <c:v>24</c:v>
                </c:pt>
                <c:pt idx="8625">
                  <c:v>24</c:v>
                </c:pt>
                <c:pt idx="8626">
                  <c:v>25</c:v>
                </c:pt>
                <c:pt idx="8627">
                  <c:v>24</c:v>
                </c:pt>
                <c:pt idx="8628">
                  <c:v>20</c:v>
                </c:pt>
                <c:pt idx="8629">
                  <c:v>24</c:v>
                </c:pt>
                <c:pt idx="8630">
                  <c:v>24</c:v>
                </c:pt>
                <c:pt idx="8631">
                  <c:v>25</c:v>
                </c:pt>
                <c:pt idx="8632">
                  <c:v>18</c:v>
                </c:pt>
                <c:pt idx="8633">
                  <c:v>25</c:v>
                </c:pt>
                <c:pt idx="8634">
                  <c:v>25</c:v>
                </c:pt>
                <c:pt idx="8635">
                  <c:v>24</c:v>
                </c:pt>
                <c:pt idx="8636">
                  <c:v>29</c:v>
                </c:pt>
                <c:pt idx="8637">
                  <c:v>24</c:v>
                </c:pt>
                <c:pt idx="8638">
                  <c:v>25</c:v>
                </c:pt>
                <c:pt idx="8639">
                  <c:v>24</c:v>
                </c:pt>
                <c:pt idx="8640">
                  <c:v>25</c:v>
                </c:pt>
                <c:pt idx="8641">
                  <c:v>24</c:v>
                </c:pt>
                <c:pt idx="8642">
                  <c:v>25</c:v>
                </c:pt>
                <c:pt idx="8643">
                  <c:v>23</c:v>
                </c:pt>
                <c:pt idx="8644">
                  <c:v>25</c:v>
                </c:pt>
                <c:pt idx="8645">
                  <c:v>25</c:v>
                </c:pt>
                <c:pt idx="8646">
                  <c:v>24</c:v>
                </c:pt>
                <c:pt idx="8647">
                  <c:v>24</c:v>
                </c:pt>
                <c:pt idx="8648">
                  <c:v>23</c:v>
                </c:pt>
                <c:pt idx="8649">
                  <c:v>22</c:v>
                </c:pt>
                <c:pt idx="8650">
                  <c:v>23</c:v>
                </c:pt>
                <c:pt idx="8651">
                  <c:v>22</c:v>
                </c:pt>
                <c:pt idx="8652">
                  <c:v>26</c:v>
                </c:pt>
                <c:pt idx="8653">
                  <c:v>26</c:v>
                </c:pt>
                <c:pt idx="8654">
                  <c:v>25</c:v>
                </c:pt>
                <c:pt idx="8655">
                  <c:v>26</c:v>
                </c:pt>
                <c:pt idx="8656">
                  <c:v>24</c:v>
                </c:pt>
                <c:pt idx="8657">
                  <c:v>26</c:v>
                </c:pt>
                <c:pt idx="8658">
                  <c:v>24</c:v>
                </c:pt>
                <c:pt idx="8659">
                  <c:v>24</c:v>
                </c:pt>
                <c:pt idx="8660">
                  <c:v>24</c:v>
                </c:pt>
                <c:pt idx="8661">
                  <c:v>25</c:v>
                </c:pt>
                <c:pt idx="8662">
                  <c:v>26</c:v>
                </c:pt>
                <c:pt idx="8663">
                  <c:v>27</c:v>
                </c:pt>
                <c:pt idx="8664">
                  <c:v>25</c:v>
                </c:pt>
                <c:pt idx="8665">
                  <c:v>24</c:v>
                </c:pt>
                <c:pt idx="8666">
                  <c:v>24</c:v>
                </c:pt>
                <c:pt idx="8667">
                  <c:v>25</c:v>
                </c:pt>
                <c:pt idx="8668">
                  <c:v>23</c:v>
                </c:pt>
                <c:pt idx="8669">
                  <c:v>24</c:v>
                </c:pt>
                <c:pt idx="8670">
                  <c:v>25</c:v>
                </c:pt>
                <c:pt idx="8671">
                  <c:v>27</c:v>
                </c:pt>
                <c:pt idx="8672">
                  <c:v>26</c:v>
                </c:pt>
                <c:pt idx="8673">
                  <c:v>23</c:v>
                </c:pt>
                <c:pt idx="8674">
                  <c:v>26</c:v>
                </c:pt>
                <c:pt idx="8675">
                  <c:v>24</c:v>
                </c:pt>
                <c:pt idx="8676">
                  <c:v>27</c:v>
                </c:pt>
                <c:pt idx="8677">
                  <c:v>24</c:v>
                </c:pt>
                <c:pt idx="8678">
                  <c:v>24</c:v>
                </c:pt>
                <c:pt idx="8679">
                  <c:v>25</c:v>
                </c:pt>
                <c:pt idx="8680">
                  <c:v>24</c:v>
                </c:pt>
                <c:pt idx="8681">
                  <c:v>24</c:v>
                </c:pt>
                <c:pt idx="8682">
                  <c:v>24</c:v>
                </c:pt>
                <c:pt idx="8683">
                  <c:v>24</c:v>
                </c:pt>
                <c:pt idx="8684">
                  <c:v>26</c:v>
                </c:pt>
                <c:pt idx="8685">
                  <c:v>24</c:v>
                </c:pt>
                <c:pt idx="8686">
                  <c:v>23</c:v>
                </c:pt>
                <c:pt idx="8687">
                  <c:v>25</c:v>
                </c:pt>
                <c:pt idx="8688">
                  <c:v>24</c:v>
                </c:pt>
                <c:pt idx="8689">
                  <c:v>21</c:v>
                </c:pt>
                <c:pt idx="8690">
                  <c:v>24</c:v>
                </c:pt>
                <c:pt idx="8691">
                  <c:v>25</c:v>
                </c:pt>
                <c:pt idx="8692">
                  <c:v>23</c:v>
                </c:pt>
                <c:pt idx="8693">
                  <c:v>25</c:v>
                </c:pt>
                <c:pt idx="8694">
                  <c:v>22</c:v>
                </c:pt>
                <c:pt idx="8695">
                  <c:v>25</c:v>
                </c:pt>
                <c:pt idx="8696">
                  <c:v>25</c:v>
                </c:pt>
                <c:pt idx="8697">
                  <c:v>25</c:v>
                </c:pt>
                <c:pt idx="8698">
                  <c:v>24</c:v>
                </c:pt>
                <c:pt idx="8699">
                  <c:v>25</c:v>
                </c:pt>
                <c:pt idx="8700">
                  <c:v>25</c:v>
                </c:pt>
                <c:pt idx="8701">
                  <c:v>27</c:v>
                </c:pt>
                <c:pt idx="8702">
                  <c:v>29</c:v>
                </c:pt>
                <c:pt idx="8703">
                  <c:v>26</c:v>
                </c:pt>
                <c:pt idx="8704">
                  <c:v>24</c:v>
                </c:pt>
                <c:pt idx="8705">
                  <c:v>25</c:v>
                </c:pt>
                <c:pt idx="8706">
                  <c:v>25</c:v>
                </c:pt>
                <c:pt idx="8707">
                  <c:v>28</c:v>
                </c:pt>
                <c:pt idx="8708">
                  <c:v>25</c:v>
                </c:pt>
                <c:pt idx="8709">
                  <c:v>25</c:v>
                </c:pt>
                <c:pt idx="8710">
                  <c:v>26</c:v>
                </c:pt>
                <c:pt idx="8711">
                  <c:v>28</c:v>
                </c:pt>
                <c:pt idx="8712">
                  <c:v>24</c:v>
                </c:pt>
                <c:pt idx="8713">
                  <c:v>24</c:v>
                </c:pt>
                <c:pt idx="8714">
                  <c:v>20</c:v>
                </c:pt>
                <c:pt idx="8715">
                  <c:v>22</c:v>
                </c:pt>
                <c:pt idx="8716">
                  <c:v>28</c:v>
                </c:pt>
                <c:pt idx="8717">
                  <c:v>24</c:v>
                </c:pt>
                <c:pt idx="8718">
                  <c:v>24</c:v>
                </c:pt>
                <c:pt idx="8719">
                  <c:v>23</c:v>
                </c:pt>
                <c:pt idx="8720">
                  <c:v>27</c:v>
                </c:pt>
                <c:pt idx="8721">
                  <c:v>25</c:v>
                </c:pt>
                <c:pt idx="8722">
                  <c:v>26</c:v>
                </c:pt>
                <c:pt idx="8723">
                  <c:v>24</c:v>
                </c:pt>
                <c:pt idx="8724">
                  <c:v>26</c:v>
                </c:pt>
                <c:pt idx="8725">
                  <c:v>26</c:v>
                </c:pt>
                <c:pt idx="8726">
                  <c:v>24</c:v>
                </c:pt>
                <c:pt idx="8727">
                  <c:v>25</c:v>
                </c:pt>
                <c:pt idx="8728">
                  <c:v>25</c:v>
                </c:pt>
                <c:pt idx="8729">
                  <c:v>24</c:v>
                </c:pt>
                <c:pt idx="8730">
                  <c:v>25</c:v>
                </c:pt>
                <c:pt idx="8731">
                  <c:v>27</c:v>
                </c:pt>
                <c:pt idx="8732">
                  <c:v>23</c:v>
                </c:pt>
                <c:pt idx="8733">
                  <c:v>25</c:v>
                </c:pt>
                <c:pt idx="8734">
                  <c:v>26</c:v>
                </c:pt>
                <c:pt idx="8735">
                  <c:v>26</c:v>
                </c:pt>
                <c:pt idx="8736">
                  <c:v>25</c:v>
                </c:pt>
                <c:pt idx="8737">
                  <c:v>24</c:v>
                </c:pt>
                <c:pt idx="8738">
                  <c:v>25</c:v>
                </c:pt>
                <c:pt idx="8739">
                  <c:v>24</c:v>
                </c:pt>
                <c:pt idx="8740">
                  <c:v>25</c:v>
                </c:pt>
                <c:pt idx="8741">
                  <c:v>24</c:v>
                </c:pt>
                <c:pt idx="8742">
                  <c:v>27</c:v>
                </c:pt>
                <c:pt idx="8743">
                  <c:v>25</c:v>
                </c:pt>
                <c:pt idx="8744">
                  <c:v>25</c:v>
                </c:pt>
                <c:pt idx="8745">
                  <c:v>25</c:v>
                </c:pt>
                <c:pt idx="8746">
                  <c:v>25</c:v>
                </c:pt>
                <c:pt idx="8747">
                  <c:v>25</c:v>
                </c:pt>
                <c:pt idx="8748">
                  <c:v>24</c:v>
                </c:pt>
                <c:pt idx="8749">
                  <c:v>25</c:v>
                </c:pt>
                <c:pt idx="8750">
                  <c:v>25</c:v>
                </c:pt>
                <c:pt idx="8751">
                  <c:v>24</c:v>
                </c:pt>
                <c:pt idx="8752">
                  <c:v>25</c:v>
                </c:pt>
                <c:pt idx="8753">
                  <c:v>25</c:v>
                </c:pt>
                <c:pt idx="8754">
                  <c:v>24</c:v>
                </c:pt>
                <c:pt idx="8755">
                  <c:v>27</c:v>
                </c:pt>
                <c:pt idx="8756">
                  <c:v>23</c:v>
                </c:pt>
                <c:pt idx="8757">
                  <c:v>26</c:v>
                </c:pt>
                <c:pt idx="8758">
                  <c:v>24</c:v>
                </c:pt>
                <c:pt idx="8759">
                  <c:v>24</c:v>
                </c:pt>
                <c:pt idx="8760">
                  <c:v>25</c:v>
                </c:pt>
                <c:pt idx="8761">
                  <c:v>24</c:v>
                </c:pt>
                <c:pt idx="8762">
                  <c:v>24</c:v>
                </c:pt>
                <c:pt idx="8763">
                  <c:v>24</c:v>
                </c:pt>
                <c:pt idx="8764">
                  <c:v>24</c:v>
                </c:pt>
                <c:pt idx="8765">
                  <c:v>24</c:v>
                </c:pt>
                <c:pt idx="8766">
                  <c:v>25</c:v>
                </c:pt>
                <c:pt idx="8767">
                  <c:v>24</c:v>
                </c:pt>
                <c:pt idx="8768">
                  <c:v>25</c:v>
                </c:pt>
                <c:pt idx="8769">
                  <c:v>24</c:v>
                </c:pt>
                <c:pt idx="8770">
                  <c:v>25</c:v>
                </c:pt>
                <c:pt idx="8771">
                  <c:v>24</c:v>
                </c:pt>
                <c:pt idx="8772">
                  <c:v>23</c:v>
                </c:pt>
                <c:pt idx="8773">
                  <c:v>26</c:v>
                </c:pt>
                <c:pt idx="8774">
                  <c:v>25</c:v>
                </c:pt>
                <c:pt idx="8775">
                  <c:v>23</c:v>
                </c:pt>
                <c:pt idx="8776">
                  <c:v>25</c:v>
                </c:pt>
                <c:pt idx="8777">
                  <c:v>24</c:v>
                </c:pt>
                <c:pt idx="8778">
                  <c:v>24</c:v>
                </c:pt>
                <c:pt idx="8779">
                  <c:v>23</c:v>
                </c:pt>
                <c:pt idx="8780">
                  <c:v>24</c:v>
                </c:pt>
                <c:pt idx="8781">
                  <c:v>24</c:v>
                </c:pt>
                <c:pt idx="8782">
                  <c:v>24</c:v>
                </c:pt>
                <c:pt idx="8783">
                  <c:v>24</c:v>
                </c:pt>
                <c:pt idx="8784">
                  <c:v>25</c:v>
                </c:pt>
                <c:pt idx="8785">
                  <c:v>25</c:v>
                </c:pt>
                <c:pt idx="8786">
                  <c:v>24</c:v>
                </c:pt>
                <c:pt idx="8787">
                  <c:v>24</c:v>
                </c:pt>
                <c:pt idx="8788">
                  <c:v>24</c:v>
                </c:pt>
                <c:pt idx="8789">
                  <c:v>24</c:v>
                </c:pt>
                <c:pt idx="8790">
                  <c:v>25</c:v>
                </c:pt>
                <c:pt idx="8791">
                  <c:v>17</c:v>
                </c:pt>
                <c:pt idx="8792">
                  <c:v>22</c:v>
                </c:pt>
                <c:pt idx="8793">
                  <c:v>24</c:v>
                </c:pt>
                <c:pt idx="8794">
                  <c:v>23</c:v>
                </c:pt>
                <c:pt idx="8795">
                  <c:v>23</c:v>
                </c:pt>
                <c:pt idx="8796">
                  <c:v>23</c:v>
                </c:pt>
                <c:pt idx="8797">
                  <c:v>25</c:v>
                </c:pt>
                <c:pt idx="8798">
                  <c:v>22</c:v>
                </c:pt>
                <c:pt idx="8799">
                  <c:v>24</c:v>
                </c:pt>
                <c:pt idx="8800">
                  <c:v>23</c:v>
                </c:pt>
                <c:pt idx="8801">
                  <c:v>21</c:v>
                </c:pt>
                <c:pt idx="8802">
                  <c:v>27</c:v>
                </c:pt>
                <c:pt idx="8803">
                  <c:v>24</c:v>
                </c:pt>
                <c:pt idx="8804">
                  <c:v>26</c:v>
                </c:pt>
                <c:pt idx="8805">
                  <c:v>24</c:v>
                </c:pt>
                <c:pt idx="8806">
                  <c:v>23</c:v>
                </c:pt>
                <c:pt idx="8807">
                  <c:v>21</c:v>
                </c:pt>
                <c:pt idx="8808">
                  <c:v>25</c:v>
                </c:pt>
                <c:pt idx="8809">
                  <c:v>24</c:v>
                </c:pt>
                <c:pt idx="8810">
                  <c:v>24</c:v>
                </c:pt>
                <c:pt idx="8811">
                  <c:v>19</c:v>
                </c:pt>
                <c:pt idx="8812">
                  <c:v>27</c:v>
                </c:pt>
                <c:pt idx="8813">
                  <c:v>21</c:v>
                </c:pt>
                <c:pt idx="8814">
                  <c:v>25</c:v>
                </c:pt>
                <c:pt idx="8815">
                  <c:v>25</c:v>
                </c:pt>
                <c:pt idx="8816">
                  <c:v>28</c:v>
                </c:pt>
                <c:pt idx="8817">
                  <c:v>25</c:v>
                </c:pt>
                <c:pt idx="8818">
                  <c:v>26</c:v>
                </c:pt>
                <c:pt idx="8819">
                  <c:v>24</c:v>
                </c:pt>
                <c:pt idx="8820">
                  <c:v>26</c:v>
                </c:pt>
                <c:pt idx="8821">
                  <c:v>26</c:v>
                </c:pt>
                <c:pt idx="8822">
                  <c:v>23</c:v>
                </c:pt>
                <c:pt idx="8823">
                  <c:v>24</c:v>
                </c:pt>
                <c:pt idx="8824">
                  <c:v>26</c:v>
                </c:pt>
                <c:pt idx="8825">
                  <c:v>26</c:v>
                </c:pt>
                <c:pt idx="8826">
                  <c:v>23</c:v>
                </c:pt>
                <c:pt idx="8827">
                  <c:v>24</c:v>
                </c:pt>
                <c:pt idx="8828">
                  <c:v>23</c:v>
                </c:pt>
                <c:pt idx="8829">
                  <c:v>25</c:v>
                </c:pt>
                <c:pt idx="8830">
                  <c:v>23</c:v>
                </c:pt>
                <c:pt idx="8831">
                  <c:v>25</c:v>
                </c:pt>
                <c:pt idx="8832">
                  <c:v>23</c:v>
                </c:pt>
                <c:pt idx="8833">
                  <c:v>25</c:v>
                </c:pt>
                <c:pt idx="8834">
                  <c:v>25</c:v>
                </c:pt>
                <c:pt idx="8835">
                  <c:v>26</c:v>
                </c:pt>
                <c:pt idx="8836">
                  <c:v>24</c:v>
                </c:pt>
                <c:pt idx="8837">
                  <c:v>23</c:v>
                </c:pt>
                <c:pt idx="8838">
                  <c:v>24</c:v>
                </c:pt>
                <c:pt idx="8839">
                  <c:v>25</c:v>
                </c:pt>
                <c:pt idx="8840">
                  <c:v>24</c:v>
                </c:pt>
                <c:pt idx="8841">
                  <c:v>23</c:v>
                </c:pt>
                <c:pt idx="8842">
                  <c:v>24</c:v>
                </c:pt>
                <c:pt idx="8843">
                  <c:v>24</c:v>
                </c:pt>
                <c:pt idx="8844">
                  <c:v>24</c:v>
                </c:pt>
                <c:pt idx="8845">
                  <c:v>25</c:v>
                </c:pt>
                <c:pt idx="8846">
                  <c:v>25</c:v>
                </c:pt>
                <c:pt idx="8847">
                  <c:v>25</c:v>
                </c:pt>
                <c:pt idx="8848">
                  <c:v>24</c:v>
                </c:pt>
                <c:pt idx="8849">
                  <c:v>25</c:v>
                </c:pt>
                <c:pt idx="8850">
                  <c:v>25</c:v>
                </c:pt>
                <c:pt idx="8851">
                  <c:v>25</c:v>
                </c:pt>
                <c:pt idx="8852">
                  <c:v>24</c:v>
                </c:pt>
                <c:pt idx="8853">
                  <c:v>24</c:v>
                </c:pt>
                <c:pt idx="8854">
                  <c:v>24</c:v>
                </c:pt>
                <c:pt idx="8855">
                  <c:v>23</c:v>
                </c:pt>
                <c:pt idx="8856">
                  <c:v>24</c:v>
                </c:pt>
                <c:pt idx="8857">
                  <c:v>25</c:v>
                </c:pt>
                <c:pt idx="8858">
                  <c:v>24</c:v>
                </c:pt>
                <c:pt idx="8859">
                  <c:v>25</c:v>
                </c:pt>
                <c:pt idx="8860">
                  <c:v>25</c:v>
                </c:pt>
                <c:pt idx="8861">
                  <c:v>24</c:v>
                </c:pt>
                <c:pt idx="8862">
                  <c:v>25</c:v>
                </c:pt>
                <c:pt idx="8863">
                  <c:v>23</c:v>
                </c:pt>
                <c:pt idx="8864">
                  <c:v>25</c:v>
                </c:pt>
                <c:pt idx="8865">
                  <c:v>24</c:v>
                </c:pt>
                <c:pt idx="8866">
                  <c:v>26</c:v>
                </c:pt>
                <c:pt idx="8867">
                  <c:v>24</c:v>
                </c:pt>
                <c:pt idx="8868">
                  <c:v>24</c:v>
                </c:pt>
                <c:pt idx="8869">
                  <c:v>24</c:v>
                </c:pt>
                <c:pt idx="8870">
                  <c:v>24</c:v>
                </c:pt>
                <c:pt idx="8871">
                  <c:v>22</c:v>
                </c:pt>
                <c:pt idx="8872">
                  <c:v>24</c:v>
                </c:pt>
                <c:pt idx="8873">
                  <c:v>24</c:v>
                </c:pt>
                <c:pt idx="8874">
                  <c:v>25</c:v>
                </c:pt>
                <c:pt idx="8875">
                  <c:v>24</c:v>
                </c:pt>
                <c:pt idx="8876">
                  <c:v>27</c:v>
                </c:pt>
                <c:pt idx="8877">
                  <c:v>27</c:v>
                </c:pt>
                <c:pt idx="8878">
                  <c:v>24</c:v>
                </c:pt>
                <c:pt idx="8879">
                  <c:v>24</c:v>
                </c:pt>
                <c:pt idx="8880">
                  <c:v>25</c:v>
                </c:pt>
                <c:pt idx="8881">
                  <c:v>25</c:v>
                </c:pt>
                <c:pt idx="8882">
                  <c:v>24</c:v>
                </c:pt>
                <c:pt idx="8883">
                  <c:v>24</c:v>
                </c:pt>
                <c:pt idx="8884">
                  <c:v>23</c:v>
                </c:pt>
                <c:pt idx="8885">
                  <c:v>25</c:v>
                </c:pt>
                <c:pt idx="8886">
                  <c:v>23</c:v>
                </c:pt>
                <c:pt idx="8887">
                  <c:v>24</c:v>
                </c:pt>
                <c:pt idx="8888">
                  <c:v>24</c:v>
                </c:pt>
                <c:pt idx="8889">
                  <c:v>24</c:v>
                </c:pt>
                <c:pt idx="8890">
                  <c:v>24</c:v>
                </c:pt>
                <c:pt idx="8891">
                  <c:v>24</c:v>
                </c:pt>
                <c:pt idx="8892">
                  <c:v>24</c:v>
                </c:pt>
                <c:pt idx="8893">
                  <c:v>24</c:v>
                </c:pt>
                <c:pt idx="8894">
                  <c:v>24</c:v>
                </c:pt>
                <c:pt idx="8895">
                  <c:v>24</c:v>
                </c:pt>
                <c:pt idx="8896">
                  <c:v>24</c:v>
                </c:pt>
                <c:pt idx="8897">
                  <c:v>24</c:v>
                </c:pt>
                <c:pt idx="8898">
                  <c:v>24</c:v>
                </c:pt>
                <c:pt idx="8899">
                  <c:v>24</c:v>
                </c:pt>
                <c:pt idx="8900">
                  <c:v>24</c:v>
                </c:pt>
                <c:pt idx="8901">
                  <c:v>24</c:v>
                </c:pt>
                <c:pt idx="8902">
                  <c:v>24</c:v>
                </c:pt>
                <c:pt idx="8903">
                  <c:v>24</c:v>
                </c:pt>
                <c:pt idx="8904">
                  <c:v>25</c:v>
                </c:pt>
                <c:pt idx="8905">
                  <c:v>25</c:v>
                </c:pt>
                <c:pt idx="8906">
                  <c:v>24</c:v>
                </c:pt>
                <c:pt idx="8907">
                  <c:v>24</c:v>
                </c:pt>
                <c:pt idx="8908">
                  <c:v>24</c:v>
                </c:pt>
                <c:pt idx="8909">
                  <c:v>23</c:v>
                </c:pt>
                <c:pt idx="8910">
                  <c:v>24</c:v>
                </c:pt>
                <c:pt idx="8911">
                  <c:v>23</c:v>
                </c:pt>
                <c:pt idx="8912">
                  <c:v>24</c:v>
                </c:pt>
                <c:pt idx="8913">
                  <c:v>25</c:v>
                </c:pt>
                <c:pt idx="8914">
                  <c:v>26</c:v>
                </c:pt>
                <c:pt idx="8915">
                  <c:v>24</c:v>
                </c:pt>
                <c:pt idx="8916">
                  <c:v>24</c:v>
                </c:pt>
                <c:pt idx="8917">
                  <c:v>24</c:v>
                </c:pt>
                <c:pt idx="8918">
                  <c:v>24</c:v>
                </c:pt>
                <c:pt idx="8919">
                  <c:v>23</c:v>
                </c:pt>
                <c:pt idx="8920">
                  <c:v>24</c:v>
                </c:pt>
                <c:pt idx="8921">
                  <c:v>25</c:v>
                </c:pt>
                <c:pt idx="8922">
                  <c:v>23</c:v>
                </c:pt>
                <c:pt idx="8923">
                  <c:v>24</c:v>
                </c:pt>
                <c:pt idx="8924">
                  <c:v>23</c:v>
                </c:pt>
                <c:pt idx="8925">
                  <c:v>23</c:v>
                </c:pt>
                <c:pt idx="8926">
                  <c:v>21</c:v>
                </c:pt>
                <c:pt idx="8927">
                  <c:v>24</c:v>
                </c:pt>
                <c:pt idx="8928">
                  <c:v>25</c:v>
                </c:pt>
                <c:pt idx="8929">
                  <c:v>25</c:v>
                </c:pt>
                <c:pt idx="8930">
                  <c:v>24</c:v>
                </c:pt>
                <c:pt idx="8931">
                  <c:v>22</c:v>
                </c:pt>
                <c:pt idx="8932">
                  <c:v>24</c:v>
                </c:pt>
                <c:pt idx="8933">
                  <c:v>24</c:v>
                </c:pt>
                <c:pt idx="8934">
                  <c:v>23</c:v>
                </c:pt>
                <c:pt idx="8935">
                  <c:v>24</c:v>
                </c:pt>
                <c:pt idx="8936">
                  <c:v>24</c:v>
                </c:pt>
                <c:pt idx="8937">
                  <c:v>24</c:v>
                </c:pt>
                <c:pt idx="8938">
                  <c:v>25</c:v>
                </c:pt>
                <c:pt idx="8939">
                  <c:v>25</c:v>
                </c:pt>
                <c:pt idx="8940">
                  <c:v>24</c:v>
                </c:pt>
                <c:pt idx="8941">
                  <c:v>21</c:v>
                </c:pt>
                <c:pt idx="8942">
                  <c:v>24</c:v>
                </c:pt>
                <c:pt idx="8943">
                  <c:v>25</c:v>
                </c:pt>
                <c:pt idx="8944">
                  <c:v>24</c:v>
                </c:pt>
                <c:pt idx="8945">
                  <c:v>24</c:v>
                </c:pt>
                <c:pt idx="8946">
                  <c:v>25</c:v>
                </c:pt>
                <c:pt idx="8947">
                  <c:v>24</c:v>
                </c:pt>
                <c:pt idx="8948">
                  <c:v>24</c:v>
                </c:pt>
                <c:pt idx="8949">
                  <c:v>24</c:v>
                </c:pt>
                <c:pt idx="8950">
                  <c:v>24</c:v>
                </c:pt>
                <c:pt idx="8951">
                  <c:v>24</c:v>
                </c:pt>
                <c:pt idx="8952">
                  <c:v>24</c:v>
                </c:pt>
                <c:pt idx="8953">
                  <c:v>24</c:v>
                </c:pt>
                <c:pt idx="8954">
                  <c:v>27</c:v>
                </c:pt>
                <c:pt idx="8955">
                  <c:v>24</c:v>
                </c:pt>
                <c:pt idx="8956">
                  <c:v>25</c:v>
                </c:pt>
                <c:pt idx="8957">
                  <c:v>23</c:v>
                </c:pt>
                <c:pt idx="8958">
                  <c:v>25</c:v>
                </c:pt>
                <c:pt idx="8959">
                  <c:v>24</c:v>
                </c:pt>
                <c:pt idx="8960">
                  <c:v>26</c:v>
                </c:pt>
                <c:pt idx="8961">
                  <c:v>24</c:v>
                </c:pt>
                <c:pt idx="8962">
                  <c:v>24</c:v>
                </c:pt>
                <c:pt idx="8963">
                  <c:v>23</c:v>
                </c:pt>
                <c:pt idx="8964">
                  <c:v>25</c:v>
                </c:pt>
                <c:pt idx="8965">
                  <c:v>24</c:v>
                </c:pt>
                <c:pt idx="8966">
                  <c:v>25</c:v>
                </c:pt>
                <c:pt idx="8967">
                  <c:v>23</c:v>
                </c:pt>
                <c:pt idx="8968">
                  <c:v>24</c:v>
                </c:pt>
                <c:pt idx="8969">
                  <c:v>25</c:v>
                </c:pt>
                <c:pt idx="8970">
                  <c:v>24</c:v>
                </c:pt>
                <c:pt idx="8971">
                  <c:v>27</c:v>
                </c:pt>
                <c:pt idx="8972">
                  <c:v>24</c:v>
                </c:pt>
                <c:pt idx="8973">
                  <c:v>24</c:v>
                </c:pt>
                <c:pt idx="8974">
                  <c:v>25</c:v>
                </c:pt>
                <c:pt idx="8975">
                  <c:v>25</c:v>
                </c:pt>
                <c:pt idx="8976">
                  <c:v>25</c:v>
                </c:pt>
                <c:pt idx="8977">
                  <c:v>25</c:v>
                </c:pt>
                <c:pt idx="8978">
                  <c:v>24</c:v>
                </c:pt>
                <c:pt idx="8979">
                  <c:v>21</c:v>
                </c:pt>
                <c:pt idx="8980">
                  <c:v>26</c:v>
                </c:pt>
                <c:pt idx="8981">
                  <c:v>24</c:v>
                </c:pt>
                <c:pt idx="8982">
                  <c:v>24</c:v>
                </c:pt>
                <c:pt idx="8983">
                  <c:v>23</c:v>
                </c:pt>
                <c:pt idx="8984">
                  <c:v>23</c:v>
                </c:pt>
                <c:pt idx="8985">
                  <c:v>25</c:v>
                </c:pt>
                <c:pt idx="8986">
                  <c:v>25</c:v>
                </c:pt>
                <c:pt idx="8987">
                  <c:v>24</c:v>
                </c:pt>
                <c:pt idx="8988">
                  <c:v>23</c:v>
                </c:pt>
                <c:pt idx="8989">
                  <c:v>24</c:v>
                </c:pt>
                <c:pt idx="8990">
                  <c:v>25</c:v>
                </c:pt>
                <c:pt idx="8991">
                  <c:v>25</c:v>
                </c:pt>
                <c:pt idx="8992">
                  <c:v>23</c:v>
                </c:pt>
                <c:pt idx="8993">
                  <c:v>24</c:v>
                </c:pt>
                <c:pt idx="8994">
                  <c:v>23</c:v>
                </c:pt>
                <c:pt idx="8995">
                  <c:v>24</c:v>
                </c:pt>
                <c:pt idx="8996">
                  <c:v>25</c:v>
                </c:pt>
                <c:pt idx="8997">
                  <c:v>26</c:v>
                </c:pt>
                <c:pt idx="8998">
                  <c:v>24</c:v>
                </c:pt>
                <c:pt idx="8999">
                  <c:v>23</c:v>
                </c:pt>
                <c:pt idx="9000">
                  <c:v>27</c:v>
                </c:pt>
                <c:pt idx="9001">
                  <c:v>24</c:v>
                </c:pt>
                <c:pt idx="9002">
                  <c:v>24</c:v>
                </c:pt>
                <c:pt idx="9003">
                  <c:v>25</c:v>
                </c:pt>
                <c:pt idx="9004">
                  <c:v>24</c:v>
                </c:pt>
                <c:pt idx="9005">
                  <c:v>27</c:v>
                </c:pt>
                <c:pt idx="9006">
                  <c:v>25</c:v>
                </c:pt>
                <c:pt idx="9007">
                  <c:v>24</c:v>
                </c:pt>
                <c:pt idx="9008">
                  <c:v>22</c:v>
                </c:pt>
                <c:pt idx="9009">
                  <c:v>25</c:v>
                </c:pt>
                <c:pt idx="9010">
                  <c:v>25</c:v>
                </c:pt>
                <c:pt idx="9011">
                  <c:v>25</c:v>
                </c:pt>
                <c:pt idx="9012">
                  <c:v>23</c:v>
                </c:pt>
                <c:pt idx="9013">
                  <c:v>23</c:v>
                </c:pt>
                <c:pt idx="9014">
                  <c:v>24</c:v>
                </c:pt>
                <c:pt idx="9015">
                  <c:v>24</c:v>
                </c:pt>
                <c:pt idx="9016">
                  <c:v>25</c:v>
                </c:pt>
                <c:pt idx="9017">
                  <c:v>24</c:v>
                </c:pt>
                <c:pt idx="9018">
                  <c:v>24</c:v>
                </c:pt>
                <c:pt idx="9019">
                  <c:v>24</c:v>
                </c:pt>
                <c:pt idx="9020">
                  <c:v>24</c:v>
                </c:pt>
                <c:pt idx="9021">
                  <c:v>24</c:v>
                </c:pt>
                <c:pt idx="9022">
                  <c:v>24</c:v>
                </c:pt>
                <c:pt idx="9023">
                  <c:v>24</c:v>
                </c:pt>
                <c:pt idx="9024">
                  <c:v>24</c:v>
                </c:pt>
                <c:pt idx="9025">
                  <c:v>24</c:v>
                </c:pt>
                <c:pt idx="9026">
                  <c:v>22</c:v>
                </c:pt>
                <c:pt idx="9027">
                  <c:v>25</c:v>
                </c:pt>
                <c:pt idx="9028">
                  <c:v>24</c:v>
                </c:pt>
                <c:pt idx="9029">
                  <c:v>25</c:v>
                </c:pt>
                <c:pt idx="9030">
                  <c:v>22</c:v>
                </c:pt>
                <c:pt idx="9031">
                  <c:v>24</c:v>
                </c:pt>
                <c:pt idx="9032">
                  <c:v>21</c:v>
                </c:pt>
                <c:pt idx="9033">
                  <c:v>24</c:v>
                </c:pt>
                <c:pt idx="9034">
                  <c:v>24</c:v>
                </c:pt>
                <c:pt idx="9035">
                  <c:v>25</c:v>
                </c:pt>
                <c:pt idx="9036">
                  <c:v>23</c:v>
                </c:pt>
                <c:pt idx="9037">
                  <c:v>24</c:v>
                </c:pt>
                <c:pt idx="9038">
                  <c:v>24</c:v>
                </c:pt>
                <c:pt idx="9039">
                  <c:v>24</c:v>
                </c:pt>
                <c:pt idx="9040">
                  <c:v>24</c:v>
                </c:pt>
                <c:pt idx="9041">
                  <c:v>26</c:v>
                </c:pt>
                <c:pt idx="9042">
                  <c:v>24</c:v>
                </c:pt>
                <c:pt idx="9043">
                  <c:v>24</c:v>
                </c:pt>
                <c:pt idx="9044">
                  <c:v>25</c:v>
                </c:pt>
                <c:pt idx="9045">
                  <c:v>24</c:v>
                </c:pt>
                <c:pt idx="9046">
                  <c:v>24</c:v>
                </c:pt>
                <c:pt idx="9047">
                  <c:v>25</c:v>
                </c:pt>
                <c:pt idx="9048">
                  <c:v>25</c:v>
                </c:pt>
                <c:pt idx="9049">
                  <c:v>23</c:v>
                </c:pt>
                <c:pt idx="9050">
                  <c:v>24</c:v>
                </c:pt>
                <c:pt idx="9051">
                  <c:v>26</c:v>
                </c:pt>
                <c:pt idx="9052">
                  <c:v>24</c:v>
                </c:pt>
                <c:pt idx="9053">
                  <c:v>24</c:v>
                </c:pt>
                <c:pt idx="9054">
                  <c:v>26</c:v>
                </c:pt>
                <c:pt idx="9055">
                  <c:v>24</c:v>
                </c:pt>
                <c:pt idx="9056">
                  <c:v>26</c:v>
                </c:pt>
                <c:pt idx="9057">
                  <c:v>24</c:v>
                </c:pt>
                <c:pt idx="9058">
                  <c:v>23</c:v>
                </c:pt>
                <c:pt idx="9059">
                  <c:v>24</c:v>
                </c:pt>
                <c:pt idx="9060">
                  <c:v>24</c:v>
                </c:pt>
                <c:pt idx="9061">
                  <c:v>24</c:v>
                </c:pt>
                <c:pt idx="9062">
                  <c:v>24</c:v>
                </c:pt>
                <c:pt idx="9063">
                  <c:v>25</c:v>
                </c:pt>
                <c:pt idx="9064">
                  <c:v>24</c:v>
                </c:pt>
                <c:pt idx="9065">
                  <c:v>25</c:v>
                </c:pt>
                <c:pt idx="9066">
                  <c:v>24</c:v>
                </c:pt>
                <c:pt idx="9067">
                  <c:v>23</c:v>
                </c:pt>
                <c:pt idx="9068">
                  <c:v>22</c:v>
                </c:pt>
                <c:pt idx="9069">
                  <c:v>25</c:v>
                </c:pt>
                <c:pt idx="9070">
                  <c:v>23</c:v>
                </c:pt>
                <c:pt idx="9071">
                  <c:v>24</c:v>
                </c:pt>
                <c:pt idx="9072">
                  <c:v>24</c:v>
                </c:pt>
                <c:pt idx="9073">
                  <c:v>25</c:v>
                </c:pt>
                <c:pt idx="9074">
                  <c:v>24</c:v>
                </c:pt>
                <c:pt idx="9075">
                  <c:v>23</c:v>
                </c:pt>
                <c:pt idx="9076">
                  <c:v>23</c:v>
                </c:pt>
                <c:pt idx="9077">
                  <c:v>24</c:v>
                </c:pt>
                <c:pt idx="9078">
                  <c:v>25</c:v>
                </c:pt>
                <c:pt idx="9079">
                  <c:v>25</c:v>
                </c:pt>
                <c:pt idx="9080">
                  <c:v>23</c:v>
                </c:pt>
                <c:pt idx="9081">
                  <c:v>28</c:v>
                </c:pt>
                <c:pt idx="9082">
                  <c:v>24</c:v>
                </c:pt>
                <c:pt idx="9083">
                  <c:v>26</c:v>
                </c:pt>
                <c:pt idx="9084">
                  <c:v>24</c:v>
                </c:pt>
                <c:pt idx="9085">
                  <c:v>24</c:v>
                </c:pt>
                <c:pt idx="9086">
                  <c:v>23</c:v>
                </c:pt>
                <c:pt idx="9087">
                  <c:v>23</c:v>
                </c:pt>
                <c:pt idx="9088">
                  <c:v>23</c:v>
                </c:pt>
                <c:pt idx="9089">
                  <c:v>24</c:v>
                </c:pt>
                <c:pt idx="9090">
                  <c:v>23</c:v>
                </c:pt>
                <c:pt idx="9091">
                  <c:v>24</c:v>
                </c:pt>
                <c:pt idx="9092">
                  <c:v>23</c:v>
                </c:pt>
                <c:pt idx="9093">
                  <c:v>23</c:v>
                </c:pt>
                <c:pt idx="9094">
                  <c:v>24</c:v>
                </c:pt>
                <c:pt idx="9095">
                  <c:v>24</c:v>
                </c:pt>
                <c:pt idx="9096">
                  <c:v>24</c:v>
                </c:pt>
                <c:pt idx="9097">
                  <c:v>25</c:v>
                </c:pt>
                <c:pt idx="9098">
                  <c:v>25</c:v>
                </c:pt>
                <c:pt idx="9099">
                  <c:v>25</c:v>
                </c:pt>
                <c:pt idx="9100">
                  <c:v>25</c:v>
                </c:pt>
                <c:pt idx="9101">
                  <c:v>25</c:v>
                </c:pt>
                <c:pt idx="9102">
                  <c:v>22</c:v>
                </c:pt>
                <c:pt idx="9103">
                  <c:v>24</c:v>
                </c:pt>
                <c:pt idx="9104">
                  <c:v>24</c:v>
                </c:pt>
                <c:pt idx="9105">
                  <c:v>25</c:v>
                </c:pt>
                <c:pt idx="9106">
                  <c:v>26</c:v>
                </c:pt>
                <c:pt idx="9107">
                  <c:v>24</c:v>
                </c:pt>
                <c:pt idx="9108">
                  <c:v>26</c:v>
                </c:pt>
                <c:pt idx="9109">
                  <c:v>25</c:v>
                </c:pt>
                <c:pt idx="9110">
                  <c:v>24</c:v>
                </c:pt>
                <c:pt idx="9111">
                  <c:v>23</c:v>
                </c:pt>
                <c:pt idx="9112">
                  <c:v>26</c:v>
                </c:pt>
                <c:pt idx="9113">
                  <c:v>24</c:v>
                </c:pt>
                <c:pt idx="9114">
                  <c:v>24</c:v>
                </c:pt>
                <c:pt idx="9115">
                  <c:v>24</c:v>
                </c:pt>
                <c:pt idx="9116">
                  <c:v>22</c:v>
                </c:pt>
                <c:pt idx="9117">
                  <c:v>23</c:v>
                </c:pt>
                <c:pt idx="9118">
                  <c:v>28</c:v>
                </c:pt>
                <c:pt idx="9119">
                  <c:v>26</c:v>
                </c:pt>
                <c:pt idx="9120">
                  <c:v>26</c:v>
                </c:pt>
                <c:pt idx="9121">
                  <c:v>24</c:v>
                </c:pt>
                <c:pt idx="9122">
                  <c:v>25</c:v>
                </c:pt>
                <c:pt idx="9123">
                  <c:v>24</c:v>
                </c:pt>
                <c:pt idx="9124">
                  <c:v>24</c:v>
                </c:pt>
                <c:pt idx="9125">
                  <c:v>25</c:v>
                </c:pt>
                <c:pt idx="9126">
                  <c:v>22</c:v>
                </c:pt>
                <c:pt idx="9127">
                  <c:v>23</c:v>
                </c:pt>
                <c:pt idx="9128">
                  <c:v>23</c:v>
                </c:pt>
                <c:pt idx="9129">
                  <c:v>24</c:v>
                </c:pt>
                <c:pt idx="9130">
                  <c:v>24</c:v>
                </c:pt>
                <c:pt idx="9131">
                  <c:v>24</c:v>
                </c:pt>
                <c:pt idx="9132">
                  <c:v>25</c:v>
                </c:pt>
                <c:pt idx="9133">
                  <c:v>24</c:v>
                </c:pt>
                <c:pt idx="9134">
                  <c:v>24</c:v>
                </c:pt>
                <c:pt idx="9135">
                  <c:v>25</c:v>
                </c:pt>
                <c:pt idx="9136">
                  <c:v>25</c:v>
                </c:pt>
                <c:pt idx="9137">
                  <c:v>24</c:v>
                </c:pt>
                <c:pt idx="9138">
                  <c:v>28</c:v>
                </c:pt>
                <c:pt idx="9139">
                  <c:v>26</c:v>
                </c:pt>
                <c:pt idx="9140">
                  <c:v>23</c:v>
                </c:pt>
                <c:pt idx="9141">
                  <c:v>25</c:v>
                </c:pt>
                <c:pt idx="9142">
                  <c:v>25</c:v>
                </c:pt>
                <c:pt idx="9143">
                  <c:v>24</c:v>
                </c:pt>
                <c:pt idx="9144">
                  <c:v>24</c:v>
                </c:pt>
                <c:pt idx="9145">
                  <c:v>23</c:v>
                </c:pt>
                <c:pt idx="9146">
                  <c:v>22</c:v>
                </c:pt>
                <c:pt idx="9147">
                  <c:v>24</c:v>
                </c:pt>
                <c:pt idx="9148">
                  <c:v>23</c:v>
                </c:pt>
                <c:pt idx="9149">
                  <c:v>23</c:v>
                </c:pt>
                <c:pt idx="9150">
                  <c:v>23</c:v>
                </c:pt>
                <c:pt idx="9151">
                  <c:v>24</c:v>
                </c:pt>
                <c:pt idx="9152">
                  <c:v>24</c:v>
                </c:pt>
                <c:pt idx="9153">
                  <c:v>24</c:v>
                </c:pt>
                <c:pt idx="9154">
                  <c:v>23</c:v>
                </c:pt>
                <c:pt idx="9155">
                  <c:v>23</c:v>
                </c:pt>
                <c:pt idx="9156">
                  <c:v>24</c:v>
                </c:pt>
                <c:pt idx="9157">
                  <c:v>24</c:v>
                </c:pt>
                <c:pt idx="9158">
                  <c:v>24</c:v>
                </c:pt>
                <c:pt idx="9159">
                  <c:v>23</c:v>
                </c:pt>
                <c:pt idx="9160">
                  <c:v>24</c:v>
                </c:pt>
                <c:pt idx="9161">
                  <c:v>25</c:v>
                </c:pt>
                <c:pt idx="9162">
                  <c:v>24</c:v>
                </c:pt>
                <c:pt idx="9163">
                  <c:v>25</c:v>
                </c:pt>
                <c:pt idx="9164">
                  <c:v>24</c:v>
                </c:pt>
                <c:pt idx="9165">
                  <c:v>24</c:v>
                </c:pt>
                <c:pt idx="9166">
                  <c:v>24</c:v>
                </c:pt>
                <c:pt idx="9167">
                  <c:v>23</c:v>
                </c:pt>
                <c:pt idx="9168">
                  <c:v>24</c:v>
                </c:pt>
                <c:pt idx="9169">
                  <c:v>25</c:v>
                </c:pt>
                <c:pt idx="9170">
                  <c:v>23</c:v>
                </c:pt>
                <c:pt idx="9171">
                  <c:v>25</c:v>
                </c:pt>
                <c:pt idx="9172">
                  <c:v>24</c:v>
                </c:pt>
                <c:pt idx="9173">
                  <c:v>24</c:v>
                </c:pt>
                <c:pt idx="9174">
                  <c:v>24</c:v>
                </c:pt>
                <c:pt idx="9175">
                  <c:v>23</c:v>
                </c:pt>
                <c:pt idx="9176">
                  <c:v>24</c:v>
                </c:pt>
                <c:pt idx="9177">
                  <c:v>24</c:v>
                </c:pt>
                <c:pt idx="9178">
                  <c:v>24</c:v>
                </c:pt>
                <c:pt idx="9179">
                  <c:v>25</c:v>
                </c:pt>
                <c:pt idx="9180">
                  <c:v>24</c:v>
                </c:pt>
                <c:pt idx="9181">
                  <c:v>24</c:v>
                </c:pt>
                <c:pt idx="9182">
                  <c:v>28</c:v>
                </c:pt>
                <c:pt idx="9183">
                  <c:v>24</c:v>
                </c:pt>
                <c:pt idx="9184">
                  <c:v>26</c:v>
                </c:pt>
                <c:pt idx="9185">
                  <c:v>24</c:v>
                </c:pt>
                <c:pt idx="9186">
                  <c:v>25</c:v>
                </c:pt>
                <c:pt idx="9187">
                  <c:v>24</c:v>
                </c:pt>
                <c:pt idx="9188">
                  <c:v>24</c:v>
                </c:pt>
                <c:pt idx="9189">
                  <c:v>23</c:v>
                </c:pt>
                <c:pt idx="9190">
                  <c:v>24</c:v>
                </c:pt>
                <c:pt idx="9191">
                  <c:v>23</c:v>
                </c:pt>
                <c:pt idx="9192">
                  <c:v>25</c:v>
                </c:pt>
                <c:pt idx="9193">
                  <c:v>24</c:v>
                </c:pt>
                <c:pt idx="9194">
                  <c:v>24</c:v>
                </c:pt>
                <c:pt idx="9195">
                  <c:v>24</c:v>
                </c:pt>
                <c:pt idx="9196">
                  <c:v>25</c:v>
                </c:pt>
                <c:pt idx="9197">
                  <c:v>25</c:v>
                </c:pt>
                <c:pt idx="9198">
                  <c:v>25</c:v>
                </c:pt>
                <c:pt idx="9199">
                  <c:v>23</c:v>
                </c:pt>
                <c:pt idx="9200">
                  <c:v>24</c:v>
                </c:pt>
                <c:pt idx="9201">
                  <c:v>24</c:v>
                </c:pt>
                <c:pt idx="9202">
                  <c:v>25</c:v>
                </c:pt>
                <c:pt idx="9203">
                  <c:v>25</c:v>
                </c:pt>
                <c:pt idx="9204">
                  <c:v>24</c:v>
                </c:pt>
                <c:pt idx="9205">
                  <c:v>24</c:v>
                </c:pt>
                <c:pt idx="9206">
                  <c:v>23</c:v>
                </c:pt>
                <c:pt idx="9207">
                  <c:v>24</c:v>
                </c:pt>
                <c:pt idx="9208">
                  <c:v>24</c:v>
                </c:pt>
                <c:pt idx="9209">
                  <c:v>25</c:v>
                </c:pt>
                <c:pt idx="9210">
                  <c:v>24</c:v>
                </c:pt>
                <c:pt idx="9211">
                  <c:v>24</c:v>
                </c:pt>
                <c:pt idx="9212">
                  <c:v>25</c:v>
                </c:pt>
                <c:pt idx="9213">
                  <c:v>22</c:v>
                </c:pt>
                <c:pt idx="9214">
                  <c:v>23</c:v>
                </c:pt>
                <c:pt idx="9215">
                  <c:v>24</c:v>
                </c:pt>
                <c:pt idx="9216">
                  <c:v>23</c:v>
                </c:pt>
                <c:pt idx="9217">
                  <c:v>26</c:v>
                </c:pt>
                <c:pt idx="9218">
                  <c:v>23</c:v>
                </c:pt>
                <c:pt idx="9219">
                  <c:v>25</c:v>
                </c:pt>
                <c:pt idx="9220">
                  <c:v>25</c:v>
                </c:pt>
                <c:pt idx="9221">
                  <c:v>24</c:v>
                </c:pt>
                <c:pt idx="9222">
                  <c:v>23</c:v>
                </c:pt>
                <c:pt idx="9223">
                  <c:v>23</c:v>
                </c:pt>
                <c:pt idx="9224">
                  <c:v>23</c:v>
                </c:pt>
                <c:pt idx="9225">
                  <c:v>24</c:v>
                </c:pt>
                <c:pt idx="9226">
                  <c:v>24</c:v>
                </c:pt>
                <c:pt idx="9227">
                  <c:v>24</c:v>
                </c:pt>
                <c:pt idx="9228">
                  <c:v>24</c:v>
                </c:pt>
                <c:pt idx="9229">
                  <c:v>24</c:v>
                </c:pt>
                <c:pt idx="9230">
                  <c:v>24</c:v>
                </c:pt>
                <c:pt idx="9231">
                  <c:v>24</c:v>
                </c:pt>
                <c:pt idx="9232">
                  <c:v>25</c:v>
                </c:pt>
                <c:pt idx="9233">
                  <c:v>24</c:v>
                </c:pt>
                <c:pt idx="9234">
                  <c:v>24</c:v>
                </c:pt>
                <c:pt idx="9235">
                  <c:v>24</c:v>
                </c:pt>
                <c:pt idx="9236">
                  <c:v>24</c:v>
                </c:pt>
                <c:pt idx="9237">
                  <c:v>24</c:v>
                </c:pt>
                <c:pt idx="9238">
                  <c:v>25</c:v>
                </c:pt>
                <c:pt idx="9239">
                  <c:v>23</c:v>
                </c:pt>
                <c:pt idx="9240">
                  <c:v>25</c:v>
                </c:pt>
                <c:pt idx="9241">
                  <c:v>24</c:v>
                </c:pt>
                <c:pt idx="9242">
                  <c:v>24</c:v>
                </c:pt>
                <c:pt idx="9243">
                  <c:v>24</c:v>
                </c:pt>
                <c:pt idx="9244">
                  <c:v>24</c:v>
                </c:pt>
                <c:pt idx="9245">
                  <c:v>23</c:v>
                </c:pt>
                <c:pt idx="9246">
                  <c:v>25</c:v>
                </c:pt>
                <c:pt idx="9247">
                  <c:v>24</c:v>
                </c:pt>
                <c:pt idx="9248">
                  <c:v>25</c:v>
                </c:pt>
                <c:pt idx="9249">
                  <c:v>24</c:v>
                </c:pt>
                <c:pt idx="9250">
                  <c:v>25</c:v>
                </c:pt>
                <c:pt idx="9251">
                  <c:v>23</c:v>
                </c:pt>
                <c:pt idx="9252">
                  <c:v>25</c:v>
                </c:pt>
                <c:pt idx="9253">
                  <c:v>25</c:v>
                </c:pt>
                <c:pt idx="9254">
                  <c:v>24</c:v>
                </c:pt>
                <c:pt idx="9255">
                  <c:v>24</c:v>
                </c:pt>
                <c:pt idx="9256">
                  <c:v>23</c:v>
                </c:pt>
                <c:pt idx="9257">
                  <c:v>24</c:v>
                </c:pt>
                <c:pt idx="9258">
                  <c:v>25</c:v>
                </c:pt>
                <c:pt idx="9259">
                  <c:v>25</c:v>
                </c:pt>
                <c:pt idx="9260">
                  <c:v>23</c:v>
                </c:pt>
                <c:pt idx="9261">
                  <c:v>23</c:v>
                </c:pt>
                <c:pt idx="9262">
                  <c:v>24</c:v>
                </c:pt>
                <c:pt idx="9263">
                  <c:v>24</c:v>
                </c:pt>
                <c:pt idx="9264">
                  <c:v>23</c:v>
                </c:pt>
                <c:pt idx="9265">
                  <c:v>24</c:v>
                </c:pt>
                <c:pt idx="9266">
                  <c:v>24</c:v>
                </c:pt>
                <c:pt idx="9267">
                  <c:v>24</c:v>
                </c:pt>
                <c:pt idx="9268">
                  <c:v>23</c:v>
                </c:pt>
                <c:pt idx="9269">
                  <c:v>25</c:v>
                </c:pt>
                <c:pt idx="9270">
                  <c:v>24</c:v>
                </c:pt>
                <c:pt idx="9271">
                  <c:v>25</c:v>
                </c:pt>
                <c:pt idx="9272">
                  <c:v>24</c:v>
                </c:pt>
                <c:pt idx="9273">
                  <c:v>23</c:v>
                </c:pt>
                <c:pt idx="9274">
                  <c:v>24</c:v>
                </c:pt>
                <c:pt idx="9275">
                  <c:v>24</c:v>
                </c:pt>
                <c:pt idx="9276">
                  <c:v>24</c:v>
                </c:pt>
                <c:pt idx="9277">
                  <c:v>24</c:v>
                </c:pt>
                <c:pt idx="9278">
                  <c:v>24</c:v>
                </c:pt>
                <c:pt idx="9279">
                  <c:v>23</c:v>
                </c:pt>
                <c:pt idx="9280">
                  <c:v>25</c:v>
                </c:pt>
                <c:pt idx="9281">
                  <c:v>26</c:v>
                </c:pt>
                <c:pt idx="9282">
                  <c:v>24</c:v>
                </c:pt>
                <c:pt idx="9283">
                  <c:v>23</c:v>
                </c:pt>
                <c:pt idx="9284">
                  <c:v>24</c:v>
                </c:pt>
                <c:pt idx="9285">
                  <c:v>24</c:v>
                </c:pt>
                <c:pt idx="9286">
                  <c:v>25</c:v>
                </c:pt>
                <c:pt idx="9287">
                  <c:v>25</c:v>
                </c:pt>
                <c:pt idx="9288">
                  <c:v>23</c:v>
                </c:pt>
                <c:pt idx="9289">
                  <c:v>24</c:v>
                </c:pt>
                <c:pt idx="9290">
                  <c:v>24</c:v>
                </c:pt>
                <c:pt idx="9291">
                  <c:v>24</c:v>
                </c:pt>
                <c:pt idx="9292">
                  <c:v>29</c:v>
                </c:pt>
                <c:pt idx="9293">
                  <c:v>24</c:v>
                </c:pt>
                <c:pt idx="9294">
                  <c:v>25</c:v>
                </c:pt>
                <c:pt idx="9295">
                  <c:v>24</c:v>
                </c:pt>
                <c:pt idx="9296">
                  <c:v>23</c:v>
                </c:pt>
                <c:pt idx="9297">
                  <c:v>24</c:v>
                </c:pt>
                <c:pt idx="9298">
                  <c:v>25</c:v>
                </c:pt>
                <c:pt idx="9299">
                  <c:v>24</c:v>
                </c:pt>
                <c:pt idx="9300">
                  <c:v>24</c:v>
                </c:pt>
                <c:pt idx="9301">
                  <c:v>23</c:v>
                </c:pt>
                <c:pt idx="9302">
                  <c:v>24</c:v>
                </c:pt>
                <c:pt idx="9303">
                  <c:v>24</c:v>
                </c:pt>
                <c:pt idx="9304">
                  <c:v>24</c:v>
                </c:pt>
                <c:pt idx="9305">
                  <c:v>23</c:v>
                </c:pt>
                <c:pt idx="9306">
                  <c:v>27</c:v>
                </c:pt>
                <c:pt idx="9307">
                  <c:v>24</c:v>
                </c:pt>
                <c:pt idx="9308">
                  <c:v>23</c:v>
                </c:pt>
                <c:pt idx="9309">
                  <c:v>25</c:v>
                </c:pt>
                <c:pt idx="9310">
                  <c:v>25</c:v>
                </c:pt>
                <c:pt idx="9311">
                  <c:v>23</c:v>
                </c:pt>
                <c:pt idx="9312">
                  <c:v>24</c:v>
                </c:pt>
                <c:pt idx="9313">
                  <c:v>25</c:v>
                </c:pt>
                <c:pt idx="9314">
                  <c:v>24</c:v>
                </c:pt>
                <c:pt idx="9315">
                  <c:v>24</c:v>
                </c:pt>
                <c:pt idx="9316">
                  <c:v>23</c:v>
                </c:pt>
                <c:pt idx="9317">
                  <c:v>24</c:v>
                </c:pt>
                <c:pt idx="9318">
                  <c:v>24</c:v>
                </c:pt>
                <c:pt idx="9319">
                  <c:v>24</c:v>
                </c:pt>
                <c:pt idx="9320">
                  <c:v>23</c:v>
                </c:pt>
                <c:pt idx="9321">
                  <c:v>24</c:v>
                </c:pt>
                <c:pt idx="9322">
                  <c:v>25</c:v>
                </c:pt>
                <c:pt idx="9323">
                  <c:v>24</c:v>
                </c:pt>
                <c:pt idx="9324">
                  <c:v>24</c:v>
                </c:pt>
                <c:pt idx="9325">
                  <c:v>24</c:v>
                </c:pt>
                <c:pt idx="9326">
                  <c:v>24</c:v>
                </c:pt>
                <c:pt idx="9327">
                  <c:v>25</c:v>
                </c:pt>
                <c:pt idx="9328">
                  <c:v>25</c:v>
                </c:pt>
                <c:pt idx="9329">
                  <c:v>25</c:v>
                </c:pt>
                <c:pt idx="9330">
                  <c:v>24</c:v>
                </c:pt>
                <c:pt idx="9331">
                  <c:v>25</c:v>
                </c:pt>
                <c:pt idx="9332">
                  <c:v>25</c:v>
                </c:pt>
                <c:pt idx="9333">
                  <c:v>24</c:v>
                </c:pt>
                <c:pt idx="9334">
                  <c:v>23</c:v>
                </c:pt>
                <c:pt idx="9335">
                  <c:v>24</c:v>
                </c:pt>
                <c:pt idx="9336">
                  <c:v>25</c:v>
                </c:pt>
                <c:pt idx="9337">
                  <c:v>24</c:v>
                </c:pt>
                <c:pt idx="9338">
                  <c:v>24</c:v>
                </c:pt>
                <c:pt idx="9339">
                  <c:v>23</c:v>
                </c:pt>
                <c:pt idx="9340">
                  <c:v>24</c:v>
                </c:pt>
                <c:pt idx="9341">
                  <c:v>24</c:v>
                </c:pt>
                <c:pt idx="9342">
                  <c:v>24</c:v>
                </c:pt>
                <c:pt idx="9343">
                  <c:v>24</c:v>
                </c:pt>
                <c:pt idx="9344">
                  <c:v>24</c:v>
                </c:pt>
                <c:pt idx="9345">
                  <c:v>24</c:v>
                </c:pt>
                <c:pt idx="9346">
                  <c:v>24</c:v>
                </c:pt>
                <c:pt idx="9347">
                  <c:v>23</c:v>
                </c:pt>
                <c:pt idx="9348">
                  <c:v>25</c:v>
                </c:pt>
                <c:pt idx="9349">
                  <c:v>24</c:v>
                </c:pt>
                <c:pt idx="9350">
                  <c:v>24</c:v>
                </c:pt>
                <c:pt idx="9351">
                  <c:v>23</c:v>
                </c:pt>
                <c:pt idx="9352">
                  <c:v>24</c:v>
                </c:pt>
                <c:pt idx="9353">
                  <c:v>24</c:v>
                </c:pt>
                <c:pt idx="9354">
                  <c:v>24</c:v>
                </c:pt>
                <c:pt idx="9355">
                  <c:v>25</c:v>
                </c:pt>
                <c:pt idx="9356">
                  <c:v>25</c:v>
                </c:pt>
                <c:pt idx="9357">
                  <c:v>24</c:v>
                </c:pt>
                <c:pt idx="9358">
                  <c:v>23</c:v>
                </c:pt>
                <c:pt idx="9359">
                  <c:v>24</c:v>
                </c:pt>
                <c:pt idx="9360">
                  <c:v>24</c:v>
                </c:pt>
                <c:pt idx="9361">
                  <c:v>23</c:v>
                </c:pt>
                <c:pt idx="9362">
                  <c:v>24</c:v>
                </c:pt>
                <c:pt idx="9363">
                  <c:v>25</c:v>
                </c:pt>
                <c:pt idx="9364">
                  <c:v>24</c:v>
                </c:pt>
                <c:pt idx="9365">
                  <c:v>24</c:v>
                </c:pt>
                <c:pt idx="9366">
                  <c:v>24</c:v>
                </c:pt>
                <c:pt idx="9367">
                  <c:v>24</c:v>
                </c:pt>
                <c:pt idx="9368">
                  <c:v>24</c:v>
                </c:pt>
                <c:pt idx="9369">
                  <c:v>22</c:v>
                </c:pt>
                <c:pt idx="9370">
                  <c:v>23</c:v>
                </c:pt>
                <c:pt idx="9371">
                  <c:v>24</c:v>
                </c:pt>
                <c:pt idx="9372">
                  <c:v>24</c:v>
                </c:pt>
                <c:pt idx="9373">
                  <c:v>25</c:v>
                </c:pt>
                <c:pt idx="9374">
                  <c:v>24</c:v>
                </c:pt>
                <c:pt idx="9375">
                  <c:v>24</c:v>
                </c:pt>
                <c:pt idx="9376">
                  <c:v>25</c:v>
                </c:pt>
                <c:pt idx="9377">
                  <c:v>24</c:v>
                </c:pt>
                <c:pt idx="9378">
                  <c:v>26</c:v>
                </c:pt>
                <c:pt idx="9379">
                  <c:v>22</c:v>
                </c:pt>
                <c:pt idx="9380">
                  <c:v>23</c:v>
                </c:pt>
                <c:pt idx="9381">
                  <c:v>23</c:v>
                </c:pt>
                <c:pt idx="9382">
                  <c:v>23</c:v>
                </c:pt>
                <c:pt idx="9383">
                  <c:v>24</c:v>
                </c:pt>
                <c:pt idx="9384">
                  <c:v>24</c:v>
                </c:pt>
                <c:pt idx="9385">
                  <c:v>23</c:v>
                </c:pt>
                <c:pt idx="9386">
                  <c:v>25</c:v>
                </c:pt>
                <c:pt idx="9387">
                  <c:v>24</c:v>
                </c:pt>
                <c:pt idx="9388">
                  <c:v>25</c:v>
                </c:pt>
                <c:pt idx="9389">
                  <c:v>25</c:v>
                </c:pt>
                <c:pt idx="9390">
                  <c:v>24</c:v>
                </c:pt>
                <c:pt idx="9391">
                  <c:v>23</c:v>
                </c:pt>
                <c:pt idx="9392">
                  <c:v>23</c:v>
                </c:pt>
                <c:pt idx="9393">
                  <c:v>24</c:v>
                </c:pt>
                <c:pt idx="9394">
                  <c:v>24</c:v>
                </c:pt>
                <c:pt idx="9395">
                  <c:v>24</c:v>
                </c:pt>
                <c:pt idx="9396">
                  <c:v>25</c:v>
                </c:pt>
                <c:pt idx="9397">
                  <c:v>24</c:v>
                </c:pt>
                <c:pt idx="9398">
                  <c:v>23</c:v>
                </c:pt>
                <c:pt idx="9399">
                  <c:v>23</c:v>
                </c:pt>
                <c:pt idx="9400">
                  <c:v>23</c:v>
                </c:pt>
                <c:pt idx="9401">
                  <c:v>24</c:v>
                </c:pt>
                <c:pt idx="9402">
                  <c:v>24</c:v>
                </c:pt>
                <c:pt idx="9403">
                  <c:v>24</c:v>
                </c:pt>
                <c:pt idx="9404">
                  <c:v>24</c:v>
                </c:pt>
                <c:pt idx="9405">
                  <c:v>24</c:v>
                </c:pt>
                <c:pt idx="9406">
                  <c:v>24</c:v>
                </c:pt>
                <c:pt idx="9407">
                  <c:v>23</c:v>
                </c:pt>
                <c:pt idx="9408">
                  <c:v>25</c:v>
                </c:pt>
                <c:pt idx="9409">
                  <c:v>25</c:v>
                </c:pt>
                <c:pt idx="9410">
                  <c:v>23</c:v>
                </c:pt>
                <c:pt idx="9411">
                  <c:v>24</c:v>
                </c:pt>
                <c:pt idx="9412">
                  <c:v>24</c:v>
                </c:pt>
                <c:pt idx="9413">
                  <c:v>25</c:v>
                </c:pt>
                <c:pt idx="9414">
                  <c:v>23</c:v>
                </c:pt>
                <c:pt idx="9415">
                  <c:v>23</c:v>
                </c:pt>
                <c:pt idx="9416">
                  <c:v>23</c:v>
                </c:pt>
                <c:pt idx="9417">
                  <c:v>24</c:v>
                </c:pt>
                <c:pt idx="9418">
                  <c:v>24</c:v>
                </c:pt>
                <c:pt idx="9419">
                  <c:v>25</c:v>
                </c:pt>
                <c:pt idx="9420">
                  <c:v>24</c:v>
                </c:pt>
                <c:pt idx="9421">
                  <c:v>22</c:v>
                </c:pt>
                <c:pt idx="9422">
                  <c:v>23</c:v>
                </c:pt>
                <c:pt idx="9423">
                  <c:v>25</c:v>
                </c:pt>
                <c:pt idx="9424">
                  <c:v>24</c:v>
                </c:pt>
                <c:pt idx="9425">
                  <c:v>25</c:v>
                </c:pt>
                <c:pt idx="9426">
                  <c:v>25</c:v>
                </c:pt>
                <c:pt idx="9427">
                  <c:v>24</c:v>
                </c:pt>
                <c:pt idx="9428">
                  <c:v>23</c:v>
                </c:pt>
                <c:pt idx="9429">
                  <c:v>24</c:v>
                </c:pt>
                <c:pt idx="9430">
                  <c:v>24</c:v>
                </c:pt>
                <c:pt idx="9431">
                  <c:v>25</c:v>
                </c:pt>
                <c:pt idx="9432">
                  <c:v>24</c:v>
                </c:pt>
                <c:pt idx="9433">
                  <c:v>24</c:v>
                </c:pt>
                <c:pt idx="9434">
                  <c:v>24</c:v>
                </c:pt>
                <c:pt idx="9435">
                  <c:v>24</c:v>
                </c:pt>
                <c:pt idx="9436">
                  <c:v>23</c:v>
                </c:pt>
                <c:pt idx="9437">
                  <c:v>25</c:v>
                </c:pt>
                <c:pt idx="9438">
                  <c:v>23</c:v>
                </c:pt>
                <c:pt idx="9439">
                  <c:v>25</c:v>
                </c:pt>
                <c:pt idx="9440">
                  <c:v>25</c:v>
                </c:pt>
                <c:pt idx="9441">
                  <c:v>27</c:v>
                </c:pt>
                <c:pt idx="9442">
                  <c:v>18</c:v>
                </c:pt>
                <c:pt idx="9443">
                  <c:v>24</c:v>
                </c:pt>
                <c:pt idx="9444">
                  <c:v>23</c:v>
                </c:pt>
                <c:pt idx="9445">
                  <c:v>23</c:v>
                </c:pt>
                <c:pt idx="9446">
                  <c:v>24</c:v>
                </c:pt>
                <c:pt idx="9447">
                  <c:v>23</c:v>
                </c:pt>
                <c:pt idx="9448">
                  <c:v>24</c:v>
                </c:pt>
                <c:pt idx="9449">
                  <c:v>23</c:v>
                </c:pt>
                <c:pt idx="9450">
                  <c:v>24</c:v>
                </c:pt>
                <c:pt idx="9451">
                  <c:v>23</c:v>
                </c:pt>
                <c:pt idx="9452">
                  <c:v>23</c:v>
                </c:pt>
                <c:pt idx="9453">
                  <c:v>24</c:v>
                </c:pt>
                <c:pt idx="9454">
                  <c:v>23</c:v>
                </c:pt>
                <c:pt idx="9455">
                  <c:v>24</c:v>
                </c:pt>
                <c:pt idx="9456">
                  <c:v>24</c:v>
                </c:pt>
                <c:pt idx="9457">
                  <c:v>24</c:v>
                </c:pt>
                <c:pt idx="9458">
                  <c:v>23</c:v>
                </c:pt>
                <c:pt idx="9459">
                  <c:v>24</c:v>
                </c:pt>
                <c:pt idx="9460">
                  <c:v>25</c:v>
                </c:pt>
                <c:pt idx="9461">
                  <c:v>24</c:v>
                </c:pt>
                <c:pt idx="9462">
                  <c:v>24</c:v>
                </c:pt>
                <c:pt idx="9463">
                  <c:v>24</c:v>
                </c:pt>
                <c:pt idx="9464">
                  <c:v>25</c:v>
                </c:pt>
                <c:pt idx="9465">
                  <c:v>24</c:v>
                </c:pt>
                <c:pt idx="9466">
                  <c:v>23</c:v>
                </c:pt>
                <c:pt idx="9467">
                  <c:v>23</c:v>
                </c:pt>
                <c:pt idx="9468">
                  <c:v>25</c:v>
                </c:pt>
                <c:pt idx="9469">
                  <c:v>24</c:v>
                </c:pt>
                <c:pt idx="9470">
                  <c:v>25</c:v>
                </c:pt>
                <c:pt idx="9471">
                  <c:v>24</c:v>
                </c:pt>
                <c:pt idx="9472">
                  <c:v>24</c:v>
                </c:pt>
                <c:pt idx="9473">
                  <c:v>22</c:v>
                </c:pt>
                <c:pt idx="9474">
                  <c:v>25</c:v>
                </c:pt>
                <c:pt idx="9475">
                  <c:v>25</c:v>
                </c:pt>
                <c:pt idx="9476">
                  <c:v>24</c:v>
                </c:pt>
                <c:pt idx="9477">
                  <c:v>24</c:v>
                </c:pt>
                <c:pt idx="9478">
                  <c:v>25</c:v>
                </c:pt>
                <c:pt idx="9479">
                  <c:v>25</c:v>
                </c:pt>
                <c:pt idx="9480">
                  <c:v>23</c:v>
                </c:pt>
                <c:pt idx="9481">
                  <c:v>24</c:v>
                </c:pt>
                <c:pt idx="9482">
                  <c:v>24</c:v>
                </c:pt>
                <c:pt idx="9483">
                  <c:v>24</c:v>
                </c:pt>
                <c:pt idx="9484">
                  <c:v>22</c:v>
                </c:pt>
                <c:pt idx="9485">
                  <c:v>24</c:v>
                </c:pt>
                <c:pt idx="9486">
                  <c:v>23</c:v>
                </c:pt>
                <c:pt idx="9487">
                  <c:v>24</c:v>
                </c:pt>
                <c:pt idx="9488">
                  <c:v>24</c:v>
                </c:pt>
                <c:pt idx="9489">
                  <c:v>23</c:v>
                </c:pt>
                <c:pt idx="9490">
                  <c:v>23</c:v>
                </c:pt>
                <c:pt idx="9491">
                  <c:v>24</c:v>
                </c:pt>
                <c:pt idx="9492">
                  <c:v>22</c:v>
                </c:pt>
                <c:pt idx="9493">
                  <c:v>23</c:v>
                </c:pt>
                <c:pt idx="9494">
                  <c:v>25</c:v>
                </c:pt>
                <c:pt idx="9495">
                  <c:v>23</c:v>
                </c:pt>
                <c:pt idx="9496">
                  <c:v>24</c:v>
                </c:pt>
                <c:pt idx="9497">
                  <c:v>25</c:v>
                </c:pt>
                <c:pt idx="9498">
                  <c:v>24</c:v>
                </c:pt>
                <c:pt idx="9499">
                  <c:v>24</c:v>
                </c:pt>
                <c:pt idx="9500">
                  <c:v>23</c:v>
                </c:pt>
                <c:pt idx="9501">
                  <c:v>24</c:v>
                </c:pt>
                <c:pt idx="9502">
                  <c:v>25</c:v>
                </c:pt>
                <c:pt idx="9503">
                  <c:v>25</c:v>
                </c:pt>
                <c:pt idx="9504">
                  <c:v>25</c:v>
                </c:pt>
                <c:pt idx="9505">
                  <c:v>23</c:v>
                </c:pt>
                <c:pt idx="9506">
                  <c:v>24</c:v>
                </c:pt>
                <c:pt idx="9507">
                  <c:v>22</c:v>
                </c:pt>
                <c:pt idx="9508">
                  <c:v>23</c:v>
                </c:pt>
                <c:pt idx="9509">
                  <c:v>25</c:v>
                </c:pt>
                <c:pt idx="9510">
                  <c:v>23</c:v>
                </c:pt>
                <c:pt idx="9511">
                  <c:v>24</c:v>
                </c:pt>
                <c:pt idx="9512">
                  <c:v>24</c:v>
                </c:pt>
                <c:pt idx="9513">
                  <c:v>24</c:v>
                </c:pt>
                <c:pt idx="9514">
                  <c:v>24</c:v>
                </c:pt>
                <c:pt idx="9515">
                  <c:v>24</c:v>
                </c:pt>
                <c:pt idx="9516">
                  <c:v>25</c:v>
                </c:pt>
                <c:pt idx="9517">
                  <c:v>24</c:v>
                </c:pt>
                <c:pt idx="9518">
                  <c:v>25</c:v>
                </c:pt>
                <c:pt idx="9519">
                  <c:v>23</c:v>
                </c:pt>
                <c:pt idx="9520">
                  <c:v>23</c:v>
                </c:pt>
                <c:pt idx="9521">
                  <c:v>24</c:v>
                </c:pt>
                <c:pt idx="9522">
                  <c:v>23</c:v>
                </c:pt>
                <c:pt idx="9523">
                  <c:v>24</c:v>
                </c:pt>
                <c:pt idx="9524">
                  <c:v>24</c:v>
                </c:pt>
                <c:pt idx="9525">
                  <c:v>25</c:v>
                </c:pt>
                <c:pt idx="9526">
                  <c:v>24</c:v>
                </c:pt>
                <c:pt idx="9527">
                  <c:v>24</c:v>
                </c:pt>
                <c:pt idx="9528">
                  <c:v>24</c:v>
                </c:pt>
                <c:pt idx="9529">
                  <c:v>27</c:v>
                </c:pt>
                <c:pt idx="9530">
                  <c:v>24</c:v>
                </c:pt>
                <c:pt idx="9531">
                  <c:v>24</c:v>
                </c:pt>
                <c:pt idx="9532">
                  <c:v>24</c:v>
                </c:pt>
                <c:pt idx="9533">
                  <c:v>24</c:v>
                </c:pt>
                <c:pt idx="9534">
                  <c:v>24</c:v>
                </c:pt>
                <c:pt idx="9535">
                  <c:v>24</c:v>
                </c:pt>
                <c:pt idx="9536">
                  <c:v>24</c:v>
                </c:pt>
                <c:pt idx="9537">
                  <c:v>24</c:v>
                </c:pt>
                <c:pt idx="9538">
                  <c:v>25</c:v>
                </c:pt>
                <c:pt idx="9539">
                  <c:v>24</c:v>
                </c:pt>
                <c:pt idx="9540">
                  <c:v>23</c:v>
                </c:pt>
                <c:pt idx="9541">
                  <c:v>24</c:v>
                </c:pt>
                <c:pt idx="9542">
                  <c:v>24</c:v>
                </c:pt>
                <c:pt idx="9543">
                  <c:v>24</c:v>
                </c:pt>
                <c:pt idx="9544">
                  <c:v>25</c:v>
                </c:pt>
                <c:pt idx="9545">
                  <c:v>24</c:v>
                </c:pt>
                <c:pt idx="9546">
                  <c:v>25</c:v>
                </c:pt>
                <c:pt idx="9547">
                  <c:v>24</c:v>
                </c:pt>
                <c:pt idx="9548">
                  <c:v>24</c:v>
                </c:pt>
                <c:pt idx="9549">
                  <c:v>23</c:v>
                </c:pt>
                <c:pt idx="9550">
                  <c:v>24</c:v>
                </c:pt>
                <c:pt idx="9551">
                  <c:v>24</c:v>
                </c:pt>
                <c:pt idx="9552">
                  <c:v>25</c:v>
                </c:pt>
                <c:pt idx="9553">
                  <c:v>24</c:v>
                </c:pt>
                <c:pt idx="9554">
                  <c:v>25</c:v>
                </c:pt>
                <c:pt idx="9555">
                  <c:v>24</c:v>
                </c:pt>
                <c:pt idx="9556">
                  <c:v>27</c:v>
                </c:pt>
                <c:pt idx="9557">
                  <c:v>24</c:v>
                </c:pt>
                <c:pt idx="9558">
                  <c:v>26</c:v>
                </c:pt>
                <c:pt idx="9559">
                  <c:v>25</c:v>
                </c:pt>
                <c:pt idx="9560">
                  <c:v>25</c:v>
                </c:pt>
                <c:pt idx="9561">
                  <c:v>24</c:v>
                </c:pt>
                <c:pt idx="9562">
                  <c:v>23</c:v>
                </c:pt>
                <c:pt idx="9563">
                  <c:v>24</c:v>
                </c:pt>
                <c:pt idx="9564">
                  <c:v>23</c:v>
                </c:pt>
                <c:pt idx="9565">
                  <c:v>24</c:v>
                </c:pt>
                <c:pt idx="9566">
                  <c:v>23</c:v>
                </c:pt>
                <c:pt idx="9567">
                  <c:v>24</c:v>
                </c:pt>
                <c:pt idx="9568">
                  <c:v>24</c:v>
                </c:pt>
                <c:pt idx="9569">
                  <c:v>25</c:v>
                </c:pt>
                <c:pt idx="9570">
                  <c:v>24</c:v>
                </c:pt>
                <c:pt idx="9571">
                  <c:v>25</c:v>
                </c:pt>
                <c:pt idx="9572">
                  <c:v>24</c:v>
                </c:pt>
                <c:pt idx="9573">
                  <c:v>24</c:v>
                </c:pt>
                <c:pt idx="9574">
                  <c:v>23</c:v>
                </c:pt>
                <c:pt idx="9575">
                  <c:v>24</c:v>
                </c:pt>
                <c:pt idx="9576">
                  <c:v>24</c:v>
                </c:pt>
                <c:pt idx="9577">
                  <c:v>25</c:v>
                </c:pt>
                <c:pt idx="9578">
                  <c:v>21</c:v>
                </c:pt>
                <c:pt idx="9579">
                  <c:v>24</c:v>
                </c:pt>
                <c:pt idx="9580">
                  <c:v>24</c:v>
                </c:pt>
                <c:pt idx="9581">
                  <c:v>25</c:v>
                </c:pt>
                <c:pt idx="9582">
                  <c:v>24</c:v>
                </c:pt>
                <c:pt idx="9583">
                  <c:v>24</c:v>
                </c:pt>
                <c:pt idx="9584">
                  <c:v>24</c:v>
                </c:pt>
                <c:pt idx="9585">
                  <c:v>24</c:v>
                </c:pt>
                <c:pt idx="9586">
                  <c:v>23</c:v>
                </c:pt>
                <c:pt idx="9587">
                  <c:v>25</c:v>
                </c:pt>
                <c:pt idx="9588">
                  <c:v>24</c:v>
                </c:pt>
                <c:pt idx="9589">
                  <c:v>25</c:v>
                </c:pt>
                <c:pt idx="9590">
                  <c:v>23</c:v>
                </c:pt>
                <c:pt idx="9591">
                  <c:v>24</c:v>
                </c:pt>
                <c:pt idx="9592">
                  <c:v>24</c:v>
                </c:pt>
                <c:pt idx="9593">
                  <c:v>22</c:v>
                </c:pt>
                <c:pt idx="9594">
                  <c:v>24</c:v>
                </c:pt>
                <c:pt idx="9595">
                  <c:v>24</c:v>
                </c:pt>
                <c:pt idx="9596">
                  <c:v>24</c:v>
                </c:pt>
                <c:pt idx="9597">
                  <c:v>24</c:v>
                </c:pt>
                <c:pt idx="9598">
                  <c:v>26</c:v>
                </c:pt>
                <c:pt idx="9599">
                  <c:v>24</c:v>
                </c:pt>
                <c:pt idx="9600">
                  <c:v>25</c:v>
                </c:pt>
                <c:pt idx="9601">
                  <c:v>24</c:v>
                </c:pt>
                <c:pt idx="9602">
                  <c:v>23</c:v>
                </c:pt>
                <c:pt idx="9603">
                  <c:v>23</c:v>
                </c:pt>
                <c:pt idx="9604">
                  <c:v>24</c:v>
                </c:pt>
                <c:pt idx="9605">
                  <c:v>24</c:v>
                </c:pt>
                <c:pt idx="9606">
                  <c:v>24</c:v>
                </c:pt>
                <c:pt idx="9607">
                  <c:v>24</c:v>
                </c:pt>
                <c:pt idx="9608">
                  <c:v>24</c:v>
                </c:pt>
                <c:pt idx="9609">
                  <c:v>24</c:v>
                </c:pt>
                <c:pt idx="9610">
                  <c:v>25</c:v>
                </c:pt>
                <c:pt idx="9611">
                  <c:v>24</c:v>
                </c:pt>
                <c:pt idx="9612">
                  <c:v>23</c:v>
                </c:pt>
                <c:pt idx="9613">
                  <c:v>24</c:v>
                </c:pt>
                <c:pt idx="9614">
                  <c:v>24</c:v>
                </c:pt>
                <c:pt idx="9615">
                  <c:v>25</c:v>
                </c:pt>
                <c:pt idx="9616">
                  <c:v>23</c:v>
                </c:pt>
                <c:pt idx="9617">
                  <c:v>24</c:v>
                </c:pt>
                <c:pt idx="9618">
                  <c:v>22</c:v>
                </c:pt>
                <c:pt idx="9619">
                  <c:v>25</c:v>
                </c:pt>
                <c:pt idx="9620">
                  <c:v>25</c:v>
                </c:pt>
                <c:pt idx="9621">
                  <c:v>23</c:v>
                </c:pt>
                <c:pt idx="9622">
                  <c:v>24</c:v>
                </c:pt>
                <c:pt idx="9623">
                  <c:v>24</c:v>
                </c:pt>
                <c:pt idx="9624">
                  <c:v>23</c:v>
                </c:pt>
                <c:pt idx="9625">
                  <c:v>24</c:v>
                </c:pt>
                <c:pt idx="9626">
                  <c:v>23</c:v>
                </c:pt>
                <c:pt idx="9627">
                  <c:v>24</c:v>
                </c:pt>
                <c:pt idx="9628">
                  <c:v>24</c:v>
                </c:pt>
                <c:pt idx="9629">
                  <c:v>24</c:v>
                </c:pt>
                <c:pt idx="9630">
                  <c:v>24</c:v>
                </c:pt>
                <c:pt idx="9631">
                  <c:v>23</c:v>
                </c:pt>
                <c:pt idx="9632">
                  <c:v>25</c:v>
                </c:pt>
                <c:pt idx="9633">
                  <c:v>25</c:v>
                </c:pt>
                <c:pt idx="9634">
                  <c:v>24</c:v>
                </c:pt>
                <c:pt idx="9635">
                  <c:v>25</c:v>
                </c:pt>
                <c:pt idx="9636">
                  <c:v>25</c:v>
                </c:pt>
                <c:pt idx="9637">
                  <c:v>24</c:v>
                </c:pt>
                <c:pt idx="9638">
                  <c:v>23</c:v>
                </c:pt>
                <c:pt idx="9639">
                  <c:v>24</c:v>
                </c:pt>
                <c:pt idx="9640">
                  <c:v>24</c:v>
                </c:pt>
                <c:pt idx="9641">
                  <c:v>23</c:v>
                </c:pt>
                <c:pt idx="9642">
                  <c:v>24</c:v>
                </c:pt>
                <c:pt idx="9643">
                  <c:v>24</c:v>
                </c:pt>
                <c:pt idx="9644">
                  <c:v>25</c:v>
                </c:pt>
                <c:pt idx="9645">
                  <c:v>24</c:v>
                </c:pt>
                <c:pt idx="9646">
                  <c:v>25</c:v>
                </c:pt>
                <c:pt idx="9647">
                  <c:v>24</c:v>
                </c:pt>
                <c:pt idx="9648">
                  <c:v>24</c:v>
                </c:pt>
                <c:pt idx="9649">
                  <c:v>23</c:v>
                </c:pt>
                <c:pt idx="9650">
                  <c:v>25</c:v>
                </c:pt>
                <c:pt idx="9651">
                  <c:v>25</c:v>
                </c:pt>
                <c:pt idx="9652">
                  <c:v>25</c:v>
                </c:pt>
                <c:pt idx="9653">
                  <c:v>24</c:v>
                </c:pt>
                <c:pt idx="9654">
                  <c:v>24</c:v>
                </c:pt>
                <c:pt idx="9655">
                  <c:v>24</c:v>
                </c:pt>
                <c:pt idx="9656">
                  <c:v>24</c:v>
                </c:pt>
                <c:pt idx="9657">
                  <c:v>24</c:v>
                </c:pt>
                <c:pt idx="9658">
                  <c:v>24</c:v>
                </c:pt>
                <c:pt idx="9659">
                  <c:v>24</c:v>
                </c:pt>
                <c:pt idx="9660">
                  <c:v>24</c:v>
                </c:pt>
                <c:pt idx="9661">
                  <c:v>25</c:v>
                </c:pt>
                <c:pt idx="9662">
                  <c:v>24</c:v>
                </c:pt>
                <c:pt idx="9663">
                  <c:v>25</c:v>
                </c:pt>
                <c:pt idx="9664">
                  <c:v>24</c:v>
                </c:pt>
                <c:pt idx="9665">
                  <c:v>25</c:v>
                </c:pt>
                <c:pt idx="9666">
                  <c:v>24</c:v>
                </c:pt>
                <c:pt idx="9667">
                  <c:v>24</c:v>
                </c:pt>
                <c:pt idx="9668">
                  <c:v>25</c:v>
                </c:pt>
                <c:pt idx="9669">
                  <c:v>24</c:v>
                </c:pt>
                <c:pt idx="9670">
                  <c:v>24</c:v>
                </c:pt>
                <c:pt idx="9671">
                  <c:v>24</c:v>
                </c:pt>
                <c:pt idx="9672">
                  <c:v>25</c:v>
                </c:pt>
                <c:pt idx="9673">
                  <c:v>24</c:v>
                </c:pt>
                <c:pt idx="9674">
                  <c:v>24</c:v>
                </c:pt>
                <c:pt idx="9675">
                  <c:v>24</c:v>
                </c:pt>
                <c:pt idx="9676">
                  <c:v>25</c:v>
                </c:pt>
                <c:pt idx="9677">
                  <c:v>24</c:v>
                </c:pt>
                <c:pt idx="9678">
                  <c:v>25</c:v>
                </c:pt>
                <c:pt idx="9679">
                  <c:v>24</c:v>
                </c:pt>
                <c:pt idx="9680">
                  <c:v>23</c:v>
                </c:pt>
                <c:pt idx="9681">
                  <c:v>24</c:v>
                </c:pt>
                <c:pt idx="9682">
                  <c:v>23</c:v>
                </c:pt>
                <c:pt idx="9683">
                  <c:v>24</c:v>
                </c:pt>
                <c:pt idx="9684">
                  <c:v>24</c:v>
                </c:pt>
                <c:pt idx="9685">
                  <c:v>25</c:v>
                </c:pt>
                <c:pt idx="9686">
                  <c:v>25</c:v>
                </c:pt>
                <c:pt idx="9687">
                  <c:v>27</c:v>
                </c:pt>
                <c:pt idx="9688">
                  <c:v>24</c:v>
                </c:pt>
                <c:pt idx="9689">
                  <c:v>24</c:v>
                </c:pt>
                <c:pt idx="9690">
                  <c:v>24</c:v>
                </c:pt>
                <c:pt idx="9691">
                  <c:v>18</c:v>
                </c:pt>
                <c:pt idx="9692">
                  <c:v>24</c:v>
                </c:pt>
                <c:pt idx="9693">
                  <c:v>24</c:v>
                </c:pt>
                <c:pt idx="9694">
                  <c:v>22</c:v>
                </c:pt>
                <c:pt idx="9695">
                  <c:v>25</c:v>
                </c:pt>
                <c:pt idx="9696">
                  <c:v>24</c:v>
                </c:pt>
                <c:pt idx="9697">
                  <c:v>25</c:v>
                </c:pt>
                <c:pt idx="9698">
                  <c:v>25</c:v>
                </c:pt>
                <c:pt idx="9699">
                  <c:v>24</c:v>
                </c:pt>
                <c:pt idx="9700">
                  <c:v>25</c:v>
                </c:pt>
                <c:pt idx="9701">
                  <c:v>24</c:v>
                </c:pt>
                <c:pt idx="9702">
                  <c:v>25</c:v>
                </c:pt>
                <c:pt idx="9703">
                  <c:v>24</c:v>
                </c:pt>
                <c:pt idx="9704">
                  <c:v>24</c:v>
                </c:pt>
                <c:pt idx="9705">
                  <c:v>23</c:v>
                </c:pt>
                <c:pt idx="9706">
                  <c:v>22</c:v>
                </c:pt>
                <c:pt idx="9707">
                  <c:v>24</c:v>
                </c:pt>
                <c:pt idx="9708">
                  <c:v>24</c:v>
                </c:pt>
                <c:pt idx="9709">
                  <c:v>23</c:v>
                </c:pt>
                <c:pt idx="9710">
                  <c:v>24</c:v>
                </c:pt>
                <c:pt idx="9711">
                  <c:v>24</c:v>
                </c:pt>
                <c:pt idx="9712">
                  <c:v>25</c:v>
                </c:pt>
                <c:pt idx="9713">
                  <c:v>23</c:v>
                </c:pt>
                <c:pt idx="9714">
                  <c:v>25</c:v>
                </c:pt>
                <c:pt idx="9715">
                  <c:v>25</c:v>
                </c:pt>
                <c:pt idx="9716">
                  <c:v>25</c:v>
                </c:pt>
                <c:pt idx="9717">
                  <c:v>24</c:v>
                </c:pt>
                <c:pt idx="9718">
                  <c:v>24</c:v>
                </c:pt>
                <c:pt idx="9719">
                  <c:v>24</c:v>
                </c:pt>
                <c:pt idx="9720">
                  <c:v>24</c:v>
                </c:pt>
                <c:pt idx="9721">
                  <c:v>23</c:v>
                </c:pt>
                <c:pt idx="9722">
                  <c:v>23</c:v>
                </c:pt>
                <c:pt idx="9723">
                  <c:v>24</c:v>
                </c:pt>
                <c:pt idx="9724">
                  <c:v>24</c:v>
                </c:pt>
                <c:pt idx="9725">
                  <c:v>24</c:v>
                </c:pt>
                <c:pt idx="9726">
                  <c:v>24</c:v>
                </c:pt>
                <c:pt idx="9727">
                  <c:v>23</c:v>
                </c:pt>
                <c:pt idx="9728">
                  <c:v>23</c:v>
                </c:pt>
                <c:pt idx="9729">
                  <c:v>25</c:v>
                </c:pt>
                <c:pt idx="9730">
                  <c:v>24</c:v>
                </c:pt>
                <c:pt idx="9731">
                  <c:v>24</c:v>
                </c:pt>
                <c:pt idx="9732">
                  <c:v>24</c:v>
                </c:pt>
                <c:pt idx="9733">
                  <c:v>24</c:v>
                </c:pt>
                <c:pt idx="9734">
                  <c:v>24</c:v>
                </c:pt>
                <c:pt idx="9735">
                  <c:v>25</c:v>
                </c:pt>
                <c:pt idx="9736">
                  <c:v>24</c:v>
                </c:pt>
                <c:pt idx="9737">
                  <c:v>24</c:v>
                </c:pt>
                <c:pt idx="9738">
                  <c:v>24</c:v>
                </c:pt>
                <c:pt idx="9739">
                  <c:v>24</c:v>
                </c:pt>
                <c:pt idx="9740">
                  <c:v>24</c:v>
                </c:pt>
                <c:pt idx="9741">
                  <c:v>24</c:v>
                </c:pt>
                <c:pt idx="9742">
                  <c:v>23</c:v>
                </c:pt>
                <c:pt idx="9743">
                  <c:v>24</c:v>
                </c:pt>
                <c:pt idx="9744">
                  <c:v>25</c:v>
                </c:pt>
                <c:pt idx="9745">
                  <c:v>24</c:v>
                </c:pt>
                <c:pt idx="9746">
                  <c:v>24</c:v>
                </c:pt>
                <c:pt idx="9747">
                  <c:v>24</c:v>
                </c:pt>
                <c:pt idx="9748">
                  <c:v>25</c:v>
                </c:pt>
                <c:pt idx="9749">
                  <c:v>23</c:v>
                </c:pt>
                <c:pt idx="9750">
                  <c:v>24</c:v>
                </c:pt>
                <c:pt idx="9751">
                  <c:v>24</c:v>
                </c:pt>
                <c:pt idx="9752">
                  <c:v>24</c:v>
                </c:pt>
                <c:pt idx="9753">
                  <c:v>24</c:v>
                </c:pt>
                <c:pt idx="9754">
                  <c:v>24</c:v>
                </c:pt>
                <c:pt idx="9755">
                  <c:v>24</c:v>
                </c:pt>
                <c:pt idx="9756">
                  <c:v>23</c:v>
                </c:pt>
                <c:pt idx="9757">
                  <c:v>24</c:v>
                </c:pt>
                <c:pt idx="9758">
                  <c:v>23</c:v>
                </c:pt>
                <c:pt idx="9759">
                  <c:v>23</c:v>
                </c:pt>
                <c:pt idx="9760">
                  <c:v>24</c:v>
                </c:pt>
                <c:pt idx="9761">
                  <c:v>24</c:v>
                </c:pt>
                <c:pt idx="9762">
                  <c:v>24</c:v>
                </c:pt>
                <c:pt idx="9763">
                  <c:v>23</c:v>
                </c:pt>
                <c:pt idx="9764">
                  <c:v>24</c:v>
                </c:pt>
                <c:pt idx="9765">
                  <c:v>25</c:v>
                </c:pt>
                <c:pt idx="9766">
                  <c:v>24</c:v>
                </c:pt>
                <c:pt idx="9767">
                  <c:v>24</c:v>
                </c:pt>
                <c:pt idx="9768">
                  <c:v>24</c:v>
                </c:pt>
                <c:pt idx="9769">
                  <c:v>23</c:v>
                </c:pt>
                <c:pt idx="9770">
                  <c:v>25</c:v>
                </c:pt>
                <c:pt idx="9771">
                  <c:v>25</c:v>
                </c:pt>
                <c:pt idx="9772">
                  <c:v>24</c:v>
                </c:pt>
                <c:pt idx="9773">
                  <c:v>24</c:v>
                </c:pt>
                <c:pt idx="9774">
                  <c:v>24</c:v>
                </c:pt>
                <c:pt idx="9775">
                  <c:v>24</c:v>
                </c:pt>
                <c:pt idx="9776">
                  <c:v>24</c:v>
                </c:pt>
                <c:pt idx="9777">
                  <c:v>25</c:v>
                </c:pt>
                <c:pt idx="9778">
                  <c:v>23</c:v>
                </c:pt>
                <c:pt idx="9779">
                  <c:v>23</c:v>
                </c:pt>
                <c:pt idx="9780">
                  <c:v>25</c:v>
                </c:pt>
                <c:pt idx="9781">
                  <c:v>25</c:v>
                </c:pt>
                <c:pt idx="9782">
                  <c:v>24</c:v>
                </c:pt>
                <c:pt idx="9783">
                  <c:v>24</c:v>
                </c:pt>
                <c:pt idx="9784">
                  <c:v>23</c:v>
                </c:pt>
                <c:pt idx="9785">
                  <c:v>23</c:v>
                </c:pt>
                <c:pt idx="9786">
                  <c:v>24</c:v>
                </c:pt>
                <c:pt idx="9787">
                  <c:v>24</c:v>
                </c:pt>
                <c:pt idx="9788">
                  <c:v>24</c:v>
                </c:pt>
                <c:pt idx="9789">
                  <c:v>26</c:v>
                </c:pt>
                <c:pt idx="9790">
                  <c:v>20</c:v>
                </c:pt>
                <c:pt idx="9791">
                  <c:v>25</c:v>
                </c:pt>
                <c:pt idx="9792">
                  <c:v>24</c:v>
                </c:pt>
                <c:pt idx="9793">
                  <c:v>25</c:v>
                </c:pt>
                <c:pt idx="9794">
                  <c:v>25</c:v>
                </c:pt>
                <c:pt idx="9795">
                  <c:v>24</c:v>
                </c:pt>
                <c:pt idx="9796">
                  <c:v>25</c:v>
                </c:pt>
                <c:pt idx="9797">
                  <c:v>24</c:v>
                </c:pt>
                <c:pt idx="9798">
                  <c:v>23</c:v>
                </c:pt>
                <c:pt idx="9799">
                  <c:v>24</c:v>
                </c:pt>
                <c:pt idx="9800">
                  <c:v>24</c:v>
                </c:pt>
                <c:pt idx="9801">
                  <c:v>24</c:v>
                </c:pt>
                <c:pt idx="9802">
                  <c:v>24</c:v>
                </c:pt>
                <c:pt idx="9803">
                  <c:v>25</c:v>
                </c:pt>
                <c:pt idx="9804">
                  <c:v>25</c:v>
                </c:pt>
                <c:pt idx="9805">
                  <c:v>25</c:v>
                </c:pt>
                <c:pt idx="9806">
                  <c:v>25</c:v>
                </c:pt>
                <c:pt idx="9807">
                  <c:v>23</c:v>
                </c:pt>
                <c:pt idx="9808">
                  <c:v>24</c:v>
                </c:pt>
                <c:pt idx="9809">
                  <c:v>23</c:v>
                </c:pt>
                <c:pt idx="9810">
                  <c:v>24</c:v>
                </c:pt>
                <c:pt idx="9811">
                  <c:v>26</c:v>
                </c:pt>
                <c:pt idx="9812">
                  <c:v>26</c:v>
                </c:pt>
                <c:pt idx="9813">
                  <c:v>24</c:v>
                </c:pt>
                <c:pt idx="9814">
                  <c:v>26</c:v>
                </c:pt>
                <c:pt idx="9815">
                  <c:v>24</c:v>
                </c:pt>
                <c:pt idx="9816">
                  <c:v>26</c:v>
                </c:pt>
                <c:pt idx="9817">
                  <c:v>25</c:v>
                </c:pt>
                <c:pt idx="9818">
                  <c:v>23</c:v>
                </c:pt>
                <c:pt idx="9819">
                  <c:v>24</c:v>
                </c:pt>
                <c:pt idx="9820">
                  <c:v>23</c:v>
                </c:pt>
                <c:pt idx="9821">
                  <c:v>24</c:v>
                </c:pt>
                <c:pt idx="9822">
                  <c:v>24</c:v>
                </c:pt>
                <c:pt idx="9823">
                  <c:v>24</c:v>
                </c:pt>
                <c:pt idx="9824">
                  <c:v>25</c:v>
                </c:pt>
                <c:pt idx="9825">
                  <c:v>29</c:v>
                </c:pt>
                <c:pt idx="9826">
                  <c:v>26</c:v>
                </c:pt>
                <c:pt idx="9827">
                  <c:v>27</c:v>
                </c:pt>
                <c:pt idx="9828">
                  <c:v>23</c:v>
                </c:pt>
                <c:pt idx="9829">
                  <c:v>24</c:v>
                </c:pt>
                <c:pt idx="9830">
                  <c:v>24</c:v>
                </c:pt>
                <c:pt idx="9831">
                  <c:v>25</c:v>
                </c:pt>
                <c:pt idx="9832">
                  <c:v>19</c:v>
                </c:pt>
                <c:pt idx="9833">
                  <c:v>25</c:v>
                </c:pt>
                <c:pt idx="9834">
                  <c:v>27</c:v>
                </c:pt>
                <c:pt idx="9835">
                  <c:v>22</c:v>
                </c:pt>
                <c:pt idx="9836">
                  <c:v>23</c:v>
                </c:pt>
                <c:pt idx="9837">
                  <c:v>24</c:v>
                </c:pt>
                <c:pt idx="9838">
                  <c:v>22</c:v>
                </c:pt>
                <c:pt idx="9839">
                  <c:v>24</c:v>
                </c:pt>
                <c:pt idx="9840">
                  <c:v>27</c:v>
                </c:pt>
                <c:pt idx="9841">
                  <c:v>25</c:v>
                </c:pt>
                <c:pt idx="9842">
                  <c:v>25</c:v>
                </c:pt>
                <c:pt idx="9843">
                  <c:v>24</c:v>
                </c:pt>
                <c:pt idx="9844">
                  <c:v>24</c:v>
                </c:pt>
                <c:pt idx="9845">
                  <c:v>24</c:v>
                </c:pt>
                <c:pt idx="9846">
                  <c:v>24</c:v>
                </c:pt>
                <c:pt idx="9847">
                  <c:v>24</c:v>
                </c:pt>
                <c:pt idx="9848">
                  <c:v>26</c:v>
                </c:pt>
                <c:pt idx="9849">
                  <c:v>25</c:v>
                </c:pt>
                <c:pt idx="9850">
                  <c:v>25</c:v>
                </c:pt>
                <c:pt idx="9851">
                  <c:v>26</c:v>
                </c:pt>
                <c:pt idx="9852">
                  <c:v>24</c:v>
                </c:pt>
                <c:pt idx="9853">
                  <c:v>21</c:v>
                </c:pt>
                <c:pt idx="9854">
                  <c:v>27</c:v>
                </c:pt>
                <c:pt idx="9855">
                  <c:v>25</c:v>
                </c:pt>
                <c:pt idx="9856">
                  <c:v>25</c:v>
                </c:pt>
                <c:pt idx="9857">
                  <c:v>24</c:v>
                </c:pt>
                <c:pt idx="9858">
                  <c:v>26</c:v>
                </c:pt>
                <c:pt idx="9859">
                  <c:v>25</c:v>
                </c:pt>
                <c:pt idx="9860">
                  <c:v>18</c:v>
                </c:pt>
                <c:pt idx="9861">
                  <c:v>22</c:v>
                </c:pt>
                <c:pt idx="9862">
                  <c:v>25</c:v>
                </c:pt>
                <c:pt idx="9863">
                  <c:v>23</c:v>
                </c:pt>
                <c:pt idx="9864">
                  <c:v>23</c:v>
                </c:pt>
                <c:pt idx="9865">
                  <c:v>24</c:v>
                </c:pt>
                <c:pt idx="9866">
                  <c:v>24</c:v>
                </c:pt>
                <c:pt idx="9867">
                  <c:v>19</c:v>
                </c:pt>
                <c:pt idx="9868">
                  <c:v>27</c:v>
                </c:pt>
                <c:pt idx="9869">
                  <c:v>26</c:v>
                </c:pt>
                <c:pt idx="9870">
                  <c:v>28</c:v>
                </c:pt>
                <c:pt idx="9871">
                  <c:v>25</c:v>
                </c:pt>
                <c:pt idx="9872">
                  <c:v>25</c:v>
                </c:pt>
                <c:pt idx="9873">
                  <c:v>25</c:v>
                </c:pt>
                <c:pt idx="9874">
                  <c:v>25</c:v>
                </c:pt>
                <c:pt idx="9875">
                  <c:v>24</c:v>
                </c:pt>
                <c:pt idx="9876">
                  <c:v>23</c:v>
                </c:pt>
                <c:pt idx="9877">
                  <c:v>23</c:v>
                </c:pt>
                <c:pt idx="9878">
                  <c:v>25</c:v>
                </c:pt>
                <c:pt idx="9879">
                  <c:v>25</c:v>
                </c:pt>
                <c:pt idx="9880">
                  <c:v>24</c:v>
                </c:pt>
                <c:pt idx="9881">
                  <c:v>24</c:v>
                </c:pt>
                <c:pt idx="9882">
                  <c:v>25</c:v>
                </c:pt>
                <c:pt idx="9883">
                  <c:v>28</c:v>
                </c:pt>
                <c:pt idx="9884">
                  <c:v>24</c:v>
                </c:pt>
                <c:pt idx="9885">
                  <c:v>24</c:v>
                </c:pt>
                <c:pt idx="9886">
                  <c:v>24</c:v>
                </c:pt>
                <c:pt idx="9887">
                  <c:v>25</c:v>
                </c:pt>
                <c:pt idx="9888">
                  <c:v>25</c:v>
                </c:pt>
                <c:pt idx="9889">
                  <c:v>25</c:v>
                </c:pt>
                <c:pt idx="9890">
                  <c:v>26</c:v>
                </c:pt>
                <c:pt idx="9891">
                  <c:v>24</c:v>
                </c:pt>
                <c:pt idx="9892">
                  <c:v>25</c:v>
                </c:pt>
                <c:pt idx="9893">
                  <c:v>24</c:v>
                </c:pt>
                <c:pt idx="9894">
                  <c:v>19</c:v>
                </c:pt>
                <c:pt idx="9895">
                  <c:v>17</c:v>
                </c:pt>
                <c:pt idx="9896">
                  <c:v>26</c:v>
                </c:pt>
                <c:pt idx="9897">
                  <c:v>25</c:v>
                </c:pt>
                <c:pt idx="9898">
                  <c:v>24</c:v>
                </c:pt>
                <c:pt idx="9899">
                  <c:v>26</c:v>
                </c:pt>
                <c:pt idx="9900">
                  <c:v>28</c:v>
                </c:pt>
                <c:pt idx="9901">
                  <c:v>22</c:v>
                </c:pt>
                <c:pt idx="9902">
                  <c:v>25</c:v>
                </c:pt>
                <c:pt idx="9903">
                  <c:v>25</c:v>
                </c:pt>
                <c:pt idx="9904">
                  <c:v>26</c:v>
                </c:pt>
                <c:pt idx="9905">
                  <c:v>25</c:v>
                </c:pt>
                <c:pt idx="9906">
                  <c:v>21</c:v>
                </c:pt>
                <c:pt idx="9907">
                  <c:v>24</c:v>
                </c:pt>
                <c:pt idx="9908">
                  <c:v>27</c:v>
                </c:pt>
                <c:pt idx="9909">
                  <c:v>26</c:v>
                </c:pt>
                <c:pt idx="9910">
                  <c:v>23</c:v>
                </c:pt>
                <c:pt idx="9911">
                  <c:v>25</c:v>
                </c:pt>
                <c:pt idx="9912">
                  <c:v>24</c:v>
                </c:pt>
                <c:pt idx="9913">
                  <c:v>23</c:v>
                </c:pt>
                <c:pt idx="9914">
                  <c:v>20</c:v>
                </c:pt>
                <c:pt idx="9915">
                  <c:v>18</c:v>
                </c:pt>
                <c:pt idx="9916">
                  <c:v>24</c:v>
                </c:pt>
                <c:pt idx="9917">
                  <c:v>23</c:v>
                </c:pt>
                <c:pt idx="9918">
                  <c:v>29</c:v>
                </c:pt>
                <c:pt idx="9919">
                  <c:v>24</c:v>
                </c:pt>
                <c:pt idx="9920">
                  <c:v>21</c:v>
                </c:pt>
                <c:pt idx="9921">
                  <c:v>28</c:v>
                </c:pt>
                <c:pt idx="9922">
                  <c:v>27</c:v>
                </c:pt>
                <c:pt idx="9923">
                  <c:v>26</c:v>
                </c:pt>
                <c:pt idx="9924">
                  <c:v>26</c:v>
                </c:pt>
                <c:pt idx="9925">
                  <c:v>26</c:v>
                </c:pt>
                <c:pt idx="9926">
                  <c:v>19</c:v>
                </c:pt>
                <c:pt idx="9927">
                  <c:v>25</c:v>
                </c:pt>
                <c:pt idx="9928">
                  <c:v>25</c:v>
                </c:pt>
                <c:pt idx="9929">
                  <c:v>26</c:v>
                </c:pt>
                <c:pt idx="9930">
                  <c:v>27</c:v>
                </c:pt>
                <c:pt idx="9931">
                  <c:v>25</c:v>
                </c:pt>
                <c:pt idx="9932">
                  <c:v>25</c:v>
                </c:pt>
                <c:pt idx="9933">
                  <c:v>23</c:v>
                </c:pt>
                <c:pt idx="9934">
                  <c:v>23</c:v>
                </c:pt>
                <c:pt idx="9935">
                  <c:v>28</c:v>
                </c:pt>
                <c:pt idx="9936">
                  <c:v>25</c:v>
                </c:pt>
                <c:pt idx="9937">
                  <c:v>29</c:v>
                </c:pt>
                <c:pt idx="9938">
                  <c:v>27</c:v>
                </c:pt>
                <c:pt idx="9939">
                  <c:v>27</c:v>
                </c:pt>
                <c:pt idx="9940">
                  <c:v>23</c:v>
                </c:pt>
                <c:pt idx="9941">
                  <c:v>24</c:v>
                </c:pt>
                <c:pt idx="9942">
                  <c:v>26</c:v>
                </c:pt>
                <c:pt idx="9943">
                  <c:v>25</c:v>
                </c:pt>
                <c:pt idx="9944">
                  <c:v>19</c:v>
                </c:pt>
                <c:pt idx="9945">
                  <c:v>25</c:v>
                </c:pt>
                <c:pt idx="9946">
                  <c:v>25</c:v>
                </c:pt>
                <c:pt idx="9947">
                  <c:v>24</c:v>
                </c:pt>
                <c:pt idx="9948">
                  <c:v>23</c:v>
                </c:pt>
                <c:pt idx="9949">
                  <c:v>26</c:v>
                </c:pt>
                <c:pt idx="9950">
                  <c:v>28</c:v>
                </c:pt>
                <c:pt idx="9951">
                  <c:v>26</c:v>
                </c:pt>
                <c:pt idx="9952">
                  <c:v>27</c:v>
                </c:pt>
                <c:pt idx="9953">
                  <c:v>25</c:v>
                </c:pt>
                <c:pt idx="9954">
                  <c:v>59</c:v>
                </c:pt>
                <c:pt idx="9955">
                  <c:v>27</c:v>
                </c:pt>
                <c:pt idx="9956">
                  <c:v>26</c:v>
                </c:pt>
                <c:pt idx="9957">
                  <c:v>26</c:v>
                </c:pt>
                <c:pt idx="9958">
                  <c:v>26</c:v>
                </c:pt>
                <c:pt idx="9959">
                  <c:v>27</c:v>
                </c:pt>
                <c:pt idx="9960">
                  <c:v>24</c:v>
                </c:pt>
                <c:pt idx="9961">
                  <c:v>26</c:v>
                </c:pt>
                <c:pt idx="9962">
                  <c:v>23</c:v>
                </c:pt>
                <c:pt idx="9963">
                  <c:v>27</c:v>
                </c:pt>
                <c:pt idx="9964">
                  <c:v>25</c:v>
                </c:pt>
                <c:pt idx="9965">
                  <c:v>24</c:v>
                </c:pt>
                <c:pt idx="9966">
                  <c:v>27</c:v>
                </c:pt>
                <c:pt idx="9967">
                  <c:v>26</c:v>
                </c:pt>
                <c:pt idx="9968">
                  <c:v>27</c:v>
                </c:pt>
                <c:pt idx="9969">
                  <c:v>25</c:v>
                </c:pt>
                <c:pt idx="9970">
                  <c:v>29</c:v>
                </c:pt>
                <c:pt idx="9971">
                  <c:v>24</c:v>
                </c:pt>
                <c:pt idx="9972">
                  <c:v>28</c:v>
                </c:pt>
                <c:pt idx="9973">
                  <c:v>27</c:v>
                </c:pt>
                <c:pt idx="9974">
                  <c:v>25</c:v>
                </c:pt>
                <c:pt idx="9975">
                  <c:v>24</c:v>
                </c:pt>
                <c:pt idx="9976">
                  <c:v>27</c:v>
                </c:pt>
                <c:pt idx="9977">
                  <c:v>23</c:v>
                </c:pt>
                <c:pt idx="9978">
                  <c:v>25</c:v>
                </c:pt>
                <c:pt idx="9979">
                  <c:v>18</c:v>
                </c:pt>
                <c:pt idx="9980">
                  <c:v>24</c:v>
                </c:pt>
                <c:pt idx="9981">
                  <c:v>23</c:v>
                </c:pt>
                <c:pt idx="9982">
                  <c:v>22</c:v>
                </c:pt>
                <c:pt idx="9983">
                  <c:v>24</c:v>
                </c:pt>
                <c:pt idx="9984">
                  <c:v>24</c:v>
                </c:pt>
                <c:pt idx="9985">
                  <c:v>23</c:v>
                </c:pt>
                <c:pt idx="9986">
                  <c:v>25</c:v>
                </c:pt>
                <c:pt idx="9987">
                  <c:v>24</c:v>
                </c:pt>
                <c:pt idx="9988">
                  <c:v>24</c:v>
                </c:pt>
                <c:pt idx="9989">
                  <c:v>24</c:v>
                </c:pt>
                <c:pt idx="9990">
                  <c:v>25</c:v>
                </c:pt>
                <c:pt idx="9991">
                  <c:v>21</c:v>
                </c:pt>
                <c:pt idx="9992">
                  <c:v>26</c:v>
                </c:pt>
                <c:pt idx="9993">
                  <c:v>24</c:v>
                </c:pt>
                <c:pt idx="9994">
                  <c:v>27</c:v>
                </c:pt>
                <c:pt idx="9995">
                  <c:v>23</c:v>
                </c:pt>
                <c:pt idx="9996">
                  <c:v>28</c:v>
                </c:pt>
                <c:pt idx="9997">
                  <c:v>24</c:v>
                </c:pt>
                <c:pt idx="9998">
                  <c:v>25</c:v>
                </c:pt>
                <c:pt idx="9999">
                  <c:v>24</c:v>
                </c:pt>
              </c:numCache>
            </c:numRef>
          </c:yVal>
          <c:smooth val="0"/>
          <c:extLst>
            <c:ext xmlns:c16="http://schemas.microsoft.com/office/drawing/2014/chart" uri="{C3380CC4-5D6E-409C-BE32-E72D297353CC}">
              <c16:uniqueId val="{00000000-B90F-BF4C-9878-97F686CCC633}"/>
            </c:ext>
          </c:extLst>
        </c:ser>
        <c:dLbls>
          <c:showLegendKey val="0"/>
          <c:showVal val="0"/>
          <c:showCatName val="0"/>
          <c:showSerName val="0"/>
          <c:showPercent val="0"/>
          <c:showBubbleSize val="0"/>
        </c:dLbls>
        <c:axId val="1572179376"/>
        <c:axId val="753759712"/>
      </c:scatterChart>
      <c:valAx>
        <c:axId val="1572179376"/>
        <c:scaling>
          <c:orientation val="minMax"/>
          <c:max val="10000"/>
        </c:scaling>
        <c:delete val="0"/>
        <c:axPos val="b"/>
        <c:majorGridlines/>
        <c:title>
          <c:tx>
            <c:rich>
              <a:bodyPr/>
              <a:lstStyle/>
              <a:p>
                <a:pPr>
                  <a:defRPr/>
                </a:pPr>
                <a:r>
                  <a:rPr lang="en-GB" b="0"/>
                  <a:t>Assets</a:t>
                </a:r>
              </a:p>
            </c:rich>
          </c:tx>
          <c:overlay val="0"/>
        </c:title>
        <c:majorTickMark val="none"/>
        <c:minorTickMark val="none"/>
        <c:tickLblPos val="nextTo"/>
        <c:crossAx val="753759712"/>
        <c:crosses val="autoZero"/>
        <c:crossBetween val="midCat"/>
      </c:valAx>
      <c:valAx>
        <c:axId val="753759712"/>
        <c:scaling>
          <c:orientation val="minMax"/>
          <c:max val="60"/>
          <c:min val="17"/>
        </c:scaling>
        <c:delete val="0"/>
        <c:axPos val="l"/>
        <c:majorGridlines/>
        <c:title>
          <c:tx>
            <c:rich>
              <a:bodyPr/>
              <a:lstStyle/>
              <a:p>
                <a:pPr>
                  <a:defRPr/>
                </a:pPr>
                <a:r>
                  <a:rPr lang="en-GB" b="0"/>
                  <a:t>Milliseconds</a:t>
                </a:r>
              </a:p>
            </c:rich>
          </c:tx>
          <c:overlay val="0"/>
        </c:title>
        <c:numFmt formatCode="General" sourceLinked="1"/>
        <c:majorTickMark val="none"/>
        <c:minorTickMark val="none"/>
        <c:tickLblPos val="nextTo"/>
        <c:txPr>
          <a:bodyPr rot="0"/>
          <a:lstStyle/>
          <a:p>
            <a:pPr>
              <a:defRPr>
                <a:ln>
                  <a:noFill/>
                </a:ln>
              </a:defRPr>
            </a:pPr>
            <a:endParaRPr lang="en-US"/>
          </a:p>
        </c:txPr>
        <c:crossAx val="1572179376"/>
        <c:crosses val="autoZero"/>
        <c:crossBetween val="midCat"/>
      </c:valAx>
    </c:plotArea>
    <c:plotVisOnly val="1"/>
    <c:dispBlanksAs val="gap"/>
    <c:extLst>
      <c:ext xmlns:c16r3="http://schemas.microsoft.com/office/drawing/2017/03/chart" uri="{56B9EC1D-385E-4148-901F-78D8002777C0}">
        <c16r3:dataDisplayOptions16>
          <c16r3:dispNaAsBlank val="1"/>
        </c16r3:dataDisplayOptions16>
      </c:ext>
    </c:extLst>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Plonk</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93187889799727"/>
          <c:y val="2.0850999394306482E-2"/>
          <c:w val="0.88019453835130934"/>
          <c:h val="0.89082055532532123"/>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Plonk!$C$50:$C$73</c:f>
              <c:numCache>
                <c:formatCode>General</c:formatCode>
                <c:ptCount val="24"/>
                <c:pt idx="0">
                  <c:v>17</c:v>
                </c:pt>
                <c:pt idx="1">
                  <c:v>18</c:v>
                </c:pt>
                <c:pt idx="2">
                  <c:v>19</c:v>
                </c:pt>
                <c:pt idx="3">
                  <c:v>20</c:v>
                </c:pt>
                <c:pt idx="4">
                  <c:v>21</c:v>
                </c:pt>
                <c:pt idx="5">
                  <c:v>22</c:v>
                </c:pt>
                <c:pt idx="6">
                  <c:v>23</c:v>
                </c:pt>
                <c:pt idx="7">
                  <c:v>24</c:v>
                </c:pt>
                <c:pt idx="8">
                  <c:v>25</c:v>
                </c:pt>
                <c:pt idx="9">
                  <c:v>26</c:v>
                </c:pt>
                <c:pt idx="10">
                  <c:v>27</c:v>
                </c:pt>
                <c:pt idx="11">
                  <c:v>28</c:v>
                </c:pt>
                <c:pt idx="12">
                  <c:v>29</c:v>
                </c:pt>
                <c:pt idx="13">
                  <c:v>30</c:v>
                </c:pt>
                <c:pt idx="14">
                  <c:v>31</c:v>
                </c:pt>
                <c:pt idx="15">
                  <c:v>32</c:v>
                </c:pt>
                <c:pt idx="16">
                  <c:v>33</c:v>
                </c:pt>
                <c:pt idx="17">
                  <c:v>34</c:v>
                </c:pt>
                <c:pt idx="18">
                  <c:v>35</c:v>
                </c:pt>
                <c:pt idx="19">
                  <c:v>36</c:v>
                </c:pt>
                <c:pt idx="20">
                  <c:v>37</c:v>
                </c:pt>
                <c:pt idx="21">
                  <c:v>38</c:v>
                </c:pt>
                <c:pt idx="22">
                  <c:v>39</c:v>
                </c:pt>
                <c:pt idx="23">
                  <c:v>40</c:v>
                </c:pt>
              </c:numCache>
            </c:numRef>
          </c:cat>
          <c:val>
            <c:numRef>
              <c:f>Plonk!$A$50:$A$73</c:f>
              <c:numCache>
                <c:formatCode>General</c:formatCode>
                <c:ptCount val="24"/>
                <c:pt idx="0">
                  <c:v>0.08</c:v>
                </c:pt>
                <c:pt idx="1">
                  <c:v>0.13999999999999999</c:v>
                </c:pt>
                <c:pt idx="2">
                  <c:v>0.15</c:v>
                </c:pt>
                <c:pt idx="3">
                  <c:v>0.15</c:v>
                </c:pt>
                <c:pt idx="4">
                  <c:v>0.44999999999999996</c:v>
                </c:pt>
                <c:pt idx="5">
                  <c:v>1.9800000000000002</c:v>
                </c:pt>
                <c:pt idx="6">
                  <c:v>9.8000000000000007</c:v>
                </c:pt>
                <c:pt idx="7">
                  <c:v>45.5</c:v>
                </c:pt>
                <c:pt idx="8">
                  <c:v>33.81</c:v>
                </c:pt>
                <c:pt idx="9">
                  <c:v>6.04</c:v>
                </c:pt>
                <c:pt idx="10">
                  <c:v>1.2</c:v>
                </c:pt>
                <c:pt idx="11">
                  <c:v>0.44999999999999996</c:v>
                </c:pt>
                <c:pt idx="12">
                  <c:v>0.13999999999999999</c:v>
                </c:pt>
                <c:pt idx="13">
                  <c:v>0.05</c:v>
                </c:pt>
                <c:pt idx="14">
                  <c:v>0</c:v>
                </c:pt>
                <c:pt idx="15">
                  <c:v>0</c:v>
                </c:pt>
                <c:pt idx="16">
                  <c:v>0</c:v>
                </c:pt>
                <c:pt idx="17">
                  <c:v>0.01</c:v>
                </c:pt>
                <c:pt idx="18">
                  <c:v>0.01</c:v>
                </c:pt>
                <c:pt idx="19">
                  <c:v>0.01</c:v>
                </c:pt>
                <c:pt idx="20">
                  <c:v>0.01</c:v>
                </c:pt>
                <c:pt idx="21">
                  <c:v>0</c:v>
                </c:pt>
                <c:pt idx="22">
                  <c:v>0</c:v>
                </c:pt>
                <c:pt idx="23">
                  <c:v>0.01</c:v>
                </c:pt>
              </c:numCache>
            </c:numRef>
          </c:val>
          <c:extLst>
            <c:ext xmlns:c16="http://schemas.microsoft.com/office/drawing/2014/chart" uri="{C3380CC4-5D6E-409C-BE32-E72D297353CC}">
              <c16:uniqueId val="{00000000-146B-C94C-8726-026AD23114B8}"/>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46"/>
          <c:min val="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734031793442296E-2"/>
              <c:y val="0.3360570945838248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roth16</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9541676402298648E-2"/>
          <c:y val="2.5798589408357775E-2"/>
          <c:w val="0.86435124744082237"/>
          <c:h val="0.81826779050458054"/>
        </c:manualLayout>
      </c:layout>
      <c:scatterChart>
        <c:scatterStyle val="lineMarker"/>
        <c:varyColors val="0"/>
        <c:ser>
          <c:idx val="0"/>
          <c:order val="0"/>
          <c:spPr>
            <a:ln w="38100" cap="rnd">
              <a:noFill/>
              <a:round/>
            </a:ln>
            <a:effectLst/>
          </c:spPr>
          <c:marker>
            <c:symbol val="circle"/>
            <c:size val="5"/>
            <c:spPr>
              <a:solidFill>
                <a:schemeClr val="accent1"/>
              </a:solidFill>
              <a:ln w="9525">
                <a:solidFill>
                  <a:schemeClr val="accent1"/>
                </a:solidFill>
              </a:ln>
              <a:effectLst/>
            </c:spPr>
          </c:marker>
          <c:yVal>
            <c:numRef>
              <c:f>Sheet1!$B$1:$XFD$1</c:f>
              <c:numCache>
                <c:formatCode>General</c:formatCode>
                <c:ptCount val="16383"/>
                <c:pt idx="0">
                  <c:v>29</c:v>
                </c:pt>
                <c:pt idx="1">
                  <c:v>21</c:v>
                </c:pt>
                <c:pt idx="2">
                  <c:v>23</c:v>
                </c:pt>
                <c:pt idx="3">
                  <c:v>24</c:v>
                </c:pt>
                <c:pt idx="4">
                  <c:v>26</c:v>
                </c:pt>
                <c:pt idx="5">
                  <c:v>30</c:v>
                </c:pt>
                <c:pt idx="6">
                  <c:v>21</c:v>
                </c:pt>
                <c:pt idx="7">
                  <c:v>33</c:v>
                </c:pt>
                <c:pt idx="8">
                  <c:v>28</c:v>
                </c:pt>
                <c:pt idx="9">
                  <c:v>27</c:v>
                </c:pt>
                <c:pt idx="10">
                  <c:v>24</c:v>
                </c:pt>
                <c:pt idx="11">
                  <c:v>23</c:v>
                </c:pt>
                <c:pt idx="12">
                  <c:v>22</c:v>
                </c:pt>
                <c:pt idx="13">
                  <c:v>23</c:v>
                </c:pt>
                <c:pt idx="14">
                  <c:v>21</c:v>
                </c:pt>
                <c:pt idx="15">
                  <c:v>26</c:v>
                </c:pt>
                <c:pt idx="16">
                  <c:v>23</c:v>
                </c:pt>
                <c:pt idx="17">
                  <c:v>28</c:v>
                </c:pt>
                <c:pt idx="18">
                  <c:v>25</c:v>
                </c:pt>
                <c:pt idx="19">
                  <c:v>23</c:v>
                </c:pt>
                <c:pt idx="20">
                  <c:v>28</c:v>
                </c:pt>
                <c:pt idx="21">
                  <c:v>23</c:v>
                </c:pt>
                <c:pt idx="22">
                  <c:v>24</c:v>
                </c:pt>
                <c:pt idx="23">
                  <c:v>22</c:v>
                </c:pt>
                <c:pt idx="24">
                  <c:v>21</c:v>
                </c:pt>
                <c:pt idx="25">
                  <c:v>28</c:v>
                </c:pt>
                <c:pt idx="26">
                  <c:v>23</c:v>
                </c:pt>
                <c:pt idx="27">
                  <c:v>26</c:v>
                </c:pt>
                <c:pt idx="28">
                  <c:v>23</c:v>
                </c:pt>
                <c:pt idx="29">
                  <c:v>23</c:v>
                </c:pt>
                <c:pt idx="30">
                  <c:v>23</c:v>
                </c:pt>
                <c:pt idx="31">
                  <c:v>30</c:v>
                </c:pt>
                <c:pt idx="32">
                  <c:v>25</c:v>
                </c:pt>
                <c:pt idx="33">
                  <c:v>25</c:v>
                </c:pt>
                <c:pt idx="34">
                  <c:v>25</c:v>
                </c:pt>
                <c:pt idx="35">
                  <c:v>21</c:v>
                </c:pt>
                <c:pt idx="36">
                  <c:v>26</c:v>
                </c:pt>
                <c:pt idx="37">
                  <c:v>20</c:v>
                </c:pt>
                <c:pt idx="38">
                  <c:v>22</c:v>
                </c:pt>
                <c:pt idx="39">
                  <c:v>22</c:v>
                </c:pt>
                <c:pt idx="40">
                  <c:v>23</c:v>
                </c:pt>
                <c:pt idx="41">
                  <c:v>22</c:v>
                </c:pt>
                <c:pt idx="42">
                  <c:v>22</c:v>
                </c:pt>
                <c:pt idx="43">
                  <c:v>24</c:v>
                </c:pt>
                <c:pt idx="44">
                  <c:v>24</c:v>
                </c:pt>
                <c:pt idx="45">
                  <c:v>23</c:v>
                </c:pt>
                <c:pt idx="46">
                  <c:v>25</c:v>
                </c:pt>
                <c:pt idx="47">
                  <c:v>21</c:v>
                </c:pt>
                <c:pt idx="48">
                  <c:v>23</c:v>
                </c:pt>
                <c:pt idx="49">
                  <c:v>23</c:v>
                </c:pt>
                <c:pt idx="50">
                  <c:v>25</c:v>
                </c:pt>
                <c:pt idx="51">
                  <c:v>22</c:v>
                </c:pt>
                <c:pt idx="52">
                  <c:v>21</c:v>
                </c:pt>
                <c:pt idx="53">
                  <c:v>22</c:v>
                </c:pt>
                <c:pt idx="54">
                  <c:v>22</c:v>
                </c:pt>
                <c:pt idx="55">
                  <c:v>26</c:v>
                </c:pt>
                <c:pt idx="56">
                  <c:v>24</c:v>
                </c:pt>
                <c:pt idx="57">
                  <c:v>23</c:v>
                </c:pt>
                <c:pt idx="58">
                  <c:v>27</c:v>
                </c:pt>
                <c:pt idx="59">
                  <c:v>27</c:v>
                </c:pt>
                <c:pt idx="60">
                  <c:v>23</c:v>
                </c:pt>
                <c:pt idx="61">
                  <c:v>24</c:v>
                </c:pt>
                <c:pt idx="62">
                  <c:v>23</c:v>
                </c:pt>
                <c:pt idx="63">
                  <c:v>23</c:v>
                </c:pt>
                <c:pt idx="64">
                  <c:v>22</c:v>
                </c:pt>
                <c:pt idx="65">
                  <c:v>22</c:v>
                </c:pt>
                <c:pt idx="66">
                  <c:v>25</c:v>
                </c:pt>
                <c:pt idx="67">
                  <c:v>23</c:v>
                </c:pt>
                <c:pt idx="68">
                  <c:v>24</c:v>
                </c:pt>
                <c:pt idx="69">
                  <c:v>23</c:v>
                </c:pt>
                <c:pt idx="70">
                  <c:v>22</c:v>
                </c:pt>
                <c:pt idx="71">
                  <c:v>26</c:v>
                </c:pt>
                <c:pt idx="72">
                  <c:v>23</c:v>
                </c:pt>
                <c:pt idx="73">
                  <c:v>23</c:v>
                </c:pt>
                <c:pt idx="74">
                  <c:v>26</c:v>
                </c:pt>
                <c:pt idx="75">
                  <c:v>23</c:v>
                </c:pt>
                <c:pt idx="76">
                  <c:v>22</c:v>
                </c:pt>
                <c:pt idx="77">
                  <c:v>22</c:v>
                </c:pt>
                <c:pt idx="78">
                  <c:v>22</c:v>
                </c:pt>
                <c:pt idx="79">
                  <c:v>23</c:v>
                </c:pt>
                <c:pt idx="80">
                  <c:v>24</c:v>
                </c:pt>
                <c:pt idx="81">
                  <c:v>22</c:v>
                </c:pt>
                <c:pt idx="82">
                  <c:v>24</c:v>
                </c:pt>
                <c:pt idx="83">
                  <c:v>21</c:v>
                </c:pt>
                <c:pt idx="84">
                  <c:v>23</c:v>
                </c:pt>
                <c:pt idx="85">
                  <c:v>21</c:v>
                </c:pt>
                <c:pt idx="86">
                  <c:v>21</c:v>
                </c:pt>
                <c:pt idx="87">
                  <c:v>22</c:v>
                </c:pt>
                <c:pt idx="88">
                  <c:v>22</c:v>
                </c:pt>
                <c:pt idx="89">
                  <c:v>23</c:v>
                </c:pt>
                <c:pt idx="90">
                  <c:v>25</c:v>
                </c:pt>
                <c:pt idx="91">
                  <c:v>21</c:v>
                </c:pt>
                <c:pt idx="92">
                  <c:v>21</c:v>
                </c:pt>
                <c:pt idx="93">
                  <c:v>21</c:v>
                </c:pt>
                <c:pt idx="94">
                  <c:v>21</c:v>
                </c:pt>
                <c:pt idx="95">
                  <c:v>20</c:v>
                </c:pt>
                <c:pt idx="96">
                  <c:v>29</c:v>
                </c:pt>
                <c:pt idx="97">
                  <c:v>22</c:v>
                </c:pt>
                <c:pt idx="98">
                  <c:v>21</c:v>
                </c:pt>
                <c:pt idx="99">
                  <c:v>25</c:v>
                </c:pt>
                <c:pt idx="100">
                  <c:v>29</c:v>
                </c:pt>
                <c:pt idx="101">
                  <c:v>21</c:v>
                </c:pt>
                <c:pt idx="102">
                  <c:v>23</c:v>
                </c:pt>
                <c:pt idx="103">
                  <c:v>22</c:v>
                </c:pt>
                <c:pt idx="104">
                  <c:v>24</c:v>
                </c:pt>
                <c:pt idx="105">
                  <c:v>22</c:v>
                </c:pt>
                <c:pt idx="106">
                  <c:v>22</c:v>
                </c:pt>
                <c:pt idx="107">
                  <c:v>21</c:v>
                </c:pt>
                <c:pt idx="108">
                  <c:v>21</c:v>
                </c:pt>
                <c:pt idx="109">
                  <c:v>25</c:v>
                </c:pt>
                <c:pt idx="110">
                  <c:v>21</c:v>
                </c:pt>
                <c:pt idx="111">
                  <c:v>21</c:v>
                </c:pt>
                <c:pt idx="112">
                  <c:v>22</c:v>
                </c:pt>
                <c:pt idx="113">
                  <c:v>23</c:v>
                </c:pt>
                <c:pt idx="114">
                  <c:v>22</c:v>
                </c:pt>
                <c:pt idx="115">
                  <c:v>21</c:v>
                </c:pt>
                <c:pt idx="116">
                  <c:v>26</c:v>
                </c:pt>
                <c:pt idx="117">
                  <c:v>23</c:v>
                </c:pt>
                <c:pt idx="118">
                  <c:v>26</c:v>
                </c:pt>
                <c:pt idx="119">
                  <c:v>22</c:v>
                </c:pt>
                <c:pt idx="120">
                  <c:v>23</c:v>
                </c:pt>
                <c:pt idx="121">
                  <c:v>24</c:v>
                </c:pt>
                <c:pt idx="122">
                  <c:v>23</c:v>
                </c:pt>
                <c:pt idx="123">
                  <c:v>22</c:v>
                </c:pt>
                <c:pt idx="124">
                  <c:v>22</c:v>
                </c:pt>
                <c:pt idx="125">
                  <c:v>23</c:v>
                </c:pt>
                <c:pt idx="126">
                  <c:v>23</c:v>
                </c:pt>
                <c:pt idx="127">
                  <c:v>22</c:v>
                </c:pt>
                <c:pt idx="128">
                  <c:v>27</c:v>
                </c:pt>
                <c:pt idx="129">
                  <c:v>23</c:v>
                </c:pt>
                <c:pt idx="130">
                  <c:v>22</c:v>
                </c:pt>
                <c:pt idx="131">
                  <c:v>27</c:v>
                </c:pt>
                <c:pt idx="132">
                  <c:v>23</c:v>
                </c:pt>
                <c:pt idx="133">
                  <c:v>22</c:v>
                </c:pt>
                <c:pt idx="134">
                  <c:v>26</c:v>
                </c:pt>
                <c:pt idx="135">
                  <c:v>20</c:v>
                </c:pt>
                <c:pt idx="136">
                  <c:v>22</c:v>
                </c:pt>
                <c:pt idx="137">
                  <c:v>22</c:v>
                </c:pt>
                <c:pt idx="138">
                  <c:v>23</c:v>
                </c:pt>
                <c:pt idx="139">
                  <c:v>23</c:v>
                </c:pt>
                <c:pt idx="140">
                  <c:v>22</c:v>
                </c:pt>
                <c:pt idx="141">
                  <c:v>25</c:v>
                </c:pt>
                <c:pt idx="142">
                  <c:v>28</c:v>
                </c:pt>
                <c:pt idx="143">
                  <c:v>25</c:v>
                </c:pt>
                <c:pt idx="144">
                  <c:v>23</c:v>
                </c:pt>
                <c:pt idx="145">
                  <c:v>22</c:v>
                </c:pt>
                <c:pt idx="146">
                  <c:v>22</c:v>
                </c:pt>
                <c:pt idx="147">
                  <c:v>25</c:v>
                </c:pt>
                <c:pt idx="148">
                  <c:v>26</c:v>
                </c:pt>
                <c:pt idx="149">
                  <c:v>22</c:v>
                </c:pt>
                <c:pt idx="150">
                  <c:v>22</c:v>
                </c:pt>
                <c:pt idx="151">
                  <c:v>20</c:v>
                </c:pt>
                <c:pt idx="152">
                  <c:v>22</c:v>
                </c:pt>
                <c:pt idx="153">
                  <c:v>23</c:v>
                </c:pt>
                <c:pt idx="154">
                  <c:v>23</c:v>
                </c:pt>
                <c:pt idx="155">
                  <c:v>26</c:v>
                </c:pt>
                <c:pt idx="156">
                  <c:v>21</c:v>
                </c:pt>
                <c:pt idx="157">
                  <c:v>22</c:v>
                </c:pt>
                <c:pt idx="158">
                  <c:v>22</c:v>
                </c:pt>
                <c:pt idx="159">
                  <c:v>22</c:v>
                </c:pt>
                <c:pt idx="160">
                  <c:v>23</c:v>
                </c:pt>
                <c:pt idx="161">
                  <c:v>23</c:v>
                </c:pt>
                <c:pt idx="162">
                  <c:v>21</c:v>
                </c:pt>
                <c:pt idx="163">
                  <c:v>27</c:v>
                </c:pt>
                <c:pt idx="164">
                  <c:v>21</c:v>
                </c:pt>
                <c:pt idx="165">
                  <c:v>25</c:v>
                </c:pt>
                <c:pt idx="166">
                  <c:v>29</c:v>
                </c:pt>
                <c:pt idx="167">
                  <c:v>24</c:v>
                </c:pt>
                <c:pt idx="168">
                  <c:v>23</c:v>
                </c:pt>
                <c:pt idx="169">
                  <c:v>25</c:v>
                </c:pt>
                <c:pt idx="170">
                  <c:v>24</c:v>
                </c:pt>
                <c:pt idx="171">
                  <c:v>24</c:v>
                </c:pt>
                <c:pt idx="172">
                  <c:v>25</c:v>
                </c:pt>
                <c:pt idx="173">
                  <c:v>27</c:v>
                </c:pt>
                <c:pt idx="174">
                  <c:v>22</c:v>
                </c:pt>
                <c:pt idx="175">
                  <c:v>23</c:v>
                </c:pt>
                <c:pt idx="176">
                  <c:v>25</c:v>
                </c:pt>
                <c:pt idx="177">
                  <c:v>23</c:v>
                </c:pt>
                <c:pt idx="178">
                  <c:v>24</c:v>
                </c:pt>
                <c:pt idx="179">
                  <c:v>23</c:v>
                </c:pt>
                <c:pt idx="180">
                  <c:v>23</c:v>
                </c:pt>
                <c:pt idx="181">
                  <c:v>20</c:v>
                </c:pt>
                <c:pt idx="182">
                  <c:v>23</c:v>
                </c:pt>
                <c:pt idx="183">
                  <c:v>23</c:v>
                </c:pt>
                <c:pt idx="184">
                  <c:v>23</c:v>
                </c:pt>
                <c:pt idx="185">
                  <c:v>22</c:v>
                </c:pt>
                <c:pt idx="186">
                  <c:v>22</c:v>
                </c:pt>
                <c:pt idx="187">
                  <c:v>23</c:v>
                </c:pt>
                <c:pt idx="188">
                  <c:v>23</c:v>
                </c:pt>
                <c:pt idx="189">
                  <c:v>22</c:v>
                </c:pt>
                <c:pt idx="190">
                  <c:v>24</c:v>
                </c:pt>
                <c:pt idx="191">
                  <c:v>23</c:v>
                </c:pt>
                <c:pt idx="192">
                  <c:v>24</c:v>
                </c:pt>
                <c:pt idx="193">
                  <c:v>24</c:v>
                </c:pt>
                <c:pt idx="194">
                  <c:v>25</c:v>
                </c:pt>
                <c:pt idx="195">
                  <c:v>23</c:v>
                </c:pt>
                <c:pt idx="196">
                  <c:v>23</c:v>
                </c:pt>
                <c:pt idx="197">
                  <c:v>21</c:v>
                </c:pt>
                <c:pt idx="198">
                  <c:v>23</c:v>
                </c:pt>
                <c:pt idx="199">
                  <c:v>23</c:v>
                </c:pt>
                <c:pt idx="200">
                  <c:v>24</c:v>
                </c:pt>
                <c:pt idx="201">
                  <c:v>22</c:v>
                </c:pt>
                <c:pt idx="202">
                  <c:v>29</c:v>
                </c:pt>
                <c:pt idx="203">
                  <c:v>23</c:v>
                </c:pt>
                <c:pt idx="204">
                  <c:v>21</c:v>
                </c:pt>
                <c:pt idx="205">
                  <c:v>25</c:v>
                </c:pt>
                <c:pt idx="206">
                  <c:v>22</c:v>
                </c:pt>
                <c:pt idx="207">
                  <c:v>27</c:v>
                </c:pt>
                <c:pt idx="208">
                  <c:v>29</c:v>
                </c:pt>
                <c:pt idx="209">
                  <c:v>29</c:v>
                </c:pt>
                <c:pt idx="210">
                  <c:v>23</c:v>
                </c:pt>
                <c:pt idx="211">
                  <c:v>22</c:v>
                </c:pt>
                <c:pt idx="212">
                  <c:v>22</c:v>
                </c:pt>
                <c:pt idx="213">
                  <c:v>22</c:v>
                </c:pt>
                <c:pt idx="214">
                  <c:v>23</c:v>
                </c:pt>
                <c:pt idx="215">
                  <c:v>21</c:v>
                </c:pt>
                <c:pt idx="216">
                  <c:v>20</c:v>
                </c:pt>
                <c:pt idx="217">
                  <c:v>22</c:v>
                </c:pt>
                <c:pt idx="218">
                  <c:v>23</c:v>
                </c:pt>
                <c:pt idx="219">
                  <c:v>22</c:v>
                </c:pt>
                <c:pt idx="220">
                  <c:v>21</c:v>
                </c:pt>
                <c:pt idx="221">
                  <c:v>22</c:v>
                </c:pt>
                <c:pt idx="222">
                  <c:v>22</c:v>
                </c:pt>
                <c:pt idx="223">
                  <c:v>21</c:v>
                </c:pt>
                <c:pt idx="224">
                  <c:v>21</c:v>
                </c:pt>
                <c:pt idx="225">
                  <c:v>24</c:v>
                </c:pt>
                <c:pt idx="226">
                  <c:v>22</c:v>
                </c:pt>
                <c:pt idx="227">
                  <c:v>20</c:v>
                </c:pt>
                <c:pt idx="228">
                  <c:v>22</c:v>
                </c:pt>
                <c:pt idx="229">
                  <c:v>21</c:v>
                </c:pt>
                <c:pt idx="230">
                  <c:v>23</c:v>
                </c:pt>
                <c:pt idx="231">
                  <c:v>26</c:v>
                </c:pt>
                <c:pt idx="232">
                  <c:v>21</c:v>
                </c:pt>
                <c:pt idx="233">
                  <c:v>22</c:v>
                </c:pt>
                <c:pt idx="234">
                  <c:v>24</c:v>
                </c:pt>
                <c:pt idx="235">
                  <c:v>25</c:v>
                </c:pt>
                <c:pt idx="236">
                  <c:v>23</c:v>
                </c:pt>
                <c:pt idx="237">
                  <c:v>22</c:v>
                </c:pt>
                <c:pt idx="238">
                  <c:v>21</c:v>
                </c:pt>
                <c:pt idx="239">
                  <c:v>21</c:v>
                </c:pt>
                <c:pt idx="240">
                  <c:v>23</c:v>
                </c:pt>
                <c:pt idx="241">
                  <c:v>24</c:v>
                </c:pt>
                <c:pt idx="242">
                  <c:v>23</c:v>
                </c:pt>
                <c:pt idx="243">
                  <c:v>24</c:v>
                </c:pt>
                <c:pt idx="244">
                  <c:v>21</c:v>
                </c:pt>
                <c:pt idx="245">
                  <c:v>25</c:v>
                </c:pt>
                <c:pt idx="246">
                  <c:v>23</c:v>
                </c:pt>
                <c:pt idx="247">
                  <c:v>24</c:v>
                </c:pt>
                <c:pt idx="248">
                  <c:v>22</c:v>
                </c:pt>
                <c:pt idx="249">
                  <c:v>24</c:v>
                </c:pt>
                <c:pt idx="250">
                  <c:v>23</c:v>
                </c:pt>
                <c:pt idx="251">
                  <c:v>21</c:v>
                </c:pt>
                <c:pt idx="252">
                  <c:v>22</c:v>
                </c:pt>
                <c:pt idx="253">
                  <c:v>22</c:v>
                </c:pt>
                <c:pt idx="254">
                  <c:v>21</c:v>
                </c:pt>
                <c:pt idx="255">
                  <c:v>24</c:v>
                </c:pt>
                <c:pt idx="256">
                  <c:v>20</c:v>
                </c:pt>
                <c:pt idx="257">
                  <c:v>24</c:v>
                </c:pt>
                <c:pt idx="258">
                  <c:v>23</c:v>
                </c:pt>
                <c:pt idx="259">
                  <c:v>28</c:v>
                </c:pt>
                <c:pt idx="260">
                  <c:v>28</c:v>
                </c:pt>
                <c:pt idx="261">
                  <c:v>25</c:v>
                </c:pt>
                <c:pt idx="262">
                  <c:v>25</c:v>
                </c:pt>
                <c:pt idx="263">
                  <c:v>22</c:v>
                </c:pt>
                <c:pt idx="264">
                  <c:v>26</c:v>
                </c:pt>
                <c:pt idx="265">
                  <c:v>23</c:v>
                </c:pt>
                <c:pt idx="266">
                  <c:v>23</c:v>
                </c:pt>
                <c:pt idx="267">
                  <c:v>24</c:v>
                </c:pt>
                <c:pt idx="268">
                  <c:v>22</c:v>
                </c:pt>
                <c:pt idx="269">
                  <c:v>24</c:v>
                </c:pt>
                <c:pt idx="270">
                  <c:v>20</c:v>
                </c:pt>
                <c:pt idx="271">
                  <c:v>21</c:v>
                </c:pt>
                <c:pt idx="272">
                  <c:v>27</c:v>
                </c:pt>
                <c:pt idx="273">
                  <c:v>22</c:v>
                </c:pt>
                <c:pt idx="274">
                  <c:v>21</c:v>
                </c:pt>
                <c:pt idx="275">
                  <c:v>22</c:v>
                </c:pt>
                <c:pt idx="276">
                  <c:v>23</c:v>
                </c:pt>
                <c:pt idx="277">
                  <c:v>22</c:v>
                </c:pt>
                <c:pt idx="278">
                  <c:v>22</c:v>
                </c:pt>
                <c:pt idx="279">
                  <c:v>23</c:v>
                </c:pt>
                <c:pt idx="280">
                  <c:v>22</c:v>
                </c:pt>
                <c:pt idx="281">
                  <c:v>23</c:v>
                </c:pt>
                <c:pt idx="282">
                  <c:v>22</c:v>
                </c:pt>
                <c:pt idx="283">
                  <c:v>23</c:v>
                </c:pt>
                <c:pt idx="284">
                  <c:v>21</c:v>
                </c:pt>
                <c:pt idx="285">
                  <c:v>26</c:v>
                </c:pt>
                <c:pt idx="286">
                  <c:v>23</c:v>
                </c:pt>
                <c:pt idx="287">
                  <c:v>28</c:v>
                </c:pt>
                <c:pt idx="288">
                  <c:v>26</c:v>
                </c:pt>
                <c:pt idx="289">
                  <c:v>24</c:v>
                </c:pt>
                <c:pt idx="290">
                  <c:v>24</c:v>
                </c:pt>
                <c:pt idx="291">
                  <c:v>22</c:v>
                </c:pt>
                <c:pt idx="292">
                  <c:v>23</c:v>
                </c:pt>
                <c:pt idx="293">
                  <c:v>22</c:v>
                </c:pt>
                <c:pt idx="294">
                  <c:v>23</c:v>
                </c:pt>
                <c:pt idx="295">
                  <c:v>23</c:v>
                </c:pt>
                <c:pt idx="296">
                  <c:v>22</c:v>
                </c:pt>
                <c:pt idx="297">
                  <c:v>23</c:v>
                </c:pt>
                <c:pt idx="298">
                  <c:v>26</c:v>
                </c:pt>
                <c:pt idx="299">
                  <c:v>23</c:v>
                </c:pt>
                <c:pt idx="300">
                  <c:v>23</c:v>
                </c:pt>
                <c:pt idx="301">
                  <c:v>22</c:v>
                </c:pt>
                <c:pt idx="302">
                  <c:v>22</c:v>
                </c:pt>
                <c:pt idx="303">
                  <c:v>22</c:v>
                </c:pt>
                <c:pt idx="304">
                  <c:v>21</c:v>
                </c:pt>
                <c:pt idx="305">
                  <c:v>23</c:v>
                </c:pt>
                <c:pt idx="306">
                  <c:v>22</c:v>
                </c:pt>
                <c:pt idx="307">
                  <c:v>25</c:v>
                </c:pt>
                <c:pt idx="308">
                  <c:v>21</c:v>
                </c:pt>
                <c:pt idx="309">
                  <c:v>22</c:v>
                </c:pt>
                <c:pt idx="310">
                  <c:v>24</c:v>
                </c:pt>
                <c:pt idx="311">
                  <c:v>24</c:v>
                </c:pt>
                <c:pt idx="312">
                  <c:v>22</c:v>
                </c:pt>
                <c:pt idx="313">
                  <c:v>22</c:v>
                </c:pt>
                <c:pt idx="314">
                  <c:v>23</c:v>
                </c:pt>
                <c:pt idx="315">
                  <c:v>25</c:v>
                </c:pt>
                <c:pt idx="316">
                  <c:v>29</c:v>
                </c:pt>
                <c:pt idx="317">
                  <c:v>22</c:v>
                </c:pt>
                <c:pt idx="318">
                  <c:v>22</c:v>
                </c:pt>
                <c:pt idx="319">
                  <c:v>22</c:v>
                </c:pt>
                <c:pt idx="320">
                  <c:v>22</c:v>
                </c:pt>
                <c:pt idx="321">
                  <c:v>22</c:v>
                </c:pt>
                <c:pt idx="322">
                  <c:v>22</c:v>
                </c:pt>
                <c:pt idx="323">
                  <c:v>25</c:v>
                </c:pt>
                <c:pt idx="324">
                  <c:v>22</c:v>
                </c:pt>
                <c:pt idx="325">
                  <c:v>23</c:v>
                </c:pt>
                <c:pt idx="326">
                  <c:v>20</c:v>
                </c:pt>
                <c:pt idx="327">
                  <c:v>22</c:v>
                </c:pt>
                <c:pt idx="328">
                  <c:v>22</c:v>
                </c:pt>
                <c:pt idx="329">
                  <c:v>20</c:v>
                </c:pt>
                <c:pt idx="330">
                  <c:v>23</c:v>
                </c:pt>
                <c:pt idx="331">
                  <c:v>22</c:v>
                </c:pt>
                <c:pt idx="332">
                  <c:v>22</c:v>
                </c:pt>
                <c:pt idx="333">
                  <c:v>23</c:v>
                </c:pt>
                <c:pt idx="334">
                  <c:v>20</c:v>
                </c:pt>
                <c:pt idx="335">
                  <c:v>24</c:v>
                </c:pt>
                <c:pt idx="336">
                  <c:v>20</c:v>
                </c:pt>
                <c:pt idx="337">
                  <c:v>23</c:v>
                </c:pt>
                <c:pt idx="338">
                  <c:v>23</c:v>
                </c:pt>
                <c:pt idx="339">
                  <c:v>23</c:v>
                </c:pt>
                <c:pt idx="340">
                  <c:v>22</c:v>
                </c:pt>
                <c:pt idx="341">
                  <c:v>20</c:v>
                </c:pt>
                <c:pt idx="342">
                  <c:v>23</c:v>
                </c:pt>
                <c:pt idx="343">
                  <c:v>21</c:v>
                </c:pt>
                <c:pt idx="344">
                  <c:v>26</c:v>
                </c:pt>
                <c:pt idx="345">
                  <c:v>22</c:v>
                </c:pt>
                <c:pt idx="346">
                  <c:v>20</c:v>
                </c:pt>
                <c:pt idx="347">
                  <c:v>22</c:v>
                </c:pt>
                <c:pt idx="348">
                  <c:v>26</c:v>
                </c:pt>
                <c:pt idx="349">
                  <c:v>21</c:v>
                </c:pt>
                <c:pt idx="350">
                  <c:v>22</c:v>
                </c:pt>
                <c:pt idx="351">
                  <c:v>22</c:v>
                </c:pt>
                <c:pt idx="352">
                  <c:v>26</c:v>
                </c:pt>
                <c:pt idx="353">
                  <c:v>24</c:v>
                </c:pt>
                <c:pt idx="354">
                  <c:v>22</c:v>
                </c:pt>
                <c:pt idx="355">
                  <c:v>23</c:v>
                </c:pt>
                <c:pt idx="356">
                  <c:v>25</c:v>
                </c:pt>
                <c:pt idx="357">
                  <c:v>22</c:v>
                </c:pt>
                <c:pt idx="358">
                  <c:v>21</c:v>
                </c:pt>
                <c:pt idx="359">
                  <c:v>21</c:v>
                </c:pt>
                <c:pt idx="360">
                  <c:v>22</c:v>
                </c:pt>
                <c:pt idx="361">
                  <c:v>21</c:v>
                </c:pt>
                <c:pt idx="362">
                  <c:v>22</c:v>
                </c:pt>
                <c:pt idx="363">
                  <c:v>23</c:v>
                </c:pt>
                <c:pt idx="364">
                  <c:v>21</c:v>
                </c:pt>
                <c:pt idx="365">
                  <c:v>22</c:v>
                </c:pt>
                <c:pt idx="366">
                  <c:v>24</c:v>
                </c:pt>
                <c:pt idx="367">
                  <c:v>21</c:v>
                </c:pt>
                <c:pt idx="368">
                  <c:v>22</c:v>
                </c:pt>
                <c:pt idx="369">
                  <c:v>27</c:v>
                </c:pt>
                <c:pt idx="370">
                  <c:v>23</c:v>
                </c:pt>
                <c:pt idx="371">
                  <c:v>20</c:v>
                </c:pt>
                <c:pt idx="372">
                  <c:v>22</c:v>
                </c:pt>
                <c:pt idx="373">
                  <c:v>23</c:v>
                </c:pt>
                <c:pt idx="374">
                  <c:v>25</c:v>
                </c:pt>
                <c:pt idx="375">
                  <c:v>22</c:v>
                </c:pt>
                <c:pt idx="376">
                  <c:v>25</c:v>
                </c:pt>
                <c:pt idx="377">
                  <c:v>20</c:v>
                </c:pt>
                <c:pt idx="378">
                  <c:v>21</c:v>
                </c:pt>
                <c:pt idx="379">
                  <c:v>28</c:v>
                </c:pt>
                <c:pt idx="380">
                  <c:v>23</c:v>
                </c:pt>
                <c:pt idx="381">
                  <c:v>24</c:v>
                </c:pt>
                <c:pt idx="382">
                  <c:v>21</c:v>
                </c:pt>
                <c:pt idx="383">
                  <c:v>26</c:v>
                </c:pt>
                <c:pt idx="384">
                  <c:v>20</c:v>
                </c:pt>
                <c:pt idx="385">
                  <c:v>20</c:v>
                </c:pt>
                <c:pt idx="386">
                  <c:v>24</c:v>
                </c:pt>
                <c:pt idx="387">
                  <c:v>22</c:v>
                </c:pt>
                <c:pt idx="388">
                  <c:v>22</c:v>
                </c:pt>
                <c:pt idx="389">
                  <c:v>21</c:v>
                </c:pt>
                <c:pt idx="390">
                  <c:v>21</c:v>
                </c:pt>
                <c:pt idx="391">
                  <c:v>23</c:v>
                </c:pt>
                <c:pt idx="392">
                  <c:v>23</c:v>
                </c:pt>
                <c:pt idx="393">
                  <c:v>25</c:v>
                </c:pt>
                <c:pt idx="394">
                  <c:v>25</c:v>
                </c:pt>
                <c:pt idx="395">
                  <c:v>30</c:v>
                </c:pt>
                <c:pt idx="396">
                  <c:v>26</c:v>
                </c:pt>
                <c:pt idx="397">
                  <c:v>22</c:v>
                </c:pt>
                <c:pt idx="398">
                  <c:v>23</c:v>
                </c:pt>
                <c:pt idx="399">
                  <c:v>23</c:v>
                </c:pt>
                <c:pt idx="400">
                  <c:v>22</c:v>
                </c:pt>
                <c:pt idx="401">
                  <c:v>20</c:v>
                </c:pt>
                <c:pt idx="402">
                  <c:v>22</c:v>
                </c:pt>
                <c:pt idx="403">
                  <c:v>22</c:v>
                </c:pt>
                <c:pt idx="404">
                  <c:v>22</c:v>
                </c:pt>
                <c:pt idx="405">
                  <c:v>22</c:v>
                </c:pt>
                <c:pt idx="406">
                  <c:v>21</c:v>
                </c:pt>
                <c:pt idx="407">
                  <c:v>23</c:v>
                </c:pt>
                <c:pt idx="408">
                  <c:v>23</c:v>
                </c:pt>
                <c:pt idx="409">
                  <c:v>22</c:v>
                </c:pt>
                <c:pt idx="410">
                  <c:v>23</c:v>
                </c:pt>
                <c:pt idx="411">
                  <c:v>22</c:v>
                </c:pt>
                <c:pt idx="412">
                  <c:v>23</c:v>
                </c:pt>
                <c:pt idx="413">
                  <c:v>24</c:v>
                </c:pt>
                <c:pt idx="414">
                  <c:v>23</c:v>
                </c:pt>
                <c:pt idx="415">
                  <c:v>24</c:v>
                </c:pt>
                <c:pt idx="416">
                  <c:v>26</c:v>
                </c:pt>
                <c:pt idx="417">
                  <c:v>23</c:v>
                </c:pt>
                <c:pt idx="418">
                  <c:v>25</c:v>
                </c:pt>
                <c:pt idx="419">
                  <c:v>25</c:v>
                </c:pt>
                <c:pt idx="420">
                  <c:v>27</c:v>
                </c:pt>
                <c:pt idx="421">
                  <c:v>23</c:v>
                </c:pt>
                <c:pt idx="422">
                  <c:v>25</c:v>
                </c:pt>
                <c:pt idx="423">
                  <c:v>23</c:v>
                </c:pt>
                <c:pt idx="424">
                  <c:v>22</c:v>
                </c:pt>
                <c:pt idx="425">
                  <c:v>23</c:v>
                </c:pt>
                <c:pt idx="426">
                  <c:v>22</c:v>
                </c:pt>
                <c:pt idx="427">
                  <c:v>20</c:v>
                </c:pt>
                <c:pt idx="428">
                  <c:v>22</c:v>
                </c:pt>
                <c:pt idx="429">
                  <c:v>25</c:v>
                </c:pt>
                <c:pt idx="430">
                  <c:v>24</c:v>
                </c:pt>
                <c:pt idx="431">
                  <c:v>21</c:v>
                </c:pt>
                <c:pt idx="432">
                  <c:v>27</c:v>
                </c:pt>
                <c:pt idx="433">
                  <c:v>18</c:v>
                </c:pt>
                <c:pt idx="434">
                  <c:v>23</c:v>
                </c:pt>
                <c:pt idx="435">
                  <c:v>22</c:v>
                </c:pt>
                <c:pt idx="436">
                  <c:v>22</c:v>
                </c:pt>
                <c:pt idx="437">
                  <c:v>23</c:v>
                </c:pt>
                <c:pt idx="438">
                  <c:v>22</c:v>
                </c:pt>
                <c:pt idx="439">
                  <c:v>21</c:v>
                </c:pt>
                <c:pt idx="440">
                  <c:v>25</c:v>
                </c:pt>
                <c:pt idx="441">
                  <c:v>21</c:v>
                </c:pt>
                <c:pt idx="442">
                  <c:v>22</c:v>
                </c:pt>
                <c:pt idx="443">
                  <c:v>23</c:v>
                </c:pt>
                <c:pt idx="444">
                  <c:v>21</c:v>
                </c:pt>
                <c:pt idx="445">
                  <c:v>21</c:v>
                </c:pt>
                <c:pt idx="446">
                  <c:v>21</c:v>
                </c:pt>
                <c:pt idx="447">
                  <c:v>21</c:v>
                </c:pt>
                <c:pt idx="448">
                  <c:v>21</c:v>
                </c:pt>
                <c:pt idx="449">
                  <c:v>23</c:v>
                </c:pt>
                <c:pt idx="450">
                  <c:v>24</c:v>
                </c:pt>
                <c:pt idx="451">
                  <c:v>20</c:v>
                </c:pt>
                <c:pt idx="452">
                  <c:v>22</c:v>
                </c:pt>
                <c:pt idx="453">
                  <c:v>20</c:v>
                </c:pt>
                <c:pt idx="454">
                  <c:v>23</c:v>
                </c:pt>
                <c:pt idx="455">
                  <c:v>22</c:v>
                </c:pt>
                <c:pt idx="456">
                  <c:v>22</c:v>
                </c:pt>
                <c:pt idx="457">
                  <c:v>24</c:v>
                </c:pt>
                <c:pt idx="458">
                  <c:v>21</c:v>
                </c:pt>
                <c:pt idx="459">
                  <c:v>22</c:v>
                </c:pt>
                <c:pt idx="460">
                  <c:v>22</c:v>
                </c:pt>
                <c:pt idx="461">
                  <c:v>22</c:v>
                </c:pt>
                <c:pt idx="462">
                  <c:v>21</c:v>
                </c:pt>
                <c:pt idx="463">
                  <c:v>22</c:v>
                </c:pt>
                <c:pt idx="464">
                  <c:v>23</c:v>
                </c:pt>
                <c:pt idx="465">
                  <c:v>25</c:v>
                </c:pt>
                <c:pt idx="466">
                  <c:v>24</c:v>
                </c:pt>
                <c:pt idx="467">
                  <c:v>23</c:v>
                </c:pt>
                <c:pt idx="468">
                  <c:v>23</c:v>
                </c:pt>
                <c:pt idx="469">
                  <c:v>25</c:v>
                </c:pt>
                <c:pt idx="470">
                  <c:v>22</c:v>
                </c:pt>
                <c:pt idx="471">
                  <c:v>21</c:v>
                </c:pt>
                <c:pt idx="472">
                  <c:v>21</c:v>
                </c:pt>
                <c:pt idx="473">
                  <c:v>21</c:v>
                </c:pt>
                <c:pt idx="474">
                  <c:v>23</c:v>
                </c:pt>
                <c:pt idx="475">
                  <c:v>22</c:v>
                </c:pt>
                <c:pt idx="476">
                  <c:v>23</c:v>
                </c:pt>
                <c:pt idx="477">
                  <c:v>22</c:v>
                </c:pt>
                <c:pt idx="478">
                  <c:v>21</c:v>
                </c:pt>
                <c:pt idx="479">
                  <c:v>25</c:v>
                </c:pt>
                <c:pt idx="480">
                  <c:v>22</c:v>
                </c:pt>
                <c:pt idx="481">
                  <c:v>24</c:v>
                </c:pt>
                <c:pt idx="482">
                  <c:v>23</c:v>
                </c:pt>
                <c:pt idx="483">
                  <c:v>25</c:v>
                </c:pt>
                <c:pt idx="484">
                  <c:v>23</c:v>
                </c:pt>
                <c:pt idx="485">
                  <c:v>24</c:v>
                </c:pt>
                <c:pt idx="486">
                  <c:v>21</c:v>
                </c:pt>
                <c:pt idx="487">
                  <c:v>21</c:v>
                </c:pt>
                <c:pt idx="488">
                  <c:v>21</c:v>
                </c:pt>
                <c:pt idx="489">
                  <c:v>24</c:v>
                </c:pt>
                <c:pt idx="490">
                  <c:v>22</c:v>
                </c:pt>
                <c:pt idx="491">
                  <c:v>21</c:v>
                </c:pt>
                <c:pt idx="492">
                  <c:v>21</c:v>
                </c:pt>
                <c:pt idx="493">
                  <c:v>20</c:v>
                </c:pt>
                <c:pt idx="494">
                  <c:v>21</c:v>
                </c:pt>
                <c:pt idx="495">
                  <c:v>22</c:v>
                </c:pt>
                <c:pt idx="496">
                  <c:v>22</c:v>
                </c:pt>
                <c:pt idx="497">
                  <c:v>23</c:v>
                </c:pt>
                <c:pt idx="498">
                  <c:v>21</c:v>
                </c:pt>
                <c:pt idx="499">
                  <c:v>24</c:v>
                </c:pt>
                <c:pt idx="500">
                  <c:v>21</c:v>
                </c:pt>
                <c:pt idx="501">
                  <c:v>23</c:v>
                </c:pt>
                <c:pt idx="502">
                  <c:v>21</c:v>
                </c:pt>
                <c:pt idx="503">
                  <c:v>27</c:v>
                </c:pt>
                <c:pt idx="504">
                  <c:v>23</c:v>
                </c:pt>
                <c:pt idx="505">
                  <c:v>22</c:v>
                </c:pt>
                <c:pt idx="506">
                  <c:v>26</c:v>
                </c:pt>
                <c:pt idx="507">
                  <c:v>22</c:v>
                </c:pt>
                <c:pt idx="508">
                  <c:v>25</c:v>
                </c:pt>
                <c:pt idx="509">
                  <c:v>25</c:v>
                </c:pt>
                <c:pt idx="510">
                  <c:v>22</c:v>
                </c:pt>
                <c:pt idx="511">
                  <c:v>21</c:v>
                </c:pt>
                <c:pt idx="512">
                  <c:v>21</c:v>
                </c:pt>
                <c:pt idx="513">
                  <c:v>23</c:v>
                </c:pt>
                <c:pt idx="514">
                  <c:v>23</c:v>
                </c:pt>
                <c:pt idx="515">
                  <c:v>23</c:v>
                </c:pt>
                <c:pt idx="516">
                  <c:v>22</c:v>
                </c:pt>
                <c:pt idx="517">
                  <c:v>27</c:v>
                </c:pt>
                <c:pt idx="518">
                  <c:v>26</c:v>
                </c:pt>
                <c:pt idx="519">
                  <c:v>25</c:v>
                </c:pt>
                <c:pt idx="520">
                  <c:v>22</c:v>
                </c:pt>
                <c:pt idx="521">
                  <c:v>23</c:v>
                </c:pt>
                <c:pt idx="522">
                  <c:v>23</c:v>
                </c:pt>
                <c:pt idx="523">
                  <c:v>22</c:v>
                </c:pt>
                <c:pt idx="524">
                  <c:v>22</c:v>
                </c:pt>
                <c:pt idx="525">
                  <c:v>23</c:v>
                </c:pt>
                <c:pt idx="526">
                  <c:v>22</c:v>
                </c:pt>
                <c:pt idx="527">
                  <c:v>24</c:v>
                </c:pt>
                <c:pt idx="528">
                  <c:v>22</c:v>
                </c:pt>
                <c:pt idx="529">
                  <c:v>24</c:v>
                </c:pt>
                <c:pt idx="530">
                  <c:v>23</c:v>
                </c:pt>
                <c:pt idx="531">
                  <c:v>21</c:v>
                </c:pt>
                <c:pt idx="532">
                  <c:v>26</c:v>
                </c:pt>
                <c:pt idx="533">
                  <c:v>30</c:v>
                </c:pt>
                <c:pt idx="534">
                  <c:v>22</c:v>
                </c:pt>
                <c:pt idx="535">
                  <c:v>23</c:v>
                </c:pt>
                <c:pt idx="536">
                  <c:v>22</c:v>
                </c:pt>
                <c:pt idx="537">
                  <c:v>22</c:v>
                </c:pt>
                <c:pt idx="538">
                  <c:v>22</c:v>
                </c:pt>
                <c:pt idx="539">
                  <c:v>21</c:v>
                </c:pt>
                <c:pt idx="540">
                  <c:v>22</c:v>
                </c:pt>
                <c:pt idx="541">
                  <c:v>21</c:v>
                </c:pt>
                <c:pt idx="542">
                  <c:v>20</c:v>
                </c:pt>
                <c:pt idx="543">
                  <c:v>19</c:v>
                </c:pt>
                <c:pt idx="544">
                  <c:v>20</c:v>
                </c:pt>
                <c:pt idx="545">
                  <c:v>22</c:v>
                </c:pt>
                <c:pt idx="546">
                  <c:v>21</c:v>
                </c:pt>
                <c:pt idx="547">
                  <c:v>21</c:v>
                </c:pt>
                <c:pt idx="548">
                  <c:v>28</c:v>
                </c:pt>
                <c:pt idx="549">
                  <c:v>27</c:v>
                </c:pt>
                <c:pt idx="550">
                  <c:v>28</c:v>
                </c:pt>
                <c:pt idx="551">
                  <c:v>22</c:v>
                </c:pt>
                <c:pt idx="552">
                  <c:v>26</c:v>
                </c:pt>
                <c:pt idx="553">
                  <c:v>23</c:v>
                </c:pt>
                <c:pt idx="554">
                  <c:v>30</c:v>
                </c:pt>
                <c:pt idx="555">
                  <c:v>19</c:v>
                </c:pt>
                <c:pt idx="556">
                  <c:v>25</c:v>
                </c:pt>
                <c:pt idx="557">
                  <c:v>27</c:v>
                </c:pt>
                <c:pt idx="558">
                  <c:v>26</c:v>
                </c:pt>
                <c:pt idx="559">
                  <c:v>24</c:v>
                </c:pt>
                <c:pt idx="560">
                  <c:v>21</c:v>
                </c:pt>
                <c:pt idx="561">
                  <c:v>21</c:v>
                </c:pt>
                <c:pt idx="562">
                  <c:v>21</c:v>
                </c:pt>
                <c:pt idx="563">
                  <c:v>29</c:v>
                </c:pt>
                <c:pt idx="564">
                  <c:v>20</c:v>
                </c:pt>
                <c:pt idx="565">
                  <c:v>21</c:v>
                </c:pt>
                <c:pt idx="566">
                  <c:v>22</c:v>
                </c:pt>
                <c:pt idx="567">
                  <c:v>20</c:v>
                </c:pt>
                <c:pt idx="568">
                  <c:v>20</c:v>
                </c:pt>
                <c:pt idx="569">
                  <c:v>23</c:v>
                </c:pt>
                <c:pt idx="570">
                  <c:v>24</c:v>
                </c:pt>
                <c:pt idx="571">
                  <c:v>21</c:v>
                </c:pt>
                <c:pt idx="572">
                  <c:v>22</c:v>
                </c:pt>
                <c:pt idx="573">
                  <c:v>20</c:v>
                </c:pt>
                <c:pt idx="574">
                  <c:v>29</c:v>
                </c:pt>
                <c:pt idx="575">
                  <c:v>24</c:v>
                </c:pt>
                <c:pt idx="576">
                  <c:v>22</c:v>
                </c:pt>
                <c:pt idx="577">
                  <c:v>22</c:v>
                </c:pt>
                <c:pt idx="578">
                  <c:v>22</c:v>
                </c:pt>
                <c:pt idx="579">
                  <c:v>24</c:v>
                </c:pt>
                <c:pt idx="580">
                  <c:v>21</c:v>
                </c:pt>
                <c:pt idx="581">
                  <c:v>22</c:v>
                </c:pt>
                <c:pt idx="582">
                  <c:v>24</c:v>
                </c:pt>
                <c:pt idx="583">
                  <c:v>23</c:v>
                </c:pt>
                <c:pt idx="584">
                  <c:v>21</c:v>
                </c:pt>
                <c:pt idx="585">
                  <c:v>22</c:v>
                </c:pt>
                <c:pt idx="586">
                  <c:v>24</c:v>
                </c:pt>
                <c:pt idx="587">
                  <c:v>21</c:v>
                </c:pt>
                <c:pt idx="588">
                  <c:v>22</c:v>
                </c:pt>
                <c:pt idx="589">
                  <c:v>20</c:v>
                </c:pt>
                <c:pt idx="590">
                  <c:v>23</c:v>
                </c:pt>
                <c:pt idx="591">
                  <c:v>21</c:v>
                </c:pt>
                <c:pt idx="592">
                  <c:v>21</c:v>
                </c:pt>
                <c:pt idx="593">
                  <c:v>23</c:v>
                </c:pt>
                <c:pt idx="594">
                  <c:v>22</c:v>
                </c:pt>
                <c:pt idx="595">
                  <c:v>24</c:v>
                </c:pt>
                <c:pt idx="596">
                  <c:v>23</c:v>
                </c:pt>
                <c:pt idx="597">
                  <c:v>21</c:v>
                </c:pt>
                <c:pt idx="598">
                  <c:v>23</c:v>
                </c:pt>
                <c:pt idx="599">
                  <c:v>26</c:v>
                </c:pt>
                <c:pt idx="600">
                  <c:v>21</c:v>
                </c:pt>
                <c:pt idx="601">
                  <c:v>21</c:v>
                </c:pt>
                <c:pt idx="602">
                  <c:v>31</c:v>
                </c:pt>
                <c:pt idx="603">
                  <c:v>21</c:v>
                </c:pt>
                <c:pt idx="604">
                  <c:v>27</c:v>
                </c:pt>
                <c:pt idx="605">
                  <c:v>21</c:v>
                </c:pt>
                <c:pt idx="606">
                  <c:v>24</c:v>
                </c:pt>
                <c:pt idx="607">
                  <c:v>21</c:v>
                </c:pt>
                <c:pt idx="608">
                  <c:v>23</c:v>
                </c:pt>
                <c:pt idx="609">
                  <c:v>21</c:v>
                </c:pt>
                <c:pt idx="610">
                  <c:v>21</c:v>
                </c:pt>
                <c:pt idx="611">
                  <c:v>27</c:v>
                </c:pt>
                <c:pt idx="612">
                  <c:v>22</c:v>
                </c:pt>
                <c:pt idx="613">
                  <c:v>20</c:v>
                </c:pt>
                <c:pt idx="614">
                  <c:v>24</c:v>
                </c:pt>
                <c:pt idx="615">
                  <c:v>22</c:v>
                </c:pt>
                <c:pt idx="616">
                  <c:v>24</c:v>
                </c:pt>
                <c:pt idx="617">
                  <c:v>22</c:v>
                </c:pt>
                <c:pt idx="618">
                  <c:v>25</c:v>
                </c:pt>
                <c:pt idx="619">
                  <c:v>24</c:v>
                </c:pt>
                <c:pt idx="620">
                  <c:v>23</c:v>
                </c:pt>
                <c:pt idx="621">
                  <c:v>20</c:v>
                </c:pt>
                <c:pt idx="622">
                  <c:v>23</c:v>
                </c:pt>
                <c:pt idx="623">
                  <c:v>22</c:v>
                </c:pt>
                <c:pt idx="624">
                  <c:v>22</c:v>
                </c:pt>
                <c:pt idx="625">
                  <c:v>24</c:v>
                </c:pt>
                <c:pt idx="626">
                  <c:v>22</c:v>
                </c:pt>
                <c:pt idx="627">
                  <c:v>23</c:v>
                </c:pt>
                <c:pt idx="628">
                  <c:v>21</c:v>
                </c:pt>
                <c:pt idx="629">
                  <c:v>24</c:v>
                </c:pt>
                <c:pt idx="630">
                  <c:v>26</c:v>
                </c:pt>
                <c:pt idx="631">
                  <c:v>23</c:v>
                </c:pt>
                <c:pt idx="632">
                  <c:v>22</c:v>
                </c:pt>
                <c:pt idx="633">
                  <c:v>22</c:v>
                </c:pt>
                <c:pt idx="634">
                  <c:v>22</c:v>
                </c:pt>
                <c:pt idx="635">
                  <c:v>22</c:v>
                </c:pt>
                <c:pt idx="636">
                  <c:v>22</c:v>
                </c:pt>
                <c:pt idx="637">
                  <c:v>24</c:v>
                </c:pt>
                <c:pt idx="638">
                  <c:v>22</c:v>
                </c:pt>
                <c:pt idx="639">
                  <c:v>23</c:v>
                </c:pt>
                <c:pt idx="640">
                  <c:v>26</c:v>
                </c:pt>
                <c:pt idx="641">
                  <c:v>27</c:v>
                </c:pt>
                <c:pt idx="642">
                  <c:v>22</c:v>
                </c:pt>
                <c:pt idx="643">
                  <c:v>23</c:v>
                </c:pt>
                <c:pt idx="644">
                  <c:v>22</c:v>
                </c:pt>
                <c:pt idx="645">
                  <c:v>21</c:v>
                </c:pt>
                <c:pt idx="646">
                  <c:v>24</c:v>
                </c:pt>
                <c:pt idx="647">
                  <c:v>23</c:v>
                </c:pt>
                <c:pt idx="648">
                  <c:v>21</c:v>
                </c:pt>
                <c:pt idx="649">
                  <c:v>22</c:v>
                </c:pt>
                <c:pt idx="650">
                  <c:v>23</c:v>
                </c:pt>
                <c:pt idx="651">
                  <c:v>22</c:v>
                </c:pt>
                <c:pt idx="652">
                  <c:v>24</c:v>
                </c:pt>
                <c:pt idx="653">
                  <c:v>25</c:v>
                </c:pt>
                <c:pt idx="654">
                  <c:v>22</c:v>
                </c:pt>
                <c:pt idx="655">
                  <c:v>20</c:v>
                </c:pt>
                <c:pt idx="656">
                  <c:v>25</c:v>
                </c:pt>
                <c:pt idx="657">
                  <c:v>23</c:v>
                </c:pt>
                <c:pt idx="658">
                  <c:v>25</c:v>
                </c:pt>
                <c:pt idx="659">
                  <c:v>26</c:v>
                </c:pt>
                <c:pt idx="660">
                  <c:v>22</c:v>
                </c:pt>
                <c:pt idx="661">
                  <c:v>22</c:v>
                </c:pt>
                <c:pt idx="662">
                  <c:v>21</c:v>
                </c:pt>
                <c:pt idx="663">
                  <c:v>23</c:v>
                </c:pt>
                <c:pt idx="664">
                  <c:v>21</c:v>
                </c:pt>
                <c:pt idx="665">
                  <c:v>24</c:v>
                </c:pt>
                <c:pt idx="666">
                  <c:v>24</c:v>
                </c:pt>
                <c:pt idx="667">
                  <c:v>25</c:v>
                </c:pt>
                <c:pt idx="668">
                  <c:v>22</c:v>
                </c:pt>
                <c:pt idx="669">
                  <c:v>25</c:v>
                </c:pt>
                <c:pt idx="670">
                  <c:v>22</c:v>
                </c:pt>
                <c:pt idx="671">
                  <c:v>23</c:v>
                </c:pt>
                <c:pt idx="672">
                  <c:v>23</c:v>
                </c:pt>
                <c:pt idx="673">
                  <c:v>22</c:v>
                </c:pt>
                <c:pt idx="674">
                  <c:v>23</c:v>
                </c:pt>
                <c:pt idx="675">
                  <c:v>20</c:v>
                </c:pt>
                <c:pt idx="676">
                  <c:v>22</c:v>
                </c:pt>
                <c:pt idx="677">
                  <c:v>21</c:v>
                </c:pt>
                <c:pt idx="678">
                  <c:v>22</c:v>
                </c:pt>
                <c:pt idx="679">
                  <c:v>23</c:v>
                </c:pt>
                <c:pt idx="680">
                  <c:v>22</c:v>
                </c:pt>
                <c:pt idx="681">
                  <c:v>21</c:v>
                </c:pt>
                <c:pt idx="682">
                  <c:v>24</c:v>
                </c:pt>
                <c:pt idx="683">
                  <c:v>29</c:v>
                </c:pt>
                <c:pt idx="684">
                  <c:v>26</c:v>
                </c:pt>
                <c:pt idx="685">
                  <c:v>24</c:v>
                </c:pt>
                <c:pt idx="686">
                  <c:v>24</c:v>
                </c:pt>
                <c:pt idx="687">
                  <c:v>21</c:v>
                </c:pt>
                <c:pt idx="688">
                  <c:v>22</c:v>
                </c:pt>
                <c:pt idx="689">
                  <c:v>22</c:v>
                </c:pt>
                <c:pt idx="690">
                  <c:v>25</c:v>
                </c:pt>
                <c:pt idx="691">
                  <c:v>25</c:v>
                </c:pt>
                <c:pt idx="692">
                  <c:v>26</c:v>
                </c:pt>
                <c:pt idx="693">
                  <c:v>22</c:v>
                </c:pt>
                <c:pt idx="694">
                  <c:v>23</c:v>
                </c:pt>
                <c:pt idx="695">
                  <c:v>22</c:v>
                </c:pt>
                <c:pt idx="696">
                  <c:v>22</c:v>
                </c:pt>
                <c:pt idx="697">
                  <c:v>29</c:v>
                </c:pt>
                <c:pt idx="698">
                  <c:v>22</c:v>
                </c:pt>
                <c:pt idx="699">
                  <c:v>22</c:v>
                </c:pt>
                <c:pt idx="700">
                  <c:v>23</c:v>
                </c:pt>
                <c:pt idx="701">
                  <c:v>23</c:v>
                </c:pt>
                <c:pt idx="702">
                  <c:v>20</c:v>
                </c:pt>
                <c:pt idx="703">
                  <c:v>22</c:v>
                </c:pt>
                <c:pt idx="704">
                  <c:v>22</c:v>
                </c:pt>
                <c:pt idx="705">
                  <c:v>20</c:v>
                </c:pt>
                <c:pt idx="706">
                  <c:v>22</c:v>
                </c:pt>
                <c:pt idx="707">
                  <c:v>21</c:v>
                </c:pt>
                <c:pt idx="708">
                  <c:v>20</c:v>
                </c:pt>
                <c:pt idx="709">
                  <c:v>21</c:v>
                </c:pt>
                <c:pt idx="710">
                  <c:v>21</c:v>
                </c:pt>
                <c:pt idx="711">
                  <c:v>20</c:v>
                </c:pt>
                <c:pt idx="712">
                  <c:v>24</c:v>
                </c:pt>
                <c:pt idx="713">
                  <c:v>20</c:v>
                </c:pt>
                <c:pt idx="714">
                  <c:v>22</c:v>
                </c:pt>
                <c:pt idx="715">
                  <c:v>21</c:v>
                </c:pt>
                <c:pt idx="716">
                  <c:v>23</c:v>
                </c:pt>
                <c:pt idx="717">
                  <c:v>20</c:v>
                </c:pt>
                <c:pt idx="718">
                  <c:v>24</c:v>
                </c:pt>
                <c:pt idx="719">
                  <c:v>21</c:v>
                </c:pt>
                <c:pt idx="720">
                  <c:v>22</c:v>
                </c:pt>
                <c:pt idx="721">
                  <c:v>22</c:v>
                </c:pt>
                <c:pt idx="722">
                  <c:v>20</c:v>
                </c:pt>
                <c:pt idx="723">
                  <c:v>23</c:v>
                </c:pt>
                <c:pt idx="724">
                  <c:v>23</c:v>
                </c:pt>
                <c:pt idx="725">
                  <c:v>21</c:v>
                </c:pt>
                <c:pt idx="726">
                  <c:v>20</c:v>
                </c:pt>
                <c:pt idx="727">
                  <c:v>28</c:v>
                </c:pt>
                <c:pt idx="728">
                  <c:v>21</c:v>
                </c:pt>
                <c:pt idx="729">
                  <c:v>21</c:v>
                </c:pt>
                <c:pt idx="730">
                  <c:v>19</c:v>
                </c:pt>
                <c:pt idx="731">
                  <c:v>22</c:v>
                </c:pt>
                <c:pt idx="732">
                  <c:v>22</c:v>
                </c:pt>
                <c:pt idx="733">
                  <c:v>29</c:v>
                </c:pt>
                <c:pt idx="734">
                  <c:v>22</c:v>
                </c:pt>
                <c:pt idx="735">
                  <c:v>20</c:v>
                </c:pt>
                <c:pt idx="736">
                  <c:v>22</c:v>
                </c:pt>
                <c:pt idx="737">
                  <c:v>20</c:v>
                </c:pt>
                <c:pt idx="738">
                  <c:v>23</c:v>
                </c:pt>
                <c:pt idx="739">
                  <c:v>22</c:v>
                </c:pt>
                <c:pt idx="740">
                  <c:v>21</c:v>
                </c:pt>
                <c:pt idx="741">
                  <c:v>21</c:v>
                </c:pt>
                <c:pt idx="742">
                  <c:v>22</c:v>
                </c:pt>
                <c:pt idx="743">
                  <c:v>21</c:v>
                </c:pt>
                <c:pt idx="744">
                  <c:v>25</c:v>
                </c:pt>
                <c:pt idx="745">
                  <c:v>22</c:v>
                </c:pt>
                <c:pt idx="746">
                  <c:v>22</c:v>
                </c:pt>
                <c:pt idx="747">
                  <c:v>22</c:v>
                </c:pt>
                <c:pt idx="748">
                  <c:v>24</c:v>
                </c:pt>
                <c:pt idx="749">
                  <c:v>25</c:v>
                </c:pt>
                <c:pt idx="750">
                  <c:v>23</c:v>
                </c:pt>
                <c:pt idx="751">
                  <c:v>23</c:v>
                </c:pt>
                <c:pt idx="752">
                  <c:v>24</c:v>
                </c:pt>
                <c:pt idx="753">
                  <c:v>22</c:v>
                </c:pt>
                <c:pt idx="754">
                  <c:v>21</c:v>
                </c:pt>
                <c:pt idx="755">
                  <c:v>26</c:v>
                </c:pt>
                <c:pt idx="756">
                  <c:v>25</c:v>
                </c:pt>
                <c:pt idx="757">
                  <c:v>22</c:v>
                </c:pt>
                <c:pt idx="758">
                  <c:v>24</c:v>
                </c:pt>
                <c:pt idx="759">
                  <c:v>21</c:v>
                </c:pt>
                <c:pt idx="760">
                  <c:v>23</c:v>
                </c:pt>
                <c:pt idx="761">
                  <c:v>21</c:v>
                </c:pt>
                <c:pt idx="762">
                  <c:v>22</c:v>
                </c:pt>
                <c:pt idx="763">
                  <c:v>24</c:v>
                </c:pt>
                <c:pt idx="764">
                  <c:v>22</c:v>
                </c:pt>
                <c:pt idx="765">
                  <c:v>23</c:v>
                </c:pt>
                <c:pt idx="766">
                  <c:v>21</c:v>
                </c:pt>
                <c:pt idx="767">
                  <c:v>22</c:v>
                </c:pt>
                <c:pt idx="768">
                  <c:v>21</c:v>
                </c:pt>
                <c:pt idx="769">
                  <c:v>22</c:v>
                </c:pt>
                <c:pt idx="770">
                  <c:v>22</c:v>
                </c:pt>
                <c:pt idx="771">
                  <c:v>20</c:v>
                </c:pt>
                <c:pt idx="772">
                  <c:v>23</c:v>
                </c:pt>
                <c:pt idx="773">
                  <c:v>26</c:v>
                </c:pt>
                <c:pt idx="774">
                  <c:v>24</c:v>
                </c:pt>
                <c:pt idx="775">
                  <c:v>26</c:v>
                </c:pt>
                <c:pt idx="776">
                  <c:v>21</c:v>
                </c:pt>
                <c:pt idx="777">
                  <c:v>20</c:v>
                </c:pt>
                <c:pt idx="778">
                  <c:v>27</c:v>
                </c:pt>
                <c:pt idx="779">
                  <c:v>23</c:v>
                </c:pt>
                <c:pt idx="780">
                  <c:v>23</c:v>
                </c:pt>
                <c:pt idx="781">
                  <c:v>23</c:v>
                </c:pt>
                <c:pt idx="782">
                  <c:v>22</c:v>
                </c:pt>
                <c:pt idx="783">
                  <c:v>22</c:v>
                </c:pt>
                <c:pt idx="784">
                  <c:v>25</c:v>
                </c:pt>
                <c:pt idx="785">
                  <c:v>25</c:v>
                </c:pt>
                <c:pt idx="786">
                  <c:v>21</c:v>
                </c:pt>
                <c:pt idx="787">
                  <c:v>22</c:v>
                </c:pt>
                <c:pt idx="788">
                  <c:v>23</c:v>
                </c:pt>
                <c:pt idx="789">
                  <c:v>23</c:v>
                </c:pt>
                <c:pt idx="790">
                  <c:v>22</c:v>
                </c:pt>
                <c:pt idx="791">
                  <c:v>21</c:v>
                </c:pt>
                <c:pt idx="792">
                  <c:v>22</c:v>
                </c:pt>
                <c:pt idx="793">
                  <c:v>22</c:v>
                </c:pt>
                <c:pt idx="794">
                  <c:v>21</c:v>
                </c:pt>
                <c:pt idx="795">
                  <c:v>23</c:v>
                </c:pt>
                <c:pt idx="796">
                  <c:v>23</c:v>
                </c:pt>
                <c:pt idx="797">
                  <c:v>22</c:v>
                </c:pt>
                <c:pt idx="798">
                  <c:v>21</c:v>
                </c:pt>
                <c:pt idx="799">
                  <c:v>22</c:v>
                </c:pt>
                <c:pt idx="800">
                  <c:v>24</c:v>
                </c:pt>
                <c:pt idx="801">
                  <c:v>21</c:v>
                </c:pt>
                <c:pt idx="802">
                  <c:v>22</c:v>
                </c:pt>
                <c:pt idx="803">
                  <c:v>21</c:v>
                </c:pt>
                <c:pt idx="804">
                  <c:v>25</c:v>
                </c:pt>
                <c:pt idx="805">
                  <c:v>23</c:v>
                </c:pt>
                <c:pt idx="806">
                  <c:v>21</c:v>
                </c:pt>
                <c:pt idx="807">
                  <c:v>21</c:v>
                </c:pt>
                <c:pt idx="808">
                  <c:v>23</c:v>
                </c:pt>
                <c:pt idx="809">
                  <c:v>22</c:v>
                </c:pt>
                <c:pt idx="810">
                  <c:v>29</c:v>
                </c:pt>
                <c:pt idx="811">
                  <c:v>22</c:v>
                </c:pt>
                <c:pt idx="812">
                  <c:v>21</c:v>
                </c:pt>
                <c:pt idx="813">
                  <c:v>22</c:v>
                </c:pt>
                <c:pt idx="814">
                  <c:v>23</c:v>
                </c:pt>
                <c:pt idx="815">
                  <c:v>24</c:v>
                </c:pt>
                <c:pt idx="816">
                  <c:v>23</c:v>
                </c:pt>
                <c:pt idx="817">
                  <c:v>21</c:v>
                </c:pt>
                <c:pt idx="818">
                  <c:v>25</c:v>
                </c:pt>
                <c:pt idx="819">
                  <c:v>20</c:v>
                </c:pt>
                <c:pt idx="820">
                  <c:v>22</c:v>
                </c:pt>
                <c:pt idx="821">
                  <c:v>20</c:v>
                </c:pt>
                <c:pt idx="822">
                  <c:v>21</c:v>
                </c:pt>
                <c:pt idx="823">
                  <c:v>22</c:v>
                </c:pt>
                <c:pt idx="824">
                  <c:v>22</c:v>
                </c:pt>
                <c:pt idx="825">
                  <c:v>20</c:v>
                </c:pt>
                <c:pt idx="826">
                  <c:v>20</c:v>
                </c:pt>
                <c:pt idx="827">
                  <c:v>21</c:v>
                </c:pt>
                <c:pt idx="828">
                  <c:v>21</c:v>
                </c:pt>
                <c:pt idx="829">
                  <c:v>25</c:v>
                </c:pt>
                <c:pt idx="830">
                  <c:v>24</c:v>
                </c:pt>
                <c:pt idx="831">
                  <c:v>25</c:v>
                </c:pt>
                <c:pt idx="832">
                  <c:v>21</c:v>
                </c:pt>
                <c:pt idx="833">
                  <c:v>22</c:v>
                </c:pt>
                <c:pt idx="834">
                  <c:v>21</c:v>
                </c:pt>
                <c:pt idx="835">
                  <c:v>22</c:v>
                </c:pt>
                <c:pt idx="836">
                  <c:v>23</c:v>
                </c:pt>
                <c:pt idx="837">
                  <c:v>22</c:v>
                </c:pt>
                <c:pt idx="838">
                  <c:v>23</c:v>
                </c:pt>
                <c:pt idx="839">
                  <c:v>21</c:v>
                </c:pt>
                <c:pt idx="840">
                  <c:v>20</c:v>
                </c:pt>
                <c:pt idx="841">
                  <c:v>22</c:v>
                </c:pt>
                <c:pt idx="842">
                  <c:v>24</c:v>
                </c:pt>
                <c:pt idx="843">
                  <c:v>22</c:v>
                </c:pt>
                <c:pt idx="844">
                  <c:v>21</c:v>
                </c:pt>
                <c:pt idx="845">
                  <c:v>22</c:v>
                </c:pt>
                <c:pt idx="846">
                  <c:v>21</c:v>
                </c:pt>
                <c:pt idx="847">
                  <c:v>25</c:v>
                </c:pt>
                <c:pt idx="848">
                  <c:v>25</c:v>
                </c:pt>
                <c:pt idx="849">
                  <c:v>23</c:v>
                </c:pt>
                <c:pt idx="850">
                  <c:v>25</c:v>
                </c:pt>
                <c:pt idx="851">
                  <c:v>23</c:v>
                </c:pt>
                <c:pt idx="852">
                  <c:v>22</c:v>
                </c:pt>
                <c:pt idx="853">
                  <c:v>22</c:v>
                </c:pt>
                <c:pt idx="854">
                  <c:v>23</c:v>
                </c:pt>
                <c:pt idx="855">
                  <c:v>22</c:v>
                </c:pt>
                <c:pt idx="856">
                  <c:v>21</c:v>
                </c:pt>
                <c:pt idx="857">
                  <c:v>23</c:v>
                </c:pt>
                <c:pt idx="858">
                  <c:v>22</c:v>
                </c:pt>
                <c:pt idx="859">
                  <c:v>28</c:v>
                </c:pt>
                <c:pt idx="860">
                  <c:v>22</c:v>
                </c:pt>
                <c:pt idx="861">
                  <c:v>25</c:v>
                </c:pt>
                <c:pt idx="862">
                  <c:v>22</c:v>
                </c:pt>
                <c:pt idx="863">
                  <c:v>23</c:v>
                </c:pt>
                <c:pt idx="864">
                  <c:v>23</c:v>
                </c:pt>
                <c:pt idx="865">
                  <c:v>23</c:v>
                </c:pt>
                <c:pt idx="866">
                  <c:v>23</c:v>
                </c:pt>
                <c:pt idx="867">
                  <c:v>22</c:v>
                </c:pt>
                <c:pt idx="868">
                  <c:v>22</c:v>
                </c:pt>
                <c:pt idx="869">
                  <c:v>21</c:v>
                </c:pt>
                <c:pt idx="870">
                  <c:v>23</c:v>
                </c:pt>
                <c:pt idx="871">
                  <c:v>22</c:v>
                </c:pt>
                <c:pt idx="872">
                  <c:v>26</c:v>
                </c:pt>
                <c:pt idx="873">
                  <c:v>24</c:v>
                </c:pt>
                <c:pt idx="874">
                  <c:v>27</c:v>
                </c:pt>
                <c:pt idx="875">
                  <c:v>24</c:v>
                </c:pt>
                <c:pt idx="876">
                  <c:v>18</c:v>
                </c:pt>
                <c:pt idx="877">
                  <c:v>31</c:v>
                </c:pt>
                <c:pt idx="878">
                  <c:v>27</c:v>
                </c:pt>
                <c:pt idx="879">
                  <c:v>21</c:v>
                </c:pt>
                <c:pt idx="880">
                  <c:v>23</c:v>
                </c:pt>
                <c:pt idx="881">
                  <c:v>22</c:v>
                </c:pt>
                <c:pt idx="882">
                  <c:v>22</c:v>
                </c:pt>
                <c:pt idx="883">
                  <c:v>25</c:v>
                </c:pt>
                <c:pt idx="884">
                  <c:v>22</c:v>
                </c:pt>
                <c:pt idx="885">
                  <c:v>24</c:v>
                </c:pt>
                <c:pt idx="886">
                  <c:v>23</c:v>
                </c:pt>
                <c:pt idx="887">
                  <c:v>22</c:v>
                </c:pt>
                <c:pt idx="888">
                  <c:v>24</c:v>
                </c:pt>
                <c:pt idx="889">
                  <c:v>26</c:v>
                </c:pt>
                <c:pt idx="890">
                  <c:v>21</c:v>
                </c:pt>
                <c:pt idx="891">
                  <c:v>22</c:v>
                </c:pt>
                <c:pt idx="892">
                  <c:v>23</c:v>
                </c:pt>
                <c:pt idx="893">
                  <c:v>22</c:v>
                </c:pt>
                <c:pt idx="894">
                  <c:v>24</c:v>
                </c:pt>
                <c:pt idx="895">
                  <c:v>21</c:v>
                </c:pt>
                <c:pt idx="896">
                  <c:v>22</c:v>
                </c:pt>
                <c:pt idx="897">
                  <c:v>24</c:v>
                </c:pt>
                <c:pt idx="898">
                  <c:v>25</c:v>
                </c:pt>
                <c:pt idx="899">
                  <c:v>23</c:v>
                </c:pt>
                <c:pt idx="900">
                  <c:v>23</c:v>
                </c:pt>
                <c:pt idx="901">
                  <c:v>21</c:v>
                </c:pt>
                <c:pt idx="902">
                  <c:v>23</c:v>
                </c:pt>
                <c:pt idx="903">
                  <c:v>23</c:v>
                </c:pt>
                <c:pt idx="904">
                  <c:v>22</c:v>
                </c:pt>
                <c:pt idx="905">
                  <c:v>25</c:v>
                </c:pt>
                <c:pt idx="906">
                  <c:v>24</c:v>
                </c:pt>
                <c:pt idx="907">
                  <c:v>31</c:v>
                </c:pt>
                <c:pt idx="908">
                  <c:v>22</c:v>
                </c:pt>
                <c:pt idx="909">
                  <c:v>25</c:v>
                </c:pt>
                <c:pt idx="910">
                  <c:v>25</c:v>
                </c:pt>
                <c:pt idx="911">
                  <c:v>22</c:v>
                </c:pt>
                <c:pt idx="912">
                  <c:v>23</c:v>
                </c:pt>
                <c:pt idx="913">
                  <c:v>23</c:v>
                </c:pt>
                <c:pt idx="914">
                  <c:v>23</c:v>
                </c:pt>
                <c:pt idx="915">
                  <c:v>25</c:v>
                </c:pt>
                <c:pt idx="916">
                  <c:v>22</c:v>
                </c:pt>
                <c:pt idx="917">
                  <c:v>22</c:v>
                </c:pt>
                <c:pt idx="918">
                  <c:v>22</c:v>
                </c:pt>
                <c:pt idx="919">
                  <c:v>21</c:v>
                </c:pt>
                <c:pt idx="920">
                  <c:v>26</c:v>
                </c:pt>
                <c:pt idx="921">
                  <c:v>23</c:v>
                </c:pt>
                <c:pt idx="922">
                  <c:v>27</c:v>
                </c:pt>
                <c:pt idx="923">
                  <c:v>24</c:v>
                </c:pt>
                <c:pt idx="924">
                  <c:v>25</c:v>
                </c:pt>
                <c:pt idx="925">
                  <c:v>21</c:v>
                </c:pt>
                <c:pt idx="926">
                  <c:v>22</c:v>
                </c:pt>
                <c:pt idx="927">
                  <c:v>22</c:v>
                </c:pt>
                <c:pt idx="928">
                  <c:v>23</c:v>
                </c:pt>
                <c:pt idx="929">
                  <c:v>22</c:v>
                </c:pt>
                <c:pt idx="930">
                  <c:v>27</c:v>
                </c:pt>
                <c:pt idx="931">
                  <c:v>23</c:v>
                </c:pt>
                <c:pt idx="932">
                  <c:v>21</c:v>
                </c:pt>
                <c:pt idx="933">
                  <c:v>23</c:v>
                </c:pt>
                <c:pt idx="934">
                  <c:v>26</c:v>
                </c:pt>
                <c:pt idx="935">
                  <c:v>22</c:v>
                </c:pt>
                <c:pt idx="936">
                  <c:v>24</c:v>
                </c:pt>
                <c:pt idx="937">
                  <c:v>23</c:v>
                </c:pt>
                <c:pt idx="938">
                  <c:v>22</c:v>
                </c:pt>
                <c:pt idx="939">
                  <c:v>23</c:v>
                </c:pt>
                <c:pt idx="940">
                  <c:v>24</c:v>
                </c:pt>
                <c:pt idx="941">
                  <c:v>23</c:v>
                </c:pt>
                <c:pt idx="942">
                  <c:v>21</c:v>
                </c:pt>
                <c:pt idx="943">
                  <c:v>22</c:v>
                </c:pt>
                <c:pt idx="944">
                  <c:v>24</c:v>
                </c:pt>
                <c:pt idx="945">
                  <c:v>19</c:v>
                </c:pt>
                <c:pt idx="946">
                  <c:v>24</c:v>
                </c:pt>
                <c:pt idx="947">
                  <c:v>27</c:v>
                </c:pt>
                <c:pt idx="948">
                  <c:v>21</c:v>
                </c:pt>
                <c:pt idx="949">
                  <c:v>22</c:v>
                </c:pt>
                <c:pt idx="950">
                  <c:v>23</c:v>
                </c:pt>
                <c:pt idx="951">
                  <c:v>22</c:v>
                </c:pt>
                <c:pt idx="952">
                  <c:v>23</c:v>
                </c:pt>
                <c:pt idx="953">
                  <c:v>22</c:v>
                </c:pt>
                <c:pt idx="954">
                  <c:v>22</c:v>
                </c:pt>
                <c:pt idx="955">
                  <c:v>25</c:v>
                </c:pt>
                <c:pt idx="956">
                  <c:v>23</c:v>
                </c:pt>
                <c:pt idx="957">
                  <c:v>22</c:v>
                </c:pt>
                <c:pt idx="958">
                  <c:v>21</c:v>
                </c:pt>
                <c:pt idx="959">
                  <c:v>21</c:v>
                </c:pt>
                <c:pt idx="960">
                  <c:v>23</c:v>
                </c:pt>
                <c:pt idx="961">
                  <c:v>20</c:v>
                </c:pt>
                <c:pt idx="962">
                  <c:v>21</c:v>
                </c:pt>
                <c:pt idx="963">
                  <c:v>22</c:v>
                </c:pt>
                <c:pt idx="964">
                  <c:v>23</c:v>
                </c:pt>
                <c:pt idx="965">
                  <c:v>21</c:v>
                </c:pt>
                <c:pt idx="966">
                  <c:v>21</c:v>
                </c:pt>
                <c:pt idx="967">
                  <c:v>22</c:v>
                </c:pt>
                <c:pt idx="968">
                  <c:v>22</c:v>
                </c:pt>
                <c:pt idx="969">
                  <c:v>23</c:v>
                </c:pt>
                <c:pt idx="970">
                  <c:v>21</c:v>
                </c:pt>
                <c:pt idx="971">
                  <c:v>20</c:v>
                </c:pt>
                <c:pt idx="972">
                  <c:v>22</c:v>
                </c:pt>
                <c:pt idx="973">
                  <c:v>21</c:v>
                </c:pt>
                <c:pt idx="974">
                  <c:v>23</c:v>
                </c:pt>
                <c:pt idx="975">
                  <c:v>22</c:v>
                </c:pt>
                <c:pt idx="976">
                  <c:v>25</c:v>
                </c:pt>
                <c:pt idx="977">
                  <c:v>24</c:v>
                </c:pt>
                <c:pt idx="978">
                  <c:v>24</c:v>
                </c:pt>
                <c:pt idx="979">
                  <c:v>23</c:v>
                </c:pt>
                <c:pt idx="980">
                  <c:v>24</c:v>
                </c:pt>
                <c:pt idx="981">
                  <c:v>22</c:v>
                </c:pt>
                <c:pt idx="982">
                  <c:v>23</c:v>
                </c:pt>
                <c:pt idx="983">
                  <c:v>21</c:v>
                </c:pt>
                <c:pt idx="984">
                  <c:v>25</c:v>
                </c:pt>
                <c:pt idx="985">
                  <c:v>21</c:v>
                </c:pt>
                <c:pt idx="986">
                  <c:v>22</c:v>
                </c:pt>
                <c:pt idx="987">
                  <c:v>24</c:v>
                </c:pt>
                <c:pt idx="988">
                  <c:v>23</c:v>
                </c:pt>
                <c:pt idx="989">
                  <c:v>22</c:v>
                </c:pt>
                <c:pt idx="990">
                  <c:v>23</c:v>
                </c:pt>
                <c:pt idx="991">
                  <c:v>24</c:v>
                </c:pt>
                <c:pt idx="992">
                  <c:v>24</c:v>
                </c:pt>
                <c:pt idx="993">
                  <c:v>25</c:v>
                </c:pt>
                <c:pt idx="994">
                  <c:v>25</c:v>
                </c:pt>
                <c:pt idx="995">
                  <c:v>24</c:v>
                </c:pt>
                <c:pt idx="996">
                  <c:v>22</c:v>
                </c:pt>
                <c:pt idx="997">
                  <c:v>22</c:v>
                </c:pt>
                <c:pt idx="998">
                  <c:v>24</c:v>
                </c:pt>
                <c:pt idx="999">
                  <c:v>21</c:v>
                </c:pt>
                <c:pt idx="1000">
                  <c:v>23</c:v>
                </c:pt>
                <c:pt idx="1001">
                  <c:v>22</c:v>
                </c:pt>
                <c:pt idx="1002">
                  <c:v>20</c:v>
                </c:pt>
                <c:pt idx="1003">
                  <c:v>23</c:v>
                </c:pt>
                <c:pt idx="1004">
                  <c:v>21</c:v>
                </c:pt>
                <c:pt idx="1005">
                  <c:v>21</c:v>
                </c:pt>
                <c:pt idx="1006">
                  <c:v>21</c:v>
                </c:pt>
                <c:pt idx="1007">
                  <c:v>21</c:v>
                </c:pt>
                <c:pt idx="1008">
                  <c:v>27</c:v>
                </c:pt>
                <c:pt idx="1009">
                  <c:v>23</c:v>
                </c:pt>
                <c:pt idx="1010">
                  <c:v>23</c:v>
                </c:pt>
                <c:pt idx="1011">
                  <c:v>23</c:v>
                </c:pt>
                <c:pt idx="1012">
                  <c:v>21</c:v>
                </c:pt>
                <c:pt idx="1013">
                  <c:v>22</c:v>
                </c:pt>
                <c:pt idx="1014">
                  <c:v>22</c:v>
                </c:pt>
                <c:pt idx="1015">
                  <c:v>23</c:v>
                </c:pt>
                <c:pt idx="1016">
                  <c:v>23</c:v>
                </c:pt>
                <c:pt idx="1017">
                  <c:v>24</c:v>
                </c:pt>
                <c:pt idx="1018">
                  <c:v>24</c:v>
                </c:pt>
                <c:pt idx="1019">
                  <c:v>26</c:v>
                </c:pt>
                <c:pt idx="1020">
                  <c:v>20</c:v>
                </c:pt>
                <c:pt idx="1021">
                  <c:v>24</c:v>
                </c:pt>
                <c:pt idx="1022">
                  <c:v>22</c:v>
                </c:pt>
                <c:pt idx="1023">
                  <c:v>25</c:v>
                </c:pt>
                <c:pt idx="1024">
                  <c:v>23</c:v>
                </c:pt>
                <c:pt idx="1025">
                  <c:v>23</c:v>
                </c:pt>
                <c:pt idx="1026">
                  <c:v>24</c:v>
                </c:pt>
                <c:pt idx="1027">
                  <c:v>23</c:v>
                </c:pt>
                <c:pt idx="1028">
                  <c:v>26</c:v>
                </c:pt>
                <c:pt idx="1029">
                  <c:v>23</c:v>
                </c:pt>
                <c:pt idx="1030">
                  <c:v>22</c:v>
                </c:pt>
                <c:pt idx="1031">
                  <c:v>22</c:v>
                </c:pt>
                <c:pt idx="1032">
                  <c:v>23</c:v>
                </c:pt>
                <c:pt idx="1033">
                  <c:v>22</c:v>
                </c:pt>
                <c:pt idx="1034">
                  <c:v>23</c:v>
                </c:pt>
                <c:pt idx="1035">
                  <c:v>24</c:v>
                </c:pt>
                <c:pt idx="1036">
                  <c:v>22</c:v>
                </c:pt>
                <c:pt idx="1037">
                  <c:v>23</c:v>
                </c:pt>
                <c:pt idx="1038">
                  <c:v>24</c:v>
                </c:pt>
                <c:pt idx="1039">
                  <c:v>23</c:v>
                </c:pt>
                <c:pt idx="1040">
                  <c:v>24</c:v>
                </c:pt>
                <c:pt idx="1041">
                  <c:v>24</c:v>
                </c:pt>
                <c:pt idx="1042">
                  <c:v>24</c:v>
                </c:pt>
                <c:pt idx="1043">
                  <c:v>25</c:v>
                </c:pt>
                <c:pt idx="1044">
                  <c:v>23</c:v>
                </c:pt>
                <c:pt idx="1045">
                  <c:v>23</c:v>
                </c:pt>
                <c:pt idx="1046">
                  <c:v>22</c:v>
                </c:pt>
                <c:pt idx="1047">
                  <c:v>23</c:v>
                </c:pt>
                <c:pt idx="1048">
                  <c:v>23</c:v>
                </c:pt>
                <c:pt idx="1049">
                  <c:v>22</c:v>
                </c:pt>
                <c:pt idx="1050">
                  <c:v>23</c:v>
                </c:pt>
                <c:pt idx="1051">
                  <c:v>22</c:v>
                </c:pt>
                <c:pt idx="1052">
                  <c:v>24</c:v>
                </c:pt>
                <c:pt idx="1053">
                  <c:v>22</c:v>
                </c:pt>
                <c:pt idx="1054">
                  <c:v>21</c:v>
                </c:pt>
                <c:pt idx="1055">
                  <c:v>23</c:v>
                </c:pt>
                <c:pt idx="1056">
                  <c:v>23</c:v>
                </c:pt>
                <c:pt idx="1057">
                  <c:v>22</c:v>
                </c:pt>
                <c:pt idx="1058">
                  <c:v>22</c:v>
                </c:pt>
                <c:pt idx="1059">
                  <c:v>22</c:v>
                </c:pt>
                <c:pt idx="1060">
                  <c:v>22</c:v>
                </c:pt>
                <c:pt idx="1061">
                  <c:v>22</c:v>
                </c:pt>
                <c:pt idx="1062">
                  <c:v>22</c:v>
                </c:pt>
                <c:pt idx="1063">
                  <c:v>22</c:v>
                </c:pt>
                <c:pt idx="1064">
                  <c:v>22</c:v>
                </c:pt>
                <c:pt idx="1065">
                  <c:v>23</c:v>
                </c:pt>
                <c:pt idx="1066">
                  <c:v>32</c:v>
                </c:pt>
                <c:pt idx="1067">
                  <c:v>23</c:v>
                </c:pt>
                <c:pt idx="1068">
                  <c:v>21</c:v>
                </c:pt>
                <c:pt idx="1069">
                  <c:v>21</c:v>
                </c:pt>
                <c:pt idx="1070">
                  <c:v>22</c:v>
                </c:pt>
                <c:pt idx="1071">
                  <c:v>23</c:v>
                </c:pt>
                <c:pt idx="1072">
                  <c:v>22</c:v>
                </c:pt>
                <c:pt idx="1073">
                  <c:v>22</c:v>
                </c:pt>
                <c:pt idx="1074">
                  <c:v>23</c:v>
                </c:pt>
                <c:pt idx="1075">
                  <c:v>18</c:v>
                </c:pt>
                <c:pt idx="1076">
                  <c:v>22</c:v>
                </c:pt>
                <c:pt idx="1077">
                  <c:v>21</c:v>
                </c:pt>
                <c:pt idx="1078">
                  <c:v>22</c:v>
                </c:pt>
                <c:pt idx="1079">
                  <c:v>22</c:v>
                </c:pt>
                <c:pt idx="1080">
                  <c:v>20</c:v>
                </c:pt>
                <c:pt idx="1081">
                  <c:v>23</c:v>
                </c:pt>
                <c:pt idx="1082">
                  <c:v>26</c:v>
                </c:pt>
                <c:pt idx="1083">
                  <c:v>22</c:v>
                </c:pt>
                <c:pt idx="1084">
                  <c:v>22</c:v>
                </c:pt>
                <c:pt idx="1085">
                  <c:v>23</c:v>
                </c:pt>
                <c:pt idx="1086">
                  <c:v>21</c:v>
                </c:pt>
                <c:pt idx="1087">
                  <c:v>22</c:v>
                </c:pt>
                <c:pt idx="1088">
                  <c:v>22</c:v>
                </c:pt>
                <c:pt idx="1089">
                  <c:v>20</c:v>
                </c:pt>
                <c:pt idx="1090">
                  <c:v>23</c:v>
                </c:pt>
                <c:pt idx="1091">
                  <c:v>21</c:v>
                </c:pt>
                <c:pt idx="1092">
                  <c:v>20</c:v>
                </c:pt>
                <c:pt idx="1093">
                  <c:v>20</c:v>
                </c:pt>
                <c:pt idx="1094">
                  <c:v>23</c:v>
                </c:pt>
                <c:pt idx="1095">
                  <c:v>24</c:v>
                </c:pt>
                <c:pt idx="1096">
                  <c:v>19</c:v>
                </c:pt>
                <c:pt idx="1097">
                  <c:v>22</c:v>
                </c:pt>
                <c:pt idx="1098">
                  <c:v>22</c:v>
                </c:pt>
                <c:pt idx="1099">
                  <c:v>22</c:v>
                </c:pt>
                <c:pt idx="1100">
                  <c:v>21</c:v>
                </c:pt>
                <c:pt idx="1101">
                  <c:v>23</c:v>
                </c:pt>
                <c:pt idx="1102">
                  <c:v>31</c:v>
                </c:pt>
                <c:pt idx="1103">
                  <c:v>27</c:v>
                </c:pt>
                <c:pt idx="1104">
                  <c:v>21</c:v>
                </c:pt>
                <c:pt idx="1105">
                  <c:v>22</c:v>
                </c:pt>
                <c:pt idx="1106">
                  <c:v>22</c:v>
                </c:pt>
                <c:pt idx="1107">
                  <c:v>21</c:v>
                </c:pt>
                <c:pt idx="1108">
                  <c:v>22</c:v>
                </c:pt>
                <c:pt idx="1109">
                  <c:v>20</c:v>
                </c:pt>
                <c:pt idx="1110">
                  <c:v>22</c:v>
                </c:pt>
                <c:pt idx="1111">
                  <c:v>21</c:v>
                </c:pt>
                <c:pt idx="1112">
                  <c:v>25</c:v>
                </c:pt>
                <c:pt idx="1113">
                  <c:v>24</c:v>
                </c:pt>
                <c:pt idx="1114">
                  <c:v>22</c:v>
                </c:pt>
                <c:pt idx="1115">
                  <c:v>19</c:v>
                </c:pt>
                <c:pt idx="1116">
                  <c:v>22</c:v>
                </c:pt>
                <c:pt idx="1117">
                  <c:v>21</c:v>
                </c:pt>
                <c:pt idx="1118">
                  <c:v>20</c:v>
                </c:pt>
                <c:pt idx="1119">
                  <c:v>20</c:v>
                </c:pt>
                <c:pt idx="1120">
                  <c:v>22</c:v>
                </c:pt>
                <c:pt idx="1121">
                  <c:v>20</c:v>
                </c:pt>
                <c:pt idx="1122">
                  <c:v>21</c:v>
                </c:pt>
                <c:pt idx="1123">
                  <c:v>21</c:v>
                </c:pt>
                <c:pt idx="1124">
                  <c:v>25</c:v>
                </c:pt>
                <c:pt idx="1125">
                  <c:v>22</c:v>
                </c:pt>
                <c:pt idx="1126">
                  <c:v>21</c:v>
                </c:pt>
                <c:pt idx="1127">
                  <c:v>21</c:v>
                </c:pt>
                <c:pt idx="1128">
                  <c:v>22</c:v>
                </c:pt>
                <c:pt idx="1129">
                  <c:v>21</c:v>
                </c:pt>
                <c:pt idx="1130">
                  <c:v>25</c:v>
                </c:pt>
                <c:pt idx="1131">
                  <c:v>22</c:v>
                </c:pt>
                <c:pt idx="1132">
                  <c:v>24</c:v>
                </c:pt>
                <c:pt idx="1133">
                  <c:v>22</c:v>
                </c:pt>
                <c:pt idx="1134">
                  <c:v>24</c:v>
                </c:pt>
                <c:pt idx="1135">
                  <c:v>21</c:v>
                </c:pt>
                <c:pt idx="1136">
                  <c:v>23</c:v>
                </c:pt>
                <c:pt idx="1137">
                  <c:v>22</c:v>
                </c:pt>
                <c:pt idx="1138">
                  <c:v>22</c:v>
                </c:pt>
                <c:pt idx="1139">
                  <c:v>23</c:v>
                </c:pt>
                <c:pt idx="1140">
                  <c:v>29</c:v>
                </c:pt>
                <c:pt idx="1141">
                  <c:v>25</c:v>
                </c:pt>
                <c:pt idx="1142">
                  <c:v>23</c:v>
                </c:pt>
                <c:pt idx="1143">
                  <c:v>22</c:v>
                </c:pt>
                <c:pt idx="1144">
                  <c:v>21</c:v>
                </c:pt>
                <c:pt idx="1145">
                  <c:v>23</c:v>
                </c:pt>
                <c:pt idx="1146">
                  <c:v>23</c:v>
                </c:pt>
                <c:pt idx="1147">
                  <c:v>22</c:v>
                </c:pt>
                <c:pt idx="1148">
                  <c:v>21</c:v>
                </c:pt>
                <c:pt idx="1149">
                  <c:v>21</c:v>
                </c:pt>
                <c:pt idx="1150">
                  <c:v>23</c:v>
                </c:pt>
                <c:pt idx="1151">
                  <c:v>24</c:v>
                </c:pt>
                <c:pt idx="1152">
                  <c:v>23</c:v>
                </c:pt>
                <c:pt idx="1153">
                  <c:v>22</c:v>
                </c:pt>
                <c:pt idx="1154">
                  <c:v>23</c:v>
                </c:pt>
                <c:pt idx="1155">
                  <c:v>23</c:v>
                </c:pt>
                <c:pt idx="1156">
                  <c:v>22</c:v>
                </c:pt>
                <c:pt idx="1157">
                  <c:v>23</c:v>
                </c:pt>
                <c:pt idx="1158">
                  <c:v>22</c:v>
                </c:pt>
                <c:pt idx="1159">
                  <c:v>22</c:v>
                </c:pt>
                <c:pt idx="1160">
                  <c:v>26</c:v>
                </c:pt>
                <c:pt idx="1161">
                  <c:v>22</c:v>
                </c:pt>
                <c:pt idx="1162">
                  <c:v>22</c:v>
                </c:pt>
                <c:pt idx="1163">
                  <c:v>24</c:v>
                </c:pt>
                <c:pt idx="1164">
                  <c:v>27</c:v>
                </c:pt>
                <c:pt idx="1165">
                  <c:v>26</c:v>
                </c:pt>
                <c:pt idx="1166">
                  <c:v>26</c:v>
                </c:pt>
                <c:pt idx="1167">
                  <c:v>22</c:v>
                </c:pt>
                <c:pt idx="1168">
                  <c:v>23</c:v>
                </c:pt>
                <c:pt idx="1169">
                  <c:v>21</c:v>
                </c:pt>
                <c:pt idx="1170">
                  <c:v>23</c:v>
                </c:pt>
                <c:pt idx="1171">
                  <c:v>22</c:v>
                </c:pt>
                <c:pt idx="1172">
                  <c:v>22</c:v>
                </c:pt>
                <c:pt idx="1173">
                  <c:v>23</c:v>
                </c:pt>
                <c:pt idx="1174">
                  <c:v>25</c:v>
                </c:pt>
                <c:pt idx="1175">
                  <c:v>21</c:v>
                </c:pt>
                <c:pt idx="1176">
                  <c:v>22</c:v>
                </c:pt>
                <c:pt idx="1177">
                  <c:v>21</c:v>
                </c:pt>
                <c:pt idx="1178">
                  <c:v>21</c:v>
                </c:pt>
                <c:pt idx="1179">
                  <c:v>23</c:v>
                </c:pt>
                <c:pt idx="1180">
                  <c:v>22</c:v>
                </c:pt>
                <c:pt idx="1181">
                  <c:v>24</c:v>
                </c:pt>
                <c:pt idx="1182">
                  <c:v>23</c:v>
                </c:pt>
                <c:pt idx="1183">
                  <c:v>22</c:v>
                </c:pt>
                <c:pt idx="1184">
                  <c:v>22</c:v>
                </c:pt>
                <c:pt idx="1185">
                  <c:v>22</c:v>
                </c:pt>
                <c:pt idx="1186">
                  <c:v>22</c:v>
                </c:pt>
                <c:pt idx="1187">
                  <c:v>22</c:v>
                </c:pt>
                <c:pt idx="1188">
                  <c:v>21</c:v>
                </c:pt>
                <c:pt idx="1189">
                  <c:v>21</c:v>
                </c:pt>
                <c:pt idx="1190">
                  <c:v>20</c:v>
                </c:pt>
                <c:pt idx="1191">
                  <c:v>20</c:v>
                </c:pt>
                <c:pt idx="1192">
                  <c:v>20</c:v>
                </c:pt>
                <c:pt idx="1193">
                  <c:v>22</c:v>
                </c:pt>
                <c:pt idx="1194">
                  <c:v>22</c:v>
                </c:pt>
                <c:pt idx="1195">
                  <c:v>25</c:v>
                </c:pt>
                <c:pt idx="1196">
                  <c:v>22</c:v>
                </c:pt>
                <c:pt idx="1197">
                  <c:v>22</c:v>
                </c:pt>
                <c:pt idx="1198">
                  <c:v>21</c:v>
                </c:pt>
                <c:pt idx="1199">
                  <c:v>22</c:v>
                </c:pt>
                <c:pt idx="1200">
                  <c:v>20</c:v>
                </c:pt>
                <c:pt idx="1201">
                  <c:v>21</c:v>
                </c:pt>
                <c:pt idx="1202">
                  <c:v>23</c:v>
                </c:pt>
                <c:pt idx="1203">
                  <c:v>23</c:v>
                </c:pt>
                <c:pt idx="1204">
                  <c:v>22</c:v>
                </c:pt>
                <c:pt idx="1205">
                  <c:v>25</c:v>
                </c:pt>
                <c:pt idx="1206">
                  <c:v>21</c:v>
                </c:pt>
                <c:pt idx="1207">
                  <c:v>22</c:v>
                </c:pt>
                <c:pt idx="1208">
                  <c:v>24</c:v>
                </c:pt>
                <c:pt idx="1209">
                  <c:v>27</c:v>
                </c:pt>
                <c:pt idx="1210">
                  <c:v>24</c:v>
                </c:pt>
                <c:pt idx="1211">
                  <c:v>23</c:v>
                </c:pt>
                <c:pt idx="1212">
                  <c:v>20</c:v>
                </c:pt>
                <c:pt idx="1213">
                  <c:v>22</c:v>
                </c:pt>
                <c:pt idx="1214">
                  <c:v>22</c:v>
                </c:pt>
                <c:pt idx="1215">
                  <c:v>22</c:v>
                </c:pt>
                <c:pt idx="1216">
                  <c:v>23</c:v>
                </c:pt>
                <c:pt idx="1217">
                  <c:v>23</c:v>
                </c:pt>
                <c:pt idx="1218">
                  <c:v>21</c:v>
                </c:pt>
                <c:pt idx="1219">
                  <c:v>27</c:v>
                </c:pt>
                <c:pt idx="1220">
                  <c:v>23</c:v>
                </c:pt>
                <c:pt idx="1221">
                  <c:v>20</c:v>
                </c:pt>
                <c:pt idx="1222">
                  <c:v>22</c:v>
                </c:pt>
                <c:pt idx="1223">
                  <c:v>23</c:v>
                </c:pt>
                <c:pt idx="1224">
                  <c:v>20</c:v>
                </c:pt>
                <c:pt idx="1225">
                  <c:v>24</c:v>
                </c:pt>
                <c:pt idx="1226">
                  <c:v>28</c:v>
                </c:pt>
                <c:pt idx="1227">
                  <c:v>24</c:v>
                </c:pt>
                <c:pt idx="1228">
                  <c:v>23</c:v>
                </c:pt>
                <c:pt idx="1229">
                  <c:v>23</c:v>
                </c:pt>
                <c:pt idx="1230">
                  <c:v>22</c:v>
                </c:pt>
                <c:pt idx="1231">
                  <c:v>23</c:v>
                </c:pt>
                <c:pt idx="1232">
                  <c:v>24</c:v>
                </c:pt>
                <c:pt idx="1233">
                  <c:v>22</c:v>
                </c:pt>
                <c:pt idx="1234">
                  <c:v>25</c:v>
                </c:pt>
                <c:pt idx="1235">
                  <c:v>26</c:v>
                </c:pt>
                <c:pt idx="1236">
                  <c:v>24</c:v>
                </c:pt>
                <c:pt idx="1237">
                  <c:v>22</c:v>
                </c:pt>
                <c:pt idx="1238">
                  <c:v>22</c:v>
                </c:pt>
                <c:pt idx="1239">
                  <c:v>19</c:v>
                </c:pt>
                <c:pt idx="1240">
                  <c:v>23</c:v>
                </c:pt>
                <c:pt idx="1241">
                  <c:v>23</c:v>
                </c:pt>
                <c:pt idx="1242">
                  <c:v>22</c:v>
                </c:pt>
                <c:pt idx="1243">
                  <c:v>21</c:v>
                </c:pt>
                <c:pt idx="1244">
                  <c:v>22</c:v>
                </c:pt>
                <c:pt idx="1245">
                  <c:v>22</c:v>
                </c:pt>
                <c:pt idx="1246">
                  <c:v>23</c:v>
                </c:pt>
                <c:pt idx="1247">
                  <c:v>23</c:v>
                </c:pt>
                <c:pt idx="1248">
                  <c:v>24</c:v>
                </c:pt>
                <c:pt idx="1249">
                  <c:v>25</c:v>
                </c:pt>
                <c:pt idx="1250">
                  <c:v>23</c:v>
                </c:pt>
                <c:pt idx="1251">
                  <c:v>26</c:v>
                </c:pt>
                <c:pt idx="1252">
                  <c:v>22</c:v>
                </c:pt>
                <c:pt idx="1253">
                  <c:v>22</c:v>
                </c:pt>
                <c:pt idx="1254">
                  <c:v>20</c:v>
                </c:pt>
                <c:pt idx="1255">
                  <c:v>26</c:v>
                </c:pt>
                <c:pt idx="1256">
                  <c:v>21</c:v>
                </c:pt>
                <c:pt idx="1257">
                  <c:v>24</c:v>
                </c:pt>
                <c:pt idx="1258">
                  <c:v>22</c:v>
                </c:pt>
                <c:pt idx="1259">
                  <c:v>29</c:v>
                </c:pt>
                <c:pt idx="1260">
                  <c:v>24</c:v>
                </c:pt>
                <c:pt idx="1261">
                  <c:v>22</c:v>
                </c:pt>
                <c:pt idx="1262">
                  <c:v>21</c:v>
                </c:pt>
                <c:pt idx="1263">
                  <c:v>21</c:v>
                </c:pt>
                <c:pt idx="1264">
                  <c:v>21</c:v>
                </c:pt>
                <c:pt idx="1265">
                  <c:v>23</c:v>
                </c:pt>
                <c:pt idx="1266">
                  <c:v>25</c:v>
                </c:pt>
                <c:pt idx="1267">
                  <c:v>22</c:v>
                </c:pt>
                <c:pt idx="1268">
                  <c:v>23</c:v>
                </c:pt>
                <c:pt idx="1269">
                  <c:v>22</c:v>
                </c:pt>
                <c:pt idx="1270">
                  <c:v>23</c:v>
                </c:pt>
                <c:pt idx="1271">
                  <c:v>22</c:v>
                </c:pt>
                <c:pt idx="1272">
                  <c:v>22</c:v>
                </c:pt>
                <c:pt idx="1273">
                  <c:v>22</c:v>
                </c:pt>
                <c:pt idx="1274">
                  <c:v>23</c:v>
                </c:pt>
                <c:pt idx="1275">
                  <c:v>26</c:v>
                </c:pt>
                <c:pt idx="1276">
                  <c:v>23</c:v>
                </c:pt>
                <c:pt idx="1277">
                  <c:v>22</c:v>
                </c:pt>
                <c:pt idx="1278">
                  <c:v>21</c:v>
                </c:pt>
                <c:pt idx="1279">
                  <c:v>22</c:v>
                </c:pt>
                <c:pt idx="1280">
                  <c:v>24</c:v>
                </c:pt>
                <c:pt idx="1281">
                  <c:v>22</c:v>
                </c:pt>
                <c:pt idx="1282">
                  <c:v>23</c:v>
                </c:pt>
                <c:pt idx="1283">
                  <c:v>25</c:v>
                </c:pt>
                <c:pt idx="1284">
                  <c:v>24</c:v>
                </c:pt>
                <c:pt idx="1285">
                  <c:v>27</c:v>
                </c:pt>
                <c:pt idx="1286">
                  <c:v>25</c:v>
                </c:pt>
                <c:pt idx="1287">
                  <c:v>22</c:v>
                </c:pt>
                <c:pt idx="1288">
                  <c:v>23</c:v>
                </c:pt>
                <c:pt idx="1289">
                  <c:v>24</c:v>
                </c:pt>
                <c:pt idx="1290">
                  <c:v>20</c:v>
                </c:pt>
                <c:pt idx="1291">
                  <c:v>21</c:v>
                </c:pt>
                <c:pt idx="1292">
                  <c:v>20</c:v>
                </c:pt>
                <c:pt idx="1293">
                  <c:v>22</c:v>
                </c:pt>
                <c:pt idx="1294">
                  <c:v>20</c:v>
                </c:pt>
                <c:pt idx="1295">
                  <c:v>21</c:v>
                </c:pt>
                <c:pt idx="1296">
                  <c:v>22</c:v>
                </c:pt>
                <c:pt idx="1297">
                  <c:v>21</c:v>
                </c:pt>
                <c:pt idx="1298">
                  <c:v>22</c:v>
                </c:pt>
                <c:pt idx="1299">
                  <c:v>27</c:v>
                </c:pt>
                <c:pt idx="1300">
                  <c:v>22</c:v>
                </c:pt>
                <c:pt idx="1301">
                  <c:v>23</c:v>
                </c:pt>
                <c:pt idx="1302">
                  <c:v>22</c:v>
                </c:pt>
                <c:pt idx="1303">
                  <c:v>26</c:v>
                </c:pt>
                <c:pt idx="1304">
                  <c:v>22</c:v>
                </c:pt>
                <c:pt idx="1305">
                  <c:v>22</c:v>
                </c:pt>
                <c:pt idx="1306">
                  <c:v>22</c:v>
                </c:pt>
                <c:pt idx="1307">
                  <c:v>21</c:v>
                </c:pt>
                <c:pt idx="1308">
                  <c:v>23</c:v>
                </c:pt>
                <c:pt idx="1309">
                  <c:v>25</c:v>
                </c:pt>
                <c:pt idx="1310">
                  <c:v>25</c:v>
                </c:pt>
                <c:pt idx="1311">
                  <c:v>23</c:v>
                </c:pt>
                <c:pt idx="1312">
                  <c:v>25</c:v>
                </c:pt>
                <c:pt idx="1313">
                  <c:v>29</c:v>
                </c:pt>
                <c:pt idx="1314">
                  <c:v>27</c:v>
                </c:pt>
                <c:pt idx="1315">
                  <c:v>23</c:v>
                </c:pt>
                <c:pt idx="1316">
                  <c:v>23</c:v>
                </c:pt>
                <c:pt idx="1317">
                  <c:v>20</c:v>
                </c:pt>
                <c:pt idx="1318">
                  <c:v>21</c:v>
                </c:pt>
                <c:pt idx="1319">
                  <c:v>23</c:v>
                </c:pt>
                <c:pt idx="1320">
                  <c:v>26</c:v>
                </c:pt>
                <c:pt idx="1321">
                  <c:v>22</c:v>
                </c:pt>
                <c:pt idx="1322">
                  <c:v>22</c:v>
                </c:pt>
                <c:pt idx="1323">
                  <c:v>22</c:v>
                </c:pt>
                <c:pt idx="1324">
                  <c:v>23</c:v>
                </c:pt>
                <c:pt idx="1325">
                  <c:v>22</c:v>
                </c:pt>
                <c:pt idx="1326">
                  <c:v>21</c:v>
                </c:pt>
                <c:pt idx="1327">
                  <c:v>27</c:v>
                </c:pt>
                <c:pt idx="1328">
                  <c:v>21</c:v>
                </c:pt>
                <c:pt idx="1329">
                  <c:v>22</c:v>
                </c:pt>
                <c:pt idx="1330">
                  <c:v>22</c:v>
                </c:pt>
                <c:pt idx="1331">
                  <c:v>22</c:v>
                </c:pt>
                <c:pt idx="1332">
                  <c:v>24</c:v>
                </c:pt>
                <c:pt idx="1333">
                  <c:v>22</c:v>
                </c:pt>
                <c:pt idx="1334">
                  <c:v>21</c:v>
                </c:pt>
                <c:pt idx="1335">
                  <c:v>21</c:v>
                </c:pt>
                <c:pt idx="1336">
                  <c:v>21</c:v>
                </c:pt>
                <c:pt idx="1337">
                  <c:v>23</c:v>
                </c:pt>
                <c:pt idx="1338">
                  <c:v>21</c:v>
                </c:pt>
                <c:pt idx="1339">
                  <c:v>21</c:v>
                </c:pt>
                <c:pt idx="1340">
                  <c:v>21</c:v>
                </c:pt>
                <c:pt idx="1341">
                  <c:v>20</c:v>
                </c:pt>
                <c:pt idx="1342">
                  <c:v>22</c:v>
                </c:pt>
                <c:pt idx="1343">
                  <c:v>22</c:v>
                </c:pt>
                <c:pt idx="1344">
                  <c:v>21</c:v>
                </c:pt>
                <c:pt idx="1345">
                  <c:v>21</c:v>
                </c:pt>
                <c:pt idx="1346">
                  <c:v>21</c:v>
                </c:pt>
                <c:pt idx="1347">
                  <c:v>20</c:v>
                </c:pt>
                <c:pt idx="1348">
                  <c:v>21</c:v>
                </c:pt>
                <c:pt idx="1349">
                  <c:v>24</c:v>
                </c:pt>
                <c:pt idx="1350">
                  <c:v>21</c:v>
                </c:pt>
                <c:pt idx="1351">
                  <c:v>23</c:v>
                </c:pt>
                <c:pt idx="1352">
                  <c:v>19</c:v>
                </c:pt>
                <c:pt idx="1353">
                  <c:v>22</c:v>
                </c:pt>
                <c:pt idx="1354">
                  <c:v>21</c:v>
                </c:pt>
                <c:pt idx="1355">
                  <c:v>22</c:v>
                </c:pt>
                <c:pt idx="1356">
                  <c:v>21</c:v>
                </c:pt>
                <c:pt idx="1357">
                  <c:v>22</c:v>
                </c:pt>
                <c:pt idx="1358">
                  <c:v>23</c:v>
                </c:pt>
                <c:pt idx="1359">
                  <c:v>39</c:v>
                </c:pt>
                <c:pt idx="1360">
                  <c:v>22</c:v>
                </c:pt>
                <c:pt idx="1361">
                  <c:v>20</c:v>
                </c:pt>
                <c:pt idx="1362">
                  <c:v>24</c:v>
                </c:pt>
                <c:pt idx="1363">
                  <c:v>23</c:v>
                </c:pt>
                <c:pt idx="1364">
                  <c:v>26</c:v>
                </c:pt>
                <c:pt idx="1365">
                  <c:v>22</c:v>
                </c:pt>
                <c:pt idx="1366">
                  <c:v>22</c:v>
                </c:pt>
                <c:pt idx="1367">
                  <c:v>22</c:v>
                </c:pt>
                <c:pt idx="1368">
                  <c:v>22</c:v>
                </c:pt>
                <c:pt idx="1369">
                  <c:v>22</c:v>
                </c:pt>
                <c:pt idx="1370">
                  <c:v>21</c:v>
                </c:pt>
                <c:pt idx="1371">
                  <c:v>23</c:v>
                </c:pt>
                <c:pt idx="1372">
                  <c:v>23</c:v>
                </c:pt>
                <c:pt idx="1373">
                  <c:v>23</c:v>
                </c:pt>
                <c:pt idx="1374">
                  <c:v>24</c:v>
                </c:pt>
                <c:pt idx="1375">
                  <c:v>22</c:v>
                </c:pt>
                <c:pt idx="1376">
                  <c:v>21</c:v>
                </c:pt>
                <c:pt idx="1377">
                  <c:v>22</c:v>
                </c:pt>
                <c:pt idx="1378">
                  <c:v>21</c:v>
                </c:pt>
                <c:pt idx="1379">
                  <c:v>22</c:v>
                </c:pt>
                <c:pt idx="1380">
                  <c:v>22</c:v>
                </c:pt>
                <c:pt idx="1381">
                  <c:v>23</c:v>
                </c:pt>
                <c:pt idx="1382">
                  <c:v>22</c:v>
                </c:pt>
                <c:pt idx="1383">
                  <c:v>21</c:v>
                </c:pt>
                <c:pt idx="1384">
                  <c:v>22</c:v>
                </c:pt>
                <c:pt idx="1385">
                  <c:v>22</c:v>
                </c:pt>
                <c:pt idx="1386">
                  <c:v>25</c:v>
                </c:pt>
                <c:pt idx="1387">
                  <c:v>24</c:v>
                </c:pt>
                <c:pt idx="1388">
                  <c:v>25</c:v>
                </c:pt>
                <c:pt idx="1389">
                  <c:v>23</c:v>
                </c:pt>
                <c:pt idx="1390">
                  <c:v>22</c:v>
                </c:pt>
                <c:pt idx="1391">
                  <c:v>22</c:v>
                </c:pt>
                <c:pt idx="1392">
                  <c:v>22</c:v>
                </c:pt>
                <c:pt idx="1393">
                  <c:v>21</c:v>
                </c:pt>
                <c:pt idx="1394">
                  <c:v>23</c:v>
                </c:pt>
                <c:pt idx="1395">
                  <c:v>24</c:v>
                </c:pt>
                <c:pt idx="1396">
                  <c:v>21</c:v>
                </c:pt>
                <c:pt idx="1397">
                  <c:v>22</c:v>
                </c:pt>
                <c:pt idx="1398">
                  <c:v>23</c:v>
                </c:pt>
                <c:pt idx="1399">
                  <c:v>21</c:v>
                </c:pt>
                <c:pt idx="1400">
                  <c:v>22</c:v>
                </c:pt>
                <c:pt idx="1401">
                  <c:v>22</c:v>
                </c:pt>
                <c:pt idx="1402">
                  <c:v>25</c:v>
                </c:pt>
                <c:pt idx="1403">
                  <c:v>22</c:v>
                </c:pt>
                <c:pt idx="1404">
                  <c:v>21</c:v>
                </c:pt>
                <c:pt idx="1405">
                  <c:v>21</c:v>
                </c:pt>
                <c:pt idx="1406">
                  <c:v>21</c:v>
                </c:pt>
                <c:pt idx="1407">
                  <c:v>20</c:v>
                </c:pt>
                <c:pt idx="1408">
                  <c:v>22</c:v>
                </c:pt>
                <c:pt idx="1409">
                  <c:v>23</c:v>
                </c:pt>
                <c:pt idx="1410">
                  <c:v>21</c:v>
                </c:pt>
                <c:pt idx="1411">
                  <c:v>28</c:v>
                </c:pt>
                <c:pt idx="1412">
                  <c:v>26</c:v>
                </c:pt>
                <c:pt idx="1413">
                  <c:v>26</c:v>
                </c:pt>
                <c:pt idx="1414">
                  <c:v>23</c:v>
                </c:pt>
                <c:pt idx="1415">
                  <c:v>23</c:v>
                </c:pt>
                <c:pt idx="1416">
                  <c:v>24</c:v>
                </c:pt>
                <c:pt idx="1417">
                  <c:v>20</c:v>
                </c:pt>
                <c:pt idx="1418">
                  <c:v>24</c:v>
                </c:pt>
                <c:pt idx="1419">
                  <c:v>22</c:v>
                </c:pt>
                <c:pt idx="1420">
                  <c:v>22</c:v>
                </c:pt>
                <c:pt idx="1421">
                  <c:v>22</c:v>
                </c:pt>
                <c:pt idx="1422">
                  <c:v>23</c:v>
                </c:pt>
                <c:pt idx="1423">
                  <c:v>21</c:v>
                </c:pt>
                <c:pt idx="1424">
                  <c:v>21</c:v>
                </c:pt>
                <c:pt idx="1425">
                  <c:v>22</c:v>
                </c:pt>
                <c:pt idx="1426">
                  <c:v>22</c:v>
                </c:pt>
                <c:pt idx="1427">
                  <c:v>23</c:v>
                </c:pt>
                <c:pt idx="1428">
                  <c:v>22</c:v>
                </c:pt>
                <c:pt idx="1429">
                  <c:v>21</c:v>
                </c:pt>
                <c:pt idx="1430">
                  <c:v>23</c:v>
                </c:pt>
                <c:pt idx="1431">
                  <c:v>30</c:v>
                </c:pt>
                <c:pt idx="1432">
                  <c:v>23</c:v>
                </c:pt>
                <c:pt idx="1433">
                  <c:v>24</c:v>
                </c:pt>
                <c:pt idx="1434">
                  <c:v>24</c:v>
                </c:pt>
                <c:pt idx="1435">
                  <c:v>22</c:v>
                </c:pt>
                <c:pt idx="1436">
                  <c:v>21</c:v>
                </c:pt>
                <c:pt idx="1437">
                  <c:v>20</c:v>
                </c:pt>
                <c:pt idx="1438">
                  <c:v>24</c:v>
                </c:pt>
                <c:pt idx="1439">
                  <c:v>22</c:v>
                </c:pt>
                <c:pt idx="1440">
                  <c:v>22</c:v>
                </c:pt>
                <c:pt idx="1441">
                  <c:v>22</c:v>
                </c:pt>
                <c:pt idx="1442">
                  <c:v>20</c:v>
                </c:pt>
                <c:pt idx="1443">
                  <c:v>21</c:v>
                </c:pt>
                <c:pt idx="1444">
                  <c:v>20</c:v>
                </c:pt>
                <c:pt idx="1445">
                  <c:v>21</c:v>
                </c:pt>
                <c:pt idx="1446">
                  <c:v>21</c:v>
                </c:pt>
                <c:pt idx="1447">
                  <c:v>22</c:v>
                </c:pt>
                <c:pt idx="1448">
                  <c:v>24</c:v>
                </c:pt>
                <c:pt idx="1449">
                  <c:v>22</c:v>
                </c:pt>
                <c:pt idx="1450">
                  <c:v>21</c:v>
                </c:pt>
                <c:pt idx="1451">
                  <c:v>21</c:v>
                </c:pt>
                <c:pt idx="1452">
                  <c:v>25</c:v>
                </c:pt>
                <c:pt idx="1453">
                  <c:v>23</c:v>
                </c:pt>
                <c:pt idx="1454">
                  <c:v>23</c:v>
                </c:pt>
                <c:pt idx="1455">
                  <c:v>23</c:v>
                </c:pt>
                <c:pt idx="1456">
                  <c:v>27</c:v>
                </c:pt>
                <c:pt idx="1457">
                  <c:v>24</c:v>
                </c:pt>
                <c:pt idx="1458">
                  <c:v>22</c:v>
                </c:pt>
                <c:pt idx="1459">
                  <c:v>22</c:v>
                </c:pt>
                <c:pt idx="1460">
                  <c:v>21</c:v>
                </c:pt>
                <c:pt idx="1461">
                  <c:v>21</c:v>
                </c:pt>
                <c:pt idx="1462">
                  <c:v>23</c:v>
                </c:pt>
                <c:pt idx="1463">
                  <c:v>22</c:v>
                </c:pt>
                <c:pt idx="1464">
                  <c:v>22</c:v>
                </c:pt>
                <c:pt idx="1465">
                  <c:v>22</c:v>
                </c:pt>
                <c:pt idx="1466">
                  <c:v>22</c:v>
                </c:pt>
                <c:pt idx="1467">
                  <c:v>23</c:v>
                </c:pt>
                <c:pt idx="1468">
                  <c:v>23</c:v>
                </c:pt>
                <c:pt idx="1469">
                  <c:v>21</c:v>
                </c:pt>
                <c:pt idx="1470">
                  <c:v>20</c:v>
                </c:pt>
                <c:pt idx="1471">
                  <c:v>21</c:v>
                </c:pt>
                <c:pt idx="1472">
                  <c:v>22</c:v>
                </c:pt>
                <c:pt idx="1473">
                  <c:v>25</c:v>
                </c:pt>
                <c:pt idx="1474">
                  <c:v>22</c:v>
                </c:pt>
                <c:pt idx="1475">
                  <c:v>21</c:v>
                </c:pt>
                <c:pt idx="1476">
                  <c:v>20</c:v>
                </c:pt>
                <c:pt idx="1477">
                  <c:v>21</c:v>
                </c:pt>
                <c:pt idx="1478">
                  <c:v>22</c:v>
                </c:pt>
                <c:pt idx="1479">
                  <c:v>21</c:v>
                </c:pt>
                <c:pt idx="1480">
                  <c:v>24</c:v>
                </c:pt>
                <c:pt idx="1481">
                  <c:v>22</c:v>
                </c:pt>
                <c:pt idx="1482">
                  <c:v>20</c:v>
                </c:pt>
                <c:pt idx="1483">
                  <c:v>22</c:v>
                </c:pt>
                <c:pt idx="1484">
                  <c:v>21</c:v>
                </c:pt>
                <c:pt idx="1485">
                  <c:v>21</c:v>
                </c:pt>
                <c:pt idx="1486">
                  <c:v>22</c:v>
                </c:pt>
                <c:pt idx="1487">
                  <c:v>24</c:v>
                </c:pt>
                <c:pt idx="1488">
                  <c:v>24</c:v>
                </c:pt>
                <c:pt idx="1489">
                  <c:v>21</c:v>
                </c:pt>
                <c:pt idx="1490">
                  <c:v>21</c:v>
                </c:pt>
                <c:pt idx="1491">
                  <c:v>23</c:v>
                </c:pt>
                <c:pt idx="1492">
                  <c:v>23</c:v>
                </c:pt>
                <c:pt idx="1493">
                  <c:v>24</c:v>
                </c:pt>
                <c:pt idx="1494">
                  <c:v>21</c:v>
                </c:pt>
                <c:pt idx="1495">
                  <c:v>21</c:v>
                </c:pt>
                <c:pt idx="1496">
                  <c:v>23</c:v>
                </c:pt>
                <c:pt idx="1497">
                  <c:v>22</c:v>
                </c:pt>
                <c:pt idx="1498">
                  <c:v>20</c:v>
                </c:pt>
                <c:pt idx="1499">
                  <c:v>22</c:v>
                </c:pt>
                <c:pt idx="1500">
                  <c:v>22</c:v>
                </c:pt>
                <c:pt idx="1501">
                  <c:v>21</c:v>
                </c:pt>
                <c:pt idx="1502">
                  <c:v>25</c:v>
                </c:pt>
                <c:pt idx="1503">
                  <c:v>24</c:v>
                </c:pt>
                <c:pt idx="1504">
                  <c:v>21</c:v>
                </c:pt>
                <c:pt idx="1505">
                  <c:v>20</c:v>
                </c:pt>
                <c:pt idx="1506">
                  <c:v>23</c:v>
                </c:pt>
                <c:pt idx="1507">
                  <c:v>25</c:v>
                </c:pt>
                <c:pt idx="1508">
                  <c:v>24</c:v>
                </c:pt>
                <c:pt idx="1509">
                  <c:v>22</c:v>
                </c:pt>
                <c:pt idx="1510">
                  <c:v>22</c:v>
                </c:pt>
                <c:pt idx="1511">
                  <c:v>23</c:v>
                </c:pt>
                <c:pt idx="1512">
                  <c:v>22</c:v>
                </c:pt>
                <c:pt idx="1513">
                  <c:v>28</c:v>
                </c:pt>
                <c:pt idx="1514">
                  <c:v>23</c:v>
                </c:pt>
                <c:pt idx="1515">
                  <c:v>22</c:v>
                </c:pt>
                <c:pt idx="1516">
                  <c:v>22</c:v>
                </c:pt>
                <c:pt idx="1517">
                  <c:v>25</c:v>
                </c:pt>
                <c:pt idx="1518">
                  <c:v>22</c:v>
                </c:pt>
                <c:pt idx="1519">
                  <c:v>22</c:v>
                </c:pt>
                <c:pt idx="1520">
                  <c:v>22</c:v>
                </c:pt>
                <c:pt idx="1521">
                  <c:v>23</c:v>
                </c:pt>
                <c:pt idx="1522">
                  <c:v>25</c:v>
                </c:pt>
                <c:pt idx="1523">
                  <c:v>27</c:v>
                </c:pt>
                <c:pt idx="1524">
                  <c:v>21</c:v>
                </c:pt>
                <c:pt idx="1525">
                  <c:v>23</c:v>
                </c:pt>
                <c:pt idx="1526">
                  <c:v>20</c:v>
                </c:pt>
                <c:pt idx="1527">
                  <c:v>24</c:v>
                </c:pt>
                <c:pt idx="1528">
                  <c:v>23</c:v>
                </c:pt>
                <c:pt idx="1529">
                  <c:v>24</c:v>
                </c:pt>
                <c:pt idx="1530">
                  <c:v>27</c:v>
                </c:pt>
                <c:pt idx="1531">
                  <c:v>24</c:v>
                </c:pt>
                <c:pt idx="1532">
                  <c:v>24</c:v>
                </c:pt>
                <c:pt idx="1533">
                  <c:v>22</c:v>
                </c:pt>
                <c:pt idx="1534">
                  <c:v>23</c:v>
                </c:pt>
                <c:pt idx="1535">
                  <c:v>22</c:v>
                </c:pt>
                <c:pt idx="1536">
                  <c:v>22</c:v>
                </c:pt>
                <c:pt idx="1537">
                  <c:v>21</c:v>
                </c:pt>
                <c:pt idx="1538">
                  <c:v>22</c:v>
                </c:pt>
                <c:pt idx="1539">
                  <c:v>22</c:v>
                </c:pt>
                <c:pt idx="1540">
                  <c:v>24</c:v>
                </c:pt>
                <c:pt idx="1541">
                  <c:v>21</c:v>
                </c:pt>
                <c:pt idx="1542">
                  <c:v>23</c:v>
                </c:pt>
                <c:pt idx="1543">
                  <c:v>21</c:v>
                </c:pt>
                <c:pt idx="1544">
                  <c:v>21</c:v>
                </c:pt>
                <c:pt idx="1545">
                  <c:v>22</c:v>
                </c:pt>
                <c:pt idx="1546">
                  <c:v>24</c:v>
                </c:pt>
                <c:pt idx="1547">
                  <c:v>24</c:v>
                </c:pt>
                <c:pt idx="1548">
                  <c:v>23</c:v>
                </c:pt>
                <c:pt idx="1549">
                  <c:v>22</c:v>
                </c:pt>
                <c:pt idx="1550">
                  <c:v>24</c:v>
                </c:pt>
                <c:pt idx="1551">
                  <c:v>28</c:v>
                </c:pt>
                <c:pt idx="1552">
                  <c:v>22</c:v>
                </c:pt>
                <c:pt idx="1553">
                  <c:v>23</c:v>
                </c:pt>
                <c:pt idx="1554">
                  <c:v>20</c:v>
                </c:pt>
                <c:pt idx="1555">
                  <c:v>28</c:v>
                </c:pt>
                <c:pt idx="1556">
                  <c:v>30</c:v>
                </c:pt>
                <c:pt idx="1557">
                  <c:v>29</c:v>
                </c:pt>
                <c:pt idx="1558">
                  <c:v>22</c:v>
                </c:pt>
                <c:pt idx="1559">
                  <c:v>21</c:v>
                </c:pt>
                <c:pt idx="1560">
                  <c:v>23</c:v>
                </c:pt>
                <c:pt idx="1561">
                  <c:v>23</c:v>
                </c:pt>
                <c:pt idx="1562">
                  <c:v>21</c:v>
                </c:pt>
                <c:pt idx="1563">
                  <c:v>22</c:v>
                </c:pt>
                <c:pt idx="1564">
                  <c:v>22</c:v>
                </c:pt>
                <c:pt idx="1565">
                  <c:v>21</c:v>
                </c:pt>
                <c:pt idx="1566">
                  <c:v>22</c:v>
                </c:pt>
                <c:pt idx="1567">
                  <c:v>22</c:v>
                </c:pt>
                <c:pt idx="1568">
                  <c:v>21</c:v>
                </c:pt>
                <c:pt idx="1569">
                  <c:v>21</c:v>
                </c:pt>
                <c:pt idx="1570">
                  <c:v>21</c:v>
                </c:pt>
                <c:pt idx="1571">
                  <c:v>21</c:v>
                </c:pt>
                <c:pt idx="1572">
                  <c:v>21</c:v>
                </c:pt>
                <c:pt idx="1573">
                  <c:v>23</c:v>
                </c:pt>
                <c:pt idx="1574">
                  <c:v>22</c:v>
                </c:pt>
                <c:pt idx="1575">
                  <c:v>21</c:v>
                </c:pt>
                <c:pt idx="1576">
                  <c:v>21</c:v>
                </c:pt>
                <c:pt idx="1577">
                  <c:v>23</c:v>
                </c:pt>
                <c:pt idx="1578">
                  <c:v>24</c:v>
                </c:pt>
                <c:pt idx="1579">
                  <c:v>22</c:v>
                </c:pt>
                <c:pt idx="1580">
                  <c:v>21</c:v>
                </c:pt>
                <c:pt idx="1581">
                  <c:v>23</c:v>
                </c:pt>
                <c:pt idx="1582">
                  <c:v>21</c:v>
                </c:pt>
                <c:pt idx="1583">
                  <c:v>22</c:v>
                </c:pt>
                <c:pt idx="1584">
                  <c:v>23</c:v>
                </c:pt>
                <c:pt idx="1585">
                  <c:v>19</c:v>
                </c:pt>
                <c:pt idx="1586">
                  <c:v>21</c:v>
                </c:pt>
                <c:pt idx="1587">
                  <c:v>21</c:v>
                </c:pt>
                <c:pt idx="1588">
                  <c:v>21</c:v>
                </c:pt>
                <c:pt idx="1589">
                  <c:v>21</c:v>
                </c:pt>
                <c:pt idx="1590">
                  <c:v>21</c:v>
                </c:pt>
                <c:pt idx="1591">
                  <c:v>23</c:v>
                </c:pt>
                <c:pt idx="1592">
                  <c:v>24</c:v>
                </c:pt>
                <c:pt idx="1593">
                  <c:v>21</c:v>
                </c:pt>
                <c:pt idx="1594">
                  <c:v>22</c:v>
                </c:pt>
                <c:pt idx="1595">
                  <c:v>19</c:v>
                </c:pt>
                <c:pt idx="1596">
                  <c:v>22</c:v>
                </c:pt>
                <c:pt idx="1597">
                  <c:v>20</c:v>
                </c:pt>
                <c:pt idx="1598">
                  <c:v>22</c:v>
                </c:pt>
                <c:pt idx="1599">
                  <c:v>20</c:v>
                </c:pt>
                <c:pt idx="1600">
                  <c:v>20</c:v>
                </c:pt>
                <c:pt idx="1601">
                  <c:v>21</c:v>
                </c:pt>
                <c:pt idx="1602">
                  <c:v>22</c:v>
                </c:pt>
                <c:pt idx="1603">
                  <c:v>21</c:v>
                </c:pt>
                <c:pt idx="1604">
                  <c:v>22</c:v>
                </c:pt>
                <c:pt idx="1605">
                  <c:v>23</c:v>
                </c:pt>
                <c:pt idx="1606">
                  <c:v>21</c:v>
                </c:pt>
                <c:pt idx="1607">
                  <c:v>21</c:v>
                </c:pt>
                <c:pt idx="1608">
                  <c:v>23</c:v>
                </c:pt>
                <c:pt idx="1609">
                  <c:v>23</c:v>
                </c:pt>
                <c:pt idx="1610">
                  <c:v>24</c:v>
                </c:pt>
                <c:pt idx="1611">
                  <c:v>22</c:v>
                </c:pt>
                <c:pt idx="1612">
                  <c:v>22</c:v>
                </c:pt>
                <c:pt idx="1613">
                  <c:v>25</c:v>
                </c:pt>
                <c:pt idx="1614">
                  <c:v>22</c:v>
                </c:pt>
                <c:pt idx="1615">
                  <c:v>20</c:v>
                </c:pt>
                <c:pt idx="1616">
                  <c:v>22</c:v>
                </c:pt>
                <c:pt idx="1617">
                  <c:v>23</c:v>
                </c:pt>
                <c:pt idx="1618">
                  <c:v>24</c:v>
                </c:pt>
                <c:pt idx="1619">
                  <c:v>22</c:v>
                </c:pt>
                <c:pt idx="1620">
                  <c:v>22</c:v>
                </c:pt>
                <c:pt idx="1621">
                  <c:v>22</c:v>
                </c:pt>
                <c:pt idx="1622">
                  <c:v>23</c:v>
                </c:pt>
                <c:pt idx="1623">
                  <c:v>21</c:v>
                </c:pt>
                <c:pt idx="1624">
                  <c:v>22</c:v>
                </c:pt>
                <c:pt idx="1625">
                  <c:v>22</c:v>
                </c:pt>
                <c:pt idx="1626">
                  <c:v>22</c:v>
                </c:pt>
                <c:pt idx="1627">
                  <c:v>22</c:v>
                </c:pt>
                <c:pt idx="1628">
                  <c:v>21</c:v>
                </c:pt>
                <c:pt idx="1629">
                  <c:v>23</c:v>
                </c:pt>
                <c:pt idx="1630">
                  <c:v>22</c:v>
                </c:pt>
                <c:pt idx="1631">
                  <c:v>22</c:v>
                </c:pt>
                <c:pt idx="1632">
                  <c:v>25</c:v>
                </c:pt>
                <c:pt idx="1633">
                  <c:v>28</c:v>
                </c:pt>
                <c:pt idx="1634">
                  <c:v>22</c:v>
                </c:pt>
                <c:pt idx="1635">
                  <c:v>22</c:v>
                </c:pt>
                <c:pt idx="1636">
                  <c:v>22</c:v>
                </c:pt>
                <c:pt idx="1637">
                  <c:v>27</c:v>
                </c:pt>
                <c:pt idx="1638">
                  <c:v>23</c:v>
                </c:pt>
                <c:pt idx="1639">
                  <c:v>24</c:v>
                </c:pt>
                <c:pt idx="1640">
                  <c:v>20</c:v>
                </c:pt>
                <c:pt idx="1641">
                  <c:v>21</c:v>
                </c:pt>
                <c:pt idx="1642">
                  <c:v>22</c:v>
                </c:pt>
                <c:pt idx="1643">
                  <c:v>22</c:v>
                </c:pt>
                <c:pt idx="1644">
                  <c:v>23</c:v>
                </c:pt>
                <c:pt idx="1645">
                  <c:v>21</c:v>
                </c:pt>
                <c:pt idx="1646">
                  <c:v>23</c:v>
                </c:pt>
                <c:pt idx="1647">
                  <c:v>22</c:v>
                </c:pt>
                <c:pt idx="1648">
                  <c:v>20</c:v>
                </c:pt>
                <c:pt idx="1649">
                  <c:v>21</c:v>
                </c:pt>
                <c:pt idx="1650">
                  <c:v>24</c:v>
                </c:pt>
                <c:pt idx="1651">
                  <c:v>22</c:v>
                </c:pt>
                <c:pt idx="1652">
                  <c:v>22</c:v>
                </c:pt>
                <c:pt idx="1653">
                  <c:v>23</c:v>
                </c:pt>
                <c:pt idx="1654">
                  <c:v>22</c:v>
                </c:pt>
                <c:pt idx="1655">
                  <c:v>22</c:v>
                </c:pt>
                <c:pt idx="1656">
                  <c:v>25</c:v>
                </c:pt>
                <c:pt idx="1657">
                  <c:v>25</c:v>
                </c:pt>
                <c:pt idx="1658">
                  <c:v>26</c:v>
                </c:pt>
                <c:pt idx="1659">
                  <c:v>24</c:v>
                </c:pt>
                <c:pt idx="1660">
                  <c:v>20</c:v>
                </c:pt>
                <c:pt idx="1661">
                  <c:v>25</c:v>
                </c:pt>
                <c:pt idx="1662">
                  <c:v>21</c:v>
                </c:pt>
                <c:pt idx="1663">
                  <c:v>21</c:v>
                </c:pt>
                <c:pt idx="1664">
                  <c:v>23</c:v>
                </c:pt>
                <c:pt idx="1665">
                  <c:v>23</c:v>
                </c:pt>
                <c:pt idx="1666">
                  <c:v>23</c:v>
                </c:pt>
                <c:pt idx="1667">
                  <c:v>27</c:v>
                </c:pt>
                <c:pt idx="1668">
                  <c:v>23</c:v>
                </c:pt>
                <c:pt idx="1669">
                  <c:v>26</c:v>
                </c:pt>
                <c:pt idx="1670">
                  <c:v>23</c:v>
                </c:pt>
                <c:pt idx="1671">
                  <c:v>25</c:v>
                </c:pt>
                <c:pt idx="1672">
                  <c:v>26</c:v>
                </c:pt>
                <c:pt idx="1673">
                  <c:v>23</c:v>
                </c:pt>
                <c:pt idx="1674">
                  <c:v>25</c:v>
                </c:pt>
                <c:pt idx="1675">
                  <c:v>22</c:v>
                </c:pt>
                <c:pt idx="1676">
                  <c:v>23</c:v>
                </c:pt>
                <c:pt idx="1677">
                  <c:v>26</c:v>
                </c:pt>
                <c:pt idx="1678">
                  <c:v>23</c:v>
                </c:pt>
                <c:pt idx="1679">
                  <c:v>21</c:v>
                </c:pt>
                <c:pt idx="1680">
                  <c:v>22</c:v>
                </c:pt>
                <c:pt idx="1681">
                  <c:v>22</c:v>
                </c:pt>
                <c:pt idx="1682">
                  <c:v>21</c:v>
                </c:pt>
                <c:pt idx="1683">
                  <c:v>21</c:v>
                </c:pt>
                <c:pt idx="1684">
                  <c:v>22</c:v>
                </c:pt>
                <c:pt idx="1685">
                  <c:v>21</c:v>
                </c:pt>
                <c:pt idx="1686">
                  <c:v>21</c:v>
                </c:pt>
                <c:pt idx="1687">
                  <c:v>21</c:v>
                </c:pt>
                <c:pt idx="1688">
                  <c:v>21</c:v>
                </c:pt>
                <c:pt idx="1689">
                  <c:v>24</c:v>
                </c:pt>
                <c:pt idx="1690">
                  <c:v>21</c:v>
                </c:pt>
                <c:pt idx="1691">
                  <c:v>23</c:v>
                </c:pt>
                <c:pt idx="1692">
                  <c:v>22</c:v>
                </c:pt>
                <c:pt idx="1693">
                  <c:v>21</c:v>
                </c:pt>
                <c:pt idx="1694">
                  <c:v>21</c:v>
                </c:pt>
                <c:pt idx="1695">
                  <c:v>22</c:v>
                </c:pt>
                <c:pt idx="1696">
                  <c:v>23</c:v>
                </c:pt>
                <c:pt idx="1697">
                  <c:v>21</c:v>
                </c:pt>
                <c:pt idx="1698">
                  <c:v>21</c:v>
                </c:pt>
                <c:pt idx="1699">
                  <c:v>22</c:v>
                </c:pt>
                <c:pt idx="1700">
                  <c:v>19</c:v>
                </c:pt>
                <c:pt idx="1701">
                  <c:v>22</c:v>
                </c:pt>
                <c:pt idx="1702">
                  <c:v>20</c:v>
                </c:pt>
                <c:pt idx="1703">
                  <c:v>20</c:v>
                </c:pt>
                <c:pt idx="1704">
                  <c:v>22</c:v>
                </c:pt>
                <c:pt idx="1705">
                  <c:v>23</c:v>
                </c:pt>
                <c:pt idx="1706">
                  <c:v>21</c:v>
                </c:pt>
                <c:pt idx="1707">
                  <c:v>21</c:v>
                </c:pt>
                <c:pt idx="1708">
                  <c:v>22</c:v>
                </c:pt>
                <c:pt idx="1709">
                  <c:v>20</c:v>
                </c:pt>
                <c:pt idx="1710">
                  <c:v>23</c:v>
                </c:pt>
                <c:pt idx="1711">
                  <c:v>21</c:v>
                </c:pt>
                <c:pt idx="1712">
                  <c:v>21</c:v>
                </c:pt>
                <c:pt idx="1713">
                  <c:v>25</c:v>
                </c:pt>
                <c:pt idx="1714">
                  <c:v>22</c:v>
                </c:pt>
                <c:pt idx="1715">
                  <c:v>23</c:v>
                </c:pt>
                <c:pt idx="1716">
                  <c:v>21</c:v>
                </c:pt>
                <c:pt idx="1717">
                  <c:v>23</c:v>
                </c:pt>
                <c:pt idx="1718">
                  <c:v>21</c:v>
                </c:pt>
                <c:pt idx="1719">
                  <c:v>20</c:v>
                </c:pt>
                <c:pt idx="1720">
                  <c:v>22</c:v>
                </c:pt>
                <c:pt idx="1721">
                  <c:v>22</c:v>
                </c:pt>
                <c:pt idx="1722">
                  <c:v>24</c:v>
                </c:pt>
                <c:pt idx="1723">
                  <c:v>22</c:v>
                </c:pt>
                <c:pt idx="1724">
                  <c:v>24</c:v>
                </c:pt>
                <c:pt idx="1725">
                  <c:v>22</c:v>
                </c:pt>
                <c:pt idx="1726">
                  <c:v>24</c:v>
                </c:pt>
                <c:pt idx="1727">
                  <c:v>25</c:v>
                </c:pt>
                <c:pt idx="1728">
                  <c:v>25</c:v>
                </c:pt>
                <c:pt idx="1729">
                  <c:v>22</c:v>
                </c:pt>
                <c:pt idx="1730">
                  <c:v>23</c:v>
                </c:pt>
                <c:pt idx="1731">
                  <c:v>23</c:v>
                </c:pt>
                <c:pt idx="1732">
                  <c:v>22</c:v>
                </c:pt>
                <c:pt idx="1733">
                  <c:v>25</c:v>
                </c:pt>
                <c:pt idx="1734">
                  <c:v>24</c:v>
                </c:pt>
                <c:pt idx="1735">
                  <c:v>26</c:v>
                </c:pt>
                <c:pt idx="1736">
                  <c:v>23</c:v>
                </c:pt>
                <c:pt idx="1737">
                  <c:v>22</c:v>
                </c:pt>
                <c:pt idx="1738">
                  <c:v>22</c:v>
                </c:pt>
                <c:pt idx="1739">
                  <c:v>25</c:v>
                </c:pt>
                <c:pt idx="1740">
                  <c:v>22</c:v>
                </c:pt>
                <c:pt idx="1741">
                  <c:v>23</c:v>
                </c:pt>
                <c:pt idx="1742">
                  <c:v>24</c:v>
                </c:pt>
                <c:pt idx="1743">
                  <c:v>23</c:v>
                </c:pt>
                <c:pt idx="1744">
                  <c:v>21</c:v>
                </c:pt>
                <c:pt idx="1745">
                  <c:v>24</c:v>
                </c:pt>
                <c:pt idx="1746">
                  <c:v>21</c:v>
                </c:pt>
                <c:pt idx="1747">
                  <c:v>21</c:v>
                </c:pt>
                <c:pt idx="1748">
                  <c:v>23</c:v>
                </c:pt>
                <c:pt idx="1749">
                  <c:v>23</c:v>
                </c:pt>
                <c:pt idx="1750">
                  <c:v>23</c:v>
                </c:pt>
                <c:pt idx="1751">
                  <c:v>26</c:v>
                </c:pt>
                <c:pt idx="1752">
                  <c:v>27</c:v>
                </c:pt>
                <c:pt idx="1753">
                  <c:v>26</c:v>
                </c:pt>
                <c:pt idx="1754">
                  <c:v>25</c:v>
                </c:pt>
                <c:pt idx="1755">
                  <c:v>23</c:v>
                </c:pt>
                <c:pt idx="1756">
                  <c:v>23</c:v>
                </c:pt>
                <c:pt idx="1757">
                  <c:v>22</c:v>
                </c:pt>
                <c:pt idx="1758">
                  <c:v>21</c:v>
                </c:pt>
                <c:pt idx="1759">
                  <c:v>21</c:v>
                </c:pt>
                <c:pt idx="1760">
                  <c:v>20</c:v>
                </c:pt>
                <c:pt idx="1761">
                  <c:v>21</c:v>
                </c:pt>
                <c:pt idx="1762">
                  <c:v>21</c:v>
                </c:pt>
                <c:pt idx="1763">
                  <c:v>22</c:v>
                </c:pt>
                <c:pt idx="1764">
                  <c:v>22</c:v>
                </c:pt>
                <c:pt idx="1765">
                  <c:v>21</c:v>
                </c:pt>
                <c:pt idx="1766">
                  <c:v>22</c:v>
                </c:pt>
                <c:pt idx="1767">
                  <c:v>22</c:v>
                </c:pt>
                <c:pt idx="1768">
                  <c:v>22</c:v>
                </c:pt>
                <c:pt idx="1769">
                  <c:v>22</c:v>
                </c:pt>
                <c:pt idx="1770">
                  <c:v>22</c:v>
                </c:pt>
                <c:pt idx="1771">
                  <c:v>24</c:v>
                </c:pt>
                <c:pt idx="1772">
                  <c:v>22</c:v>
                </c:pt>
                <c:pt idx="1773">
                  <c:v>22</c:v>
                </c:pt>
                <c:pt idx="1774">
                  <c:v>19</c:v>
                </c:pt>
                <c:pt idx="1775">
                  <c:v>24</c:v>
                </c:pt>
                <c:pt idx="1776">
                  <c:v>24</c:v>
                </c:pt>
                <c:pt idx="1777">
                  <c:v>25</c:v>
                </c:pt>
                <c:pt idx="1778">
                  <c:v>23</c:v>
                </c:pt>
                <c:pt idx="1779">
                  <c:v>22</c:v>
                </c:pt>
                <c:pt idx="1780">
                  <c:v>23</c:v>
                </c:pt>
                <c:pt idx="1781">
                  <c:v>22</c:v>
                </c:pt>
                <c:pt idx="1782">
                  <c:v>22</c:v>
                </c:pt>
                <c:pt idx="1783">
                  <c:v>20</c:v>
                </c:pt>
                <c:pt idx="1784">
                  <c:v>23</c:v>
                </c:pt>
                <c:pt idx="1785">
                  <c:v>21</c:v>
                </c:pt>
                <c:pt idx="1786">
                  <c:v>23</c:v>
                </c:pt>
                <c:pt idx="1787">
                  <c:v>22</c:v>
                </c:pt>
                <c:pt idx="1788">
                  <c:v>22</c:v>
                </c:pt>
                <c:pt idx="1789">
                  <c:v>22</c:v>
                </c:pt>
                <c:pt idx="1790">
                  <c:v>23</c:v>
                </c:pt>
                <c:pt idx="1791">
                  <c:v>23</c:v>
                </c:pt>
                <c:pt idx="1792">
                  <c:v>22</c:v>
                </c:pt>
                <c:pt idx="1793">
                  <c:v>22</c:v>
                </c:pt>
                <c:pt idx="1794">
                  <c:v>22</c:v>
                </c:pt>
                <c:pt idx="1795">
                  <c:v>22</c:v>
                </c:pt>
                <c:pt idx="1796">
                  <c:v>23</c:v>
                </c:pt>
                <c:pt idx="1797">
                  <c:v>23</c:v>
                </c:pt>
                <c:pt idx="1798">
                  <c:v>23</c:v>
                </c:pt>
                <c:pt idx="1799">
                  <c:v>22</c:v>
                </c:pt>
                <c:pt idx="1800">
                  <c:v>27</c:v>
                </c:pt>
                <c:pt idx="1801">
                  <c:v>25</c:v>
                </c:pt>
                <c:pt idx="1802">
                  <c:v>23</c:v>
                </c:pt>
                <c:pt idx="1803">
                  <c:v>24</c:v>
                </c:pt>
                <c:pt idx="1804">
                  <c:v>22</c:v>
                </c:pt>
                <c:pt idx="1805">
                  <c:v>23</c:v>
                </c:pt>
                <c:pt idx="1806">
                  <c:v>20</c:v>
                </c:pt>
                <c:pt idx="1807">
                  <c:v>26</c:v>
                </c:pt>
                <c:pt idx="1808">
                  <c:v>24</c:v>
                </c:pt>
                <c:pt idx="1809">
                  <c:v>29</c:v>
                </c:pt>
                <c:pt idx="1810">
                  <c:v>21</c:v>
                </c:pt>
                <c:pt idx="1811">
                  <c:v>22</c:v>
                </c:pt>
                <c:pt idx="1812">
                  <c:v>20</c:v>
                </c:pt>
                <c:pt idx="1813">
                  <c:v>21</c:v>
                </c:pt>
                <c:pt idx="1814">
                  <c:v>21</c:v>
                </c:pt>
                <c:pt idx="1815">
                  <c:v>21</c:v>
                </c:pt>
                <c:pt idx="1816">
                  <c:v>22</c:v>
                </c:pt>
                <c:pt idx="1817">
                  <c:v>20</c:v>
                </c:pt>
                <c:pt idx="1818">
                  <c:v>21</c:v>
                </c:pt>
                <c:pt idx="1819">
                  <c:v>20</c:v>
                </c:pt>
                <c:pt idx="1820">
                  <c:v>20</c:v>
                </c:pt>
                <c:pt idx="1821">
                  <c:v>22</c:v>
                </c:pt>
                <c:pt idx="1822">
                  <c:v>20</c:v>
                </c:pt>
                <c:pt idx="1823">
                  <c:v>21</c:v>
                </c:pt>
                <c:pt idx="1824">
                  <c:v>21</c:v>
                </c:pt>
                <c:pt idx="1825">
                  <c:v>21</c:v>
                </c:pt>
                <c:pt idx="1826">
                  <c:v>20</c:v>
                </c:pt>
                <c:pt idx="1827">
                  <c:v>22</c:v>
                </c:pt>
                <c:pt idx="1828">
                  <c:v>20</c:v>
                </c:pt>
                <c:pt idx="1829">
                  <c:v>21</c:v>
                </c:pt>
                <c:pt idx="1830">
                  <c:v>23</c:v>
                </c:pt>
                <c:pt idx="1831">
                  <c:v>20</c:v>
                </c:pt>
                <c:pt idx="1832">
                  <c:v>19</c:v>
                </c:pt>
                <c:pt idx="1833">
                  <c:v>23</c:v>
                </c:pt>
                <c:pt idx="1834">
                  <c:v>23</c:v>
                </c:pt>
                <c:pt idx="1835">
                  <c:v>21</c:v>
                </c:pt>
                <c:pt idx="1836">
                  <c:v>20</c:v>
                </c:pt>
                <c:pt idx="1837">
                  <c:v>21</c:v>
                </c:pt>
                <c:pt idx="1838">
                  <c:v>20</c:v>
                </c:pt>
                <c:pt idx="1839">
                  <c:v>22</c:v>
                </c:pt>
                <c:pt idx="1840">
                  <c:v>22</c:v>
                </c:pt>
                <c:pt idx="1841">
                  <c:v>25</c:v>
                </c:pt>
                <c:pt idx="1842">
                  <c:v>22</c:v>
                </c:pt>
                <c:pt idx="1843">
                  <c:v>22</c:v>
                </c:pt>
                <c:pt idx="1844">
                  <c:v>21</c:v>
                </c:pt>
                <c:pt idx="1845">
                  <c:v>27</c:v>
                </c:pt>
                <c:pt idx="1846">
                  <c:v>21</c:v>
                </c:pt>
                <c:pt idx="1847">
                  <c:v>22</c:v>
                </c:pt>
                <c:pt idx="1848">
                  <c:v>21</c:v>
                </c:pt>
                <c:pt idx="1849">
                  <c:v>21</c:v>
                </c:pt>
                <c:pt idx="1850">
                  <c:v>23</c:v>
                </c:pt>
                <c:pt idx="1851">
                  <c:v>22</c:v>
                </c:pt>
                <c:pt idx="1852">
                  <c:v>22</c:v>
                </c:pt>
                <c:pt idx="1853">
                  <c:v>20</c:v>
                </c:pt>
                <c:pt idx="1854">
                  <c:v>21</c:v>
                </c:pt>
                <c:pt idx="1855">
                  <c:v>22</c:v>
                </c:pt>
                <c:pt idx="1856">
                  <c:v>22</c:v>
                </c:pt>
                <c:pt idx="1857">
                  <c:v>22</c:v>
                </c:pt>
                <c:pt idx="1858">
                  <c:v>23</c:v>
                </c:pt>
                <c:pt idx="1859">
                  <c:v>25</c:v>
                </c:pt>
                <c:pt idx="1860">
                  <c:v>24</c:v>
                </c:pt>
                <c:pt idx="1861">
                  <c:v>24</c:v>
                </c:pt>
                <c:pt idx="1862">
                  <c:v>21</c:v>
                </c:pt>
                <c:pt idx="1863">
                  <c:v>24</c:v>
                </c:pt>
                <c:pt idx="1864">
                  <c:v>21</c:v>
                </c:pt>
                <c:pt idx="1865">
                  <c:v>23</c:v>
                </c:pt>
                <c:pt idx="1866">
                  <c:v>21</c:v>
                </c:pt>
                <c:pt idx="1867">
                  <c:v>21</c:v>
                </c:pt>
                <c:pt idx="1868">
                  <c:v>25</c:v>
                </c:pt>
                <c:pt idx="1869">
                  <c:v>22</c:v>
                </c:pt>
                <c:pt idx="1870">
                  <c:v>21</c:v>
                </c:pt>
                <c:pt idx="1871">
                  <c:v>22</c:v>
                </c:pt>
                <c:pt idx="1872">
                  <c:v>22</c:v>
                </c:pt>
                <c:pt idx="1873">
                  <c:v>20</c:v>
                </c:pt>
                <c:pt idx="1874">
                  <c:v>23</c:v>
                </c:pt>
                <c:pt idx="1875">
                  <c:v>18</c:v>
                </c:pt>
                <c:pt idx="1876">
                  <c:v>23</c:v>
                </c:pt>
                <c:pt idx="1877">
                  <c:v>22</c:v>
                </c:pt>
                <c:pt idx="1878">
                  <c:v>22</c:v>
                </c:pt>
                <c:pt idx="1879">
                  <c:v>22</c:v>
                </c:pt>
                <c:pt idx="1880">
                  <c:v>22</c:v>
                </c:pt>
                <c:pt idx="1881">
                  <c:v>22</c:v>
                </c:pt>
                <c:pt idx="1882">
                  <c:v>21</c:v>
                </c:pt>
                <c:pt idx="1883">
                  <c:v>22</c:v>
                </c:pt>
                <c:pt idx="1884">
                  <c:v>24</c:v>
                </c:pt>
                <c:pt idx="1885">
                  <c:v>25</c:v>
                </c:pt>
                <c:pt idx="1886">
                  <c:v>22</c:v>
                </c:pt>
                <c:pt idx="1887">
                  <c:v>21</c:v>
                </c:pt>
                <c:pt idx="1888">
                  <c:v>21</c:v>
                </c:pt>
                <c:pt idx="1889">
                  <c:v>21</c:v>
                </c:pt>
                <c:pt idx="1890">
                  <c:v>22</c:v>
                </c:pt>
                <c:pt idx="1891">
                  <c:v>24</c:v>
                </c:pt>
                <c:pt idx="1892">
                  <c:v>19</c:v>
                </c:pt>
                <c:pt idx="1893">
                  <c:v>24</c:v>
                </c:pt>
                <c:pt idx="1894">
                  <c:v>21</c:v>
                </c:pt>
                <c:pt idx="1895">
                  <c:v>21</c:v>
                </c:pt>
                <c:pt idx="1896">
                  <c:v>22</c:v>
                </c:pt>
                <c:pt idx="1897">
                  <c:v>22</c:v>
                </c:pt>
                <c:pt idx="1898">
                  <c:v>22</c:v>
                </c:pt>
                <c:pt idx="1899">
                  <c:v>25</c:v>
                </c:pt>
                <c:pt idx="1900">
                  <c:v>22</c:v>
                </c:pt>
                <c:pt idx="1901">
                  <c:v>21</c:v>
                </c:pt>
                <c:pt idx="1902">
                  <c:v>22</c:v>
                </c:pt>
                <c:pt idx="1903">
                  <c:v>23</c:v>
                </c:pt>
                <c:pt idx="1904">
                  <c:v>23</c:v>
                </c:pt>
                <c:pt idx="1905">
                  <c:v>22</c:v>
                </c:pt>
                <c:pt idx="1906">
                  <c:v>21</c:v>
                </c:pt>
                <c:pt idx="1907">
                  <c:v>22</c:v>
                </c:pt>
                <c:pt idx="1908">
                  <c:v>24</c:v>
                </c:pt>
                <c:pt idx="1909">
                  <c:v>25</c:v>
                </c:pt>
                <c:pt idx="1910">
                  <c:v>24</c:v>
                </c:pt>
                <c:pt idx="1911">
                  <c:v>22</c:v>
                </c:pt>
                <c:pt idx="1912">
                  <c:v>21</c:v>
                </c:pt>
                <c:pt idx="1913">
                  <c:v>22</c:v>
                </c:pt>
                <c:pt idx="1914">
                  <c:v>21</c:v>
                </c:pt>
                <c:pt idx="1915">
                  <c:v>23</c:v>
                </c:pt>
                <c:pt idx="1916">
                  <c:v>21</c:v>
                </c:pt>
                <c:pt idx="1917">
                  <c:v>22</c:v>
                </c:pt>
                <c:pt idx="1918">
                  <c:v>25</c:v>
                </c:pt>
                <c:pt idx="1919">
                  <c:v>19</c:v>
                </c:pt>
                <c:pt idx="1920">
                  <c:v>25</c:v>
                </c:pt>
                <c:pt idx="1921">
                  <c:v>23</c:v>
                </c:pt>
                <c:pt idx="1922">
                  <c:v>21</c:v>
                </c:pt>
                <c:pt idx="1923">
                  <c:v>22</c:v>
                </c:pt>
                <c:pt idx="1924">
                  <c:v>23</c:v>
                </c:pt>
                <c:pt idx="1925">
                  <c:v>21</c:v>
                </c:pt>
                <c:pt idx="1926">
                  <c:v>22</c:v>
                </c:pt>
                <c:pt idx="1927">
                  <c:v>23</c:v>
                </c:pt>
                <c:pt idx="1928">
                  <c:v>21</c:v>
                </c:pt>
                <c:pt idx="1929">
                  <c:v>23</c:v>
                </c:pt>
                <c:pt idx="1930">
                  <c:v>22</c:v>
                </c:pt>
                <c:pt idx="1931">
                  <c:v>26</c:v>
                </c:pt>
                <c:pt idx="1932">
                  <c:v>23</c:v>
                </c:pt>
                <c:pt idx="1933">
                  <c:v>24</c:v>
                </c:pt>
                <c:pt idx="1934">
                  <c:v>25</c:v>
                </c:pt>
                <c:pt idx="1935">
                  <c:v>21</c:v>
                </c:pt>
                <c:pt idx="1936">
                  <c:v>21</c:v>
                </c:pt>
                <c:pt idx="1937">
                  <c:v>20</c:v>
                </c:pt>
                <c:pt idx="1938">
                  <c:v>23</c:v>
                </c:pt>
                <c:pt idx="1939">
                  <c:v>22</c:v>
                </c:pt>
                <c:pt idx="1940">
                  <c:v>21</c:v>
                </c:pt>
                <c:pt idx="1941">
                  <c:v>23</c:v>
                </c:pt>
                <c:pt idx="1942">
                  <c:v>22</c:v>
                </c:pt>
                <c:pt idx="1943">
                  <c:v>21</c:v>
                </c:pt>
                <c:pt idx="1944">
                  <c:v>24</c:v>
                </c:pt>
                <c:pt idx="1945">
                  <c:v>22</c:v>
                </c:pt>
                <c:pt idx="1946">
                  <c:v>25</c:v>
                </c:pt>
                <c:pt idx="1947">
                  <c:v>23</c:v>
                </c:pt>
                <c:pt idx="1948">
                  <c:v>26</c:v>
                </c:pt>
                <c:pt idx="1949">
                  <c:v>22</c:v>
                </c:pt>
                <c:pt idx="1950">
                  <c:v>23</c:v>
                </c:pt>
                <c:pt idx="1951">
                  <c:v>20</c:v>
                </c:pt>
                <c:pt idx="1952">
                  <c:v>22</c:v>
                </c:pt>
                <c:pt idx="1953">
                  <c:v>22</c:v>
                </c:pt>
                <c:pt idx="1954">
                  <c:v>24</c:v>
                </c:pt>
                <c:pt idx="1955">
                  <c:v>28</c:v>
                </c:pt>
                <c:pt idx="1956">
                  <c:v>17</c:v>
                </c:pt>
                <c:pt idx="1957">
                  <c:v>24</c:v>
                </c:pt>
                <c:pt idx="1958">
                  <c:v>23</c:v>
                </c:pt>
                <c:pt idx="1959">
                  <c:v>23</c:v>
                </c:pt>
                <c:pt idx="1960">
                  <c:v>22</c:v>
                </c:pt>
                <c:pt idx="1961">
                  <c:v>16</c:v>
                </c:pt>
                <c:pt idx="1962">
                  <c:v>23</c:v>
                </c:pt>
                <c:pt idx="1963">
                  <c:v>22</c:v>
                </c:pt>
                <c:pt idx="1964">
                  <c:v>21</c:v>
                </c:pt>
                <c:pt idx="1965">
                  <c:v>20</c:v>
                </c:pt>
                <c:pt idx="1966">
                  <c:v>22</c:v>
                </c:pt>
                <c:pt idx="1967">
                  <c:v>21</c:v>
                </c:pt>
                <c:pt idx="1968">
                  <c:v>22</c:v>
                </c:pt>
                <c:pt idx="1969">
                  <c:v>24</c:v>
                </c:pt>
                <c:pt idx="1970">
                  <c:v>24</c:v>
                </c:pt>
                <c:pt idx="1971">
                  <c:v>23</c:v>
                </c:pt>
                <c:pt idx="1972">
                  <c:v>22</c:v>
                </c:pt>
                <c:pt idx="1973">
                  <c:v>23</c:v>
                </c:pt>
                <c:pt idx="1974">
                  <c:v>22</c:v>
                </c:pt>
                <c:pt idx="1975">
                  <c:v>23</c:v>
                </c:pt>
                <c:pt idx="1976">
                  <c:v>21</c:v>
                </c:pt>
                <c:pt idx="1977">
                  <c:v>22</c:v>
                </c:pt>
                <c:pt idx="1978">
                  <c:v>21</c:v>
                </c:pt>
                <c:pt idx="1979">
                  <c:v>22</c:v>
                </c:pt>
                <c:pt idx="1980">
                  <c:v>19</c:v>
                </c:pt>
                <c:pt idx="1981">
                  <c:v>21</c:v>
                </c:pt>
                <c:pt idx="1982">
                  <c:v>20</c:v>
                </c:pt>
                <c:pt idx="1983">
                  <c:v>21</c:v>
                </c:pt>
                <c:pt idx="1984">
                  <c:v>23</c:v>
                </c:pt>
                <c:pt idx="1985">
                  <c:v>20</c:v>
                </c:pt>
                <c:pt idx="1986">
                  <c:v>20</c:v>
                </c:pt>
                <c:pt idx="1987">
                  <c:v>21</c:v>
                </c:pt>
                <c:pt idx="1988">
                  <c:v>22</c:v>
                </c:pt>
                <c:pt idx="1989">
                  <c:v>22</c:v>
                </c:pt>
                <c:pt idx="1990">
                  <c:v>21</c:v>
                </c:pt>
                <c:pt idx="1991">
                  <c:v>26</c:v>
                </c:pt>
                <c:pt idx="1992">
                  <c:v>20</c:v>
                </c:pt>
                <c:pt idx="1993">
                  <c:v>22</c:v>
                </c:pt>
                <c:pt idx="1994">
                  <c:v>20</c:v>
                </c:pt>
                <c:pt idx="1995">
                  <c:v>22</c:v>
                </c:pt>
                <c:pt idx="1996">
                  <c:v>24</c:v>
                </c:pt>
                <c:pt idx="1997">
                  <c:v>21</c:v>
                </c:pt>
                <c:pt idx="1998">
                  <c:v>22</c:v>
                </c:pt>
                <c:pt idx="1999">
                  <c:v>22</c:v>
                </c:pt>
                <c:pt idx="2000">
                  <c:v>22</c:v>
                </c:pt>
                <c:pt idx="2001">
                  <c:v>22</c:v>
                </c:pt>
                <c:pt idx="2002">
                  <c:v>24</c:v>
                </c:pt>
                <c:pt idx="2003">
                  <c:v>25</c:v>
                </c:pt>
                <c:pt idx="2004">
                  <c:v>24</c:v>
                </c:pt>
                <c:pt idx="2005">
                  <c:v>25</c:v>
                </c:pt>
                <c:pt idx="2006">
                  <c:v>24</c:v>
                </c:pt>
                <c:pt idx="2007">
                  <c:v>24</c:v>
                </c:pt>
                <c:pt idx="2008">
                  <c:v>20</c:v>
                </c:pt>
                <c:pt idx="2009">
                  <c:v>21</c:v>
                </c:pt>
                <c:pt idx="2010">
                  <c:v>21</c:v>
                </c:pt>
                <c:pt idx="2011">
                  <c:v>20</c:v>
                </c:pt>
                <c:pt idx="2012">
                  <c:v>21</c:v>
                </c:pt>
                <c:pt idx="2013">
                  <c:v>20</c:v>
                </c:pt>
                <c:pt idx="2014">
                  <c:v>22</c:v>
                </c:pt>
                <c:pt idx="2015">
                  <c:v>23</c:v>
                </c:pt>
                <c:pt idx="2016">
                  <c:v>21</c:v>
                </c:pt>
                <c:pt idx="2017">
                  <c:v>22</c:v>
                </c:pt>
                <c:pt idx="2018">
                  <c:v>22</c:v>
                </c:pt>
                <c:pt idx="2019">
                  <c:v>23</c:v>
                </c:pt>
                <c:pt idx="2020">
                  <c:v>21</c:v>
                </c:pt>
                <c:pt idx="2021">
                  <c:v>22</c:v>
                </c:pt>
                <c:pt idx="2022">
                  <c:v>28</c:v>
                </c:pt>
                <c:pt idx="2023">
                  <c:v>22</c:v>
                </c:pt>
                <c:pt idx="2024">
                  <c:v>21</c:v>
                </c:pt>
                <c:pt idx="2025">
                  <c:v>22</c:v>
                </c:pt>
                <c:pt idx="2026">
                  <c:v>22</c:v>
                </c:pt>
                <c:pt idx="2027">
                  <c:v>22</c:v>
                </c:pt>
                <c:pt idx="2028">
                  <c:v>21</c:v>
                </c:pt>
                <c:pt idx="2029">
                  <c:v>24</c:v>
                </c:pt>
                <c:pt idx="2030">
                  <c:v>24</c:v>
                </c:pt>
                <c:pt idx="2031">
                  <c:v>27</c:v>
                </c:pt>
                <c:pt idx="2032">
                  <c:v>21</c:v>
                </c:pt>
                <c:pt idx="2033">
                  <c:v>22</c:v>
                </c:pt>
                <c:pt idx="2034">
                  <c:v>22</c:v>
                </c:pt>
                <c:pt idx="2035">
                  <c:v>25</c:v>
                </c:pt>
                <c:pt idx="2036">
                  <c:v>22</c:v>
                </c:pt>
                <c:pt idx="2037">
                  <c:v>23</c:v>
                </c:pt>
                <c:pt idx="2038">
                  <c:v>21</c:v>
                </c:pt>
                <c:pt idx="2039">
                  <c:v>22</c:v>
                </c:pt>
                <c:pt idx="2040">
                  <c:v>22</c:v>
                </c:pt>
                <c:pt idx="2041">
                  <c:v>26</c:v>
                </c:pt>
                <c:pt idx="2042">
                  <c:v>23</c:v>
                </c:pt>
                <c:pt idx="2043">
                  <c:v>23</c:v>
                </c:pt>
                <c:pt idx="2044">
                  <c:v>22</c:v>
                </c:pt>
                <c:pt idx="2045">
                  <c:v>23</c:v>
                </c:pt>
                <c:pt idx="2046">
                  <c:v>22</c:v>
                </c:pt>
                <c:pt idx="2047">
                  <c:v>21</c:v>
                </c:pt>
                <c:pt idx="2048">
                  <c:v>22</c:v>
                </c:pt>
                <c:pt idx="2049">
                  <c:v>21</c:v>
                </c:pt>
                <c:pt idx="2050">
                  <c:v>22</c:v>
                </c:pt>
                <c:pt idx="2051">
                  <c:v>20</c:v>
                </c:pt>
                <c:pt idx="2052">
                  <c:v>20</c:v>
                </c:pt>
                <c:pt idx="2053">
                  <c:v>25</c:v>
                </c:pt>
                <c:pt idx="2054">
                  <c:v>27</c:v>
                </c:pt>
                <c:pt idx="2055">
                  <c:v>24</c:v>
                </c:pt>
                <c:pt idx="2056">
                  <c:v>26</c:v>
                </c:pt>
                <c:pt idx="2057">
                  <c:v>25</c:v>
                </c:pt>
                <c:pt idx="2058">
                  <c:v>22</c:v>
                </c:pt>
                <c:pt idx="2059">
                  <c:v>21</c:v>
                </c:pt>
                <c:pt idx="2060">
                  <c:v>22</c:v>
                </c:pt>
                <c:pt idx="2061">
                  <c:v>21</c:v>
                </c:pt>
                <c:pt idx="2062">
                  <c:v>22</c:v>
                </c:pt>
                <c:pt idx="2063">
                  <c:v>22</c:v>
                </c:pt>
                <c:pt idx="2064">
                  <c:v>21</c:v>
                </c:pt>
                <c:pt idx="2065">
                  <c:v>21</c:v>
                </c:pt>
                <c:pt idx="2066">
                  <c:v>30</c:v>
                </c:pt>
                <c:pt idx="2067">
                  <c:v>28</c:v>
                </c:pt>
                <c:pt idx="2068">
                  <c:v>22</c:v>
                </c:pt>
                <c:pt idx="2069">
                  <c:v>24</c:v>
                </c:pt>
                <c:pt idx="2070">
                  <c:v>22</c:v>
                </c:pt>
                <c:pt idx="2071">
                  <c:v>24</c:v>
                </c:pt>
                <c:pt idx="2072">
                  <c:v>23</c:v>
                </c:pt>
                <c:pt idx="2073">
                  <c:v>22</c:v>
                </c:pt>
                <c:pt idx="2074">
                  <c:v>22</c:v>
                </c:pt>
                <c:pt idx="2075">
                  <c:v>22</c:v>
                </c:pt>
                <c:pt idx="2076">
                  <c:v>21</c:v>
                </c:pt>
                <c:pt idx="2077">
                  <c:v>22</c:v>
                </c:pt>
                <c:pt idx="2078">
                  <c:v>24</c:v>
                </c:pt>
                <c:pt idx="2079">
                  <c:v>32</c:v>
                </c:pt>
                <c:pt idx="2080">
                  <c:v>21</c:v>
                </c:pt>
                <c:pt idx="2081">
                  <c:v>23</c:v>
                </c:pt>
                <c:pt idx="2082">
                  <c:v>21</c:v>
                </c:pt>
                <c:pt idx="2083">
                  <c:v>21</c:v>
                </c:pt>
                <c:pt idx="2084">
                  <c:v>25</c:v>
                </c:pt>
                <c:pt idx="2085">
                  <c:v>22</c:v>
                </c:pt>
                <c:pt idx="2086">
                  <c:v>21</c:v>
                </c:pt>
                <c:pt idx="2087">
                  <c:v>21</c:v>
                </c:pt>
                <c:pt idx="2088">
                  <c:v>22</c:v>
                </c:pt>
                <c:pt idx="2089">
                  <c:v>24</c:v>
                </c:pt>
                <c:pt idx="2090">
                  <c:v>23</c:v>
                </c:pt>
                <c:pt idx="2091">
                  <c:v>22</c:v>
                </c:pt>
                <c:pt idx="2092">
                  <c:v>22</c:v>
                </c:pt>
                <c:pt idx="2093">
                  <c:v>25</c:v>
                </c:pt>
                <c:pt idx="2094">
                  <c:v>22</c:v>
                </c:pt>
                <c:pt idx="2095">
                  <c:v>22</c:v>
                </c:pt>
                <c:pt idx="2096">
                  <c:v>21</c:v>
                </c:pt>
                <c:pt idx="2097">
                  <c:v>21</c:v>
                </c:pt>
                <c:pt idx="2098">
                  <c:v>21</c:v>
                </c:pt>
                <c:pt idx="2099">
                  <c:v>22</c:v>
                </c:pt>
                <c:pt idx="2100">
                  <c:v>21</c:v>
                </c:pt>
                <c:pt idx="2101">
                  <c:v>21</c:v>
                </c:pt>
                <c:pt idx="2102">
                  <c:v>19</c:v>
                </c:pt>
                <c:pt idx="2103">
                  <c:v>22</c:v>
                </c:pt>
                <c:pt idx="2104">
                  <c:v>22</c:v>
                </c:pt>
                <c:pt idx="2105">
                  <c:v>20</c:v>
                </c:pt>
                <c:pt idx="2106">
                  <c:v>22</c:v>
                </c:pt>
                <c:pt idx="2107">
                  <c:v>23</c:v>
                </c:pt>
                <c:pt idx="2108">
                  <c:v>21</c:v>
                </c:pt>
                <c:pt idx="2109">
                  <c:v>21</c:v>
                </c:pt>
                <c:pt idx="2110">
                  <c:v>24</c:v>
                </c:pt>
                <c:pt idx="2111">
                  <c:v>26</c:v>
                </c:pt>
                <c:pt idx="2112">
                  <c:v>22</c:v>
                </c:pt>
                <c:pt idx="2113">
                  <c:v>22</c:v>
                </c:pt>
                <c:pt idx="2114">
                  <c:v>21</c:v>
                </c:pt>
                <c:pt idx="2115">
                  <c:v>25</c:v>
                </c:pt>
                <c:pt idx="2116">
                  <c:v>21</c:v>
                </c:pt>
                <c:pt idx="2117">
                  <c:v>22</c:v>
                </c:pt>
                <c:pt idx="2118">
                  <c:v>22</c:v>
                </c:pt>
                <c:pt idx="2119">
                  <c:v>21</c:v>
                </c:pt>
                <c:pt idx="2120">
                  <c:v>21</c:v>
                </c:pt>
                <c:pt idx="2121">
                  <c:v>24</c:v>
                </c:pt>
                <c:pt idx="2122">
                  <c:v>22</c:v>
                </c:pt>
                <c:pt idx="2123">
                  <c:v>25</c:v>
                </c:pt>
                <c:pt idx="2124">
                  <c:v>23</c:v>
                </c:pt>
                <c:pt idx="2125">
                  <c:v>23</c:v>
                </c:pt>
                <c:pt idx="2126">
                  <c:v>22</c:v>
                </c:pt>
                <c:pt idx="2127">
                  <c:v>23</c:v>
                </c:pt>
                <c:pt idx="2128">
                  <c:v>23</c:v>
                </c:pt>
                <c:pt idx="2129">
                  <c:v>25</c:v>
                </c:pt>
                <c:pt idx="2130">
                  <c:v>28</c:v>
                </c:pt>
                <c:pt idx="2131">
                  <c:v>21</c:v>
                </c:pt>
                <c:pt idx="2132">
                  <c:v>27</c:v>
                </c:pt>
                <c:pt idx="2133">
                  <c:v>21</c:v>
                </c:pt>
                <c:pt idx="2134">
                  <c:v>21</c:v>
                </c:pt>
                <c:pt idx="2135">
                  <c:v>22</c:v>
                </c:pt>
                <c:pt idx="2136">
                  <c:v>24</c:v>
                </c:pt>
                <c:pt idx="2137">
                  <c:v>22</c:v>
                </c:pt>
                <c:pt idx="2138">
                  <c:v>22</c:v>
                </c:pt>
                <c:pt idx="2139">
                  <c:v>22</c:v>
                </c:pt>
                <c:pt idx="2140">
                  <c:v>21</c:v>
                </c:pt>
                <c:pt idx="2141">
                  <c:v>23</c:v>
                </c:pt>
                <c:pt idx="2142">
                  <c:v>21</c:v>
                </c:pt>
                <c:pt idx="2143">
                  <c:v>20</c:v>
                </c:pt>
                <c:pt idx="2144">
                  <c:v>22</c:v>
                </c:pt>
                <c:pt idx="2145">
                  <c:v>25</c:v>
                </c:pt>
                <c:pt idx="2146">
                  <c:v>22</c:v>
                </c:pt>
                <c:pt idx="2147">
                  <c:v>22</c:v>
                </c:pt>
                <c:pt idx="2148">
                  <c:v>24</c:v>
                </c:pt>
                <c:pt idx="2149">
                  <c:v>22</c:v>
                </c:pt>
                <c:pt idx="2150">
                  <c:v>22</c:v>
                </c:pt>
                <c:pt idx="2151">
                  <c:v>23</c:v>
                </c:pt>
                <c:pt idx="2152">
                  <c:v>22</c:v>
                </c:pt>
                <c:pt idx="2153">
                  <c:v>24</c:v>
                </c:pt>
                <c:pt idx="2154">
                  <c:v>23</c:v>
                </c:pt>
                <c:pt idx="2155">
                  <c:v>25</c:v>
                </c:pt>
                <c:pt idx="2156">
                  <c:v>21</c:v>
                </c:pt>
                <c:pt idx="2157">
                  <c:v>22</c:v>
                </c:pt>
                <c:pt idx="2158">
                  <c:v>22</c:v>
                </c:pt>
                <c:pt idx="2159">
                  <c:v>25</c:v>
                </c:pt>
                <c:pt idx="2160">
                  <c:v>21</c:v>
                </c:pt>
                <c:pt idx="2161">
                  <c:v>21</c:v>
                </c:pt>
                <c:pt idx="2162">
                  <c:v>21</c:v>
                </c:pt>
                <c:pt idx="2163">
                  <c:v>20</c:v>
                </c:pt>
                <c:pt idx="2164">
                  <c:v>26</c:v>
                </c:pt>
                <c:pt idx="2165">
                  <c:v>25</c:v>
                </c:pt>
                <c:pt idx="2166">
                  <c:v>21</c:v>
                </c:pt>
                <c:pt idx="2167">
                  <c:v>23</c:v>
                </c:pt>
                <c:pt idx="2168">
                  <c:v>20</c:v>
                </c:pt>
                <c:pt idx="2169">
                  <c:v>23</c:v>
                </c:pt>
                <c:pt idx="2170">
                  <c:v>21</c:v>
                </c:pt>
                <c:pt idx="2171">
                  <c:v>22</c:v>
                </c:pt>
                <c:pt idx="2172">
                  <c:v>22</c:v>
                </c:pt>
                <c:pt idx="2173">
                  <c:v>22</c:v>
                </c:pt>
                <c:pt idx="2174">
                  <c:v>22</c:v>
                </c:pt>
                <c:pt idx="2175">
                  <c:v>19</c:v>
                </c:pt>
                <c:pt idx="2176">
                  <c:v>20</c:v>
                </c:pt>
                <c:pt idx="2177">
                  <c:v>23</c:v>
                </c:pt>
                <c:pt idx="2178">
                  <c:v>25</c:v>
                </c:pt>
                <c:pt idx="2179">
                  <c:v>27</c:v>
                </c:pt>
                <c:pt idx="2180">
                  <c:v>26</c:v>
                </c:pt>
                <c:pt idx="2181">
                  <c:v>22</c:v>
                </c:pt>
                <c:pt idx="2182">
                  <c:v>23</c:v>
                </c:pt>
                <c:pt idx="2183">
                  <c:v>23</c:v>
                </c:pt>
                <c:pt idx="2184">
                  <c:v>23</c:v>
                </c:pt>
                <c:pt idx="2185">
                  <c:v>22</c:v>
                </c:pt>
                <c:pt idx="2186">
                  <c:v>22</c:v>
                </c:pt>
                <c:pt idx="2187">
                  <c:v>21</c:v>
                </c:pt>
                <c:pt idx="2188">
                  <c:v>23</c:v>
                </c:pt>
                <c:pt idx="2189">
                  <c:v>24</c:v>
                </c:pt>
                <c:pt idx="2190">
                  <c:v>21</c:v>
                </c:pt>
                <c:pt idx="2191">
                  <c:v>24</c:v>
                </c:pt>
                <c:pt idx="2192">
                  <c:v>22</c:v>
                </c:pt>
                <c:pt idx="2193">
                  <c:v>22</c:v>
                </c:pt>
                <c:pt idx="2194">
                  <c:v>26</c:v>
                </c:pt>
                <c:pt idx="2195">
                  <c:v>22</c:v>
                </c:pt>
                <c:pt idx="2196">
                  <c:v>23</c:v>
                </c:pt>
                <c:pt idx="2197">
                  <c:v>21</c:v>
                </c:pt>
                <c:pt idx="2198">
                  <c:v>21</c:v>
                </c:pt>
                <c:pt idx="2199">
                  <c:v>22</c:v>
                </c:pt>
                <c:pt idx="2200">
                  <c:v>24</c:v>
                </c:pt>
                <c:pt idx="2201">
                  <c:v>23</c:v>
                </c:pt>
                <c:pt idx="2202">
                  <c:v>25</c:v>
                </c:pt>
                <c:pt idx="2203">
                  <c:v>27</c:v>
                </c:pt>
                <c:pt idx="2204">
                  <c:v>23</c:v>
                </c:pt>
                <c:pt idx="2205">
                  <c:v>22</c:v>
                </c:pt>
                <c:pt idx="2206">
                  <c:v>24</c:v>
                </c:pt>
                <c:pt idx="2207">
                  <c:v>22</c:v>
                </c:pt>
                <c:pt idx="2208">
                  <c:v>22</c:v>
                </c:pt>
                <c:pt idx="2209">
                  <c:v>21</c:v>
                </c:pt>
                <c:pt idx="2210">
                  <c:v>21</c:v>
                </c:pt>
                <c:pt idx="2211">
                  <c:v>23</c:v>
                </c:pt>
                <c:pt idx="2212">
                  <c:v>21</c:v>
                </c:pt>
                <c:pt idx="2213">
                  <c:v>22</c:v>
                </c:pt>
                <c:pt idx="2214">
                  <c:v>23</c:v>
                </c:pt>
                <c:pt idx="2215">
                  <c:v>24</c:v>
                </c:pt>
                <c:pt idx="2216">
                  <c:v>22</c:v>
                </c:pt>
                <c:pt idx="2217">
                  <c:v>24</c:v>
                </c:pt>
                <c:pt idx="2218">
                  <c:v>23</c:v>
                </c:pt>
                <c:pt idx="2219">
                  <c:v>22</c:v>
                </c:pt>
                <c:pt idx="2220">
                  <c:v>21</c:v>
                </c:pt>
                <c:pt idx="2221">
                  <c:v>23</c:v>
                </c:pt>
                <c:pt idx="2222">
                  <c:v>22</c:v>
                </c:pt>
                <c:pt idx="2223">
                  <c:v>23</c:v>
                </c:pt>
                <c:pt idx="2224">
                  <c:v>22</c:v>
                </c:pt>
                <c:pt idx="2225">
                  <c:v>22</c:v>
                </c:pt>
                <c:pt idx="2226">
                  <c:v>21</c:v>
                </c:pt>
                <c:pt idx="2227">
                  <c:v>25</c:v>
                </c:pt>
                <c:pt idx="2228">
                  <c:v>23</c:v>
                </c:pt>
                <c:pt idx="2229">
                  <c:v>25</c:v>
                </c:pt>
                <c:pt idx="2230">
                  <c:v>21</c:v>
                </c:pt>
                <c:pt idx="2231">
                  <c:v>21</c:v>
                </c:pt>
                <c:pt idx="2232">
                  <c:v>21</c:v>
                </c:pt>
                <c:pt idx="2233">
                  <c:v>21</c:v>
                </c:pt>
                <c:pt idx="2234">
                  <c:v>22</c:v>
                </c:pt>
                <c:pt idx="2235">
                  <c:v>21</c:v>
                </c:pt>
                <c:pt idx="2236">
                  <c:v>21</c:v>
                </c:pt>
                <c:pt idx="2237">
                  <c:v>23</c:v>
                </c:pt>
                <c:pt idx="2238">
                  <c:v>21</c:v>
                </c:pt>
                <c:pt idx="2239">
                  <c:v>23</c:v>
                </c:pt>
                <c:pt idx="2240">
                  <c:v>21</c:v>
                </c:pt>
                <c:pt idx="2241">
                  <c:v>22</c:v>
                </c:pt>
                <c:pt idx="2242">
                  <c:v>21</c:v>
                </c:pt>
                <c:pt idx="2243">
                  <c:v>23</c:v>
                </c:pt>
                <c:pt idx="2244">
                  <c:v>22</c:v>
                </c:pt>
                <c:pt idx="2245">
                  <c:v>23</c:v>
                </c:pt>
                <c:pt idx="2246">
                  <c:v>23</c:v>
                </c:pt>
                <c:pt idx="2247">
                  <c:v>21</c:v>
                </c:pt>
                <c:pt idx="2248">
                  <c:v>21</c:v>
                </c:pt>
                <c:pt idx="2249">
                  <c:v>22</c:v>
                </c:pt>
                <c:pt idx="2250">
                  <c:v>21</c:v>
                </c:pt>
                <c:pt idx="2251">
                  <c:v>22</c:v>
                </c:pt>
                <c:pt idx="2252">
                  <c:v>22</c:v>
                </c:pt>
                <c:pt idx="2253">
                  <c:v>21</c:v>
                </c:pt>
                <c:pt idx="2254">
                  <c:v>22</c:v>
                </c:pt>
                <c:pt idx="2255">
                  <c:v>22</c:v>
                </c:pt>
                <c:pt idx="2256">
                  <c:v>24</c:v>
                </c:pt>
                <c:pt idx="2257">
                  <c:v>22</c:v>
                </c:pt>
                <c:pt idx="2258">
                  <c:v>23</c:v>
                </c:pt>
                <c:pt idx="2259">
                  <c:v>24</c:v>
                </c:pt>
                <c:pt idx="2260">
                  <c:v>22</c:v>
                </c:pt>
                <c:pt idx="2261">
                  <c:v>23</c:v>
                </c:pt>
                <c:pt idx="2262">
                  <c:v>25</c:v>
                </c:pt>
                <c:pt idx="2263">
                  <c:v>20</c:v>
                </c:pt>
                <c:pt idx="2264">
                  <c:v>27</c:v>
                </c:pt>
                <c:pt idx="2265">
                  <c:v>21</c:v>
                </c:pt>
                <c:pt idx="2266">
                  <c:v>22</c:v>
                </c:pt>
                <c:pt idx="2267">
                  <c:v>21</c:v>
                </c:pt>
                <c:pt idx="2268">
                  <c:v>19</c:v>
                </c:pt>
                <c:pt idx="2269">
                  <c:v>25</c:v>
                </c:pt>
                <c:pt idx="2270">
                  <c:v>22</c:v>
                </c:pt>
                <c:pt idx="2271">
                  <c:v>20</c:v>
                </c:pt>
                <c:pt idx="2272">
                  <c:v>23</c:v>
                </c:pt>
                <c:pt idx="2273">
                  <c:v>23</c:v>
                </c:pt>
                <c:pt idx="2274">
                  <c:v>20</c:v>
                </c:pt>
                <c:pt idx="2275">
                  <c:v>25</c:v>
                </c:pt>
                <c:pt idx="2276">
                  <c:v>22</c:v>
                </c:pt>
                <c:pt idx="2277">
                  <c:v>20</c:v>
                </c:pt>
                <c:pt idx="2278">
                  <c:v>22</c:v>
                </c:pt>
                <c:pt idx="2279">
                  <c:v>23</c:v>
                </c:pt>
                <c:pt idx="2280">
                  <c:v>24</c:v>
                </c:pt>
                <c:pt idx="2281">
                  <c:v>25</c:v>
                </c:pt>
                <c:pt idx="2282">
                  <c:v>21</c:v>
                </c:pt>
                <c:pt idx="2283">
                  <c:v>21</c:v>
                </c:pt>
                <c:pt idx="2284">
                  <c:v>22</c:v>
                </c:pt>
                <c:pt idx="2285">
                  <c:v>22</c:v>
                </c:pt>
                <c:pt idx="2286">
                  <c:v>21</c:v>
                </c:pt>
                <c:pt idx="2287">
                  <c:v>24</c:v>
                </c:pt>
                <c:pt idx="2288">
                  <c:v>21</c:v>
                </c:pt>
                <c:pt idx="2289">
                  <c:v>21</c:v>
                </c:pt>
                <c:pt idx="2290">
                  <c:v>21</c:v>
                </c:pt>
                <c:pt idx="2291">
                  <c:v>20</c:v>
                </c:pt>
                <c:pt idx="2292">
                  <c:v>23</c:v>
                </c:pt>
                <c:pt idx="2293">
                  <c:v>22</c:v>
                </c:pt>
                <c:pt idx="2294">
                  <c:v>22</c:v>
                </c:pt>
                <c:pt idx="2295">
                  <c:v>23</c:v>
                </c:pt>
                <c:pt idx="2296">
                  <c:v>22</c:v>
                </c:pt>
                <c:pt idx="2297">
                  <c:v>21</c:v>
                </c:pt>
                <c:pt idx="2298">
                  <c:v>25</c:v>
                </c:pt>
                <c:pt idx="2299">
                  <c:v>22</c:v>
                </c:pt>
                <c:pt idx="2300">
                  <c:v>22</c:v>
                </c:pt>
                <c:pt idx="2301">
                  <c:v>22</c:v>
                </c:pt>
                <c:pt idx="2302">
                  <c:v>22</c:v>
                </c:pt>
                <c:pt idx="2303">
                  <c:v>21</c:v>
                </c:pt>
                <c:pt idx="2304">
                  <c:v>27</c:v>
                </c:pt>
                <c:pt idx="2305">
                  <c:v>25</c:v>
                </c:pt>
                <c:pt idx="2306">
                  <c:v>25</c:v>
                </c:pt>
                <c:pt idx="2307">
                  <c:v>23</c:v>
                </c:pt>
                <c:pt idx="2308">
                  <c:v>26</c:v>
                </c:pt>
                <c:pt idx="2309">
                  <c:v>21</c:v>
                </c:pt>
                <c:pt idx="2310">
                  <c:v>23</c:v>
                </c:pt>
                <c:pt idx="2311">
                  <c:v>26</c:v>
                </c:pt>
                <c:pt idx="2312">
                  <c:v>22</c:v>
                </c:pt>
                <c:pt idx="2313">
                  <c:v>21</c:v>
                </c:pt>
                <c:pt idx="2314">
                  <c:v>21</c:v>
                </c:pt>
                <c:pt idx="2315">
                  <c:v>23</c:v>
                </c:pt>
                <c:pt idx="2316">
                  <c:v>21</c:v>
                </c:pt>
                <c:pt idx="2317">
                  <c:v>22</c:v>
                </c:pt>
                <c:pt idx="2318">
                  <c:v>23</c:v>
                </c:pt>
                <c:pt idx="2319">
                  <c:v>21</c:v>
                </c:pt>
                <c:pt idx="2320">
                  <c:v>21</c:v>
                </c:pt>
                <c:pt idx="2321">
                  <c:v>20</c:v>
                </c:pt>
                <c:pt idx="2322">
                  <c:v>23</c:v>
                </c:pt>
                <c:pt idx="2323">
                  <c:v>22</c:v>
                </c:pt>
                <c:pt idx="2324">
                  <c:v>20</c:v>
                </c:pt>
                <c:pt idx="2325">
                  <c:v>21</c:v>
                </c:pt>
                <c:pt idx="2326">
                  <c:v>22</c:v>
                </c:pt>
                <c:pt idx="2327">
                  <c:v>22</c:v>
                </c:pt>
                <c:pt idx="2328">
                  <c:v>22</c:v>
                </c:pt>
                <c:pt idx="2329">
                  <c:v>23</c:v>
                </c:pt>
                <c:pt idx="2330">
                  <c:v>24</c:v>
                </c:pt>
                <c:pt idx="2331">
                  <c:v>26</c:v>
                </c:pt>
                <c:pt idx="2332">
                  <c:v>22</c:v>
                </c:pt>
                <c:pt idx="2333">
                  <c:v>21</c:v>
                </c:pt>
                <c:pt idx="2334">
                  <c:v>21</c:v>
                </c:pt>
                <c:pt idx="2335">
                  <c:v>21</c:v>
                </c:pt>
                <c:pt idx="2336">
                  <c:v>21</c:v>
                </c:pt>
                <c:pt idx="2337">
                  <c:v>27</c:v>
                </c:pt>
                <c:pt idx="2338">
                  <c:v>22</c:v>
                </c:pt>
                <c:pt idx="2339">
                  <c:v>22</c:v>
                </c:pt>
                <c:pt idx="2340">
                  <c:v>22</c:v>
                </c:pt>
                <c:pt idx="2341">
                  <c:v>21</c:v>
                </c:pt>
                <c:pt idx="2342">
                  <c:v>21</c:v>
                </c:pt>
                <c:pt idx="2343">
                  <c:v>21</c:v>
                </c:pt>
                <c:pt idx="2344">
                  <c:v>22</c:v>
                </c:pt>
                <c:pt idx="2345">
                  <c:v>21</c:v>
                </c:pt>
                <c:pt idx="2346">
                  <c:v>19</c:v>
                </c:pt>
                <c:pt idx="2347">
                  <c:v>23</c:v>
                </c:pt>
                <c:pt idx="2348">
                  <c:v>25</c:v>
                </c:pt>
                <c:pt idx="2349">
                  <c:v>25</c:v>
                </c:pt>
                <c:pt idx="2350">
                  <c:v>27</c:v>
                </c:pt>
                <c:pt idx="2351">
                  <c:v>22</c:v>
                </c:pt>
                <c:pt idx="2352">
                  <c:v>23</c:v>
                </c:pt>
                <c:pt idx="2353">
                  <c:v>25</c:v>
                </c:pt>
                <c:pt idx="2354">
                  <c:v>24</c:v>
                </c:pt>
                <c:pt idx="2355">
                  <c:v>26</c:v>
                </c:pt>
                <c:pt idx="2356">
                  <c:v>26</c:v>
                </c:pt>
                <c:pt idx="2357">
                  <c:v>23</c:v>
                </c:pt>
                <c:pt idx="2358">
                  <c:v>21</c:v>
                </c:pt>
                <c:pt idx="2359">
                  <c:v>24</c:v>
                </c:pt>
                <c:pt idx="2360">
                  <c:v>22</c:v>
                </c:pt>
                <c:pt idx="2361">
                  <c:v>22</c:v>
                </c:pt>
                <c:pt idx="2362">
                  <c:v>21</c:v>
                </c:pt>
                <c:pt idx="2363">
                  <c:v>22</c:v>
                </c:pt>
                <c:pt idx="2364">
                  <c:v>22</c:v>
                </c:pt>
                <c:pt idx="2365">
                  <c:v>22</c:v>
                </c:pt>
                <c:pt idx="2366">
                  <c:v>21</c:v>
                </c:pt>
                <c:pt idx="2367">
                  <c:v>25</c:v>
                </c:pt>
                <c:pt idx="2368">
                  <c:v>22</c:v>
                </c:pt>
                <c:pt idx="2369">
                  <c:v>22</c:v>
                </c:pt>
                <c:pt idx="2370">
                  <c:v>21</c:v>
                </c:pt>
                <c:pt idx="2371">
                  <c:v>21</c:v>
                </c:pt>
                <c:pt idx="2372">
                  <c:v>22</c:v>
                </c:pt>
                <c:pt idx="2373">
                  <c:v>21</c:v>
                </c:pt>
                <c:pt idx="2374">
                  <c:v>24</c:v>
                </c:pt>
                <c:pt idx="2375">
                  <c:v>21</c:v>
                </c:pt>
                <c:pt idx="2376">
                  <c:v>22</c:v>
                </c:pt>
                <c:pt idx="2377">
                  <c:v>24</c:v>
                </c:pt>
                <c:pt idx="2378">
                  <c:v>24</c:v>
                </c:pt>
                <c:pt idx="2379">
                  <c:v>25</c:v>
                </c:pt>
                <c:pt idx="2380">
                  <c:v>23</c:v>
                </c:pt>
                <c:pt idx="2381">
                  <c:v>25</c:v>
                </c:pt>
                <c:pt idx="2382">
                  <c:v>26</c:v>
                </c:pt>
                <c:pt idx="2383">
                  <c:v>23</c:v>
                </c:pt>
                <c:pt idx="2384">
                  <c:v>26</c:v>
                </c:pt>
                <c:pt idx="2385">
                  <c:v>27</c:v>
                </c:pt>
                <c:pt idx="2386">
                  <c:v>20</c:v>
                </c:pt>
                <c:pt idx="2387">
                  <c:v>23</c:v>
                </c:pt>
                <c:pt idx="2388">
                  <c:v>24</c:v>
                </c:pt>
                <c:pt idx="2389">
                  <c:v>22</c:v>
                </c:pt>
                <c:pt idx="2390">
                  <c:v>23</c:v>
                </c:pt>
                <c:pt idx="2391">
                  <c:v>23</c:v>
                </c:pt>
                <c:pt idx="2392">
                  <c:v>23</c:v>
                </c:pt>
                <c:pt idx="2393">
                  <c:v>21</c:v>
                </c:pt>
                <c:pt idx="2394">
                  <c:v>23</c:v>
                </c:pt>
                <c:pt idx="2395">
                  <c:v>23</c:v>
                </c:pt>
                <c:pt idx="2396">
                  <c:v>20</c:v>
                </c:pt>
                <c:pt idx="2397">
                  <c:v>23</c:v>
                </c:pt>
                <c:pt idx="2398">
                  <c:v>24</c:v>
                </c:pt>
                <c:pt idx="2399">
                  <c:v>21</c:v>
                </c:pt>
                <c:pt idx="2400">
                  <c:v>25</c:v>
                </c:pt>
                <c:pt idx="2401">
                  <c:v>20</c:v>
                </c:pt>
                <c:pt idx="2402">
                  <c:v>20</c:v>
                </c:pt>
                <c:pt idx="2403">
                  <c:v>25</c:v>
                </c:pt>
                <c:pt idx="2404">
                  <c:v>21</c:v>
                </c:pt>
                <c:pt idx="2405">
                  <c:v>22</c:v>
                </c:pt>
                <c:pt idx="2406">
                  <c:v>22</c:v>
                </c:pt>
                <c:pt idx="2407">
                  <c:v>23</c:v>
                </c:pt>
                <c:pt idx="2408">
                  <c:v>21</c:v>
                </c:pt>
                <c:pt idx="2409">
                  <c:v>21</c:v>
                </c:pt>
                <c:pt idx="2410">
                  <c:v>20</c:v>
                </c:pt>
                <c:pt idx="2411">
                  <c:v>22</c:v>
                </c:pt>
                <c:pt idx="2412">
                  <c:v>22</c:v>
                </c:pt>
                <c:pt idx="2413">
                  <c:v>25</c:v>
                </c:pt>
                <c:pt idx="2414">
                  <c:v>25</c:v>
                </c:pt>
                <c:pt idx="2415">
                  <c:v>24</c:v>
                </c:pt>
                <c:pt idx="2416">
                  <c:v>24</c:v>
                </c:pt>
                <c:pt idx="2417">
                  <c:v>24</c:v>
                </c:pt>
                <c:pt idx="2418">
                  <c:v>30</c:v>
                </c:pt>
                <c:pt idx="2419">
                  <c:v>22</c:v>
                </c:pt>
                <c:pt idx="2420">
                  <c:v>22</c:v>
                </c:pt>
                <c:pt idx="2421">
                  <c:v>24</c:v>
                </c:pt>
                <c:pt idx="2422">
                  <c:v>20</c:v>
                </c:pt>
                <c:pt idx="2423">
                  <c:v>24</c:v>
                </c:pt>
                <c:pt idx="2424">
                  <c:v>26</c:v>
                </c:pt>
                <c:pt idx="2425">
                  <c:v>21</c:v>
                </c:pt>
                <c:pt idx="2426">
                  <c:v>23</c:v>
                </c:pt>
                <c:pt idx="2427">
                  <c:v>26</c:v>
                </c:pt>
                <c:pt idx="2428">
                  <c:v>21</c:v>
                </c:pt>
                <c:pt idx="2429">
                  <c:v>21</c:v>
                </c:pt>
                <c:pt idx="2430">
                  <c:v>22</c:v>
                </c:pt>
                <c:pt idx="2431">
                  <c:v>22</c:v>
                </c:pt>
                <c:pt idx="2432">
                  <c:v>22</c:v>
                </c:pt>
                <c:pt idx="2433">
                  <c:v>23</c:v>
                </c:pt>
                <c:pt idx="2434">
                  <c:v>23</c:v>
                </c:pt>
                <c:pt idx="2435">
                  <c:v>22</c:v>
                </c:pt>
                <c:pt idx="2436">
                  <c:v>21</c:v>
                </c:pt>
                <c:pt idx="2437">
                  <c:v>21</c:v>
                </c:pt>
                <c:pt idx="2438">
                  <c:v>23</c:v>
                </c:pt>
                <c:pt idx="2439">
                  <c:v>22</c:v>
                </c:pt>
                <c:pt idx="2440">
                  <c:v>22</c:v>
                </c:pt>
                <c:pt idx="2441">
                  <c:v>22</c:v>
                </c:pt>
                <c:pt idx="2442">
                  <c:v>23</c:v>
                </c:pt>
                <c:pt idx="2443">
                  <c:v>21</c:v>
                </c:pt>
                <c:pt idx="2444">
                  <c:v>21</c:v>
                </c:pt>
                <c:pt idx="2445">
                  <c:v>20</c:v>
                </c:pt>
                <c:pt idx="2446">
                  <c:v>21</c:v>
                </c:pt>
                <c:pt idx="2447">
                  <c:v>23</c:v>
                </c:pt>
                <c:pt idx="2448">
                  <c:v>22</c:v>
                </c:pt>
                <c:pt idx="2449">
                  <c:v>24</c:v>
                </c:pt>
                <c:pt idx="2450">
                  <c:v>24</c:v>
                </c:pt>
                <c:pt idx="2451">
                  <c:v>20</c:v>
                </c:pt>
                <c:pt idx="2452">
                  <c:v>21</c:v>
                </c:pt>
                <c:pt idx="2453">
                  <c:v>21</c:v>
                </c:pt>
                <c:pt idx="2454">
                  <c:v>21</c:v>
                </c:pt>
                <c:pt idx="2455">
                  <c:v>22</c:v>
                </c:pt>
                <c:pt idx="2456">
                  <c:v>22</c:v>
                </c:pt>
                <c:pt idx="2457">
                  <c:v>24</c:v>
                </c:pt>
                <c:pt idx="2458">
                  <c:v>21</c:v>
                </c:pt>
                <c:pt idx="2459">
                  <c:v>21</c:v>
                </c:pt>
                <c:pt idx="2460">
                  <c:v>22</c:v>
                </c:pt>
                <c:pt idx="2461">
                  <c:v>22</c:v>
                </c:pt>
                <c:pt idx="2462">
                  <c:v>24</c:v>
                </c:pt>
                <c:pt idx="2463">
                  <c:v>21</c:v>
                </c:pt>
                <c:pt idx="2464">
                  <c:v>22</c:v>
                </c:pt>
                <c:pt idx="2465">
                  <c:v>24</c:v>
                </c:pt>
                <c:pt idx="2466">
                  <c:v>27</c:v>
                </c:pt>
                <c:pt idx="2467">
                  <c:v>23</c:v>
                </c:pt>
                <c:pt idx="2468">
                  <c:v>21</c:v>
                </c:pt>
                <c:pt idx="2469">
                  <c:v>23</c:v>
                </c:pt>
                <c:pt idx="2470">
                  <c:v>22</c:v>
                </c:pt>
                <c:pt idx="2471">
                  <c:v>22</c:v>
                </c:pt>
                <c:pt idx="2472">
                  <c:v>23</c:v>
                </c:pt>
                <c:pt idx="2473">
                  <c:v>22</c:v>
                </c:pt>
                <c:pt idx="2474">
                  <c:v>24</c:v>
                </c:pt>
                <c:pt idx="2475">
                  <c:v>23</c:v>
                </c:pt>
                <c:pt idx="2476">
                  <c:v>24</c:v>
                </c:pt>
                <c:pt idx="2477">
                  <c:v>22</c:v>
                </c:pt>
                <c:pt idx="2478">
                  <c:v>23</c:v>
                </c:pt>
                <c:pt idx="2479">
                  <c:v>21</c:v>
                </c:pt>
                <c:pt idx="2480">
                  <c:v>21</c:v>
                </c:pt>
                <c:pt idx="2481">
                  <c:v>24</c:v>
                </c:pt>
                <c:pt idx="2482">
                  <c:v>24</c:v>
                </c:pt>
                <c:pt idx="2483">
                  <c:v>22</c:v>
                </c:pt>
                <c:pt idx="2484">
                  <c:v>21</c:v>
                </c:pt>
                <c:pt idx="2485">
                  <c:v>21</c:v>
                </c:pt>
                <c:pt idx="2486">
                  <c:v>23</c:v>
                </c:pt>
                <c:pt idx="2487">
                  <c:v>22</c:v>
                </c:pt>
                <c:pt idx="2488">
                  <c:v>21</c:v>
                </c:pt>
                <c:pt idx="2489">
                  <c:v>25</c:v>
                </c:pt>
                <c:pt idx="2490">
                  <c:v>25</c:v>
                </c:pt>
                <c:pt idx="2491">
                  <c:v>26</c:v>
                </c:pt>
                <c:pt idx="2492">
                  <c:v>22</c:v>
                </c:pt>
                <c:pt idx="2493">
                  <c:v>20</c:v>
                </c:pt>
                <c:pt idx="2494">
                  <c:v>23</c:v>
                </c:pt>
                <c:pt idx="2495">
                  <c:v>23</c:v>
                </c:pt>
                <c:pt idx="2496">
                  <c:v>22</c:v>
                </c:pt>
                <c:pt idx="2497">
                  <c:v>21</c:v>
                </c:pt>
                <c:pt idx="2498">
                  <c:v>21</c:v>
                </c:pt>
                <c:pt idx="2499">
                  <c:v>23</c:v>
                </c:pt>
                <c:pt idx="2500">
                  <c:v>25</c:v>
                </c:pt>
                <c:pt idx="2501">
                  <c:v>22</c:v>
                </c:pt>
                <c:pt idx="2502">
                  <c:v>22</c:v>
                </c:pt>
                <c:pt idx="2503">
                  <c:v>21</c:v>
                </c:pt>
                <c:pt idx="2504">
                  <c:v>21</c:v>
                </c:pt>
                <c:pt idx="2505">
                  <c:v>21</c:v>
                </c:pt>
                <c:pt idx="2506">
                  <c:v>21</c:v>
                </c:pt>
                <c:pt idx="2507">
                  <c:v>23</c:v>
                </c:pt>
                <c:pt idx="2508">
                  <c:v>21</c:v>
                </c:pt>
                <c:pt idx="2509">
                  <c:v>22</c:v>
                </c:pt>
                <c:pt idx="2510">
                  <c:v>23</c:v>
                </c:pt>
                <c:pt idx="2511">
                  <c:v>23</c:v>
                </c:pt>
                <c:pt idx="2512">
                  <c:v>21</c:v>
                </c:pt>
                <c:pt idx="2513">
                  <c:v>22</c:v>
                </c:pt>
                <c:pt idx="2514">
                  <c:v>26</c:v>
                </c:pt>
                <c:pt idx="2515">
                  <c:v>21</c:v>
                </c:pt>
                <c:pt idx="2516">
                  <c:v>20</c:v>
                </c:pt>
                <c:pt idx="2517">
                  <c:v>20</c:v>
                </c:pt>
                <c:pt idx="2518">
                  <c:v>21</c:v>
                </c:pt>
                <c:pt idx="2519">
                  <c:v>20</c:v>
                </c:pt>
                <c:pt idx="2520">
                  <c:v>24</c:v>
                </c:pt>
                <c:pt idx="2521">
                  <c:v>23</c:v>
                </c:pt>
                <c:pt idx="2522">
                  <c:v>23</c:v>
                </c:pt>
                <c:pt idx="2523">
                  <c:v>20</c:v>
                </c:pt>
                <c:pt idx="2524">
                  <c:v>20</c:v>
                </c:pt>
                <c:pt idx="2525">
                  <c:v>25</c:v>
                </c:pt>
                <c:pt idx="2526">
                  <c:v>21</c:v>
                </c:pt>
                <c:pt idx="2527">
                  <c:v>20</c:v>
                </c:pt>
                <c:pt idx="2528">
                  <c:v>19</c:v>
                </c:pt>
                <c:pt idx="2529">
                  <c:v>24</c:v>
                </c:pt>
                <c:pt idx="2530">
                  <c:v>22</c:v>
                </c:pt>
                <c:pt idx="2531">
                  <c:v>23</c:v>
                </c:pt>
                <c:pt idx="2532">
                  <c:v>22</c:v>
                </c:pt>
                <c:pt idx="2533">
                  <c:v>21</c:v>
                </c:pt>
                <c:pt idx="2534">
                  <c:v>22</c:v>
                </c:pt>
                <c:pt idx="2535">
                  <c:v>21</c:v>
                </c:pt>
                <c:pt idx="2536">
                  <c:v>21</c:v>
                </c:pt>
                <c:pt idx="2537">
                  <c:v>23</c:v>
                </c:pt>
                <c:pt idx="2538">
                  <c:v>21</c:v>
                </c:pt>
                <c:pt idx="2539">
                  <c:v>21</c:v>
                </c:pt>
                <c:pt idx="2540">
                  <c:v>22</c:v>
                </c:pt>
                <c:pt idx="2541">
                  <c:v>23</c:v>
                </c:pt>
                <c:pt idx="2542">
                  <c:v>26</c:v>
                </c:pt>
                <c:pt idx="2543">
                  <c:v>23</c:v>
                </c:pt>
                <c:pt idx="2544">
                  <c:v>21</c:v>
                </c:pt>
                <c:pt idx="2545">
                  <c:v>21</c:v>
                </c:pt>
                <c:pt idx="2546">
                  <c:v>24</c:v>
                </c:pt>
                <c:pt idx="2547">
                  <c:v>23</c:v>
                </c:pt>
                <c:pt idx="2548">
                  <c:v>21</c:v>
                </c:pt>
                <c:pt idx="2549">
                  <c:v>23</c:v>
                </c:pt>
                <c:pt idx="2550">
                  <c:v>29</c:v>
                </c:pt>
                <c:pt idx="2551">
                  <c:v>24</c:v>
                </c:pt>
                <c:pt idx="2552">
                  <c:v>22</c:v>
                </c:pt>
                <c:pt idx="2553">
                  <c:v>22</c:v>
                </c:pt>
                <c:pt idx="2554">
                  <c:v>22</c:v>
                </c:pt>
                <c:pt idx="2555">
                  <c:v>21</c:v>
                </c:pt>
                <c:pt idx="2556">
                  <c:v>22</c:v>
                </c:pt>
                <c:pt idx="2557">
                  <c:v>21</c:v>
                </c:pt>
                <c:pt idx="2558">
                  <c:v>22</c:v>
                </c:pt>
                <c:pt idx="2559">
                  <c:v>21</c:v>
                </c:pt>
                <c:pt idx="2560">
                  <c:v>21</c:v>
                </c:pt>
                <c:pt idx="2561">
                  <c:v>22</c:v>
                </c:pt>
                <c:pt idx="2562">
                  <c:v>19</c:v>
                </c:pt>
                <c:pt idx="2563">
                  <c:v>20</c:v>
                </c:pt>
                <c:pt idx="2564">
                  <c:v>21</c:v>
                </c:pt>
                <c:pt idx="2565">
                  <c:v>24</c:v>
                </c:pt>
                <c:pt idx="2566">
                  <c:v>24</c:v>
                </c:pt>
                <c:pt idx="2567">
                  <c:v>22</c:v>
                </c:pt>
                <c:pt idx="2568">
                  <c:v>23</c:v>
                </c:pt>
                <c:pt idx="2569">
                  <c:v>21</c:v>
                </c:pt>
                <c:pt idx="2570">
                  <c:v>21</c:v>
                </c:pt>
                <c:pt idx="2571">
                  <c:v>20</c:v>
                </c:pt>
                <c:pt idx="2572">
                  <c:v>23</c:v>
                </c:pt>
                <c:pt idx="2573">
                  <c:v>22</c:v>
                </c:pt>
                <c:pt idx="2574">
                  <c:v>20</c:v>
                </c:pt>
                <c:pt idx="2575">
                  <c:v>22</c:v>
                </c:pt>
                <c:pt idx="2576">
                  <c:v>24</c:v>
                </c:pt>
                <c:pt idx="2577">
                  <c:v>20</c:v>
                </c:pt>
                <c:pt idx="2578">
                  <c:v>19</c:v>
                </c:pt>
                <c:pt idx="2579">
                  <c:v>21</c:v>
                </c:pt>
                <c:pt idx="2580">
                  <c:v>22</c:v>
                </c:pt>
                <c:pt idx="2581">
                  <c:v>21</c:v>
                </c:pt>
                <c:pt idx="2582">
                  <c:v>21</c:v>
                </c:pt>
                <c:pt idx="2583">
                  <c:v>22</c:v>
                </c:pt>
                <c:pt idx="2584">
                  <c:v>21</c:v>
                </c:pt>
                <c:pt idx="2585">
                  <c:v>23</c:v>
                </c:pt>
                <c:pt idx="2586">
                  <c:v>21</c:v>
                </c:pt>
                <c:pt idx="2587">
                  <c:v>22</c:v>
                </c:pt>
                <c:pt idx="2588">
                  <c:v>23</c:v>
                </c:pt>
                <c:pt idx="2589">
                  <c:v>24</c:v>
                </c:pt>
                <c:pt idx="2590">
                  <c:v>25</c:v>
                </c:pt>
                <c:pt idx="2591">
                  <c:v>25</c:v>
                </c:pt>
                <c:pt idx="2592">
                  <c:v>25</c:v>
                </c:pt>
                <c:pt idx="2593">
                  <c:v>22</c:v>
                </c:pt>
                <c:pt idx="2594">
                  <c:v>21</c:v>
                </c:pt>
                <c:pt idx="2595">
                  <c:v>22</c:v>
                </c:pt>
                <c:pt idx="2596">
                  <c:v>23</c:v>
                </c:pt>
                <c:pt idx="2597">
                  <c:v>21</c:v>
                </c:pt>
                <c:pt idx="2598">
                  <c:v>22</c:v>
                </c:pt>
                <c:pt idx="2599">
                  <c:v>22</c:v>
                </c:pt>
                <c:pt idx="2600">
                  <c:v>23</c:v>
                </c:pt>
                <c:pt idx="2601">
                  <c:v>21</c:v>
                </c:pt>
                <c:pt idx="2602">
                  <c:v>23</c:v>
                </c:pt>
                <c:pt idx="2603">
                  <c:v>21</c:v>
                </c:pt>
                <c:pt idx="2604">
                  <c:v>21</c:v>
                </c:pt>
                <c:pt idx="2605">
                  <c:v>24</c:v>
                </c:pt>
                <c:pt idx="2606">
                  <c:v>23</c:v>
                </c:pt>
                <c:pt idx="2607">
                  <c:v>22</c:v>
                </c:pt>
                <c:pt idx="2608">
                  <c:v>22</c:v>
                </c:pt>
                <c:pt idx="2609">
                  <c:v>23</c:v>
                </c:pt>
                <c:pt idx="2610">
                  <c:v>22</c:v>
                </c:pt>
                <c:pt idx="2611">
                  <c:v>22</c:v>
                </c:pt>
                <c:pt idx="2612">
                  <c:v>23</c:v>
                </c:pt>
                <c:pt idx="2613">
                  <c:v>23</c:v>
                </c:pt>
                <c:pt idx="2614">
                  <c:v>25</c:v>
                </c:pt>
                <c:pt idx="2615">
                  <c:v>27</c:v>
                </c:pt>
                <c:pt idx="2616">
                  <c:v>20</c:v>
                </c:pt>
                <c:pt idx="2617">
                  <c:v>23</c:v>
                </c:pt>
                <c:pt idx="2618">
                  <c:v>25</c:v>
                </c:pt>
                <c:pt idx="2619">
                  <c:v>22</c:v>
                </c:pt>
                <c:pt idx="2620">
                  <c:v>22</c:v>
                </c:pt>
                <c:pt idx="2621">
                  <c:v>22</c:v>
                </c:pt>
                <c:pt idx="2622">
                  <c:v>22</c:v>
                </c:pt>
                <c:pt idx="2623">
                  <c:v>22</c:v>
                </c:pt>
                <c:pt idx="2624">
                  <c:v>22</c:v>
                </c:pt>
                <c:pt idx="2625">
                  <c:v>29</c:v>
                </c:pt>
                <c:pt idx="2626">
                  <c:v>20</c:v>
                </c:pt>
                <c:pt idx="2627">
                  <c:v>21</c:v>
                </c:pt>
                <c:pt idx="2628">
                  <c:v>22</c:v>
                </c:pt>
                <c:pt idx="2629">
                  <c:v>25</c:v>
                </c:pt>
                <c:pt idx="2630">
                  <c:v>21</c:v>
                </c:pt>
                <c:pt idx="2631">
                  <c:v>23</c:v>
                </c:pt>
                <c:pt idx="2632">
                  <c:v>21</c:v>
                </c:pt>
                <c:pt idx="2633">
                  <c:v>21</c:v>
                </c:pt>
                <c:pt idx="2634">
                  <c:v>24</c:v>
                </c:pt>
                <c:pt idx="2635">
                  <c:v>23</c:v>
                </c:pt>
                <c:pt idx="2636">
                  <c:v>21</c:v>
                </c:pt>
                <c:pt idx="2637">
                  <c:v>25</c:v>
                </c:pt>
                <c:pt idx="2638">
                  <c:v>26</c:v>
                </c:pt>
                <c:pt idx="2639">
                  <c:v>23</c:v>
                </c:pt>
                <c:pt idx="2640">
                  <c:v>25</c:v>
                </c:pt>
                <c:pt idx="2641">
                  <c:v>21</c:v>
                </c:pt>
                <c:pt idx="2642">
                  <c:v>19</c:v>
                </c:pt>
                <c:pt idx="2643">
                  <c:v>21</c:v>
                </c:pt>
                <c:pt idx="2644">
                  <c:v>22</c:v>
                </c:pt>
                <c:pt idx="2645">
                  <c:v>24</c:v>
                </c:pt>
                <c:pt idx="2646">
                  <c:v>22</c:v>
                </c:pt>
                <c:pt idx="2647">
                  <c:v>23</c:v>
                </c:pt>
                <c:pt idx="2648">
                  <c:v>22</c:v>
                </c:pt>
                <c:pt idx="2649">
                  <c:v>27</c:v>
                </c:pt>
                <c:pt idx="2650">
                  <c:v>24</c:v>
                </c:pt>
                <c:pt idx="2651">
                  <c:v>22</c:v>
                </c:pt>
                <c:pt idx="2652">
                  <c:v>21</c:v>
                </c:pt>
                <c:pt idx="2653">
                  <c:v>22</c:v>
                </c:pt>
                <c:pt idx="2654">
                  <c:v>21</c:v>
                </c:pt>
                <c:pt idx="2655">
                  <c:v>29</c:v>
                </c:pt>
                <c:pt idx="2656">
                  <c:v>23</c:v>
                </c:pt>
                <c:pt idx="2657">
                  <c:v>22</c:v>
                </c:pt>
                <c:pt idx="2658">
                  <c:v>21</c:v>
                </c:pt>
                <c:pt idx="2659">
                  <c:v>21</c:v>
                </c:pt>
                <c:pt idx="2660">
                  <c:v>22</c:v>
                </c:pt>
                <c:pt idx="2661">
                  <c:v>22</c:v>
                </c:pt>
                <c:pt idx="2662">
                  <c:v>23</c:v>
                </c:pt>
                <c:pt idx="2663">
                  <c:v>23</c:v>
                </c:pt>
                <c:pt idx="2664">
                  <c:v>22</c:v>
                </c:pt>
                <c:pt idx="2665">
                  <c:v>24</c:v>
                </c:pt>
                <c:pt idx="2666">
                  <c:v>22</c:v>
                </c:pt>
                <c:pt idx="2667">
                  <c:v>21</c:v>
                </c:pt>
                <c:pt idx="2668">
                  <c:v>22</c:v>
                </c:pt>
                <c:pt idx="2669">
                  <c:v>21</c:v>
                </c:pt>
                <c:pt idx="2670">
                  <c:v>22</c:v>
                </c:pt>
                <c:pt idx="2671">
                  <c:v>21</c:v>
                </c:pt>
                <c:pt idx="2672">
                  <c:v>23</c:v>
                </c:pt>
                <c:pt idx="2673">
                  <c:v>21</c:v>
                </c:pt>
                <c:pt idx="2674">
                  <c:v>21</c:v>
                </c:pt>
                <c:pt idx="2675">
                  <c:v>21</c:v>
                </c:pt>
                <c:pt idx="2676">
                  <c:v>22</c:v>
                </c:pt>
                <c:pt idx="2677">
                  <c:v>20</c:v>
                </c:pt>
                <c:pt idx="2678">
                  <c:v>22</c:v>
                </c:pt>
                <c:pt idx="2679">
                  <c:v>19</c:v>
                </c:pt>
                <c:pt idx="2680">
                  <c:v>22</c:v>
                </c:pt>
                <c:pt idx="2681">
                  <c:v>19</c:v>
                </c:pt>
                <c:pt idx="2682">
                  <c:v>22</c:v>
                </c:pt>
                <c:pt idx="2683">
                  <c:v>22</c:v>
                </c:pt>
                <c:pt idx="2684">
                  <c:v>22</c:v>
                </c:pt>
                <c:pt idx="2685">
                  <c:v>21</c:v>
                </c:pt>
                <c:pt idx="2686">
                  <c:v>20</c:v>
                </c:pt>
                <c:pt idx="2687">
                  <c:v>21</c:v>
                </c:pt>
                <c:pt idx="2688">
                  <c:v>20</c:v>
                </c:pt>
                <c:pt idx="2689">
                  <c:v>21</c:v>
                </c:pt>
                <c:pt idx="2690">
                  <c:v>21</c:v>
                </c:pt>
                <c:pt idx="2691">
                  <c:v>25</c:v>
                </c:pt>
                <c:pt idx="2692">
                  <c:v>21</c:v>
                </c:pt>
                <c:pt idx="2693">
                  <c:v>25</c:v>
                </c:pt>
                <c:pt idx="2694">
                  <c:v>23</c:v>
                </c:pt>
                <c:pt idx="2695">
                  <c:v>23</c:v>
                </c:pt>
                <c:pt idx="2696">
                  <c:v>22</c:v>
                </c:pt>
                <c:pt idx="2697">
                  <c:v>20</c:v>
                </c:pt>
                <c:pt idx="2698">
                  <c:v>21</c:v>
                </c:pt>
                <c:pt idx="2699">
                  <c:v>24</c:v>
                </c:pt>
                <c:pt idx="2700">
                  <c:v>21</c:v>
                </c:pt>
                <c:pt idx="2701">
                  <c:v>21</c:v>
                </c:pt>
                <c:pt idx="2702">
                  <c:v>23</c:v>
                </c:pt>
                <c:pt idx="2703">
                  <c:v>22</c:v>
                </c:pt>
                <c:pt idx="2704">
                  <c:v>22</c:v>
                </c:pt>
                <c:pt idx="2705">
                  <c:v>25</c:v>
                </c:pt>
                <c:pt idx="2706">
                  <c:v>24</c:v>
                </c:pt>
                <c:pt idx="2707">
                  <c:v>28</c:v>
                </c:pt>
                <c:pt idx="2708">
                  <c:v>21</c:v>
                </c:pt>
                <c:pt idx="2709">
                  <c:v>19</c:v>
                </c:pt>
                <c:pt idx="2710">
                  <c:v>22</c:v>
                </c:pt>
                <c:pt idx="2711">
                  <c:v>22</c:v>
                </c:pt>
                <c:pt idx="2712">
                  <c:v>20</c:v>
                </c:pt>
                <c:pt idx="2713">
                  <c:v>22</c:v>
                </c:pt>
                <c:pt idx="2714">
                  <c:v>23</c:v>
                </c:pt>
                <c:pt idx="2715">
                  <c:v>21</c:v>
                </c:pt>
                <c:pt idx="2716">
                  <c:v>21</c:v>
                </c:pt>
                <c:pt idx="2717">
                  <c:v>22</c:v>
                </c:pt>
                <c:pt idx="2718">
                  <c:v>23</c:v>
                </c:pt>
                <c:pt idx="2719">
                  <c:v>22</c:v>
                </c:pt>
                <c:pt idx="2720">
                  <c:v>21</c:v>
                </c:pt>
                <c:pt idx="2721">
                  <c:v>20</c:v>
                </c:pt>
                <c:pt idx="2722">
                  <c:v>22</c:v>
                </c:pt>
                <c:pt idx="2723">
                  <c:v>21</c:v>
                </c:pt>
                <c:pt idx="2724">
                  <c:v>21</c:v>
                </c:pt>
                <c:pt idx="2725">
                  <c:v>24</c:v>
                </c:pt>
                <c:pt idx="2726">
                  <c:v>22</c:v>
                </c:pt>
                <c:pt idx="2727">
                  <c:v>20</c:v>
                </c:pt>
                <c:pt idx="2728">
                  <c:v>22</c:v>
                </c:pt>
                <c:pt idx="2729">
                  <c:v>24</c:v>
                </c:pt>
                <c:pt idx="2730">
                  <c:v>25</c:v>
                </c:pt>
                <c:pt idx="2731">
                  <c:v>24</c:v>
                </c:pt>
                <c:pt idx="2732">
                  <c:v>22</c:v>
                </c:pt>
                <c:pt idx="2733">
                  <c:v>22</c:v>
                </c:pt>
                <c:pt idx="2734">
                  <c:v>34</c:v>
                </c:pt>
                <c:pt idx="2735">
                  <c:v>21</c:v>
                </c:pt>
                <c:pt idx="2736">
                  <c:v>17</c:v>
                </c:pt>
                <c:pt idx="2737">
                  <c:v>22</c:v>
                </c:pt>
                <c:pt idx="2738">
                  <c:v>20</c:v>
                </c:pt>
                <c:pt idx="2739">
                  <c:v>26</c:v>
                </c:pt>
                <c:pt idx="2740">
                  <c:v>20</c:v>
                </c:pt>
                <c:pt idx="2741">
                  <c:v>21</c:v>
                </c:pt>
                <c:pt idx="2742">
                  <c:v>22</c:v>
                </c:pt>
                <c:pt idx="2743">
                  <c:v>21</c:v>
                </c:pt>
                <c:pt idx="2744">
                  <c:v>21</c:v>
                </c:pt>
                <c:pt idx="2745">
                  <c:v>27</c:v>
                </c:pt>
                <c:pt idx="2746">
                  <c:v>21</c:v>
                </c:pt>
                <c:pt idx="2747">
                  <c:v>21</c:v>
                </c:pt>
                <c:pt idx="2748">
                  <c:v>23</c:v>
                </c:pt>
                <c:pt idx="2749">
                  <c:v>21</c:v>
                </c:pt>
                <c:pt idx="2750">
                  <c:v>22</c:v>
                </c:pt>
                <c:pt idx="2751">
                  <c:v>21</c:v>
                </c:pt>
                <c:pt idx="2752">
                  <c:v>25</c:v>
                </c:pt>
                <c:pt idx="2753">
                  <c:v>21</c:v>
                </c:pt>
                <c:pt idx="2754">
                  <c:v>25</c:v>
                </c:pt>
                <c:pt idx="2755">
                  <c:v>28</c:v>
                </c:pt>
                <c:pt idx="2756">
                  <c:v>20</c:v>
                </c:pt>
                <c:pt idx="2757">
                  <c:v>21</c:v>
                </c:pt>
                <c:pt idx="2758">
                  <c:v>22</c:v>
                </c:pt>
                <c:pt idx="2759">
                  <c:v>22</c:v>
                </c:pt>
                <c:pt idx="2760">
                  <c:v>23</c:v>
                </c:pt>
                <c:pt idx="2761">
                  <c:v>21</c:v>
                </c:pt>
                <c:pt idx="2762">
                  <c:v>23</c:v>
                </c:pt>
                <c:pt idx="2763">
                  <c:v>23</c:v>
                </c:pt>
                <c:pt idx="2764">
                  <c:v>23</c:v>
                </c:pt>
                <c:pt idx="2765">
                  <c:v>22</c:v>
                </c:pt>
                <c:pt idx="2766">
                  <c:v>24</c:v>
                </c:pt>
                <c:pt idx="2767">
                  <c:v>22</c:v>
                </c:pt>
                <c:pt idx="2768">
                  <c:v>22</c:v>
                </c:pt>
                <c:pt idx="2769">
                  <c:v>26</c:v>
                </c:pt>
                <c:pt idx="2770">
                  <c:v>23</c:v>
                </c:pt>
                <c:pt idx="2771">
                  <c:v>23</c:v>
                </c:pt>
                <c:pt idx="2772">
                  <c:v>24</c:v>
                </c:pt>
                <c:pt idx="2773">
                  <c:v>22</c:v>
                </c:pt>
                <c:pt idx="2774">
                  <c:v>23</c:v>
                </c:pt>
                <c:pt idx="2775">
                  <c:v>24</c:v>
                </c:pt>
                <c:pt idx="2776">
                  <c:v>28</c:v>
                </c:pt>
                <c:pt idx="2777">
                  <c:v>21</c:v>
                </c:pt>
                <c:pt idx="2778">
                  <c:v>23</c:v>
                </c:pt>
                <c:pt idx="2779">
                  <c:v>24</c:v>
                </c:pt>
                <c:pt idx="2780">
                  <c:v>21</c:v>
                </c:pt>
                <c:pt idx="2781">
                  <c:v>26</c:v>
                </c:pt>
                <c:pt idx="2782">
                  <c:v>25</c:v>
                </c:pt>
                <c:pt idx="2783">
                  <c:v>20</c:v>
                </c:pt>
                <c:pt idx="2784">
                  <c:v>21</c:v>
                </c:pt>
                <c:pt idx="2785">
                  <c:v>21</c:v>
                </c:pt>
                <c:pt idx="2786">
                  <c:v>21</c:v>
                </c:pt>
                <c:pt idx="2787">
                  <c:v>24</c:v>
                </c:pt>
                <c:pt idx="2788">
                  <c:v>22</c:v>
                </c:pt>
                <c:pt idx="2789">
                  <c:v>22</c:v>
                </c:pt>
                <c:pt idx="2790">
                  <c:v>21</c:v>
                </c:pt>
                <c:pt idx="2791">
                  <c:v>21</c:v>
                </c:pt>
                <c:pt idx="2792">
                  <c:v>21</c:v>
                </c:pt>
                <c:pt idx="2793">
                  <c:v>20</c:v>
                </c:pt>
                <c:pt idx="2794">
                  <c:v>21</c:v>
                </c:pt>
                <c:pt idx="2795">
                  <c:v>21</c:v>
                </c:pt>
                <c:pt idx="2796">
                  <c:v>21</c:v>
                </c:pt>
                <c:pt idx="2797">
                  <c:v>20</c:v>
                </c:pt>
                <c:pt idx="2798">
                  <c:v>20</c:v>
                </c:pt>
                <c:pt idx="2799">
                  <c:v>26</c:v>
                </c:pt>
                <c:pt idx="2800">
                  <c:v>20</c:v>
                </c:pt>
                <c:pt idx="2801">
                  <c:v>22</c:v>
                </c:pt>
                <c:pt idx="2802">
                  <c:v>22</c:v>
                </c:pt>
                <c:pt idx="2803">
                  <c:v>22</c:v>
                </c:pt>
                <c:pt idx="2804">
                  <c:v>21</c:v>
                </c:pt>
                <c:pt idx="2805">
                  <c:v>22</c:v>
                </c:pt>
                <c:pt idx="2806">
                  <c:v>21</c:v>
                </c:pt>
                <c:pt idx="2807">
                  <c:v>22</c:v>
                </c:pt>
                <c:pt idx="2808">
                  <c:v>19</c:v>
                </c:pt>
                <c:pt idx="2809">
                  <c:v>20</c:v>
                </c:pt>
                <c:pt idx="2810">
                  <c:v>19</c:v>
                </c:pt>
                <c:pt idx="2811">
                  <c:v>24</c:v>
                </c:pt>
                <c:pt idx="2812">
                  <c:v>23</c:v>
                </c:pt>
                <c:pt idx="2813">
                  <c:v>25</c:v>
                </c:pt>
                <c:pt idx="2814">
                  <c:v>20</c:v>
                </c:pt>
                <c:pt idx="2815">
                  <c:v>22</c:v>
                </c:pt>
                <c:pt idx="2816">
                  <c:v>22</c:v>
                </c:pt>
                <c:pt idx="2817">
                  <c:v>23</c:v>
                </c:pt>
                <c:pt idx="2818">
                  <c:v>22</c:v>
                </c:pt>
                <c:pt idx="2819">
                  <c:v>22</c:v>
                </c:pt>
                <c:pt idx="2820">
                  <c:v>22</c:v>
                </c:pt>
                <c:pt idx="2821">
                  <c:v>26</c:v>
                </c:pt>
                <c:pt idx="2822">
                  <c:v>21</c:v>
                </c:pt>
                <c:pt idx="2823">
                  <c:v>24</c:v>
                </c:pt>
                <c:pt idx="2824">
                  <c:v>24</c:v>
                </c:pt>
                <c:pt idx="2825">
                  <c:v>24</c:v>
                </c:pt>
                <c:pt idx="2826">
                  <c:v>24</c:v>
                </c:pt>
                <c:pt idx="2827">
                  <c:v>27</c:v>
                </c:pt>
                <c:pt idx="2828">
                  <c:v>22</c:v>
                </c:pt>
                <c:pt idx="2829">
                  <c:v>22</c:v>
                </c:pt>
                <c:pt idx="2830">
                  <c:v>22</c:v>
                </c:pt>
                <c:pt idx="2831">
                  <c:v>21</c:v>
                </c:pt>
                <c:pt idx="2832">
                  <c:v>22</c:v>
                </c:pt>
                <c:pt idx="2833">
                  <c:v>21</c:v>
                </c:pt>
                <c:pt idx="2834">
                  <c:v>21</c:v>
                </c:pt>
                <c:pt idx="2835">
                  <c:v>24</c:v>
                </c:pt>
                <c:pt idx="2836">
                  <c:v>22</c:v>
                </c:pt>
                <c:pt idx="2837">
                  <c:v>20</c:v>
                </c:pt>
                <c:pt idx="2838">
                  <c:v>20</c:v>
                </c:pt>
                <c:pt idx="2839">
                  <c:v>22</c:v>
                </c:pt>
                <c:pt idx="2840">
                  <c:v>25</c:v>
                </c:pt>
                <c:pt idx="2841">
                  <c:v>21</c:v>
                </c:pt>
                <c:pt idx="2842">
                  <c:v>24</c:v>
                </c:pt>
                <c:pt idx="2843">
                  <c:v>21</c:v>
                </c:pt>
                <c:pt idx="2844">
                  <c:v>21</c:v>
                </c:pt>
                <c:pt idx="2845">
                  <c:v>22</c:v>
                </c:pt>
                <c:pt idx="2846">
                  <c:v>21</c:v>
                </c:pt>
                <c:pt idx="2847">
                  <c:v>23</c:v>
                </c:pt>
                <c:pt idx="2848">
                  <c:v>23</c:v>
                </c:pt>
                <c:pt idx="2849">
                  <c:v>22</c:v>
                </c:pt>
                <c:pt idx="2850">
                  <c:v>24</c:v>
                </c:pt>
                <c:pt idx="2851">
                  <c:v>24</c:v>
                </c:pt>
                <c:pt idx="2852">
                  <c:v>24</c:v>
                </c:pt>
                <c:pt idx="2853">
                  <c:v>22</c:v>
                </c:pt>
                <c:pt idx="2854">
                  <c:v>22</c:v>
                </c:pt>
                <c:pt idx="2855">
                  <c:v>22</c:v>
                </c:pt>
                <c:pt idx="2856">
                  <c:v>25</c:v>
                </c:pt>
                <c:pt idx="2857">
                  <c:v>22</c:v>
                </c:pt>
                <c:pt idx="2858">
                  <c:v>24</c:v>
                </c:pt>
                <c:pt idx="2859">
                  <c:v>23</c:v>
                </c:pt>
                <c:pt idx="2860">
                  <c:v>22</c:v>
                </c:pt>
                <c:pt idx="2861">
                  <c:v>23</c:v>
                </c:pt>
                <c:pt idx="2862">
                  <c:v>21</c:v>
                </c:pt>
                <c:pt idx="2863">
                  <c:v>21</c:v>
                </c:pt>
                <c:pt idx="2864">
                  <c:v>21</c:v>
                </c:pt>
                <c:pt idx="2865">
                  <c:v>21</c:v>
                </c:pt>
                <c:pt idx="2866">
                  <c:v>25</c:v>
                </c:pt>
                <c:pt idx="2867">
                  <c:v>25</c:v>
                </c:pt>
                <c:pt idx="2868">
                  <c:v>21</c:v>
                </c:pt>
                <c:pt idx="2869">
                  <c:v>20</c:v>
                </c:pt>
                <c:pt idx="2870">
                  <c:v>22</c:v>
                </c:pt>
                <c:pt idx="2871">
                  <c:v>21</c:v>
                </c:pt>
                <c:pt idx="2872">
                  <c:v>21</c:v>
                </c:pt>
                <c:pt idx="2873">
                  <c:v>21</c:v>
                </c:pt>
                <c:pt idx="2874">
                  <c:v>25</c:v>
                </c:pt>
                <c:pt idx="2875">
                  <c:v>26</c:v>
                </c:pt>
                <c:pt idx="2876">
                  <c:v>24</c:v>
                </c:pt>
                <c:pt idx="2877">
                  <c:v>24</c:v>
                </c:pt>
                <c:pt idx="2878">
                  <c:v>24</c:v>
                </c:pt>
                <c:pt idx="2879">
                  <c:v>21</c:v>
                </c:pt>
                <c:pt idx="2880">
                  <c:v>22</c:v>
                </c:pt>
                <c:pt idx="2881">
                  <c:v>23</c:v>
                </c:pt>
                <c:pt idx="2882">
                  <c:v>23</c:v>
                </c:pt>
                <c:pt idx="2883">
                  <c:v>22</c:v>
                </c:pt>
                <c:pt idx="2884">
                  <c:v>22</c:v>
                </c:pt>
                <c:pt idx="2885">
                  <c:v>23</c:v>
                </c:pt>
                <c:pt idx="2886">
                  <c:v>22</c:v>
                </c:pt>
                <c:pt idx="2887">
                  <c:v>21</c:v>
                </c:pt>
                <c:pt idx="2888">
                  <c:v>25</c:v>
                </c:pt>
                <c:pt idx="2889">
                  <c:v>22</c:v>
                </c:pt>
                <c:pt idx="2890">
                  <c:v>22</c:v>
                </c:pt>
                <c:pt idx="2891">
                  <c:v>21</c:v>
                </c:pt>
                <c:pt idx="2892">
                  <c:v>22</c:v>
                </c:pt>
                <c:pt idx="2893">
                  <c:v>22</c:v>
                </c:pt>
                <c:pt idx="2894">
                  <c:v>26</c:v>
                </c:pt>
                <c:pt idx="2895">
                  <c:v>21</c:v>
                </c:pt>
                <c:pt idx="2896">
                  <c:v>24</c:v>
                </c:pt>
                <c:pt idx="2897">
                  <c:v>23</c:v>
                </c:pt>
                <c:pt idx="2898">
                  <c:v>22</c:v>
                </c:pt>
                <c:pt idx="2899">
                  <c:v>25</c:v>
                </c:pt>
                <c:pt idx="2900">
                  <c:v>27</c:v>
                </c:pt>
                <c:pt idx="2901">
                  <c:v>26</c:v>
                </c:pt>
                <c:pt idx="2902">
                  <c:v>22</c:v>
                </c:pt>
                <c:pt idx="2903">
                  <c:v>24</c:v>
                </c:pt>
                <c:pt idx="2904">
                  <c:v>23</c:v>
                </c:pt>
                <c:pt idx="2905">
                  <c:v>21</c:v>
                </c:pt>
                <c:pt idx="2906">
                  <c:v>25</c:v>
                </c:pt>
                <c:pt idx="2907">
                  <c:v>22</c:v>
                </c:pt>
                <c:pt idx="2908">
                  <c:v>20</c:v>
                </c:pt>
                <c:pt idx="2909">
                  <c:v>22</c:v>
                </c:pt>
                <c:pt idx="2910">
                  <c:v>21</c:v>
                </c:pt>
                <c:pt idx="2911">
                  <c:v>24</c:v>
                </c:pt>
                <c:pt idx="2912">
                  <c:v>22</c:v>
                </c:pt>
                <c:pt idx="2913">
                  <c:v>32</c:v>
                </c:pt>
                <c:pt idx="2914">
                  <c:v>22</c:v>
                </c:pt>
                <c:pt idx="2915">
                  <c:v>22</c:v>
                </c:pt>
                <c:pt idx="2916">
                  <c:v>22</c:v>
                </c:pt>
                <c:pt idx="2917">
                  <c:v>22</c:v>
                </c:pt>
                <c:pt idx="2918">
                  <c:v>21</c:v>
                </c:pt>
                <c:pt idx="2919">
                  <c:v>21</c:v>
                </c:pt>
                <c:pt idx="2920">
                  <c:v>25</c:v>
                </c:pt>
                <c:pt idx="2921">
                  <c:v>24</c:v>
                </c:pt>
                <c:pt idx="2922">
                  <c:v>21</c:v>
                </c:pt>
                <c:pt idx="2923">
                  <c:v>24</c:v>
                </c:pt>
                <c:pt idx="2924">
                  <c:v>25</c:v>
                </c:pt>
                <c:pt idx="2925">
                  <c:v>27</c:v>
                </c:pt>
                <c:pt idx="2926">
                  <c:v>23</c:v>
                </c:pt>
                <c:pt idx="2927">
                  <c:v>26</c:v>
                </c:pt>
                <c:pt idx="2928">
                  <c:v>23</c:v>
                </c:pt>
                <c:pt idx="2929">
                  <c:v>21</c:v>
                </c:pt>
                <c:pt idx="2930">
                  <c:v>20</c:v>
                </c:pt>
                <c:pt idx="2931">
                  <c:v>23</c:v>
                </c:pt>
                <c:pt idx="2932">
                  <c:v>22</c:v>
                </c:pt>
                <c:pt idx="2933">
                  <c:v>21</c:v>
                </c:pt>
                <c:pt idx="2934">
                  <c:v>21</c:v>
                </c:pt>
                <c:pt idx="2935">
                  <c:v>24</c:v>
                </c:pt>
                <c:pt idx="2936">
                  <c:v>21</c:v>
                </c:pt>
                <c:pt idx="2937">
                  <c:v>22</c:v>
                </c:pt>
                <c:pt idx="2938">
                  <c:v>24</c:v>
                </c:pt>
                <c:pt idx="2939">
                  <c:v>22</c:v>
                </c:pt>
                <c:pt idx="2940">
                  <c:v>22</c:v>
                </c:pt>
                <c:pt idx="2941">
                  <c:v>21</c:v>
                </c:pt>
                <c:pt idx="2942">
                  <c:v>22</c:v>
                </c:pt>
                <c:pt idx="2943">
                  <c:v>23</c:v>
                </c:pt>
                <c:pt idx="2944">
                  <c:v>25</c:v>
                </c:pt>
                <c:pt idx="2945">
                  <c:v>20</c:v>
                </c:pt>
                <c:pt idx="2946">
                  <c:v>21</c:v>
                </c:pt>
                <c:pt idx="2947">
                  <c:v>22</c:v>
                </c:pt>
                <c:pt idx="2948">
                  <c:v>29</c:v>
                </c:pt>
                <c:pt idx="2949">
                  <c:v>22</c:v>
                </c:pt>
                <c:pt idx="2950">
                  <c:v>21</c:v>
                </c:pt>
                <c:pt idx="2951">
                  <c:v>20</c:v>
                </c:pt>
                <c:pt idx="2952">
                  <c:v>24</c:v>
                </c:pt>
                <c:pt idx="2953">
                  <c:v>21</c:v>
                </c:pt>
                <c:pt idx="2954">
                  <c:v>22</c:v>
                </c:pt>
                <c:pt idx="2955">
                  <c:v>21</c:v>
                </c:pt>
                <c:pt idx="2956">
                  <c:v>21</c:v>
                </c:pt>
                <c:pt idx="2957">
                  <c:v>21</c:v>
                </c:pt>
                <c:pt idx="2958">
                  <c:v>22</c:v>
                </c:pt>
                <c:pt idx="2959">
                  <c:v>21</c:v>
                </c:pt>
                <c:pt idx="2960">
                  <c:v>20</c:v>
                </c:pt>
                <c:pt idx="2961">
                  <c:v>19</c:v>
                </c:pt>
                <c:pt idx="2962">
                  <c:v>20</c:v>
                </c:pt>
                <c:pt idx="2963">
                  <c:v>25</c:v>
                </c:pt>
                <c:pt idx="2964">
                  <c:v>20</c:v>
                </c:pt>
                <c:pt idx="2965">
                  <c:v>20</c:v>
                </c:pt>
                <c:pt idx="2966">
                  <c:v>25</c:v>
                </c:pt>
                <c:pt idx="2967">
                  <c:v>21</c:v>
                </c:pt>
                <c:pt idx="2968">
                  <c:v>24</c:v>
                </c:pt>
                <c:pt idx="2969">
                  <c:v>23</c:v>
                </c:pt>
                <c:pt idx="2970">
                  <c:v>19</c:v>
                </c:pt>
                <c:pt idx="2971">
                  <c:v>21</c:v>
                </c:pt>
                <c:pt idx="2972">
                  <c:v>23</c:v>
                </c:pt>
                <c:pt idx="2973">
                  <c:v>22</c:v>
                </c:pt>
                <c:pt idx="2974">
                  <c:v>21</c:v>
                </c:pt>
                <c:pt idx="2975">
                  <c:v>24</c:v>
                </c:pt>
                <c:pt idx="2976">
                  <c:v>21</c:v>
                </c:pt>
                <c:pt idx="2977">
                  <c:v>21</c:v>
                </c:pt>
                <c:pt idx="2978">
                  <c:v>22</c:v>
                </c:pt>
                <c:pt idx="2979">
                  <c:v>24</c:v>
                </c:pt>
                <c:pt idx="2980">
                  <c:v>22</c:v>
                </c:pt>
                <c:pt idx="2981">
                  <c:v>22</c:v>
                </c:pt>
                <c:pt idx="2982">
                  <c:v>22</c:v>
                </c:pt>
                <c:pt idx="2983">
                  <c:v>22</c:v>
                </c:pt>
                <c:pt idx="2984">
                  <c:v>21</c:v>
                </c:pt>
                <c:pt idx="2985">
                  <c:v>22</c:v>
                </c:pt>
                <c:pt idx="2986">
                  <c:v>24</c:v>
                </c:pt>
                <c:pt idx="2987">
                  <c:v>23</c:v>
                </c:pt>
                <c:pt idx="2988">
                  <c:v>22</c:v>
                </c:pt>
                <c:pt idx="2989">
                  <c:v>24</c:v>
                </c:pt>
                <c:pt idx="2990">
                  <c:v>22</c:v>
                </c:pt>
                <c:pt idx="2991">
                  <c:v>22</c:v>
                </c:pt>
                <c:pt idx="2992">
                  <c:v>25</c:v>
                </c:pt>
                <c:pt idx="2993">
                  <c:v>22</c:v>
                </c:pt>
                <c:pt idx="2994">
                  <c:v>23</c:v>
                </c:pt>
                <c:pt idx="2995">
                  <c:v>22</c:v>
                </c:pt>
                <c:pt idx="2996">
                  <c:v>23</c:v>
                </c:pt>
                <c:pt idx="2997">
                  <c:v>22</c:v>
                </c:pt>
                <c:pt idx="2998">
                  <c:v>21</c:v>
                </c:pt>
                <c:pt idx="2999">
                  <c:v>23</c:v>
                </c:pt>
                <c:pt idx="3000">
                  <c:v>22</c:v>
                </c:pt>
                <c:pt idx="3001">
                  <c:v>25</c:v>
                </c:pt>
                <c:pt idx="3002">
                  <c:v>22</c:v>
                </c:pt>
                <c:pt idx="3003">
                  <c:v>21</c:v>
                </c:pt>
                <c:pt idx="3004">
                  <c:v>23</c:v>
                </c:pt>
                <c:pt idx="3005">
                  <c:v>24</c:v>
                </c:pt>
                <c:pt idx="3006">
                  <c:v>22</c:v>
                </c:pt>
                <c:pt idx="3007">
                  <c:v>20</c:v>
                </c:pt>
                <c:pt idx="3008">
                  <c:v>21</c:v>
                </c:pt>
                <c:pt idx="3009">
                  <c:v>20</c:v>
                </c:pt>
                <c:pt idx="3010">
                  <c:v>25</c:v>
                </c:pt>
                <c:pt idx="3011">
                  <c:v>23</c:v>
                </c:pt>
                <c:pt idx="3012">
                  <c:v>20</c:v>
                </c:pt>
                <c:pt idx="3013">
                  <c:v>20</c:v>
                </c:pt>
                <c:pt idx="3014">
                  <c:v>20</c:v>
                </c:pt>
                <c:pt idx="3015">
                  <c:v>20</c:v>
                </c:pt>
                <c:pt idx="3016">
                  <c:v>24</c:v>
                </c:pt>
                <c:pt idx="3017">
                  <c:v>21</c:v>
                </c:pt>
                <c:pt idx="3018">
                  <c:v>25</c:v>
                </c:pt>
                <c:pt idx="3019">
                  <c:v>22</c:v>
                </c:pt>
                <c:pt idx="3020">
                  <c:v>21</c:v>
                </c:pt>
                <c:pt idx="3021">
                  <c:v>24</c:v>
                </c:pt>
                <c:pt idx="3022">
                  <c:v>19</c:v>
                </c:pt>
                <c:pt idx="3023">
                  <c:v>22</c:v>
                </c:pt>
                <c:pt idx="3024">
                  <c:v>23</c:v>
                </c:pt>
                <c:pt idx="3025">
                  <c:v>24</c:v>
                </c:pt>
                <c:pt idx="3026">
                  <c:v>24</c:v>
                </c:pt>
                <c:pt idx="3027">
                  <c:v>24</c:v>
                </c:pt>
                <c:pt idx="3028">
                  <c:v>21</c:v>
                </c:pt>
                <c:pt idx="3029">
                  <c:v>21</c:v>
                </c:pt>
                <c:pt idx="3030">
                  <c:v>22</c:v>
                </c:pt>
                <c:pt idx="3031">
                  <c:v>23</c:v>
                </c:pt>
                <c:pt idx="3032">
                  <c:v>22</c:v>
                </c:pt>
                <c:pt idx="3033">
                  <c:v>25</c:v>
                </c:pt>
                <c:pt idx="3034">
                  <c:v>23</c:v>
                </c:pt>
                <c:pt idx="3035">
                  <c:v>23</c:v>
                </c:pt>
                <c:pt idx="3036">
                  <c:v>22</c:v>
                </c:pt>
                <c:pt idx="3037">
                  <c:v>23</c:v>
                </c:pt>
                <c:pt idx="3038">
                  <c:v>22</c:v>
                </c:pt>
                <c:pt idx="3039">
                  <c:v>24</c:v>
                </c:pt>
                <c:pt idx="3040">
                  <c:v>23</c:v>
                </c:pt>
                <c:pt idx="3041">
                  <c:v>22</c:v>
                </c:pt>
                <c:pt idx="3042">
                  <c:v>23</c:v>
                </c:pt>
                <c:pt idx="3043">
                  <c:v>24</c:v>
                </c:pt>
                <c:pt idx="3044">
                  <c:v>22</c:v>
                </c:pt>
                <c:pt idx="3045">
                  <c:v>24</c:v>
                </c:pt>
                <c:pt idx="3046">
                  <c:v>23</c:v>
                </c:pt>
                <c:pt idx="3047">
                  <c:v>22</c:v>
                </c:pt>
                <c:pt idx="3048">
                  <c:v>23</c:v>
                </c:pt>
                <c:pt idx="3049">
                  <c:v>26</c:v>
                </c:pt>
                <c:pt idx="3050">
                  <c:v>23</c:v>
                </c:pt>
                <c:pt idx="3051">
                  <c:v>27</c:v>
                </c:pt>
                <c:pt idx="3052">
                  <c:v>23</c:v>
                </c:pt>
                <c:pt idx="3053">
                  <c:v>22</c:v>
                </c:pt>
                <c:pt idx="3054">
                  <c:v>22</c:v>
                </c:pt>
                <c:pt idx="3055">
                  <c:v>25</c:v>
                </c:pt>
                <c:pt idx="3056">
                  <c:v>23</c:v>
                </c:pt>
                <c:pt idx="3057">
                  <c:v>23</c:v>
                </c:pt>
                <c:pt idx="3058">
                  <c:v>22</c:v>
                </c:pt>
                <c:pt idx="3059">
                  <c:v>22</c:v>
                </c:pt>
                <c:pt idx="3060">
                  <c:v>26</c:v>
                </c:pt>
                <c:pt idx="3061">
                  <c:v>21</c:v>
                </c:pt>
                <c:pt idx="3062">
                  <c:v>22</c:v>
                </c:pt>
                <c:pt idx="3063">
                  <c:v>23</c:v>
                </c:pt>
                <c:pt idx="3064">
                  <c:v>24</c:v>
                </c:pt>
                <c:pt idx="3065">
                  <c:v>22</c:v>
                </c:pt>
                <c:pt idx="3066">
                  <c:v>21</c:v>
                </c:pt>
                <c:pt idx="3067">
                  <c:v>21</c:v>
                </c:pt>
                <c:pt idx="3068">
                  <c:v>21</c:v>
                </c:pt>
                <c:pt idx="3069">
                  <c:v>20</c:v>
                </c:pt>
                <c:pt idx="3070">
                  <c:v>22</c:v>
                </c:pt>
                <c:pt idx="3071">
                  <c:v>21</c:v>
                </c:pt>
                <c:pt idx="3072">
                  <c:v>18</c:v>
                </c:pt>
                <c:pt idx="3073">
                  <c:v>20</c:v>
                </c:pt>
                <c:pt idx="3074">
                  <c:v>22</c:v>
                </c:pt>
                <c:pt idx="3075">
                  <c:v>22</c:v>
                </c:pt>
                <c:pt idx="3076">
                  <c:v>25</c:v>
                </c:pt>
                <c:pt idx="3077">
                  <c:v>21</c:v>
                </c:pt>
                <c:pt idx="3078">
                  <c:v>18</c:v>
                </c:pt>
                <c:pt idx="3079">
                  <c:v>23</c:v>
                </c:pt>
                <c:pt idx="3080">
                  <c:v>20</c:v>
                </c:pt>
                <c:pt idx="3081">
                  <c:v>21</c:v>
                </c:pt>
                <c:pt idx="3082">
                  <c:v>24</c:v>
                </c:pt>
                <c:pt idx="3083">
                  <c:v>22</c:v>
                </c:pt>
                <c:pt idx="3084">
                  <c:v>21</c:v>
                </c:pt>
                <c:pt idx="3085">
                  <c:v>24</c:v>
                </c:pt>
                <c:pt idx="3086">
                  <c:v>26</c:v>
                </c:pt>
                <c:pt idx="3087">
                  <c:v>23</c:v>
                </c:pt>
                <c:pt idx="3088">
                  <c:v>20</c:v>
                </c:pt>
                <c:pt idx="3089">
                  <c:v>21</c:v>
                </c:pt>
                <c:pt idx="3090">
                  <c:v>22</c:v>
                </c:pt>
                <c:pt idx="3091">
                  <c:v>22</c:v>
                </c:pt>
                <c:pt idx="3092">
                  <c:v>22</c:v>
                </c:pt>
                <c:pt idx="3093">
                  <c:v>24</c:v>
                </c:pt>
                <c:pt idx="3094">
                  <c:v>24</c:v>
                </c:pt>
                <c:pt idx="3095">
                  <c:v>21</c:v>
                </c:pt>
                <c:pt idx="3096">
                  <c:v>21</c:v>
                </c:pt>
                <c:pt idx="3097">
                  <c:v>22</c:v>
                </c:pt>
                <c:pt idx="3098">
                  <c:v>23</c:v>
                </c:pt>
                <c:pt idx="3099">
                  <c:v>22</c:v>
                </c:pt>
                <c:pt idx="3100">
                  <c:v>25</c:v>
                </c:pt>
                <c:pt idx="3101">
                  <c:v>21</c:v>
                </c:pt>
                <c:pt idx="3102">
                  <c:v>24</c:v>
                </c:pt>
                <c:pt idx="3103">
                  <c:v>22</c:v>
                </c:pt>
                <c:pt idx="3104">
                  <c:v>21</c:v>
                </c:pt>
                <c:pt idx="3105">
                  <c:v>25</c:v>
                </c:pt>
                <c:pt idx="3106">
                  <c:v>23</c:v>
                </c:pt>
                <c:pt idx="3107">
                  <c:v>22</c:v>
                </c:pt>
                <c:pt idx="3108">
                  <c:v>22</c:v>
                </c:pt>
                <c:pt idx="3109">
                  <c:v>22</c:v>
                </c:pt>
                <c:pt idx="3110">
                  <c:v>23</c:v>
                </c:pt>
                <c:pt idx="3111">
                  <c:v>24</c:v>
                </c:pt>
                <c:pt idx="3112">
                  <c:v>21</c:v>
                </c:pt>
                <c:pt idx="3113">
                  <c:v>20</c:v>
                </c:pt>
                <c:pt idx="3114">
                  <c:v>29</c:v>
                </c:pt>
                <c:pt idx="3115">
                  <c:v>23</c:v>
                </c:pt>
                <c:pt idx="3116">
                  <c:v>25</c:v>
                </c:pt>
                <c:pt idx="3117">
                  <c:v>22</c:v>
                </c:pt>
                <c:pt idx="3118">
                  <c:v>21</c:v>
                </c:pt>
                <c:pt idx="3119">
                  <c:v>22</c:v>
                </c:pt>
                <c:pt idx="3120">
                  <c:v>21</c:v>
                </c:pt>
                <c:pt idx="3121">
                  <c:v>22</c:v>
                </c:pt>
                <c:pt idx="3122">
                  <c:v>21</c:v>
                </c:pt>
                <c:pt idx="3123">
                  <c:v>20</c:v>
                </c:pt>
                <c:pt idx="3124">
                  <c:v>20</c:v>
                </c:pt>
                <c:pt idx="3125">
                  <c:v>22</c:v>
                </c:pt>
                <c:pt idx="3126">
                  <c:v>21</c:v>
                </c:pt>
                <c:pt idx="3127">
                  <c:v>21</c:v>
                </c:pt>
                <c:pt idx="3128">
                  <c:v>22</c:v>
                </c:pt>
                <c:pt idx="3129">
                  <c:v>21</c:v>
                </c:pt>
                <c:pt idx="3130">
                  <c:v>22</c:v>
                </c:pt>
                <c:pt idx="3131">
                  <c:v>22</c:v>
                </c:pt>
                <c:pt idx="3132">
                  <c:v>22</c:v>
                </c:pt>
                <c:pt idx="3133">
                  <c:v>21</c:v>
                </c:pt>
                <c:pt idx="3134">
                  <c:v>21</c:v>
                </c:pt>
                <c:pt idx="3135">
                  <c:v>22</c:v>
                </c:pt>
                <c:pt idx="3136">
                  <c:v>21</c:v>
                </c:pt>
                <c:pt idx="3137">
                  <c:v>20</c:v>
                </c:pt>
                <c:pt idx="3138">
                  <c:v>21</c:v>
                </c:pt>
                <c:pt idx="3139">
                  <c:v>23</c:v>
                </c:pt>
                <c:pt idx="3140">
                  <c:v>25</c:v>
                </c:pt>
                <c:pt idx="3141">
                  <c:v>22</c:v>
                </c:pt>
                <c:pt idx="3142">
                  <c:v>21</c:v>
                </c:pt>
                <c:pt idx="3143">
                  <c:v>21</c:v>
                </c:pt>
                <c:pt idx="3144">
                  <c:v>22</c:v>
                </c:pt>
                <c:pt idx="3145">
                  <c:v>23</c:v>
                </c:pt>
                <c:pt idx="3146">
                  <c:v>23</c:v>
                </c:pt>
                <c:pt idx="3147">
                  <c:v>24</c:v>
                </c:pt>
                <c:pt idx="3148">
                  <c:v>22</c:v>
                </c:pt>
                <c:pt idx="3149">
                  <c:v>23</c:v>
                </c:pt>
                <c:pt idx="3150">
                  <c:v>23</c:v>
                </c:pt>
                <c:pt idx="3151">
                  <c:v>19</c:v>
                </c:pt>
                <c:pt idx="3152">
                  <c:v>22</c:v>
                </c:pt>
                <c:pt idx="3153">
                  <c:v>23</c:v>
                </c:pt>
                <c:pt idx="3154">
                  <c:v>21</c:v>
                </c:pt>
                <c:pt idx="3155">
                  <c:v>22</c:v>
                </c:pt>
                <c:pt idx="3156">
                  <c:v>23</c:v>
                </c:pt>
                <c:pt idx="3157">
                  <c:v>26</c:v>
                </c:pt>
                <c:pt idx="3158">
                  <c:v>22</c:v>
                </c:pt>
                <c:pt idx="3159">
                  <c:v>22</c:v>
                </c:pt>
                <c:pt idx="3160">
                  <c:v>22</c:v>
                </c:pt>
                <c:pt idx="3161">
                  <c:v>22</c:v>
                </c:pt>
                <c:pt idx="3162">
                  <c:v>21</c:v>
                </c:pt>
                <c:pt idx="3163">
                  <c:v>24</c:v>
                </c:pt>
                <c:pt idx="3164">
                  <c:v>28</c:v>
                </c:pt>
                <c:pt idx="3165">
                  <c:v>25</c:v>
                </c:pt>
                <c:pt idx="3166">
                  <c:v>23</c:v>
                </c:pt>
                <c:pt idx="3167">
                  <c:v>22</c:v>
                </c:pt>
                <c:pt idx="3168">
                  <c:v>22</c:v>
                </c:pt>
                <c:pt idx="3169">
                  <c:v>24</c:v>
                </c:pt>
                <c:pt idx="3170">
                  <c:v>22</c:v>
                </c:pt>
                <c:pt idx="3171">
                  <c:v>22</c:v>
                </c:pt>
                <c:pt idx="3172">
                  <c:v>22</c:v>
                </c:pt>
                <c:pt idx="3173">
                  <c:v>22</c:v>
                </c:pt>
                <c:pt idx="3174">
                  <c:v>22</c:v>
                </c:pt>
                <c:pt idx="3175">
                  <c:v>20</c:v>
                </c:pt>
                <c:pt idx="3176">
                  <c:v>21</c:v>
                </c:pt>
                <c:pt idx="3177">
                  <c:v>22</c:v>
                </c:pt>
                <c:pt idx="3178">
                  <c:v>22</c:v>
                </c:pt>
                <c:pt idx="3179">
                  <c:v>21</c:v>
                </c:pt>
                <c:pt idx="3180">
                  <c:v>23</c:v>
                </c:pt>
                <c:pt idx="3181">
                  <c:v>22</c:v>
                </c:pt>
                <c:pt idx="3182">
                  <c:v>23</c:v>
                </c:pt>
                <c:pt idx="3183">
                  <c:v>25</c:v>
                </c:pt>
                <c:pt idx="3184">
                  <c:v>22</c:v>
                </c:pt>
                <c:pt idx="3185">
                  <c:v>23</c:v>
                </c:pt>
                <c:pt idx="3186">
                  <c:v>24</c:v>
                </c:pt>
                <c:pt idx="3187">
                  <c:v>24</c:v>
                </c:pt>
                <c:pt idx="3188">
                  <c:v>23</c:v>
                </c:pt>
                <c:pt idx="3189">
                  <c:v>25</c:v>
                </c:pt>
                <c:pt idx="3190">
                  <c:v>23</c:v>
                </c:pt>
                <c:pt idx="3191">
                  <c:v>22</c:v>
                </c:pt>
                <c:pt idx="3192">
                  <c:v>22</c:v>
                </c:pt>
                <c:pt idx="3193">
                  <c:v>23</c:v>
                </c:pt>
                <c:pt idx="3194">
                  <c:v>20</c:v>
                </c:pt>
                <c:pt idx="3195">
                  <c:v>21</c:v>
                </c:pt>
                <c:pt idx="3196">
                  <c:v>25</c:v>
                </c:pt>
                <c:pt idx="3197">
                  <c:v>22</c:v>
                </c:pt>
                <c:pt idx="3198">
                  <c:v>23</c:v>
                </c:pt>
                <c:pt idx="3199">
                  <c:v>24</c:v>
                </c:pt>
                <c:pt idx="3200">
                  <c:v>22</c:v>
                </c:pt>
                <c:pt idx="3201">
                  <c:v>22</c:v>
                </c:pt>
                <c:pt idx="3202">
                  <c:v>25</c:v>
                </c:pt>
                <c:pt idx="3203">
                  <c:v>22</c:v>
                </c:pt>
                <c:pt idx="3204">
                  <c:v>24</c:v>
                </c:pt>
                <c:pt idx="3205">
                  <c:v>23</c:v>
                </c:pt>
                <c:pt idx="3206">
                  <c:v>23</c:v>
                </c:pt>
                <c:pt idx="3207">
                  <c:v>20</c:v>
                </c:pt>
                <c:pt idx="3208">
                  <c:v>22</c:v>
                </c:pt>
                <c:pt idx="3209">
                  <c:v>24</c:v>
                </c:pt>
                <c:pt idx="3210">
                  <c:v>27</c:v>
                </c:pt>
                <c:pt idx="3211">
                  <c:v>24</c:v>
                </c:pt>
                <c:pt idx="3212">
                  <c:v>27</c:v>
                </c:pt>
                <c:pt idx="3213">
                  <c:v>24</c:v>
                </c:pt>
                <c:pt idx="3214">
                  <c:v>27</c:v>
                </c:pt>
                <c:pt idx="3215">
                  <c:v>23</c:v>
                </c:pt>
                <c:pt idx="3216">
                  <c:v>22</c:v>
                </c:pt>
                <c:pt idx="3217">
                  <c:v>22</c:v>
                </c:pt>
                <c:pt idx="3218">
                  <c:v>19</c:v>
                </c:pt>
                <c:pt idx="3219">
                  <c:v>22</c:v>
                </c:pt>
                <c:pt idx="3220">
                  <c:v>21</c:v>
                </c:pt>
                <c:pt idx="3221">
                  <c:v>21</c:v>
                </c:pt>
                <c:pt idx="3222">
                  <c:v>22</c:v>
                </c:pt>
                <c:pt idx="3223">
                  <c:v>22</c:v>
                </c:pt>
                <c:pt idx="3224">
                  <c:v>22</c:v>
                </c:pt>
                <c:pt idx="3225">
                  <c:v>21</c:v>
                </c:pt>
                <c:pt idx="3226">
                  <c:v>21</c:v>
                </c:pt>
                <c:pt idx="3227">
                  <c:v>27</c:v>
                </c:pt>
                <c:pt idx="3228">
                  <c:v>21</c:v>
                </c:pt>
                <c:pt idx="3229">
                  <c:v>22</c:v>
                </c:pt>
                <c:pt idx="3230">
                  <c:v>21</c:v>
                </c:pt>
                <c:pt idx="3231">
                  <c:v>23</c:v>
                </c:pt>
                <c:pt idx="3232">
                  <c:v>21</c:v>
                </c:pt>
                <c:pt idx="3233">
                  <c:v>21</c:v>
                </c:pt>
                <c:pt idx="3234">
                  <c:v>21</c:v>
                </c:pt>
                <c:pt idx="3235">
                  <c:v>22</c:v>
                </c:pt>
                <c:pt idx="3236">
                  <c:v>21</c:v>
                </c:pt>
                <c:pt idx="3237">
                  <c:v>21</c:v>
                </c:pt>
                <c:pt idx="3238">
                  <c:v>21</c:v>
                </c:pt>
                <c:pt idx="3239">
                  <c:v>20</c:v>
                </c:pt>
                <c:pt idx="3240">
                  <c:v>23</c:v>
                </c:pt>
                <c:pt idx="3241">
                  <c:v>23</c:v>
                </c:pt>
                <c:pt idx="3242">
                  <c:v>22</c:v>
                </c:pt>
                <c:pt idx="3243">
                  <c:v>22</c:v>
                </c:pt>
                <c:pt idx="3244">
                  <c:v>21</c:v>
                </c:pt>
                <c:pt idx="3245">
                  <c:v>22</c:v>
                </c:pt>
                <c:pt idx="3246">
                  <c:v>22</c:v>
                </c:pt>
                <c:pt idx="3247">
                  <c:v>24</c:v>
                </c:pt>
                <c:pt idx="3248">
                  <c:v>22</c:v>
                </c:pt>
                <c:pt idx="3249">
                  <c:v>21</c:v>
                </c:pt>
                <c:pt idx="3250">
                  <c:v>23</c:v>
                </c:pt>
                <c:pt idx="3251">
                  <c:v>25</c:v>
                </c:pt>
                <c:pt idx="3252">
                  <c:v>21</c:v>
                </c:pt>
                <c:pt idx="3253">
                  <c:v>22</c:v>
                </c:pt>
                <c:pt idx="3254">
                  <c:v>20</c:v>
                </c:pt>
                <c:pt idx="3255">
                  <c:v>22</c:v>
                </c:pt>
                <c:pt idx="3256">
                  <c:v>22</c:v>
                </c:pt>
                <c:pt idx="3257">
                  <c:v>23</c:v>
                </c:pt>
                <c:pt idx="3258">
                  <c:v>22</c:v>
                </c:pt>
                <c:pt idx="3259">
                  <c:v>21</c:v>
                </c:pt>
                <c:pt idx="3260">
                  <c:v>23</c:v>
                </c:pt>
                <c:pt idx="3261">
                  <c:v>21</c:v>
                </c:pt>
                <c:pt idx="3262">
                  <c:v>23</c:v>
                </c:pt>
                <c:pt idx="3263">
                  <c:v>24</c:v>
                </c:pt>
                <c:pt idx="3264">
                  <c:v>22</c:v>
                </c:pt>
                <c:pt idx="3265">
                  <c:v>22</c:v>
                </c:pt>
                <c:pt idx="3266">
                  <c:v>23</c:v>
                </c:pt>
                <c:pt idx="3267">
                  <c:v>21</c:v>
                </c:pt>
                <c:pt idx="3268">
                  <c:v>29</c:v>
                </c:pt>
                <c:pt idx="3269">
                  <c:v>23</c:v>
                </c:pt>
                <c:pt idx="3270">
                  <c:v>25</c:v>
                </c:pt>
                <c:pt idx="3271">
                  <c:v>21</c:v>
                </c:pt>
                <c:pt idx="3272">
                  <c:v>23</c:v>
                </c:pt>
                <c:pt idx="3273">
                  <c:v>23</c:v>
                </c:pt>
                <c:pt idx="3274">
                  <c:v>23</c:v>
                </c:pt>
                <c:pt idx="3275">
                  <c:v>22</c:v>
                </c:pt>
                <c:pt idx="3276">
                  <c:v>19</c:v>
                </c:pt>
                <c:pt idx="3277">
                  <c:v>22</c:v>
                </c:pt>
                <c:pt idx="3278">
                  <c:v>23</c:v>
                </c:pt>
                <c:pt idx="3279">
                  <c:v>23</c:v>
                </c:pt>
                <c:pt idx="3280">
                  <c:v>21</c:v>
                </c:pt>
                <c:pt idx="3281">
                  <c:v>21</c:v>
                </c:pt>
                <c:pt idx="3282">
                  <c:v>22</c:v>
                </c:pt>
                <c:pt idx="3283">
                  <c:v>22</c:v>
                </c:pt>
                <c:pt idx="3284">
                  <c:v>25</c:v>
                </c:pt>
                <c:pt idx="3285">
                  <c:v>23</c:v>
                </c:pt>
                <c:pt idx="3286">
                  <c:v>26</c:v>
                </c:pt>
                <c:pt idx="3287">
                  <c:v>22</c:v>
                </c:pt>
                <c:pt idx="3288">
                  <c:v>22</c:v>
                </c:pt>
                <c:pt idx="3289">
                  <c:v>22</c:v>
                </c:pt>
                <c:pt idx="3290">
                  <c:v>21</c:v>
                </c:pt>
                <c:pt idx="3291">
                  <c:v>22</c:v>
                </c:pt>
                <c:pt idx="3292">
                  <c:v>25</c:v>
                </c:pt>
                <c:pt idx="3293">
                  <c:v>22</c:v>
                </c:pt>
                <c:pt idx="3294">
                  <c:v>20</c:v>
                </c:pt>
                <c:pt idx="3295">
                  <c:v>21</c:v>
                </c:pt>
                <c:pt idx="3296">
                  <c:v>23</c:v>
                </c:pt>
                <c:pt idx="3297">
                  <c:v>25</c:v>
                </c:pt>
                <c:pt idx="3298">
                  <c:v>23</c:v>
                </c:pt>
                <c:pt idx="3299">
                  <c:v>22</c:v>
                </c:pt>
                <c:pt idx="3300">
                  <c:v>22</c:v>
                </c:pt>
                <c:pt idx="3301">
                  <c:v>21</c:v>
                </c:pt>
                <c:pt idx="3302">
                  <c:v>22</c:v>
                </c:pt>
                <c:pt idx="3303">
                  <c:v>23</c:v>
                </c:pt>
                <c:pt idx="3304">
                  <c:v>22</c:v>
                </c:pt>
                <c:pt idx="3305">
                  <c:v>22</c:v>
                </c:pt>
                <c:pt idx="3306">
                  <c:v>24</c:v>
                </c:pt>
                <c:pt idx="3307">
                  <c:v>25</c:v>
                </c:pt>
                <c:pt idx="3308">
                  <c:v>20</c:v>
                </c:pt>
                <c:pt idx="3309">
                  <c:v>24</c:v>
                </c:pt>
                <c:pt idx="3310">
                  <c:v>21</c:v>
                </c:pt>
                <c:pt idx="3311">
                  <c:v>23</c:v>
                </c:pt>
                <c:pt idx="3312">
                  <c:v>24</c:v>
                </c:pt>
                <c:pt idx="3313">
                  <c:v>28</c:v>
                </c:pt>
                <c:pt idx="3314">
                  <c:v>24</c:v>
                </c:pt>
                <c:pt idx="3315">
                  <c:v>26</c:v>
                </c:pt>
                <c:pt idx="3316">
                  <c:v>23</c:v>
                </c:pt>
                <c:pt idx="3317">
                  <c:v>22</c:v>
                </c:pt>
                <c:pt idx="3318">
                  <c:v>25</c:v>
                </c:pt>
                <c:pt idx="3319">
                  <c:v>21</c:v>
                </c:pt>
                <c:pt idx="3320">
                  <c:v>24</c:v>
                </c:pt>
                <c:pt idx="3321">
                  <c:v>21</c:v>
                </c:pt>
                <c:pt idx="3322">
                  <c:v>21</c:v>
                </c:pt>
                <c:pt idx="3323">
                  <c:v>21</c:v>
                </c:pt>
                <c:pt idx="3324">
                  <c:v>23</c:v>
                </c:pt>
                <c:pt idx="3325">
                  <c:v>21</c:v>
                </c:pt>
                <c:pt idx="3326">
                  <c:v>23</c:v>
                </c:pt>
                <c:pt idx="3327">
                  <c:v>22</c:v>
                </c:pt>
                <c:pt idx="3328">
                  <c:v>23</c:v>
                </c:pt>
                <c:pt idx="3329">
                  <c:v>24</c:v>
                </c:pt>
                <c:pt idx="3330">
                  <c:v>22</c:v>
                </c:pt>
                <c:pt idx="3331">
                  <c:v>22</c:v>
                </c:pt>
                <c:pt idx="3332">
                  <c:v>22</c:v>
                </c:pt>
                <c:pt idx="3333">
                  <c:v>22</c:v>
                </c:pt>
                <c:pt idx="3334">
                  <c:v>26</c:v>
                </c:pt>
                <c:pt idx="3335">
                  <c:v>24</c:v>
                </c:pt>
                <c:pt idx="3336">
                  <c:v>22</c:v>
                </c:pt>
                <c:pt idx="3337">
                  <c:v>23</c:v>
                </c:pt>
                <c:pt idx="3338">
                  <c:v>25</c:v>
                </c:pt>
                <c:pt idx="3339">
                  <c:v>25</c:v>
                </c:pt>
                <c:pt idx="3340">
                  <c:v>25</c:v>
                </c:pt>
                <c:pt idx="3341">
                  <c:v>26</c:v>
                </c:pt>
                <c:pt idx="3342">
                  <c:v>22</c:v>
                </c:pt>
                <c:pt idx="3343">
                  <c:v>21</c:v>
                </c:pt>
                <c:pt idx="3344">
                  <c:v>22</c:v>
                </c:pt>
                <c:pt idx="3345">
                  <c:v>23</c:v>
                </c:pt>
                <c:pt idx="3346">
                  <c:v>21</c:v>
                </c:pt>
                <c:pt idx="3347">
                  <c:v>19</c:v>
                </c:pt>
                <c:pt idx="3348">
                  <c:v>21</c:v>
                </c:pt>
                <c:pt idx="3349">
                  <c:v>21</c:v>
                </c:pt>
                <c:pt idx="3350">
                  <c:v>21</c:v>
                </c:pt>
                <c:pt idx="3351">
                  <c:v>22</c:v>
                </c:pt>
                <c:pt idx="3352">
                  <c:v>23</c:v>
                </c:pt>
                <c:pt idx="3353">
                  <c:v>21</c:v>
                </c:pt>
                <c:pt idx="3354">
                  <c:v>24</c:v>
                </c:pt>
                <c:pt idx="3355">
                  <c:v>22</c:v>
                </c:pt>
                <c:pt idx="3356">
                  <c:v>21</c:v>
                </c:pt>
                <c:pt idx="3357">
                  <c:v>21</c:v>
                </c:pt>
                <c:pt idx="3358">
                  <c:v>21</c:v>
                </c:pt>
                <c:pt idx="3359">
                  <c:v>25</c:v>
                </c:pt>
                <c:pt idx="3360">
                  <c:v>21</c:v>
                </c:pt>
                <c:pt idx="3361">
                  <c:v>22</c:v>
                </c:pt>
                <c:pt idx="3362">
                  <c:v>20</c:v>
                </c:pt>
                <c:pt idx="3363">
                  <c:v>22</c:v>
                </c:pt>
                <c:pt idx="3364">
                  <c:v>20</c:v>
                </c:pt>
                <c:pt idx="3365">
                  <c:v>22</c:v>
                </c:pt>
                <c:pt idx="3366">
                  <c:v>27</c:v>
                </c:pt>
                <c:pt idx="3367">
                  <c:v>21</c:v>
                </c:pt>
                <c:pt idx="3368">
                  <c:v>20</c:v>
                </c:pt>
                <c:pt idx="3369">
                  <c:v>21</c:v>
                </c:pt>
                <c:pt idx="3370">
                  <c:v>24</c:v>
                </c:pt>
                <c:pt idx="3371">
                  <c:v>22</c:v>
                </c:pt>
                <c:pt idx="3372">
                  <c:v>22</c:v>
                </c:pt>
                <c:pt idx="3373">
                  <c:v>22</c:v>
                </c:pt>
                <c:pt idx="3374">
                  <c:v>27</c:v>
                </c:pt>
                <c:pt idx="3375">
                  <c:v>21</c:v>
                </c:pt>
                <c:pt idx="3376">
                  <c:v>25</c:v>
                </c:pt>
                <c:pt idx="3377">
                  <c:v>28</c:v>
                </c:pt>
                <c:pt idx="3378">
                  <c:v>23</c:v>
                </c:pt>
                <c:pt idx="3379">
                  <c:v>22</c:v>
                </c:pt>
                <c:pt idx="3380">
                  <c:v>23</c:v>
                </c:pt>
                <c:pt idx="3381">
                  <c:v>22</c:v>
                </c:pt>
                <c:pt idx="3382">
                  <c:v>21</c:v>
                </c:pt>
                <c:pt idx="3383">
                  <c:v>21</c:v>
                </c:pt>
                <c:pt idx="3384">
                  <c:v>22</c:v>
                </c:pt>
                <c:pt idx="3385">
                  <c:v>24</c:v>
                </c:pt>
                <c:pt idx="3386">
                  <c:v>24</c:v>
                </c:pt>
                <c:pt idx="3387">
                  <c:v>22</c:v>
                </c:pt>
                <c:pt idx="3388">
                  <c:v>26</c:v>
                </c:pt>
                <c:pt idx="3389">
                  <c:v>21</c:v>
                </c:pt>
                <c:pt idx="3390">
                  <c:v>23</c:v>
                </c:pt>
                <c:pt idx="3391">
                  <c:v>22</c:v>
                </c:pt>
                <c:pt idx="3392">
                  <c:v>21</c:v>
                </c:pt>
                <c:pt idx="3393">
                  <c:v>23</c:v>
                </c:pt>
                <c:pt idx="3394">
                  <c:v>22</c:v>
                </c:pt>
                <c:pt idx="3395">
                  <c:v>22</c:v>
                </c:pt>
                <c:pt idx="3396">
                  <c:v>23</c:v>
                </c:pt>
                <c:pt idx="3397">
                  <c:v>22</c:v>
                </c:pt>
                <c:pt idx="3398">
                  <c:v>21</c:v>
                </c:pt>
                <c:pt idx="3399">
                  <c:v>21</c:v>
                </c:pt>
                <c:pt idx="3400">
                  <c:v>23</c:v>
                </c:pt>
                <c:pt idx="3401">
                  <c:v>21</c:v>
                </c:pt>
                <c:pt idx="3402">
                  <c:v>22</c:v>
                </c:pt>
                <c:pt idx="3403">
                  <c:v>21</c:v>
                </c:pt>
                <c:pt idx="3404">
                  <c:v>20</c:v>
                </c:pt>
                <c:pt idx="3405">
                  <c:v>21</c:v>
                </c:pt>
                <c:pt idx="3406">
                  <c:v>23</c:v>
                </c:pt>
                <c:pt idx="3407">
                  <c:v>20</c:v>
                </c:pt>
                <c:pt idx="3408">
                  <c:v>20</c:v>
                </c:pt>
                <c:pt idx="3409">
                  <c:v>22</c:v>
                </c:pt>
                <c:pt idx="3410">
                  <c:v>21</c:v>
                </c:pt>
                <c:pt idx="3411">
                  <c:v>26</c:v>
                </c:pt>
                <c:pt idx="3412">
                  <c:v>23</c:v>
                </c:pt>
                <c:pt idx="3413">
                  <c:v>21</c:v>
                </c:pt>
                <c:pt idx="3414">
                  <c:v>20</c:v>
                </c:pt>
                <c:pt idx="3415">
                  <c:v>27</c:v>
                </c:pt>
                <c:pt idx="3416">
                  <c:v>28</c:v>
                </c:pt>
                <c:pt idx="3417">
                  <c:v>24</c:v>
                </c:pt>
                <c:pt idx="3418">
                  <c:v>23</c:v>
                </c:pt>
                <c:pt idx="3419">
                  <c:v>27</c:v>
                </c:pt>
                <c:pt idx="3420">
                  <c:v>23</c:v>
                </c:pt>
                <c:pt idx="3421">
                  <c:v>21</c:v>
                </c:pt>
                <c:pt idx="3422">
                  <c:v>21</c:v>
                </c:pt>
                <c:pt idx="3423">
                  <c:v>21</c:v>
                </c:pt>
                <c:pt idx="3424">
                  <c:v>23</c:v>
                </c:pt>
                <c:pt idx="3425">
                  <c:v>21</c:v>
                </c:pt>
                <c:pt idx="3426">
                  <c:v>25</c:v>
                </c:pt>
                <c:pt idx="3427">
                  <c:v>23</c:v>
                </c:pt>
                <c:pt idx="3428">
                  <c:v>23</c:v>
                </c:pt>
                <c:pt idx="3429">
                  <c:v>21</c:v>
                </c:pt>
                <c:pt idx="3430">
                  <c:v>24</c:v>
                </c:pt>
                <c:pt idx="3431">
                  <c:v>22</c:v>
                </c:pt>
                <c:pt idx="3432">
                  <c:v>23</c:v>
                </c:pt>
                <c:pt idx="3433">
                  <c:v>21</c:v>
                </c:pt>
                <c:pt idx="3434">
                  <c:v>22</c:v>
                </c:pt>
                <c:pt idx="3435">
                  <c:v>25</c:v>
                </c:pt>
                <c:pt idx="3436">
                  <c:v>22</c:v>
                </c:pt>
                <c:pt idx="3437">
                  <c:v>22</c:v>
                </c:pt>
                <c:pt idx="3438">
                  <c:v>23</c:v>
                </c:pt>
                <c:pt idx="3439">
                  <c:v>19</c:v>
                </c:pt>
                <c:pt idx="3440">
                  <c:v>26</c:v>
                </c:pt>
                <c:pt idx="3441">
                  <c:v>26</c:v>
                </c:pt>
                <c:pt idx="3442">
                  <c:v>25</c:v>
                </c:pt>
                <c:pt idx="3443">
                  <c:v>22</c:v>
                </c:pt>
                <c:pt idx="3444">
                  <c:v>21</c:v>
                </c:pt>
                <c:pt idx="3445">
                  <c:v>21</c:v>
                </c:pt>
                <c:pt idx="3446">
                  <c:v>21</c:v>
                </c:pt>
                <c:pt idx="3447">
                  <c:v>23</c:v>
                </c:pt>
                <c:pt idx="3448">
                  <c:v>21</c:v>
                </c:pt>
                <c:pt idx="3449">
                  <c:v>23</c:v>
                </c:pt>
                <c:pt idx="3450">
                  <c:v>22</c:v>
                </c:pt>
                <c:pt idx="3451">
                  <c:v>20</c:v>
                </c:pt>
                <c:pt idx="3452">
                  <c:v>23</c:v>
                </c:pt>
                <c:pt idx="3453">
                  <c:v>22</c:v>
                </c:pt>
                <c:pt idx="3454">
                  <c:v>22</c:v>
                </c:pt>
                <c:pt idx="3455">
                  <c:v>21</c:v>
                </c:pt>
                <c:pt idx="3456">
                  <c:v>23</c:v>
                </c:pt>
                <c:pt idx="3457">
                  <c:v>22</c:v>
                </c:pt>
                <c:pt idx="3458">
                  <c:v>21</c:v>
                </c:pt>
                <c:pt idx="3459">
                  <c:v>22</c:v>
                </c:pt>
                <c:pt idx="3460">
                  <c:v>21</c:v>
                </c:pt>
                <c:pt idx="3461">
                  <c:v>22</c:v>
                </c:pt>
                <c:pt idx="3462">
                  <c:v>21</c:v>
                </c:pt>
                <c:pt idx="3463">
                  <c:v>20</c:v>
                </c:pt>
                <c:pt idx="3464">
                  <c:v>26</c:v>
                </c:pt>
                <c:pt idx="3465">
                  <c:v>23</c:v>
                </c:pt>
                <c:pt idx="3466">
                  <c:v>24</c:v>
                </c:pt>
                <c:pt idx="3467">
                  <c:v>23</c:v>
                </c:pt>
                <c:pt idx="3468">
                  <c:v>22</c:v>
                </c:pt>
                <c:pt idx="3469">
                  <c:v>22</c:v>
                </c:pt>
                <c:pt idx="3470">
                  <c:v>22</c:v>
                </c:pt>
                <c:pt idx="3471">
                  <c:v>22</c:v>
                </c:pt>
                <c:pt idx="3472">
                  <c:v>22</c:v>
                </c:pt>
                <c:pt idx="3473">
                  <c:v>24</c:v>
                </c:pt>
                <c:pt idx="3474">
                  <c:v>20</c:v>
                </c:pt>
                <c:pt idx="3475">
                  <c:v>23</c:v>
                </c:pt>
                <c:pt idx="3476">
                  <c:v>22</c:v>
                </c:pt>
                <c:pt idx="3477">
                  <c:v>22</c:v>
                </c:pt>
                <c:pt idx="3478">
                  <c:v>22</c:v>
                </c:pt>
                <c:pt idx="3479">
                  <c:v>20</c:v>
                </c:pt>
                <c:pt idx="3480">
                  <c:v>25</c:v>
                </c:pt>
                <c:pt idx="3481">
                  <c:v>22</c:v>
                </c:pt>
                <c:pt idx="3482">
                  <c:v>21</c:v>
                </c:pt>
                <c:pt idx="3483">
                  <c:v>24</c:v>
                </c:pt>
                <c:pt idx="3484">
                  <c:v>23</c:v>
                </c:pt>
                <c:pt idx="3485">
                  <c:v>22</c:v>
                </c:pt>
                <c:pt idx="3486">
                  <c:v>23</c:v>
                </c:pt>
                <c:pt idx="3487">
                  <c:v>22</c:v>
                </c:pt>
                <c:pt idx="3488">
                  <c:v>24</c:v>
                </c:pt>
                <c:pt idx="3489">
                  <c:v>25</c:v>
                </c:pt>
                <c:pt idx="3490">
                  <c:v>24</c:v>
                </c:pt>
                <c:pt idx="3491">
                  <c:v>26</c:v>
                </c:pt>
                <c:pt idx="3492">
                  <c:v>24</c:v>
                </c:pt>
                <c:pt idx="3493">
                  <c:v>21</c:v>
                </c:pt>
                <c:pt idx="3494">
                  <c:v>22</c:v>
                </c:pt>
                <c:pt idx="3495">
                  <c:v>23</c:v>
                </c:pt>
                <c:pt idx="3496">
                  <c:v>22</c:v>
                </c:pt>
                <c:pt idx="3497">
                  <c:v>22</c:v>
                </c:pt>
                <c:pt idx="3498">
                  <c:v>23</c:v>
                </c:pt>
                <c:pt idx="3499">
                  <c:v>23</c:v>
                </c:pt>
                <c:pt idx="3500">
                  <c:v>22</c:v>
                </c:pt>
                <c:pt idx="3501">
                  <c:v>22</c:v>
                </c:pt>
                <c:pt idx="3502">
                  <c:v>22</c:v>
                </c:pt>
                <c:pt idx="3503">
                  <c:v>24</c:v>
                </c:pt>
                <c:pt idx="3504">
                  <c:v>21</c:v>
                </c:pt>
                <c:pt idx="3505">
                  <c:v>27</c:v>
                </c:pt>
                <c:pt idx="3506">
                  <c:v>26</c:v>
                </c:pt>
                <c:pt idx="3507">
                  <c:v>21</c:v>
                </c:pt>
                <c:pt idx="3508">
                  <c:v>21</c:v>
                </c:pt>
                <c:pt idx="3509">
                  <c:v>22</c:v>
                </c:pt>
                <c:pt idx="3510">
                  <c:v>22</c:v>
                </c:pt>
                <c:pt idx="3511">
                  <c:v>21</c:v>
                </c:pt>
                <c:pt idx="3512">
                  <c:v>20</c:v>
                </c:pt>
                <c:pt idx="3513">
                  <c:v>21</c:v>
                </c:pt>
                <c:pt idx="3514">
                  <c:v>21</c:v>
                </c:pt>
                <c:pt idx="3515">
                  <c:v>25</c:v>
                </c:pt>
                <c:pt idx="3516">
                  <c:v>22</c:v>
                </c:pt>
                <c:pt idx="3517">
                  <c:v>21</c:v>
                </c:pt>
                <c:pt idx="3518">
                  <c:v>20</c:v>
                </c:pt>
                <c:pt idx="3519">
                  <c:v>22</c:v>
                </c:pt>
                <c:pt idx="3520">
                  <c:v>24</c:v>
                </c:pt>
                <c:pt idx="3521">
                  <c:v>21</c:v>
                </c:pt>
                <c:pt idx="3522">
                  <c:v>21</c:v>
                </c:pt>
                <c:pt idx="3523">
                  <c:v>20</c:v>
                </c:pt>
                <c:pt idx="3524">
                  <c:v>21</c:v>
                </c:pt>
                <c:pt idx="3525">
                  <c:v>23</c:v>
                </c:pt>
                <c:pt idx="3526">
                  <c:v>22</c:v>
                </c:pt>
                <c:pt idx="3527">
                  <c:v>20</c:v>
                </c:pt>
                <c:pt idx="3528">
                  <c:v>22</c:v>
                </c:pt>
                <c:pt idx="3529">
                  <c:v>21</c:v>
                </c:pt>
                <c:pt idx="3530">
                  <c:v>21</c:v>
                </c:pt>
                <c:pt idx="3531">
                  <c:v>23</c:v>
                </c:pt>
                <c:pt idx="3532">
                  <c:v>20</c:v>
                </c:pt>
                <c:pt idx="3533">
                  <c:v>24</c:v>
                </c:pt>
                <c:pt idx="3534">
                  <c:v>26</c:v>
                </c:pt>
                <c:pt idx="3535">
                  <c:v>21</c:v>
                </c:pt>
                <c:pt idx="3536">
                  <c:v>22</c:v>
                </c:pt>
                <c:pt idx="3537">
                  <c:v>21</c:v>
                </c:pt>
                <c:pt idx="3538">
                  <c:v>25</c:v>
                </c:pt>
                <c:pt idx="3539">
                  <c:v>21</c:v>
                </c:pt>
                <c:pt idx="3540">
                  <c:v>21</c:v>
                </c:pt>
                <c:pt idx="3541">
                  <c:v>21</c:v>
                </c:pt>
                <c:pt idx="3542">
                  <c:v>23</c:v>
                </c:pt>
                <c:pt idx="3543">
                  <c:v>23</c:v>
                </c:pt>
                <c:pt idx="3544">
                  <c:v>22</c:v>
                </c:pt>
                <c:pt idx="3545">
                  <c:v>22</c:v>
                </c:pt>
                <c:pt idx="3546">
                  <c:v>22</c:v>
                </c:pt>
                <c:pt idx="3547">
                  <c:v>20</c:v>
                </c:pt>
                <c:pt idx="3548">
                  <c:v>23</c:v>
                </c:pt>
                <c:pt idx="3549">
                  <c:v>23</c:v>
                </c:pt>
                <c:pt idx="3550">
                  <c:v>22</c:v>
                </c:pt>
                <c:pt idx="3551">
                  <c:v>23</c:v>
                </c:pt>
                <c:pt idx="3552">
                  <c:v>21</c:v>
                </c:pt>
                <c:pt idx="3553">
                  <c:v>21</c:v>
                </c:pt>
                <c:pt idx="3554">
                  <c:v>18</c:v>
                </c:pt>
                <c:pt idx="3555">
                  <c:v>22</c:v>
                </c:pt>
                <c:pt idx="3556">
                  <c:v>22</c:v>
                </c:pt>
                <c:pt idx="3557">
                  <c:v>20</c:v>
                </c:pt>
                <c:pt idx="3558">
                  <c:v>22</c:v>
                </c:pt>
                <c:pt idx="3559">
                  <c:v>23</c:v>
                </c:pt>
                <c:pt idx="3560">
                  <c:v>24</c:v>
                </c:pt>
                <c:pt idx="3561">
                  <c:v>24</c:v>
                </c:pt>
                <c:pt idx="3562">
                  <c:v>22</c:v>
                </c:pt>
                <c:pt idx="3563">
                  <c:v>21</c:v>
                </c:pt>
                <c:pt idx="3564">
                  <c:v>23</c:v>
                </c:pt>
                <c:pt idx="3565">
                  <c:v>20</c:v>
                </c:pt>
                <c:pt idx="3566">
                  <c:v>22</c:v>
                </c:pt>
                <c:pt idx="3567">
                  <c:v>22</c:v>
                </c:pt>
                <c:pt idx="3568">
                  <c:v>21</c:v>
                </c:pt>
                <c:pt idx="3569">
                  <c:v>26</c:v>
                </c:pt>
                <c:pt idx="3570">
                  <c:v>22</c:v>
                </c:pt>
                <c:pt idx="3571">
                  <c:v>22</c:v>
                </c:pt>
                <c:pt idx="3572">
                  <c:v>21</c:v>
                </c:pt>
                <c:pt idx="3573">
                  <c:v>27</c:v>
                </c:pt>
                <c:pt idx="3574">
                  <c:v>24</c:v>
                </c:pt>
                <c:pt idx="3575">
                  <c:v>25</c:v>
                </c:pt>
                <c:pt idx="3576">
                  <c:v>21</c:v>
                </c:pt>
                <c:pt idx="3577">
                  <c:v>23</c:v>
                </c:pt>
                <c:pt idx="3578">
                  <c:v>21</c:v>
                </c:pt>
                <c:pt idx="3579">
                  <c:v>22</c:v>
                </c:pt>
                <c:pt idx="3580">
                  <c:v>22</c:v>
                </c:pt>
                <c:pt idx="3581">
                  <c:v>21</c:v>
                </c:pt>
                <c:pt idx="3582">
                  <c:v>22</c:v>
                </c:pt>
                <c:pt idx="3583">
                  <c:v>21</c:v>
                </c:pt>
                <c:pt idx="3584">
                  <c:v>23</c:v>
                </c:pt>
                <c:pt idx="3585">
                  <c:v>21</c:v>
                </c:pt>
                <c:pt idx="3586">
                  <c:v>22</c:v>
                </c:pt>
                <c:pt idx="3587">
                  <c:v>21</c:v>
                </c:pt>
                <c:pt idx="3588">
                  <c:v>21</c:v>
                </c:pt>
                <c:pt idx="3589">
                  <c:v>23</c:v>
                </c:pt>
                <c:pt idx="3590">
                  <c:v>22</c:v>
                </c:pt>
                <c:pt idx="3591">
                  <c:v>22</c:v>
                </c:pt>
                <c:pt idx="3592">
                  <c:v>21</c:v>
                </c:pt>
                <c:pt idx="3593">
                  <c:v>22</c:v>
                </c:pt>
                <c:pt idx="3594">
                  <c:v>21</c:v>
                </c:pt>
                <c:pt idx="3595">
                  <c:v>20</c:v>
                </c:pt>
                <c:pt idx="3596">
                  <c:v>26</c:v>
                </c:pt>
                <c:pt idx="3597">
                  <c:v>24</c:v>
                </c:pt>
                <c:pt idx="3598">
                  <c:v>21</c:v>
                </c:pt>
                <c:pt idx="3599">
                  <c:v>26</c:v>
                </c:pt>
                <c:pt idx="3600">
                  <c:v>21</c:v>
                </c:pt>
                <c:pt idx="3601">
                  <c:v>23</c:v>
                </c:pt>
                <c:pt idx="3602">
                  <c:v>26</c:v>
                </c:pt>
                <c:pt idx="3603">
                  <c:v>24</c:v>
                </c:pt>
                <c:pt idx="3604">
                  <c:v>23</c:v>
                </c:pt>
                <c:pt idx="3605">
                  <c:v>21</c:v>
                </c:pt>
                <c:pt idx="3606">
                  <c:v>22</c:v>
                </c:pt>
                <c:pt idx="3607">
                  <c:v>21</c:v>
                </c:pt>
                <c:pt idx="3608">
                  <c:v>26</c:v>
                </c:pt>
                <c:pt idx="3609">
                  <c:v>23</c:v>
                </c:pt>
                <c:pt idx="3610">
                  <c:v>22</c:v>
                </c:pt>
                <c:pt idx="3611">
                  <c:v>22</c:v>
                </c:pt>
                <c:pt idx="3612">
                  <c:v>23</c:v>
                </c:pt>
                <c:pt idx="3613">
                  <c:v>22</c:v>
                </c:pt>
                <c:pt idx="3614">
                  <c:v>21</c:v>
                </c:pt>
                <c:pt idx="3615">
                  <c:v>24</c:v>
                </c:pt>
                <c:pt idx="3616">
                  <c:v>23</c:v>
                </c:pt>
                <c:pt idx="3617">
                  <c:v>22</c:v>
                </c:pt>
                <c:pt idx="3618">
                  <c:v>23</c:v>
                </c:pt>
                <c:pt idx="3619">
                  <c:v>22</c:v>
                </c:pt>
                <c:pt idx="3620">
                  <c:v>22</c:v>
                </c:pt>
                <c:pt idx="3621">
                  <c:v>23</c:v>
                </c:pt>
                <c:pt idx="3622">
                  <c:v>24</c:v>
                </c:pt>
                <c:pt idx="3623">
                  <c:v>25</c:v>
                </c:pt>
                <c:pt idx="3624">
                  <c:v>26</c:v>
                </c:pt>
                <c:pt idx="3625">
                  <c:v>21</c:v>
                </c:pt>
                <c:pt idx="3626">
                  <c:v>24</c:v>
                </c:pt>
                <c:pt idx="3627">
                  <c:v>22</c:v>
                </c:pt>
                <c:pt idx="3628">
                  <c:v>22</c:v>
                </c:pt>
                <c:pt idx="3629">
                  <c:v>22</c:v>
                </c:pt>
                <c:pt idx="3630">
                  <c:v>21</c:v>
                </c:pt>
                <c:pt idx="3631">
                  <c:v>23</c:v>
                </c:pt>
                <c:pt idx="3632">
                  <c:v>21</c:v>
                </c:pt>
                <c:pt idx="3633">
                  <c:v>22</c:v>
                </c:pt>
                <c:pt idx="3634">
                  <c:v>21</c:v>
                </c:pt>
                <c:pt idx="3635">
                  <c:v>23</c:v>
                </c:pt>
                <c:pt idx="3636">
                  <c:v>21</c:v>
                </c:pt>
                <c:pt idx="3637">
                  <c:v>28</c:v>
                </c:pt>
                <c:pt idx="3638">
                  <c:v>21</c:v>
                </c:pt>
                <c:pt idx="3639">
                  <c:v>21</c:v>
                </c:pt>
                <c:pt idx="3640">
                  <c:v>21</c:v>
                </c:pt>
                <c:pt idx="3641">
                  <c:v>21</c:v>
                </c:pt>
                <c:pt idx="3642">
                  <c:v>24</c:v>
                </c:pt>
                <c:pt idx="3643">
                  <c:v>22</c:v>
                </c:pt>
                <c:pt idx="3644">
                  <c:v>21</c:v>
                </c:pt>
                <c:pt idx="3645">
                  <c:v>22</c:v>
                </c:pt>
                <c:pt idx="3646">
                  <c:v>25</c:v>
                </c:pt>
                <c:pt idx="3647">
                  <c:v>22</c:v>
                </c:pt>
                <c:pt idx="3648">
                  <c:v>25</c:v>
                </c:pt>
                <c:pt idx="3649">
                  <c:v>22</c:v>
                </c:pt>
                <c:pt idx="3650">
                  <c:v>22</c:v>
                </c:pt>
                <c:pt idx="3651">
                  <c:v>22</c:v>
                </c:pt>
                <c:pt idx="3652">
                  <c:v>23</c:v>
                </c:pt>
                <c:pt idx="3653">
                  <c:v>22</c:v>
                </c:pt>
                <c:pt idx="3654">
                  <c:v>23</c:v>
                </c:pt>
                <c:pt idx="3655">
                  <c:v>22</c:v>
                </c:pt>
                <c:pt idx="3656">
                  <c:v>22</c:v>
                </c:pt>
                <c:pt idx="3657">
                  <c:v>23</c:v>
                </c:pt>
                <c:pt idx="3658">
                  <c:v>22</c:v>
                </c:pt>
                <c:pt idx="3659">
                  <c:v>22</c:v>
                </c:pt>
                <c:pt idx="3660">
                  <c:v>23</c:v>
                </c:pt>
                <c:pt idx="3661">
                  <c:v>23</c:v>
                </c:pt>
                <c:pt idx="3662">
                  <c:v>23</c:v>
                </c:pt>
                <c:pt idx="3663">
                  <c:v>22</c:v>
                </c:pt>
                <c:pt idx="3664">
                  <c:v>22</c:v>
                </c:pt>
                <c:pt idx="3665">
                  <c:v>24</c:v>
                </c:pt>
                <c:pt idx="3666">
                  <c:v>23</c:v>
                </c:pt>
                <c:pt idx="3667">
                  <c:v>19</c:v>
                </c:pt>
                <c:pt idx="3668">
                  <c:v>22</c:v>
                </c:pt>
                <c:pt idx="3669">
                  <c:v>22</c:v>
                </c:pt>
                <c:pt idx="3670">
                  <c:v>27</c:v>
                </c:pt>
                <c:pt idx="3671">
                  <c:v>22</c:v>
                </c:pt>
                <c:pt idx="3672">
                  <c:v>23</c:v>
                </c:pt>
                <c:pt idx="3673">
                  <c:v>24</c:v>
                </c:pt>
                <c:pt idx="3674">
                  <c:v>28</c:v>
                </c:pt>
                <c:pt idx="3675">
                  <c:v>22</c:v>
                </c:pt>
                <c:pt idx="3676">
                  <c:v>19</c:v>
                </c:pt>
                <c:pt idx="3677">
                  <c:v>23</c:v>
                </c:pt>
                <c:pt idx="3678">
                  <c:v>23</c:v>
                </c:pt>
                <c:pt idx="3679">
                  <c:v>21</c:v>
                </c:pt>
                <c:pt idx="3680">
                  <c:v>22</c:v>
                </c:pt>
                <c:pt idx="3681">
                  <c:v>23</c:v>
                </c:pt>
                <c:pt idx="3682">
                  <c:v>25</c:v>
                </c:pt>
                <c:pt idx="3683">
                  <c:v>22</c:v>
                </c:pt>
                <c:pt idx="3684">
                  <c:v>22</c:v>
                </c:pt>
                <c:pt idx="3685">
                  <c:v>22</c:v>
                </c:pt>
                <c:pt idx="3686">
                  <c:v>25</c:v>
                </c:pt>
                <c:pt idx="3687">
                  <c:v>22</c:v>
                </c:pt>
                <c:pt idx="3688">
                  <c:v>19</c:v>
                </c:pt>
                <c:pt idx="3689">
                  <c:v>20</c:v>
                </c:pt>
                <c:pt idx="3690">
                  <c:v>20</c:v>
                </c:pt>
                <c:pt idx="3691">
                  <c:v>20</c:v>
                </c:pt>
                <c:pt idx="3692">
                  <c:v>22</c:v>
                </c:pt>
                <c:pt idx="3693">
                  <c:v>23</c:v>
                </c:pt>
                <c:pt idx="3694">
                  <c:v>25</c:v>
                </c:pt>
                <c:pt idx="3695">
                  <c:v>22</c:v>
                </c:pt>
                <c:pt idx="3696">
                  <c:v>21</c:v>
                </c:pt>
                <c:pt idx="3697">
                  <c:v>21</c:v>
                </c:pt>
                <c:pt idx="3698">
                  <c:v>21</c:v>
                </c:pt>
                <c:pt idx="3699">
                  <c:v>22</c:v>
                </c:pt>
                <c:pt idx="3700">
                  <c:v>20</c:v>
                </c:pt>
                <c:pt idx="3701">
                  <c:v>21</c:v>
                </c:pt>
                <c:pt idx="3702">
                  <c:v>20</c:v>
                </c:pt>
                <c:pt idx="3703">
                  <c:v>21</c:v>
                </c:pt>
                <c:pt idx="3704">
                  <c:v>24</c:v>
                </c:pt>
                <c:pt idx="3705">
                  <c:v>20</c:v>
                </c:pt>
                <c:pt idx="3706">
                  <c:v>25</c:v>
                </c:pt>
                <c:pt idx="3707">
                  <c:v>21</c:v>
                </c:pt>
                <c:pt idx="3708">
                  <c:v>21</c:v>
                </c:pt>
                <c:pt idx="3709">
                  <c:v>21</c:v>
                </c:pt>
                <c:pt idx="3710">
                  <c:v>24</c:v>
                </c:pt>
                <c:pt idx="3711">
                  <c:v>21</c:v>
                </c:pt>
                <c:pt idx="3712">
                  <c:v>20</c:v>
                </c:pt>
                <c:pt idx="3713">
                  <c:v>26</c:v>
                </c:pt>
                <c:pt idx="3714">
                  <c:v>21</c:v>
                </c:pt>
                <c:pt idx="3715">
                  <c:v>20</c:v>
                </c:pt>
                <c:pt idx="3716">
                  <c:v>22</c:v>
                </c:pt>
                <c:pt idx="3717">
                  <c:v>22</c:v>
                </c:pt>
                <c:pt idx="3718">
                  <c:v>26</c:v>
                </c:pt>
                <c:pt idx="3719">
                  <c:v>23</c:v>
                </c:pt>
                <c:pt idx="3720">
                  <c:v>22</c:v>
                </c:pt>
                <c:pt idx="3721">
                  <c:v>26</c:v>
                </c:pt>
                <c:pt idx="3722">
                  <c:v>22</c:v>
                </c:pt>
                <c:pt idx="3723">
                  <c:v>22</c:v>
                </c:pt>
                <c:pt idx="3724">
                  <c:v>21</c:v>
                </c:pt>
                <c:pt idx="3725">
                  <c:v>23</c:v>
                </c:pt>
                <c:pt idx="3726">
                  <c:v>22</c:v>
                </c:pt>
                <c:pt idx="3727">
                  <c:v>22</c:v>
                </c:pt>
                <c:pt idx="3728">
                  <c:v>22</c:v>
                </c:pt>
                <c:pt idx="3729">
                  <c:v>24</c:v>
                </c:pt>
                <c:pt idx="3730">
                  <c:v>21</c:v>
                </c:pt>
                <c:pt idx="3731">
                  <c:v>21</c:v>
                </c:pt>
                <c:pt idx="3732">
                  <c:v>22</c:v>
                </c:pt>
                <c:pt idx="3733">
                  <c:v>20</c:v>
                </c:pt>
                <c:pt idx="3734">
                  <c:v>24</c:v>
                </c:pt>
                <c:pt idx="3735">
                  <c:v>21</c:v>
                </c:pt>
                <c:pt idx="3736">
                  <c:v>21</c:v>
                </c:pt>
                <c:pt idx="3737">
                  <c:v>23</c:v>
                </c:pt>
                <c:pt idx="3738">
                  <c:v>22</c:v>
                </c:pt>
                <c:pt idx="3739">
                  <c:v>21</c:v>
                </c:pt>
                <c:pt idx="3740">
                  <c:v>22</c:v>
                </c:pt>
                <c:pt idx="3741">
                  <c:v>24</c:v>
                </c:pt>
                <c:pt idx="3742">
                  <c:v>22</c:v>
                </c:pt>
                <c:pt idx="3743">
                  <c:v>20</c:v>
                </c:pt>
                <c:pt idx="3744">
                  <c:v>25</c:v>
                </c:pt>
                <c:pt idx="3745">
                  <c:v>24</c:v>
                </c:pt>
                <c:pt idx="3746">
                  <c:v>26</c:v>
                </c:pt>
                <c:pt idx="3747">
                  <c:v>20</c:v>
                </c:pt>
                <c:pt idx="3748">
                  <c:v>24</c:v>
                </c:pt>
                <c:pt idx="3749">
                  <c:v>23</c:v>
                </c:pt>
                <c:pt idx="3750">
                  <c:v>20</c:v>
                </c:pt>
                <c:pt idx="3751">
                  <c:v>22</c:v>
                </c:pt>
                <c:pt idx="3752">
                  <c:v>22</c:v>
                </c:pt>
                <c:pt idx="3753">
                  <c:v>22</c:v>
                </c:pt>
                <c:pt idx="3754">
                  <c:v>22</c:v>
                </c:pt>
                <c:pt idx="3755">
                  <c:v>21</c:v>
                </c:pt>
                <c:pt idx="3756">
                  <c:v>22</c:v>
                </c:pt>
                <c:pt idx="3757">
                  <c:v>26</c:v>
                </c:pt>
                <c:pt idx="3758">
                  <c:v>21</c:v>
                </c:pt>
                <c:pt idx="3759">
                  <c:v>20</c:v>
                </c:pt>
                <c:pt idx="3760">
                  <c:v>22</c:v>
                </c:pt>
                <c:pt idx="3761">
                  <c:v>21</c:v>
                </c:pt>
                <c:pt idx="3762">
                  <c:v>20</c:v>
                </c:pt>
                <c:pt idx="3763">
                  <c:v>19</c:v>
                </c:pt>
                <c:pt idx="3764">
                  <c:v>22</c:v>
                </c:pt>
                <c:pt idx="3765">
                  <c:v>22</c:v>
                </c:pt>
                <c:pt idx="3766">
                  <c:v>23</c:v>
                </c:pt>
                <c:pt idx="3767">
                  <c:v>22</c:v>
                </c:pt>
                <c:pt idx="3768">
                  <c:v>20</c:v>
                </c:pt>
                <c:pt idx="3769">
                  <c:v>27</c:v>
                </c:pt>
                <c:pt idx="3770">
                  <c:v>25</c:v>
                </c:pt>
                <c:pt idx="3771">
                  <c:v>24</c:v>
                </c:pt>
                <c:pt idx="3772">
                  <c:v>20</c:v>
                </c:pt>
                <c:pt idx="3773">
                  <c:v>23</c:v>
                </c:pt>
                <c:pt idx="3774">
                  <c:v>23</c:v>
                </c:pt>
                <c:pt idx="3775">
                  <c:v>23</c:v>
                </c:pt>
                <c:pt idx="3776">
                  <c:v>23</c:v>
                </c:pt>
                <c:pt idx="3777">
                  <c:v>23</c:v>
                </c:pt>
                <c:pt idx="3778">
                  <c:v>23</c:v>
                </c:pt>
                <c:pt idx="3779">
                  <c:v>24</c:v>
                </c:pt>
                <c:pt idx="3780">
                  <c:v>23</c:v>
                </c:pt>
                <c:pt idx="3781">
                  <c:v>21</c:v>
                </c:pt>
                <c:pt idx="3782">
                  <c:v>24</c:v>
                </c:pt>
                <c:pt idx="3783">
                  <c:v>23</c:v>
                </c:pt>
                <c:pt idx="3784">
                  <c:v>24</c:v>
                </c:pt>
                <c:pt idx="3785">
                  <c:v>22</c:v>
                </c:pt>
                <c:pt idx="3786">
                  <c:v>26</c:v>
                </c:pt>
                <c:pt idx="3787">
                  <c:v>22</c:v>
                </c:pt>
                <c:pt idx="3788">
                  <c:v>23</c:v>
                </c:pt>
                <c:pt idx="3789">
                  <c:v>21</c:v>
                </c:pt>
                <c:pt idx="3790">
                  <c:v>21</c:v>
                </c:pt>
                <c:pt idx="3791">
                  <c:v>21</c:v>
                </c:pt>
                <c:pt idx="3792">
                  <c:v>23</c:v>
                </c:pt>
                <c:pt idx="3793">
                  <c:v>24</c:v>
                </c:pt>
                <c:pt idx="3794">
                  <c:v>28</c:v>
                </c:pt>
                <c:pt idx="3795">
                  <c:v>26</c:v>
                </c:pt>
                <c:pt idx="3796">
                  <c:v>22</c:v>
                </c:pt>
                <c:pt idx="3797">
                  <c:v>22</c:v>
                </c:pt>
                <c:pt idx="3798">
                  <c:v>22</c:v>
                </c:pt>
                <c:pt idx="3799">
                  <c:v>24</c:v>
                </c:pt>
                <c:pt idx="3800">
                  <c:v>23</c:v>
                </c:pt>
                <c:pt idx="3801">
                  <c:v>21</c:v>
                </c:pt>
                <c:pt idx="3802">
                  <c:v>21</c:v>
                </c:pt>
                <c:pt idx="3803">
                  <c:v>19</c:v>
                </c:pt>
                <c:pt idx="3804">
                  <c:v>19</c:v>
                </c:pt>
                <c:pt idx="3805">
                  <c:v>21</c:v>
                </c:pt>
                <c:pt idx="3806">
                  <c:v>20</c:v>
                </c:pt>
                <c:pt idx="3807">
                  <c:v>21</c:v>
                </c:pt>
                <c:pt idx="3808">
                  <c:v>21</c:v>
                </c:pt>
                <c:pt idx="3809">
                  <c:v>24</c:v>
                </c:pt>
                <c:pt idx="3810">
                  <c:v>26</c:v>
                </c:pt>
                <c:pt idx="3811">
                  <c:v>22</c:v>
                </c:pt>
                <c:pt idx="3812">
                  <c:v>21</c:v>
                </c:pt>
                <c:pt idx="3813">
                  <c:v>24</c:v>
                </c:pt>
                <c:pt idx="3814">
                  <c:v>22</c:v>
                </c:pt>
                <c:pt idx="3815">
                  <c:v>22</c:v>
                </c:pt>
                <c:pt idx="3816">
                  <c:v>22</c:v>
                </c:pt>
                <c:pt idx="3817">
                  <c:v>22</c:v>
                </c:pt>
                <c:pt idx="3818">
                  <c:v>20</c:v>
                </c:pt>
                <c:pt idx="3819">
                  <c:v>21</c:v>
                </c:pt>
                <c:pt idx="3820">
                  <c:v>22</c:v>
                </c:pt>
                <c:pt idx="3821">
                  <c:v>21</c:v>
                </c:pt>
                <c:pt idx="3822">
                  <c:v>19</c:v>
                </c:pt>
                <c:pt idx="3823">
                  <c:v>21</c:v>
                </c:pt>
                <c:pt idx="3824">
                  <c:v>22</c:v>
                </c:pt>
                <c:pt idx="3825">
                  <c:v>20</c:v>
                </c:pt>
                <c:pt idx="3826">
                  <c:v>23</c:v>
                </c:pt>
                <c:pt idx="3827">
                  <c:v>21</c:v>
                </c:pt>
                <c:pt idx="3828">
                  <c:v>21</c:v>
                </c:pt>
                <c:pt idx="3829">
                  <c:v>21</c:v>
                </c:pt>
                <c:pt idx="3830">
                  <c:v>22</c:v>
                </c:pt>
                <c:pt idx="3831">
                  <c:v>26</c:v>
                </c:pt>
                <c:pt idx="3832">
                  <c:v>21</c:v>
                </c:pt>
                <c:pt idx="3833">
                  <c:v>22</c:v>
                </c:pt>
                <c:pt idx="3834">
                  <c:v>23</c:v>
                </c:pt>
                <c:pt idx="3835">
                  <c:v>22</c:v>
                </c:pt>
                <c:pt idx="3836">
                  <c:v>21</c:v>
                </c:pt>
                <c:pt idx="3837">
                  <c:v>21</c:v>
                </c:pt>
                <c:pt idx="3838">
                  <c:v>21</c:v>
                </c:pt>
                <c:pt idx="3839">
                  <c:v>22</c:v>
                </c:pt>
                <c:pt idx="3840">
                  <c:v>23</c:v>
                </c:pt>
                <c:pt idx="3841">
                  <c:v>22</c:v>
                </c:pt>
                <c:pt idx="3842">
                  <c:v>22</c:v>
                </c:pt>
                <c:pt idx="3843">
                  <c:v>25</c:v>
                </c:pt>
                <c:pt idx="3844">
                  <c:v>23</c:v>
                </c:pt>
                <c:pt idx="3845">
                  <c:v>24</c:v>
                </c:pt>
                <c:pt idx="3846">
                  <c:v>23</c:v>
                </c:pt>
                <c:pt idx="3847">
                  <c:v>25</c:v>
                </c:pt>
                <c:pt idx="3848">
                  <c:v>22</c:v>
                </c:pt>
                <c:pt idx="3849">
                  <c:v>22</c:v>
                </c:pt>
                <c:pt idx="3850">
                  <c:v>22</c:v>
                </c:pt>
                <c:pt idx="3851">
                  <c:v>22</c:v>
                </c:pt>
                <c:pt idx="3852">
                  <c:v>23</c:v>
                </c:pt>
                <c:pt idx="3853">
                  <c:v>20</c:v>
                </c:pt>
                <c:pt idx="3854">
                  <c:v>21</c:v>
                </c:pt>
                <c:pt idx="3855">
                  <c:v>22</c:v>
                </c:pt>
                <c:pt idx="3856">
                  <c:v>23</c:v>
                </c:pt>
                <c:pt idx="3857">
                  <c:v>23</c:v>
                </c:pt>
                <c:pt idx="3858">
                  <c:v>24</c:v>
                </c:pt>
                <c:pt idx="3859">
                  <c:v>22</c:v>
                </c:pt>
                <c:pt idx="3860">
                  <c:v>21</c:v>
                </c:pt>
                <c:pt idx="3861">
                  <c:v>22</c:v>
                </c:pt>
                <c:pt idx="3862">
                  <c:v>21</c:v>
                </c:pt>
                <c:pt idx="3863">
                  <c:v>20</c:v>
                </c:pt>
                <c:pt idx="3864">
                  <c:v>20</c:v>
                </c:pt>
                <c:pt idx="3865">
                  <c:v>23</c:v>
                </c:pt>
                <c:pt idx="3866">
                  <c:v>21</c:v>
                </c:pt>
                <c:pt idx="3867">
                  <c:v>23</c:v>
                </c:pt>
                <c:pt idx="3868">
                  <c:v>22</c:v>
                </c:pt>
                <c:pt idx="3869">
                  <c:v>27</c:v>
                </c:pt>
                <c:pt idx="3870">
                  <c:v>25</c:v>
                </c:pt>
                <c:pt idx="3871">
                  <c:v>25</c:v>
                </c:pt>
                <c:pt idx="3872">
                  <c:v>22</c:v>
                </c:pt>
                <c:pt idx="3873">
                  <c:v>20</c:v>
                </c:pt>
                <c:pt idx="3874">
                  <c:v>21</c:v>
                </c:pt>
                <c:pt idx="3875">
                  <c:v>22</c:v>
                </c:pt>
                <c:pt idx="3876">
                  <c:v>20</c:v>
                </c:pt>
                <c:pt idx="3877">
                  <c:v>26</c:v>
                </c:pt>
                <c:pt idx="3878">
                  <c:v>23</c:v>
                </c:pt>
                <c:pt idx="3879">
                  <c:v>21</c:v>
                </c:pt>
                <c:pt idx="3880">
                  <c:v>23</c:v>
                </c:pt>
                <c:pt idx="3881">
                  <c:v>22</c:v>
                </c:pt>
                <c:pt idx="3882">
                  <c:v>21</c:v>
                </c:pt>
                <c:pt idx="3883">
                  <c:v>20</c:v>
                </c:pt>
                <c:pt idx="3884">
                  <c:v>23</c:v>
                </c:pt>
                <c:pt idx="3885">
                  <c:v>22</c:v>
                </c:pt>
                <c:pt idx="3886">
                  <c:v>22</c:v>
                </c:pt>
                <c:pt idx="3887">
                  <c:v>24</c:v>
                </c:pt>
                <c:pt idx="3888">
                  <c:v>21</c:v>
                </c:pt>
                <c:pt idx="3889">
                  <c:v>21</c:v>
                </c:pt>
                <c:pt idx="3890">
                  <c:v>23</c:v>
                </c:pt>
                <c:pt idx="3891">
                  <c:v>22</c:v>
                </c:pt>
                <c:pt idx="3892">
                  <c:v>22</c:v>
                </c:pt>
                <c:pt idx="3893">
                  <c:v>27</c:v>
                </c:pt>
                <c:pt idx="3894">
                  <c:v>25</c:v>
                </c:pt>
                <c:pt idx="3895">
                  <c:v>25</c:v>
                </c:pt>
                <c:pt idx="3896">
                  <c:v>24</c:v>
                </c:pt>
                <c:pt idx="3897">
                  <c:v>22</c:v>
                </c:pt>
                <c:pt idx="3898">
                  <c:v>22</c:v>
                </c:pt>
                <c:pt idx="3899">
                  <c:v>25</c:v>
                </c:pt>
                <c:pt idx="3900">
                  <c:v>23</c:v>
                </c:pt>
                <c:pt idx="3901">
                  <c:v>23</c:v>
                </c:pt>
                <c:pt idx="3902">
                  <c:v>21</c:v>
                </c:pt>
                <c:pt idx="3903">
                  <c:v>23</c:v>
                </c:pt>
                <c:pt idx="3904">
                  <c:v>24</c:v>
                </c:pt>
                <c:pt idx="3905">
                  <c:v>22</c:v>
                </c:pt>
                <c:pt idx="3906">
                  <c:v>24</c:v>
                </c:pt>
                <c:pt idx="3907">
                  <c:v>22</c:v>
                </c:pt>
                <c:pt idx="3908">
                  <c:v>22</c:v>
                </c:pt>
                <c:pt idx="3909">
                  <c:v>24</c:v>
                </c:pt>
                <c:pt idx="3910">
                  <c:v>24</c:v>
                </c:pt>
                <c:pt idx="3911">
                  <c:v>22</c:v>
                </c:pt>
                <c:pt idx="3912">
                  <c:v>24</c:v>
                </c:pt>
                <c:pt idx="3913">
                  <c:v>23</c:v>
                </c:pt>
                <c:pt idx="3914">
                  <c:v>24</c:v>
                </c:pt>
                <c:pt idx="3915">
                  <c:v>24</c:v>
                </c:pt>
                <c:pt idx="3916">
                  <c:v>23</c:v>
                </c:pt>
                <c:pt idx="3917">
                  <c:v>22</c:v>
                </c:pt>
                <c:pt idx="3918">
                  <c:v>25</c:v>
                </c:pt>
                <c:pt idx="3919">
                  <c:v>26</c:v>
                </c:pt>
                <c:pt idx="3920">
                  <c:v>25</c:v>
                </c:pt>
                <c:pt idx="3921">
                  <c:v>21</c:v>
                </c:pt>
                <c:pt idx="3922">
                  <c:v>22</c:v>
                </c:pt>
                <c:pt idx="3923">
                  <c:v>21</c:v>
                </c:pt>
                <c:pt idx="3924">
                  <c:v>22</c:v>
                </c:pt>
                <c:pt idx="3925">
                  <c:v>22</c:v>
                </c:pt>
                <c:pt idx="3926">
                  <c:v>24</c:v>
                </c:pt>
                <c:pt idx="3927">
                  <c:v>23</c:v>
                </c:pt>
                <c:pt idx="3928">
                  <c:v>24</c:v>
                </c:pt>
                <c:pt idx="3929">
                  <c:v>22</c:v>
                </c:pt>
                <c:pt idx="3930">
                  <c:v>23</c:v>
                </c:pt>
                <c:pt idx="3931">
                  <c:v>21</c:v>
                </c:pt>
                <c:pt idx="3932">
                  <c:v>21</c:v>
                </c:pt>
                <c:pt idx="3933">
                  <c:v>21</c:v>
                </c:pt>
                <c:pt idx="3934">
                  <c:v>21</c:v>
                </c:pt>
                <c:pt idx="3935">
                  <c:v>22</c:v>
                </c:pt>
                <c:pt idx="3936">
                  <c:v>20</c:v>
                </c:pt>
                <c:pt idx="3937">
                  <c:v>23</c:v>
                </c:pt>
                <c:pt idx="3938">
                  <c:v>22</c:v>
                </c:pt>
                <c:pt idx="3939">
                  <c:v>21</c:v>
                </c:pt>
                <c:pt idx="3940">
                  <c:v>25</c:v>
                </c:pt>
                <c:pt idx="3941">
                  <c:v>25</c:v>
                </c:pt>
                <c:pt idx="3942">
                  <c:v>25</c:v>
                </c:pt>
                <c:pt idx="3943">
                  <c:v>25</c:v>
                </c:pt>
                <c:pt idx="3944">
                  <c:v>25</c:v>
                </c:pt>
                <c:pt idx="3945">
                  <c:v>22</c:v>
                </c:pt>
                <c:pt idx="3946">
                  <c:v>34</c:v>
                </c:pt>
                <c:pt idx="3947">
                  <c:v>22</c:v>
                </c:pt>
                <c:pt idx="3948">
                  <c:v>25</c:v>
                </c:pt>
                <c:pt idx="3949">
                  <c:v>20</c:v>
                </c:pt>
                <c:pt idx="3950">
                  <c:v>20</c:v>
                </c:pt>
                <c:pt idx="3951">
                  <c:v>22</c:v>
                </c:pt>
                <c:pt idx="3952">
                  <c:v>21</c:v>
                </c:pt>
                <c:pt idx="3953">
                  <c:v>23</c:v>
                </c:pt>
                <c:pt idx="3954">
                  <c:v>23</c:v>
                </c:pt>
                <c:pt idx="3955">
                  <c:v>21</c:v>
                </c:pt>
                <c:pt idx="3956">
                  <c:v>23</c:v>
                </c:pt>
                <c:pt idx="3957">
                  <c:v>22</c:v>
                </c:pt>
                <c:pt idx="3958">
                  <c:v>23</c:v>
                </c:pt>
                <c:pt idx="3959">
                  <c:v>20</c:v>
                </c:pt>
                <c:pt idx="3960">
                  <c:v>23</c:v>
                </c:pt>
                <c:pt idx="3961">
                  <c:v>21</c:v>
                </c:pt>
                <c:pt idx="3962">
                  <c:v>20</c:v>
                </c:pt>
                <c:pt idx="3963">
                  <c:v>26</c:v>
                </c:pt>
                <c:pt idx="3964">
                  <c:v>22</c:v>
                </c:pt>
                <c:pt idx="3965">
                  <c:v>22</c:v>
                </c:pt>
                <c:pt idx="3966">
                  <c:v>21</c:v>
                </c:pt>
                <c:pt idx="3967">
                  <c:v>22</c:v>
                </c:pt>
                <c:pt idx="3968">
                  <c:v>21</c:v>
                </c:pt>
                <c:pt idx="3969">
                  <c:v>22</c:v>
                </c:pt>
                <c:pt idx="3970">
                  <c:v>24</c:v>
                </c:pt>
                <c:pt idx="3971">
                  <c:v>21</c:v>
                </c:pt>
                <c:pt idx="3972">
                  <c:v>22</c:v>
                </c:pt>
                <c:pt idx="3973">
                  <c:v>22</c:v>
                </c:pt>
                <c:pt idx="3974">
                  <c:v>21</c:v>
                </c:pt>
                <c:pt idx="3975">
                  <c:v>23</c:v>
                </c:pt>
                <c:pt idx="3976">
                  <c:v>25</c:v>
                </c:pt>
                <c:pt idx="3977">
                  <c:v>21</c:v>
                </c:pt>
                <c:pt idx="3978">
                  <c:v>22</c:v>
                </c:pt>
                <c:pt idx="3979">
                  <c:v>22</c:v>
                </c:pt>
                <c:pt idx="3980">
                  <c:v>22</c:v>
                </c:pt>
                <c:pt idx="3981">
                  <c:v>21</c:v>
                </c:pt>
                <c:pt idx="3982">
                  <c:v>25</c:v>
                </c:pt>
                <c:pt idx="3983">
                  <c:v>21</c:v>
                </c:pt>
                <c:pt idx="3984">
                  <c:v>24</c:v>
                </c:pt>
                <c:pt idx="3985">
                  <c:v>23</c:v>
                </c:pt>
                <c:pt idx="3986">
                  <c:v>20</c:v>
                </c:pt>
                <c:pt idx="3987">
                  <c:v>19</c:v>
                </c:pt>
                <c:pt idx="3988">
                  <c:v>21</c:v>
                </c:pt>
                <c:pt idx="3989">
                  <c:v>23</c:v>
                </c:pt>
                <c:pt idx="3990">
                  <c:v>22</c:v>
                </c:pt>
                <c:pt idx="3991">
                  <c:v>22</c:v>
                </c:pt>
                <c:pt idx="3992">
                  <c:v>21</c:v>
                </c:pt>
                <c:pt idx="3993">
                  <c:v>20</c:v>
                </c:pt>
                <c:pt idx="3994">
                  <c:v>24</c:v>
                </c:pt>
                <c:pt idx="3995">
                  <c:v>22</c:v>
                </c:pt>
                <c:pt idx="3996">
                  <c:v>21</c:v>
                </c:pt>
                <c:pt idx="3997">
                  <c:v>22</c:v>
                </c:pt>
                <c:pt idx="3998">
                  <c:v>21</c:v>
                </c:pt>
                <c:pt idx="3999">
                  <c:v>21</c:v>
                </c:pt>
                <c:pt idx="4000">
                  <c:v>21</c:v>
                </c:pt>
                <c:pt idx="4001">
                  <c:v>21</c:v>
                </c:pt>
                <c:pt idx="4002">
                  <c:v>21</c:v>
                </c:pt>
                <c:pt idx="4003">
                  <c:v>22</c:v>
                </c:pt>
                <c:pt idx="4004">
                  <c:v>20</c:v>
                </c:pt>
                <c:pt idx="4005">
                  <c:v>23</c:v>
                </c:pt>
                <c:pt idx="4006">
                  <c:v>24</c:v>
                </c:pt>
                <c:pt idx="4007">
                  <c:v>22</c:v>
                </c:pt>
                <c:pt idx="4008">
                  <c:v>23</c:v>
                </c:pt>
                <c:pt idx="4009">
                  <c:v>22</c:v>
                </c:pt>
                <c:pt idx="4010">
                  <c:v>24</c:v>
                </c:pt>
                <c:pt idx="4011">
                  <c:v>23</c:v>
                </c:pt>
                <c:pt idx="4012">
                  <c:v>21</c:v>
                </c:pt>
                <c:pt idx="4013">
                  <c:v>22</c:v>
                </c:pt>
                <c:pt idx="4014">
                  <c:v>23</c:v>
                </c:pt>
                <c:pt idx="4015">
                  <c:v>24</c:v>
                </c:pt>
                <c:pt idx="4016">
                  <c:v>22</c:v>
                </c:pt>
                <c:pt idx="4017">
                  <c:v>22</c:v>
                </c:pt>
                <c:pt idx="4018">
                  <c:v>21</c:v>
                </c:pt>
                <c:pt idx="4019">
                  <c:v>21</c:v>
                </c:pt>
                <c:pt idx="4020">
                  <c:v>24</c:v>
                </c:pt>
                <c:pt idx="4021">
                  <c:v>24</c:v>
                </c:pt>
                <c:pt idx="4022">
                  <c:v>24</c:v>
                </c:pt>
                <c:pt idx="4023">
                  <c:v>24</c:v>
                </c:pt>
                <c:pt idx="4024">
                  <c:v>21</c:v>
                </c:pt>
                <c:pt idx="4025">
                  <c:v>22</c:v>
                </c:pt>
                <c:pt idx="4026">
                  <c:v>22</c:v>
                </c:pt>
                <c:pt idx="4027">
                  <c:v>22</c:v>
                </c:pt>
                <c:pt idx="4028">
                  <c:v>22</c:v>
                </c:pt>
                <c:pt idx="4029">
                  <c:v>23</c:v>
                </c:pt>
                <c:pt idx="4030">
                  <c:v>21</c:v>
                </c:pt>
                <c:pt idx="4031">
                  <c:v>21</c:v>
                </c:pt>
                <c:pt idx="4032">
                  <c:v>23</c:v>
                </c:pt>
                <c:pt idx="4033">
                  <c:v>21</c:v>
                </c:pt>
                <c:pt idx="4034">
                  <c:v>22</c:v>
                </c:pt>
                <c:pt idx="4035">
                  <c:v>20</c:v>
                </c:pt>
                <c:pt idx="4036">
                  <c:v>22</c:v>
                </c:pt>
                <c:pt idx="4037">
                  <c:v>22</c:v>
                </c:pt>
                <c:pt idx="4038">
                  <c:v>21</c:v>
                </c:pt>
                <c:pt idx="4039">
                  <c:v>21</c:v>
                </c:pt>
                <c:pt idx="4040">
                  <c:v>21</c:v>
                </c:pt>
                <c:pt idx="4041">
                  <c:v>20</c:v>
                </c:pt>
                <c:pt idx="4042">
                  <c:v>20</c:v>
                </c:pt>
                <c:pt idx="4043">
                  <c:v>22</c:v>
                </c:pt>
                <c:pt idx="4044">
                  <c:v>24</c:v>
                </c:pt>
                <c:pt idx="4045">
                  <c:v>25</c:v>
                </c:pt>
                <c:pt idx="4046">
                  <c:v>25</c:v>
                </c:pt>
                <c:pt idx="4047">
                  <c:v>25</c:v>
                </c:pt>
                <c:pt idx="4048">
                  <c:v>23</c:v>
                </c:pt>
                <c:pt idx="4049">
                  <c:v>24</c:v>
                </c:pt>
                <c:pt idx="4050">
                  <c:v>22</c:v>
                </c:pt>
                <c:pt idx="4051">
                  <c:v>21</c:v>
                </c:pt>
                <c:pt idx="4052">
                  <c:v>22</c:v>
                </c:pt>
                <c:pt idx="4053">
                  <c:v>26</c:v>
                </c:pt>
                <c:pt idx="4054">
                  <c:v>23</c:v>
                </c:pt>
                <c:pt idx="4055">
                  <c:v>22</c:v>
                </c:pt>
                <c:pt idx="4056">
                  <c:v>23</c:v>
                </c:pt>
                <c:pt idx="4057">
                  <c:v>21</c:v>
                </c:pt>
                <c:pt idx="4058">
                  <c:v>23</c:v>
                </c:pt>
                <c:pt idx="4059">
                  <c:v>23</c:v>
                </c:pt>
                <c:pt idx="4060">
                  <c:v>21</c:v>
                </c:pt>
                <c:pt idx="4061">
                  <c:v>23</c:v>
                </c:pt>
                <c:pt idx="4062">
                  <c:v>22</c:v>
                </c:pt>
                <c:pt idx="4063">
                  <c:v>25</c:v>
                </c:pt>
                <c:pt idx="4064">
                  <c:v>22</c:v>
                </c:pt>
                <c:pt idx="4065">
                  <c:v>24</c:v>
                </c:pt>
                <c:pt idx="4066">
                  <c:v>22</c:v>
                </c:pt>
                <c:pt idx="4067">
                  <c:v>23</c:v>
                </c:pt>
                <c:pt idx="4068">
                  <c:v>22</c:v>
                </c:pt>
                <c:pt idx="4069">
                  <c:v>23</c:v>
                </c:pt>
                <c:pt idx="4070">
                  <c:v>26</c:v>
                </c:pt>
                <c:pt idx="4071">
                  <c:v>28</c:v>
                </c:pt>
                <c:pt idx="4072">
                  <c:v>25</c:v>
                </c:pt>
                <c:pt idx="4073">
                  <c:v>22</c:v>
                </c:pt>
                <c:pt idx="4074">
                  <c:v>22</c:v>
                </c:pt>
                <c:pt idx="4075">
                  <c:v>23</c:v>
                </c:pt>
                <c:pt idx="4076">
                  <c:v>22</c:v>
                </c:pt>
                <c:pt idx="4077">
                  <c:v>22</c:v>
                </c:pt>
                <c:pt idx="4078">
                  <c:v>21</c:v>
                </c:pt>
                <c:pt idx="4079">
                  <c:v>23</c:v>
                </c:pt>
                <c:pt idx="4080">
                  <c:v>24</c:v>
                </c:pt>
                <c:pt idx="4081">
                  <c:v>21</c:v>
                </c:pt>
                <c:pt idx="4082">
                  <c:v>23</c:v>
                </c:pt>
                <c:pt idx="4083">
                  <c:v>27</c:v>
                </c:pt>
                <c:pt idx="4084">
                  <c:v>24</c:v>
                </c:pt>
                <c:pt idx="4085">
                  <c:v>22</c:v>
                </c:pt>
                <c:pt idx="4086">
                  <c:v>20</c:v>
                </c:pt>
                <c:pt idx="4087">
                  <c:v>22</c:v>
                </c:pt>
                <c:pt idx="4088">
                  <c:v>25</c:v>
                </c:pt>
                <c:pt idx="4089">
                  <c:v>22</c:v>
                </c:pt>
                <c:pt idx="4090">
                  <c:v>21</c:v>
                </c:pt>
                <c:pt idx="4091">
                  <c:v>24</c:v>
                </c:pt>
                <c:pt idx="4092">
                  <c:v>21</c:v>
                </c:pt>
                <c:pt idx="4093">
                  <c:v>22</c:v>
                </c:pt>
                <c:pt idx="4094">
                  <c:v>22</c:v>
                </c:pt>
                <c:pt idx="4095">
                  <c:v>20</c:v>
                </c:pt>
                <c:pt idx="4096">
                  <c:v>21</c:v>
                </c:pt>
                <c:pt idx="4097">
                  <c:v>21</c:v>
                </c:pt>
                <c:pt idx="4098">
                  <c:v>20</c:v>
                </c:pt>
                <c:pt idx="4099">
                  <c:v>21</c:v>
                </c:pt>
                <c:pt idx="4100">
                  <c:v>20</c:v>
                </c:pt>
                <c:pt idx="4101">
                  <c:v>21</c:v>
                </c:pt>
                <c:pt idx="4102">
                  <c:v>21</c:v>
                </c:pt>
                <c:pt idx="4103">
                  <c:v>20</c:v>
                </c:pt>
                <c:pt idx="4104">
                  <c:v>25</c:v>
                </c:pt>
                <c:pt idx="4105">
                  <c:v>23</c:v>
                </c:pt>
                <c:pt idx="4106">
                  <c:v>21</c:v>
                </c:pt>
                <c:pt idx="4107">
                  <c:v>21</c:v>
                </c:pt>
                <c:pt idx="4108">
                  <c:v>22</c:v>
                </c:pt>
                <c:pt idx="4109">
                  <c:v>21</c:v>
                </c:pt>
                <c:pt idx="4110">
                  <c:v>21</c:v>
                </c:pt>
                <c:pt idx="4111">
                  <c:v>21</c:v>
                </c:pt>
                <c:pt idx="4112">
                  <c:v>26</c:v>
                </c:pt>
                <c:pt idx="4113">
                  <c:v>21</c:v>
                </c:pt>
                <c:pt idx="4114">
                  <c:v>19</c:v>
                </c:pt>
                <c:pt idx="4115">
                  <c:v>21</c:v>
                </c:pt>
                <c:pt idx="4116">
                  <c:v>21</c:v>
                </c:pt>
                <c:pt idx="4117">
                  <c:v>21</c:v>
                </c:pt>
                <c:pt idx="4118">
                  <c:v>23</c:v>
                </c:pt>
                <c:pt idx="4119">
                  <c:v>26</c:v>
                </c:pt>
                <c:pt idx="4120">
                  <c:v>22</c:v>
                </c:pt>
                <c:pt idx="4121">
                  <c:v>22</c:v>
                </c:pt>
                <c:pt idx="4122">
                  <c:v>22</c:v>
                </c:pt>
                <c:pt idx="4123">
                  <c:v>21</c:v>
                </c:pt>
                <c:pt idx="4124">
                  <c:v>19</c:v>
                </c:pt>
                <c:pt idx="4125">
                  <c:v>22</c:v>
                </c:pt>
                <c:pt idx="4126">
                  <c:v>21</c:v>
                </c:pt>
                <c:pt idx="4127">
                  <c:v>22</c:v>
                </c:pt>
                <c:pt idx="4128">
                  <c:v>21</c:v>
                </c:pt>
                <c:pt idx="4129">
                  <c:v>22</c:v>
                </c:pt>
                <c:pt idx="4130">
                  <c:v>25</c:v>
                </c:pt>
                <c:pt idx="4131">
                  <c:v>22</c:v>
                </c:pt>
                <c:pt idx="4132">
                  <c:v>22</c:v>
                </c:pt>
                <c:pt idx="4133">
                  <c:v>26</c:v>
                </c:pt>
                <c:pt idx="4134">
                  <c:v>24</c:v>
                </c:pt>
                <c:pt idx="4135">
                  <c:v>25</c:v>
                </c:pt>
                <c:pt idx="4136">
                  <c:v>20</c:v>
                </c:pt>
                <c:pt idx="4137">
                  <c:v>22</c:v>
                </c:pt>
                <c:pt idx="4138">
                  <c:v>21</c:v>
                </c:pt>
                <c:pt idx="4139">
                  <c:v>21</c:v>
                </c:pt>
                <c:pt idx="4140">
                  <c:v>23</c:v>
                </c:pt>
                <c:pt idx="4141">
                  <c:v>22</c:v>
                </c:pt>
                <c:pt idx="4142">
                  <c:v>24</c:v>
                </c:pt>
                <c:pt idx="4143">
                  <c:v>24</c:v>
                </c:pt>
                <c:pt idx="4144">
                  <c:v>21</c:v>
                </c:pt>
                <c:pt idx="4145">
                  <c:v>19</c:v>
                </c:pt>
                <c:pt idx="4146">
                  <c:v>23</c:v>
                </c:pt>
                <c:pt idx="4147">
                  <c:v>21</c:v>
                </c:pt>
                <c:pt idx="4148">
                  <c:v>25</c:v>
                </c:pt>
                <c:pt idx="4149">
                  <c:v>23</c:v>
                </c:pt>
                <c:pt idx="4150">
                  <c:v>22</c:v>
                </c:pt>
                <c:pt idx="4151">
                  <c:v>22</c:v>
                </c:pt>
                <c:pt idx="4152">
                  <c:v>22</c:v>
                </c:pt>
                <c:pt idx="4153">
                  <c:v>21</c:v>
                </c:pt>
                <c:pt idx="4154">
                  <c:v>20</c:v>
                </c:pt>
                <c:pt idx="4155">
                  <c:v>22</c:v>
                </c:pt>
                <c:pt idx="4156">
                  <c:v>22</c:v>
                </c:pt>
                <c:pt idx="4157">
                  <c:v>21</c:v>
                </c:pt>
                <c:pt idx="4158">
                  <c:v>23</c:v>
                </c:pt>
                <c:pt idx="4159">
                  <c:v>26</c:v>
                </c:pt>
                <c:pt idx="4160">
                  <c:v>23</c:v>
                </c:pt>
                <c:pt idx="4161">
                  <c:v>22</c:v>
                </c:pt>
                <c:pt idx="4162">
                  <c:v>22</c:v>
                </c:pt>
                <c:pt idx="4163">
                  <c:v>20</c:v>
                </c:pt>
                <c:pt idx="4164">
                  <c:v>22</c:v>
                </c:pt>
                <c:pt idx="4165">
                  <c:v>22</c:v>
                </c:pt>
                <c:pt idx="4166">
                  <c:v>21</c:v>
                </c:pt>
                <c:pt idx="4167">
                  <c:v>24</c:v>
                </c:pt>
                <c:pt idx="4168">
                  <c:v>20</c:v>
                </c:pt>
                <c:pt idx="4169">
                  <c:v>21</c:v>
                </c:pt>
                <c:pt idx="4170">
                  <c:v>22</c:v>
                </c:pt>
                <c:pt idx="4171">
                  <c:v>21</c:v>
                </c:pt>
                <c:pt idx="4172">
                  <c:v>21</c:v>
                </c:pt>
                <c:pt idx="4173">
                  <c:v>22</c:v>
                </c:pt>
                <c:pt idx="4174">
                  <c:v>22</c:v>
                </c:pt>
                <c:pt idx="4175">
                  <c:v>23</c:v>
                </c:pt>
                <c:pt idx="4176">
                  <c:v>22</c:v>
                </c:pt>
                <c:pt idx="4177">
                  <c:v>23</c:v>
                </c:pt>
                <c:pt idx="4178">
                  <c:v>23</c:v>
                </c:pt>
                <c:pt idx="4179">
                  <c:v>23</c:v>
                </c:pt>
                <c:pt idx="4180">
                  <c:v>23</c:v>
                </c:pt>
                <c:pt idx="4181">
                  <c:v>21</c:v>
                </c:pt>
                <c:pt idx="4182">
                  <c:v>25</c:v>
                </c:pt>
                <c:pt idx="4183">
                  <c:v>23</c:v>
                </c:pt>
                <c:pt idx="4184">
                  <c:v>26</c:v>
                </c:pt>
                <c:pt idx="4185">
                  <c:v>23</c:v>
                </c:pt>
                <c:pt idx="4186">
                  <c:v>23</c:v>
                </c:pt>
                <c:pt idx="4187">
                  <c:v>22</c:v>
                </c:pt>
                <c:pt idx="4188">
                  <c:v>23</c:v>
                </c:pt>
                <c:pt idx="4189">
                  <c:v>22</c:v>
                </c:pt>
                <c:pt idx="4190">
                  <c:v>23</c:v>
                </c:pt>
                <c:pt idx="4191">
                  <c:v>20</c:v>
                </c:pt>
                <c:pt idx="4192">
                  <c:v>21</c:v>
                </c:pt>
                <c:pt idx="4193">
                  <c:v>25</c:v>
                </c:pt>
                <c:pt idx="4194">
                  <c:v>21</c:v>
                </c:pt>
                <c:pt idx="4195">
                  <c:v>22</c:v>
                </c:pt>
                <c:pt idx="4196">
                  <c:v>22</c:v>
                </c:pt>
                <c:pt idx="4197">
                  <c:v>28</c:v>
                </c:pt>
                <c:pt idx="4198">
                  <c:v>21</c:v>
                </c:pt>
                <c:pt idx="4199">
                  <c:v>22</c:v>
                </c:pt>
                <c:pt idx="4200">
                  <c:v>21</c:v>
                </c:pt>
                <c:pt idx="4201">
                  <c:v>21</c:v>
                </c:pt>
                <c:pt idx="4202">
                  <c:v>22</c:v>
                </c:pt>
                <c:pt idx="4203">
                  <c:v>25</c:v>
                </c:pt>
                <c:pt idx="4204">
                  <c:v>20</c:v>
                </c:pt>
                <c:pt idx="4205">
                  <c:v>22</c:v>
                </c:pt>
                <c:pt idx="4206">
                  <c:v>22</c:v>
                </c:pt>
                <c:pt idx="4207">
                  <c:v>25</c:v>
                </c:pt>
                <c:pt idx="4208">
                  <c:v>24</c:v>
                </c:pt>
                <c:pt idx="4209">
                  <c:v>23</c:v>
                </c:pt>
                <c:pt idx="4210">
                  <c:v>22</c:v>
                </c:pt>
                <c:pt idx="4211">
                  <c:v>20</c:v>
                </c:pt>
                <c:pt idx="4212">
                  <c:v>21</c:v>
                </c:pt>
                <c:pt idx="4213">
                  <c:v>22</c:v>
                </c:pt>
                <c:pt idx="4214">
                  <c:v>26</c:v>
                </c:pt>
                <c:pt idx="4215">
                  <c:v>21</c:v>
                </c:pt>
                <c:pt idx="4216">
                  <c:v>23</c:v>
                </c:pt>
                <c:pt idx="4217">
                  <c:v>22</c:v>
                </c:pt>
                <c:pt idx="4218">
                  <c:v>21</c:v>
                </c:pt>
                <c:pt idx="4219">
                  <c:v>24</c:v>
                </c:pt>
                <c:pt idx="4220">
                  <c:v>22</c:v>
                </c:pt>
                <c:pt idx="4221">
                  <c:v>20</c:v>
                </c:pt>
                <c:pt idx="4222">
                  <c:v>22</c:v>
                </c:pt>
                <c:pt idx="4223">
                  <c:v>22</c:v>
                </c:pt>
                <c:pt idx="4224">
                  <c:v>21</c:v>
                </c:pt>
                <c:pt idx="4225">
                  <c:v>22</c:v>
                </c:pt>
                <c:pt idx="4226">
                  <c:v>21</c:v>
                </c:pt>
                <c:pt idx="4227">
                  <c:v>22</c:v>
                </c:pt>
                <c:pt idx="4228">
                  <c:v>23</c:v>
                </c:pt>
                <c:pt idx="4229">
                  <c:v>22</c:v>
                </c:pt>
                <c:pt idx="4230">
                  <c:v>22</c:v>
                </c:pt>
                <c:pt idx="4231">
                  <c:v>24</c:v>
                </c:pt>
                <c:pt idx="4232">
                  <c:v>26</c:v>
                </c:pt>
                <c:pt idx="4233">
                  <c:v>25</c:v>
                </c:pt>
                <c:pt idx="4234">
                  <c:v>23</c:v>
                </c:pt>
                <c:pt idx="4235">
                  <c:v>22</c:v>
                </c:pt>
                <c:pt idx="4236">
                  <c:v>22</c:v>
                </c:pt>
                <c:pt idx="4237">
                  <c:v>24</c:v>
                </c:pt>
                <c:pt idx="4238">
                  <c:v>21</c:v>
                </c:pt>
                <c:pt idx="4239">
                  <c:v>23</c:v>
                </c:pt>
                <c:pt idx="4240">
                  <c:v>23</c:v>
                </c:pt>
                <c:pt idx="4241">
                  <c:v>25</c:v>
                </c:pt>
                <c:pt idx="4242">
                  <c:v>25</c:v>
                </c:pt>
                <c:pt idx="4243">
                  <c:v>22</c:v>
                </c:pt>
                <c:pt idx="4244">
                  <c:v>23</c:v>
                </c:pt>
                <c:pt idx="4245">
                  <c:v>22</c:v>
                </c:pt>
                <c:pt idx="4246">
                  <c:v>24</c:v>
                </c:pt>
                <c:pt idx="4247">
                  <c:v>22</c:v>
                </c:pt>
                <c:pt idx="4248">
                  <c:v>22</c:v>
                </c:pt>
                <c:pt idx="4249">
                  <c:v>23</c:v>
                </c:pt>
                <c:pt idx="4250">
                  <c:v>22</c:v>
                </c:pt>
                <c:pt idx="4251">
                  <c:v>23</c:v>
                </c:pt>
                <c:pt idx="4252">
                  <c:v>22</c:v>
                </c:pt>
                <c:pt idx="4253">
                  <c:v>22</c:v>
                </c:pt>
                <c:pt idx="4254">
                  <c:v>22</c:v>
                </c:pt>
                <c:pt idx="4255">
                  <c:v>23</c:v>
                </c:pt>
                <c:pt idx="4256">
                  <c:v>25</c:v>
                </c:pt>
                <c:pt idx="4257">
                  <c:v>25</c:v>
                </c:pt>
                <c:pt idx="4258">
                  <c:v>25</c:v>
                </c:pt>
                <c:pt idx="4259">
                  <c:v>22</c:v>
                </c:pt>
                <c:pt idx="4260">
                  <c:v>22</c:v>
                </c:pt>
                <c:pt idx="4261">
                  <c:v>31</c:v>
                </c:pt>
                <c:pt idx="4262">
                  <c:v>22</c:v>
                </c:pt>
                <c:pt idx="4263">
                  <c:v>24</c:v>
                </c:pt>
                <c:pt idx="4264">
                  <c:v>22</c:v>
                </c:pt>
                <c:pt idx="4265">
                  <c:v>21</c:v>
                </c:pt>
                <c:pt idx="4266">
                  <c:v>22</c:v>
                </c:pt>
                <c:pt idx="4267">
                  <c:v>20</c:v>
                </c:pt>
                <c:pt idx="4268">
                  <c:v>21</c:v>
                </c:pt>
                <c:pt idx="4269">
                  <c:v>21</c:v>
                </c:pt>
                <c:pt idx="4270">
                  <c:v>19</c:v>
                </c:pt>
                <c:pt idx="4271">
                  <c:v>21</c:v>
                </c:pt>
                <c:pt idx="4272">
                  <c:v>20</c:v>
                </c:pt>
                <c:pt idx="4273">
                  <c:v>23</c:v>
                </c:pt>
                <c:pt idx="4274">
                  <c:v>22</c:v>
                </c:pt>
                <c:pt idx="4275">
                  <c:v>21</c:v>
                </c:pt>
                <c:pt idx="4276">
                  <c:v>21</c:v>
                </c:pt>
                <c:pt idx="4277">
                  <c:v>21</c:v>
                </c:pt>
                <c:pt idx="4278">
                  <c:v>23</c:v>
                </c:pt>
                <c:pt idx="4279">
                  <c:v>21</c:v>
                </c:pt>
                <c:pt idx="4280">
                  <c:v>22</c:v>
                </c:pt>
                <c:pt idx="4281">
                  <c:v>21</c:v>
                </c:pt>
                <c:pt idx="4282">
                  <c:v>21</c:v>
                </c:pt>
                <c:pt idx="4283">
                  <c:v>21</c:v>
                </c:pt>
                <c:pt idx="4284">
                  <c:v>21</c:v>
                </c:pt>
                <c:pt idx="4285">
                  <c:v>21</c:v>
                </c:pt>
                <c:pt idx="4286">
                  <c:v>23</c:v>
                </c:pt>
                <c:pt idx="4287">
                  <c:v>20</c:v>
                </c:pt>
                <c:pt idx="4288">
                  <c:v>23</c:v>
                </c:pt>
                <c:pt idx="4289">
                  <c:v>22</c:v>
                </c:pt>
                <c:pt idx="4290">
                  <c:v>20</c:v>
                </c:pt>
                <c:pt idx="4291">
                  <c:v>24</c:v>
                </c:pt>
                <c:pt idx="4292">
                  <c:v>22</c:v>
                </c:pt>
                <c:pt idx="4293">
                  <c:v>22</c:v>
                </c:pt>
                <c:pt idx="4294">
                  <c:v>24</c:v>
                </c:pt>
                <c:pt idx="4295">
                  <c:v>22</c:v>
                </c:pt>
                <c:pt idx="4296">
                  <c:v>25</c:v>
                </c:pt>
                <c:pt idx="4297">
                  <c:v>22</c:v>
                </c:pt>
                <c:pt idx="4298">
                  <c:v>21</c:v>
                </c:pt>
                <c:pt idx="4299">
                  <c:v>22</c:v>
                </c:pt>
                <c:pt idx="4300">
                  <c:v>24</c:v>
                </c:pt>
                <c:pt idx="4301">
                  <c:v>21</c:v>
                </c:pt>
                <c:pt idx="4302">
                  <c:v>22</c:v>
                </c:pt>
                <c:pt idx="4303">
                  <c:v>23</c:v>
                </c:pt>
                <c:pt idx="4304">
                  <c:v>23</c:v>
                </c:pt>
                <c:pt idx="4305">
                  <c:v>22</c:v>
                </c:pt>
                <c:pt idx="4306">
                  <c:v>25</c:v>
                </c:pt>
                <c:pt idx="4307">
                  <c:v>23</c:v>
                </c:pt>
                <c:pt idx="4308">
                  <c:v>22</c:v>
                </c:pt>
                <c:pt idx="4309">
                  <c:v>22</c:v>
                </c:pt>
                <c:pt idx="4310">
                  <c:v>22</c:v>
                </c:pt>
                <c:pt idx="4311">
                  <c:v>21</c:v>
                </c:pt>
                <c:pt idx="4312">
                  <c:v>25</c:v>
                </c:pt>
                <c:pt idx="4313">
                  <c:v>22</c:v>
                </c:pt>
                <c:pt idx="4314">
                  <c:v>22</c:v>
                </c:pt>
                <c:pt idx="4315">
                  <c:v>22</c:v>
                </c:pt>
                <c:pt idx="4316">
                  <c:v>21</c:v>
                </c:pt>
                <c:pt idx="4317">
                  <c:v>22</c:v>
                </c:pt>
                <c:pt idx="4318">
                  <c:v>22</c:v>
                </c:pt>
                <c:pt idx="4319">
                  <c:v>22</c:v>
                </c:pt>
                <c:pt idx="4320">
                  <c:v>21</c:v>
                </c:pt>
                <c:pt idx="4321">
                  <c:v>21</c:v>
                </c:pt>
                <c:pt idx="4322">
                  <c:v>24</c:v>
                </c:pt>
                <c:pt idx="4323">
                  <c:v>23</c:v>
                </c:pt>
                <c:pt idx="4324">
                  <c:v>22</c:v>
                </c:pt>
                <c:pt idx="4325">
                  <c:v>20</c:v>
                </c:pt>
                <c:pt idx="4326">
                  <c:v>20</c:v>
                </c:pt>
                <c:pt idx="4327">
                  <c:v>22</c:v>
                </c:pt>
                <c:pt idx="4328">
                  <c:v>22</c:v>
                </c:pt>
                <c:pt idx="4329">
                  <c:v>20</c:v>
                </c:pt>
                <c:pt idx="4330">
                  <c:v>21</c:v>
                </c:pt>
                <c:pt idx="4331">
                  <c:v>22</c:v>
                </c:pt>
                <c:pt idx="4332">
                  <c:v>17</c:v>
                </c:pt>
                <c:pt idx="4333">
                  <c:v>23</c:v>
                </c:pt>
                <c:pt idx="4334">
                  <c:v>24</c:v>
                </c:pt>
                <c:pt idx="4335">
                  <c:v>25</c:v>
                </c:pt>
                <c:pt idx="4336">
                  <c:v>25</c:v>
                </c:pt>
                <c:pt idx="4337">
                  <c:v>21</c:v>
                </c:pt>
                <c:pt idx="4338">
                  <c:v>21</c:v>
                </c:pt>
                <c:pt idx="4339">
                  <c:v>21</c:v>
                </c:pt>
                <c:pt idx="4340">
                  <c:v>21</c:v>
                </c:pt>
                <c:pt idx="4341">
                  <c:v>25</c:v>
                </c:pt>
                <c:pt idx="4342">
                  <c:v>21</c:v>
                </c:pt>
                <c:pt idx="4343">
                  <c:v>21</c:v>
                </c:pt>
                <c:pt idx="4344">
                  <c:v>21</c:v>
                </c:pt>
                <c:pt idx="4345">
                  <c:v>21</c:v>
                </c:pt>
                <c:pt idx="4346">
                  <c:v>22</c:v>
                </c:pt>
                <c:pt idx="4347">
                  <c:v>21</c:v>
                </c:pt>
                <c:pt idx="4348">
                  <c:v>22</c:v>
                </c:pt>
                <c:pt idx="4349">
                  <c:v>21</c:v>
                </c:pt>
                <c:pt idx="4350">
                  <c:v>19</c:v>
                </c:pt>
                <c:pt idx="4351">
                  <c:v>22</c:v>
                </c:pt>
                <c:pt idx="4352">
                  <c:v>22</c:v>
                </c:pt>
                <c:pt idx="4353">
                  <c:v>22</c:v>
                </c:pt>
                <c:pt idx="4354">
                  <c:v>23</c:v>
                </c:pt>
                <c:pt idx="4355">
                  <c:v>22</c:v>
                </c:pt>
                <c:pt idx="4356">
                  <c:v>22</c:v>
                </c:pt>
                <c:pt idx="4357">
                  <c:v>24</c:v>
                </c:pt>
                <c:pt idx="4358">
                  <c:v>23</c:v>
                </c:pt>
                <c:pt idx="4359">
                  <c:v>24</c:v>
                </c:pt>
                <c:pt idx="4360">
                  <c:v>25</c:v>
                </c:pt>
                <c:pt idx="4361">
                  <c:v>26</c:v>
                </c:pt>
                <c:pt idx="4362">
                  <c:v>23</c:v>
                </c:pt>
                <c:pt idx="4363">
                  <c:v>25</c:v>
                </c:pt>
                <c:pt idx="4364">
                  <c:v>25</c:v>
                </c:pt>
                <c:pt idx="4365">
                  <c:v>23</c:v>
                </c:pt>
                <c:pt idx="4366">
                  <c:v>23</c:v>
                </c:pt>
                <c:pt idx="4367">
                  <c:v>21</c:v>
                </c:pt>
                <c:pt idx="4368">
                  <c:v>22</c:v>
                </c:pt>
                <c:pt idx="4369">
                  <c:v>22</c:v>
                </c:pt>
                <c:pt idx="4370">
                  <c:v>23</c:v>
                </c:pt>
                <c:pt idx="4371">
                  <c:v>23</c:v>
                </c:pt>
                <c:pt idx="4372">
                  <c:v>22</c:v>
                </c:pt>
                <c:pt idx="4373">
                  <c:v>22</c:v>
                </c:pt>
                <c:pt idx="4374">
                  <c:v>24</c:v>
                </c:pt>
                <c:pt idx="4375">
                  <c:v>20</c:v>
                </c:pt>
                <c:pt idx="4376">
                  <c:v>23</c:v>
                </c:pt>
                <c:pt idx="4377">
                  <c:v>22</c:v>
                </c:pt>
                <c:pt idx="4378">
                  <c:v>23</c:v>
                </c:pt>
                <c:pt idx="4379">
                  <c:v>22</c:v>
                </c:pt>
                <c:pt idx="4380">
                  <c:v>23</c:v>
                </c:pt>
                <c:pt idx="4381">
                  <c:v>22</c:v>
                </c:pt>
                <c:pt idx="4382">
                  <c:v>23</c:v>
                </c:pt>
                <c:pt idx="4383">
                  <c:v>25</c:v>
                </c:pt>
                <c:pt idx="4384">
                  <c:v>25</c:v>
                </c:pt>
                <c:pt idx="4385">
                  <c:v>24</c:v>
                </c:pt>
                <c:pt idx="4386">
                  <c:v>22</c:v>
                </c:pt>
                <c:pt idx="4387">
                  <c:v>21</c:v>
                </c:pt>
                <c:pt idx="4388">
                  <c:v>21</c:v>
                </c:pt>
                <c:pt idx="4389">
                  <c:v>23</c:v>
                </c:pt>
                <c:pt idx="4390">
                  <c:v>23</c:v>
                </c:pt>
                <c:pt idx="4391">
                  <c:v>21</c:v>
                </c:pt>
                <c:pt idx="4392">
                  <c:v>23</c:v>
                </c:pt>
                <c:pt idx="4393">
                  <c:v>23</c:v>
                </c:pt>
                <c:pt idx="4394">
                  <c:v>21</c:v>
                </c:pt>
                <c:pt idx="4395">
                  <c:v>23</c:v>
                </c:pt>
                <c:pt idx="4396">
                  <c:v>23</c:v>
                </c:pt>
                <c:pt idx="4397">
                  <c:v>24</c:v>
                </c:pt>
                <c:pt idx="4398">
                  <c:v>21</c:v>
                </c:pt>
                <c:pt idx="4399">
                  <c:v>23</c:v>
                </c:pt>
                <c:pt idx="4400">
                  <c:v>20</c:v>
                </c:pt>
                <c:pt idx="4401">
                  <c:v>21</c:v>
                </c:pt>
                <c:pt idx="4402">
                  <c:v>21</c:v>
                </c:pt>
                <c:pt idx="4403">
                  <c:v>24</c:v>
                </c:pt>
                <c:pt idx="4404">
                  <c:v>21</c:v>
                </c:pt>
                <c:pt idx="4405">
                  <c:v>22</c:v>
                </c:pt>
                <c:pt idx="4406">
                  <c:v>22</c:v>
                </c:pt>
                <c:pt idx="4407">
                  <c:v>23</c:v>
                </c:pt>
                <c:pt idx="4408">
                  <c:v>29</c:v>
                </c:pt>
                <c:pt idx="4409">
                  <c:v>24</c:v>
                </c:pt>
                <c:pt idx="4410">
                  <c:v>24</c:v>
                </c:pt>
                <c:pt idx="4411">
                  <c:v>22</c:v>
                </c:pt>
                <c:pt idx="4412">
                  <c:v>21</c:v>
                </c:pt>
                <c:pt idx="4413">
                  <c:v>23</c:v>
                </c:pt>
                <c:pt idx="4414">
                  <c:v>22</c:v>
                </c:pt>
                <c:pt idx="4415">
                  <c:v>21</c:v>
                </c:pt>
                <c:pt idx="4416">
                  <c:v>20</c:v>
                </c:pt>
                <c:pt idx="4417">
                  <c:v>22</c:v>
                </c:pt>
                <c:pt idx="4418">
                  <c:v>22</c:v>
                </c:pt>
                <c:pt idx="4419">
                  <c:v>21</c:v>
                </c:pt>
                <c:pt idx="4420">
                  <c:v>22</c:v>
                </c:pt>
                <c:pt idx="4421">
                  <c:v>22</c:v>
                </c:pt>
                <c:pt idx="4422">
                  <c:v>21</c:v>
                </c:pt>
                <c:pt idx="4423">
                  <c:v>23</c:v>
                </c:pt>
                <c:pt idx="4424">
                  <c:v>21</c:v>
                </c:pt>
                <c:pt idx="4425">
                  <c:v>20</c:v>
                </c:pt>
                <c:pt idx="4426">
                  <c:v>22</c:v>
                </c:pt>
                <c:pt idx="4427">
                  <c:v>22</c:v>
                </c:pt>
                <c:pt idx="4428">
                  <c:v>21</c:v>
                </c:pt>
                <c:pt idx="4429">
                  <c:v>23</c:v>
                </c:pt>
                <c:pt idx="4430">
                  <c:v>21</c:v>
                </c:pt>
                <c:pt idx="4431">
                  <c:v>23</c:v>
                </c:pt>
                <c:pt idx="4432">
                  <c:v>21</c:v>
                </c:pt>
                <c:pt idx="4433">
                  <c:v>20</c:v>
                </c:pt>
                <c:pt idx="4434">
                  <c:v>22</c:v>
                </c:pt>
                <c:pt idx="4435">
                  <c:v>23</c:v>
                </c:pt>
                <c:pt idx="4436">
                  <c:v>22</c:v>
                </c:pt>
                <c:pt idx="4437">
                  <c:v>23</c:v>
                </c:pt>
                <c:pt idx="4438">
                  <c:v>24</c:v>
                </c:pt>
                <c:pt idx="4439">
                  <c:v>21</c:v>
                </c:pt>
                <c:pt idx="4440">
                  <c:v>23</c:v>
                </c:pt>
                <c:pt idx="4441">
                  <c:v>23</c:v>
                </c:pt>
                <c:pt idx="4442">
                  <c:v>20</c:v>
                </c:pt>
                <c:pt idx="4443">
                  <c:v>25</c:v>
                </c:pt>
                <c:pt idx="4444">
                  <c:v>30</c:v>
                </c:pt>
                <c:pt idx="4445">
                  <c:v>20</c:v>
                </c:pt>
                <c:pt idx="4446">
                  <c:v>22</c:v>
                </c:pt>
                <c:pt idx="4447">
                  <c:v>23</c:v>
                </c:pt>
                <c:pt idx="4448">
                  <c:v>21</c:v>
                </c:pt>
                <c:pt idx="4449">
                  <c:v>26</c:v>
                </c:pt>
                <c:pt idx="4450">
                  <c:v>22</c:v>
                </c:pt>
                <c:pt idx="4451">
                  <c:v>22</c:v>
                </c:pt>
                <c:pt idx="4452">
                  <c:v>24</c:v>
                </c:pt>
                <c:pt idx="4453">
                  <c:v>22</c:v>
                </c:pt>
                <c:pt idx="4454">
                  <c:v>22</c:v>
                </c:pt>
                <c:pt idx="4455">
                  <c:v>21</c:v>
                </c:pt>
                <c:pt idx="4456">
                  <c:v>22</c:v>
                </c:pt>
                <c:pt idx="4457">
                  <c:v>24</c:v>
                </c:pt>
                <c:pt idx="4458">
                  <c:v>23</c:v>
                </c:pt>
                <c:pt idx="4459">
                  <c:v>25</c:v>
                </c:pt>
                <c:pt idx="4460">
                  <c:v>19</c:v>
                </c:pt>
                <c:pt idx="4461">
                  <c:v>20</c:v>
                </c:pt>
                <c:pt idx="4462">
                  <c:v>20</c:v>
                </c:pt>
                <c:pt idx="4463">
                  <c:v>23</c:v>
                </c:pt>
                <c:pt idx="4464">
                  <c:v>22</c:v>
                </c:pt>
                <c:pt idx="4465">
                  <c:v>22</c:v>
                </c:pt>
                <c:pt idx="4466">
                  <c:v>20</c:v>
                </c:pt>
                <c:pt idx="4467">
                  <c:v>22</c:v>
                </c:pt>
                <c:pt idx="4468">
                  <c:v>23</c:v>
                </c:pt>
                <c:pt idx="4469">
                  <c:v>25</c:v>
                </c:pt>
                <c:pt idx="4470">
                  <c:v>21</c:v>
                </c:pt>
                <c:pt idx="4471">
                  <c:v>22</c:v>
                </c:pt>
                <c:pt idx="4472">
                  <c:v>26</c:v>
                </c:pt>
                <c:pt idx="4473">
                  <c:v>23</c:v>
                </c:pt>
                <c:pt idx="4474">
                  <c:v>21</c:v>
                </c:pt>
                <c:pt idx="4475">
                  <c:v>25</c:v>
                </c:pt>
                <c:pt idx="4476">
                  <c:v>23</c:v>
                </c:pt>
                <c:pt idx="4477">
                  <c:v>22</c:v>
                </c:pt>
                <c:pt idx="4478">
                  <c:v>24</c:v>
                </c:pt>
                <c:pt idx="4479">
                  <c:v>22</c:v>
                </c:pt>
                <c:pt idx="4480">
                  <c:v>25</c:v>
                </c:pt>
                <c:pt idx="4481">
                  <c:v>25</c:v>
                </c:pt>
                <c:pt idx="4482">
                  <c:v>24</c:v>
                </c:pt>
                <c:pt idx="4483">
                  <c:v>26</c:v>
                </c:pt>
                <c:pt idx="4484">
                  <c:v>26</c:v>
                </c:pt>
                <c:pt idx="4485">
                  <c:v>24</c:v>
                </c:pt>
                <c:pt idx="4486">
                  <c:v>22</c:v>
                </c:pt>
                <c:pt idx="4487">
                  <c:v>21</c:v>
                </c:pt>
                <c:pt idx="4488">
                  <c:v>22</c:v>
                </c:pt>
                <c:pt idx="4489">
                  <c:v>22</c:v>
                </c:pt>
                <c:pt idx="4490">
                  <c:v>24</c:v>
                </c:pt>
                <c:pt idx="4491">
                  <c:v>23</c:v>
                </c:pt>
                <c:pt idx="4492">
                  <c:v>21</c:v>
                </c:pt>
                <c:pt idx="4493">
                  <c:v>23</c:v>
                </c:pt>
                <c:pt idx="4494">
                  <c:v>23</c:v>
                </c:pt>
                <c:pt idx="4495">
                  <c:v>21</c:v>
                </c:pt>
                <c:pt idx="4496">
                  <c:v>22</c:v>
                </c:pt>
                <c:pt idx="4497">
                  <c:v>22</c:v>
                </c:pt>
                <c:pt idx="4498">
                  <c:v>24</c:v>
                </c:pt>
                <c:pt idx="4499">
                  <c:v>21</c:v>
                </c:pt>
                <c:pt idx="4500">
                  <c:v>23</c:v>
                </c:pt>
                <c:pt idx="4501">
                  <c:v>21</c:v>
                </c:pt>
                <c:pt idx="4502">
                  <c:v>24</c:v>
                </c:pt>
                <c:pt idx="4503">
                  <c:v>22</c:v>
                </c:pt>
                <c:pt idx="4504">
                  <c:v>21</c:v>
                </c:pt>
                <c:pt idx="4505">
                  <c:v>24</c:v>
                </c:pt>
                <c:pt idx="4506">
                  <c:v>23</c:v>
                </c:pt>
                <c:pt idx="4507">
                  <c:v>25</c:v>
                </c:pt>
                <c:pt idx="4508">
                  <c:v>24</c:v>
                </c:pt>
                <c:pt idx="4509">
                  <c:v>22</c:v>
                </c:pt>
                <c:pt idx="4510">
                  <c:v>22</c:v>
                </c:pt>
                <c:pt idx="4511">
                  <c:v>27</c:v>
                </c:pt>
                <c:pt idx="4512">
                  <c:v>21</c:v>
                </c:pt>
                <c:pt idx="4513">
                  <c:v>22</c:v>
                </c:pt>
                <c:pt idx="4514">
                  <c:v>23</c:v>
                </c:pt>
                <c:pt idx="4515">
                  <c:v>19</c:v>
                </c:pt>
                <c:pt idx="4516">
                  <c:v>22</c:v>
                </c:pt>
                <c:pt idx="4517">
                  <c:v>22</c:v>
                </c:pt>
                <c:pt idx="4518">
                  <c:v>21</c:v>
                </c:pt>
                <c:pt idx="4519">
                  <c:v>22</c:v>
                </c:pt>
                <c:pt idx="4520">
                  <c:v>20</c:v>
                </c:pt>
                <c:pt idx="4521">
                  <c:v>20</c:v>
                </c:pt>
                <c:pt idx="4522">
                  <c:v>19</c:v>
                </c:pt>
                <c:pt idx="4523">
                  <c:v>25</c:v>
                </c:pt>
                <c:pt idx="4524">
                  <c:v>21</c:v>
                </c:pt>
                <c:pt idx="4525">
                  <c:v>29</c:v>
                </c:pt>
                <c:pt idx="4526">
                  <c:v>21</c:v>
                </c:pt>
                <c:pt idx="4527">
                  <c:v>23</c:v>
                </c:pt>
                <c:pt idx="4528">
                  <c:v>22</c:v>
                </c:pt>
                <c:pt idx="4529">
                  <c:v>21</c:v>
                </c:pt>
                <c:pt idx="4530">
                  <c:v>22</c:v>
                </c:pt>
                <c:pt idx="4531">
                  <c:v>22</c:v>
                </c:pt>
                <c:pt idx="4532">
                  <c:v>21</c:v>
                </c:pt>
                <c:pt idx="4533">
                  <c:v>22</c:v>
                </c:pt>
                <c:pt idx="4534">
                  <c:v>21</c:v>
                </c:pt>
                <c:pt idx="4535">
                  <c:v>21</c:v>
                </c:pt>
                <c:pt idx="4536">
                  <c:v>23</c:v>
                </c:pt>
                <c:pt idx="4537">
                  <c:v>23</c:v>
                </c:pt>
                <c:pt idx="4538">
                  <c:v>23</c:v>
                </c:pt>
                <c:pt idx="4539">
                  <c:v>21</c:v>
                </c:pt>
                <c:pt idx="4540">
                  <c:v>21</c:v>
                </c:pt>
                <c:pt idx="4541">
                  <c:v>20</c:v>
                </c:pt>
                <c:pt idx="4542">
                  <c:v>23</c:v>
                </c:pt>
                <c:pt idx="4543">
                  <c:v>21</c:v>
                </c:pt>
                <c:pt idx="4544">
                  <c:v>22</c:v>
                </c:pt>
                <c:pt idx="4545">
                  <c:v>25</c:v>
                </c:pt>
                <c:pt idx="4546">
                  <c:v>21</c:v>
                </c:pt>
                <c:pt idx="4547">
                  <c:v>24</c:v>
                </c:pt>
                <c:pt idx="4548">
                  <c:v>22</c:v>
                </c:pt>
                <c:pt idx="4549">
                  <c:v>21</c:v>
                </c:pt>
                <c:pt idx="4550">
                  <c:v>22</c:v>
                </c:pt>
                <c:pt idx="4551">
                  <c:v>22</c:v>
                </c:pt>
                <c:pt idx="4552">
                  <c:v>22</c:v>
                </c:pt>
                <c:pt idx="4553">
                  <c:v>21</c:v>
                </c:pt>
                <c:pt idx="4554">
                  <c:v>21</c:v>
                </c:pt>
                <c:pt idx="4555">
                  <c:v>21</c:v>
                </c:pt>
                <c:pt idx="4556">
                  <c:v>21</c:v>
                </c:pt>
                <c:pt idx="4557">
                  <c:v>22</c:v>
                </c:pt>
                <c:pt idx="4558">
                  <c:v>22</c:v>
                </c:pt>
                <c:pt idx="4559">
                  <c:v>23</c:v>
                </c:pt>
                <c:pt idx="4560">
                  <c:v>21</c:v>
                </c:pt>
                <c:pt idx="4561">
                  <c:v>25</c:v>
                </c:pt>
                <c:pt idx="4562">
                  <c:v>24</c:v>
                </c:pt>
                <c:pt idx="4563">
                  <c:v>19</c:v>
                </c:pt>
                <c:pt idx="4564">
                  <c:v>21</c:v>
                </c:pt>
                <c:pt idx="4565">
                  <c:v>20</c:v>
                </c:pt>
                <c:pt idx="4566">
                  <c:v>22</c:v>
                </c:pt>
                <c:pt idx="4567">
                  <c:v>20</c:v>
                </c:pt>
                <c:pt idx="4568">
                  <c:v>20</c:v>
                </c:pt>
                <c:pt idx="4569">
                  <c:v>21</c:v>
                </c:pt>
                <c:pt idx="4570">
                  <c:v>25</c:v>
                </c:pt>
                <c:pt idx="4571">
                  <c:v>21</c:v>
                </c:pt>
                <c:pt idx="4572">
                  <c:v>22</c:v>
                </c:pt>
                <c:pt idx="4573">
                  <c:v>22</c:v>
                </c:pt>
                <c:pt idx="4574">
                  <c:v>22</c:v>
                </c:pt>
                <c:pt idx="4575">
                  <c:v>21</c:v>
                </c:pt>
                <c:pt idx="4576">
                  <c:v>21</c:v>
                </c:pt>
                <c:pt idx="4577">
                  <c:v>20</c:v>
                </c:pt>
                <c:pt idx="4578">
                  <c:v>23</c:v>
                </c:pt>
                <c:pt idx="4579">
                  <c:v>21</c:v>
                </c:pt>
                <c:pt idx="4580">
                  <c:v>23</c:v>
                </c:pt>
                <c:pt idx="4581">
                  <c:v>21</c:v>
                </c:pt>
                <c:pt idx="4582">
                  <c:v>20</c:v>
                </c:pt>
                <c:pt idx="4583">
                  <c:v>20</c:v>
                </c:pt>
                <c:pt idx="4584">
                  <c:v>21</c:v>
                </c:pt>
                <c:pt idx="4585">
                  <c:v>29</c:v>
                </c:pt>
                <c:pt idx="4586">
                  <c:v>25</c:v>
                </c:pt>
                <c:pt idx="4587">
                  <c:v>21</c:v>
                </c:pt>
                <c:pt idx="4588">
                  <c:v>22</c:v>
                </c:pt>
                <c:pt idx="4589">
                  <c:v>24</c:v>
                </c:pt>
                <c:pt idx="4590">
                  <c:v>23</c:v>
                </c:pt>
                <c:pt idx="4591">
                  <c:v>21</c:v>
                </c:pt>
                <c:pt idx="4592">
                  <c:v>24</c:v>
                </c:pt>
                <c:pt idx="4593">
                  <c:v>22</c:v>
                </c:pt>
                <c:pt idx="4594">
                  <c:v>23</c:v>
                </c:pt>
                <c:pt idx="4595">
                  <c:v>21</c:v>
                </c:pt>
                <c:pt idx="4596">
                  <c:v>22</c:v>
                </c:pt>
                <c:pt idx="4597">
                  <c:v>22</c:v>
                </c:pt>
                <c:pt idx="4598">
                  <c:v>21</c:v>
                </c:pt>
                <c:pt idx="4599">
                  <c:v>21</c:v>
                </c:pt>
                <c:pt idx="4600">
                  <c:v>22</c:v>
                </c:pt>
                <c:pt idx="4601">
                  <c:v>21</c:v>
                </c:pt>
                <c:pt idx="4602">
                  <c:v>21</c:v>
                </c:pt>
                <c:pt idx="4603">
                  <c:v>22</c:v>
                </c:pt>
                <c:pt idx="4604">
                  <c:v>22</c:v>
                </c:pt>
                <c:pt idx="4605">
                  <c:v>22</c:v>
                </c:pt>
                <c:pt idx="4606">
                  <c:v>20</c:v>
                </c:pt>
                <c:pt idx="4607">
                  <c:v>22</c:v>
                </c:pt>
                <c:pt idx="4608">
                  <c:v>22</c:v>
                </c:pt>
                <c:pt idx="4609">
                  <c:v>24</c:v>
                </c:pt>
                <c:pt idx="4610">
                  <c:v>27</c:v>
                </c:pt>
                <c:pt idx="4611">
                  <c:v>25</c:v>
                </c:pt>
                <c:pt idx="4612">
                  <c:v>26</c:v>
                </c:pt>
                <c:pt idx="4613">
                  <c:v>20</c:v>
                </c:pt>
                <c:pt idx="4614">
                  <c:v>23</c:v>
                </c:pt>
                <c:pt idx="4615">
                  <c:v>23</c:v>
                </c:pt>
                <c:pt idx="4616">
                  <c:v>21</c:v>
                </c:pt>
                <c:pt idx="4617">
                  <c:v>23</c:v>
                </c:pt>
                <c:pt idx="4618">
                  <c:v>21</c:v>
                </c:pt>
                <c:pt idx="4619">
                  <c:v>22</c:v>
                </c:pt>
                <c:pt idx="4620">
                  <c:v>22</c:v>
                </c:pt>
                <c:pt idx="4621">
                  <c:v>23</c:v>
                </c:pt>
                <c:pt idx="4622">
                  <c:v>25</c:v>
                </c:pt>
                <c:pt idx="4623">
                  <c:v>21</c:v>
                </c:pt>
                <c:pt idx="4624">
                  <c:v>22</c:v>
                </c:pt>
                <c:pt idx="4625">
                  <c:v>23</c:v>
                </c:pt>
                <c:pt idx="4626">
                  <c:v>20</c:v>
                </c:pt>
                <c:pt idx="4627">
                  <c:v>25</c:v>
                </c:pt>
                <c:pt idx="4628">
                  <c:v>21</c:v>
                </c:pt>
                <c:pt idx="4629">
                  <c:v>22</c:v>
                </c:pt>
                <c:pt idx="4630">
                  <c:v>22</c:v>
                </c:pt>
                <c:pt idx="4631">
                  <c:v>23</c:v>
                </c:pt>
                <c:pt idx="4632">
                  <c:v>22</c:v>
                </c:pt>
                <c:pt idx="4633">
                  <c:v>21</c:v>
                </c:pt>
                <c:pt idx="4634">
                  <c:v>25</c:v>
                </c:pt>
                <c:pt idx="4635">
                  <c:v>28</c:v>
                </c:pt>
                <c:pt idx="4636">
                  <c:v>22</c:v>
                </c:pt>
                <c:pt idx="4637">
                  <c:v>22</c:v>
                </c:pt>
                <c:pt idx="4638">
                  <c:v>20</c:v>
                </c:pt>
                <c:pt idx="4639">
                  <c:v>23</c:v>
                </c:pt>
                <c:pt idx="4640">
                  <c:v>20</c:v>
                </c:pt>
                <c:pt idx="4641">
                  <c:v>22</c:v>
                </c:pt>
                <c:pt idx="4642">
                  <c:v>20</c:v>
                </c:pt>
                <c:pt idx="4643">
                  <c:v>22</c:v>
                </c:pt>
                <c:pt idx="4644">
                  <c:v>22</c:v>
                </c:pt>
                <c:pt idx="4645">
                  <c:v>27</c:v>
                </c:pt>
                <c:pt idx="4646">
                  <c:v>22</c:v>
                </c:pt>
                <c:pt idx="4647">
                  <c:v>22</c:v>
                </c:pt>
                <c:pt idx="4648">
                  <c:v>21</c:v>
                </c:pt>
                <c:pt idx="4649">
                  <c:v>26</c:v>
                </c:pt>
                <c:pt idx="4650">
                  <c:v>21</c:v>
                </c:pt>
                <c:pt idx="4651">
                  <c:v>22</c:v>
                </c:pt>
                <c:pt idx="4652">
                  <c:v>21</c:v>
                </c:pt>
                <c:pt idx="4653">
                  <c:v>24</c:v>
                </c:pt>
                <c:pt idx="4654">
                  <c:v>22</c:v>
                </c:pt>
                <c:pt idx="4655">
                  <c:v>23</c:v>
                </c:pt>
                <c:pt idx="4656">
                  <c:v>19</c:v>
                </c:pt>
                <c:pt idx="4657">
                  <c:v>25</c:v>
                </c:pt>
                <c:pt idx="4658">
                  <c:v>26</c:v>
                </c:pt>
                <c:pt idx="4659">
                  <c:v>31</c:v>
                </c:pt>
                <c:pt idx="4660">
                  <c:v>23</c:v>
                </c:pt>
                <c:pt idx="4661">
                  <c:v>26</c:v>
                </c:pt>
                <c:pt idx="4662">
                  <c:v>24</c:v>
                </c:pt>
                <c:pt idx="4663">
                  <c:v>21</c:v>
                </c:pt>
                <c:pt idx="4664">
                  <c:v>22</c:v>
                </c:pt>
                <c:pt idx="4665">
                  <c:v>23</c:v>
                </c:pt>
                <c:pt idx="4666">
                  <c:v>25</c:v>
                </c:pt>
                <c:pt idx="4667">
                  <c:v>23</c:v>
                </c:pt>
                <c:pt idx="4668">
                  <c:v>21</c:v>
                </c:pt>
                <c:pt idx="4669">
                  <c:v>23</c:v>
                </c:pt>
                <c:pt idx="4670">
                  <c:v>21</c:v>
                </c:pt>
                <c:pt idx="4671">
                  <c:v>21</c:v>
                </c:pt>
                <c:pt idx="4672">
                  <c:v>22</c:v>
                </c:pt>
                <c:pt idx="4673">
                  <c:v>21</c:v>
                </c:pt>
                <c:pt idx="4674">
                  <c:v>22</c:v>
                </c:pt>
                <c:pt idx="4675">
                  <c:v>22</c:v>
                </c:pt>
                <c:pt idx="4676">
                  <c:v>21</c:v>
                </c:pt>
                <c:pt idx="4677">
                  <c:v>20</c:v>
                </c:pt>
                <c:pt idx="4678">
                  <c:v>20</c:v>
                </c:pt>
                <c:pt idx="4679">
                  <c:v>21</c:v>
                </c:pt>
                <c:pt idx="4680">
                  <c:v>21</c:v>
                </c:pt>
                <c:pt idx="4681">
                  <c:v>22</c:v>
                </c:pt>
                <c:pt idx="4682">
                  <c:v>20</c:v>
                </c:pt>
                <c:pt idx="4683">
                  <c:v>20</c:v>
                </c:pt>
                <c:pt idx="4684">
                  <c:v>20</c:v>
                </c:pt>
                <c:pt idx="4685">
                  <c:v>24</c:v>
                </c:pt>
                <c:pt idx="4686">
                  <c:v>19</c:v>
                </c:pt>
                <c:pt idx="4687">
                  <c:v>20</c:v>
                </c:pt>
                <c:pt idx="4688">
                  <c:v>22</c:v>
                </c:pt>
                <c:pt idx="4689">
                  <c:v>21</c:v>
                </c:pt>
                <c:pt idx="4690">
                  <c:v>21</c:v>
                </c:pt>
                <c:pt idx="4691">
                  <c:v>22</c:v>
                </c:pt>
                <c:pt idx="4692">
                  <c:v>22</c:v>
                </c:pt>
                <c:pt idx="4693">
                  <c:v>24</c:v>
                </c:pt>
                <c:pt idx="4694">
                  <c:v>22</c:v>
                </c:pt>
                <c:pt idx="4695">
                  <c:v>22</c:v>
                </c:pt>
                <c:pt idx="4696">
                  <c:v>20</c:v>
                </c:pt>
                <c:pt idx="4697">
                  <c:v>22</c:v>
                </c:pt>
                <c:pt idx="4698">
                  <c:v>20</c:v>
                </c:pt>
                <c:pt idx="4699">
                  <c:v>21</c:v>
                </c:pt>
                <c:pt idx="4700">
                  <c:v>22</c:v>
                </c:pt>
                <c:pt idx="4701">
                  <c:v>22</c:v>
                </c:pt>
                <c:pt idx="4702">
                  <c:v>21</c:v>
                </c:pt>
                <c:pt idx="4703">
                  <c:v>22</c:v>
                </c:pt>
                <c:pt idx="4704">
                  <c:v>22</c:v>
                </c:pt>
                <c:pt idx="4705">
                  <c:v>20</c:v>
                </c:pt>
                <c:pt idx="4706">
                  <c:v>19</c:v>
                </c:pt>
                <c:pt idx="4707">
                  <c:v>28</c:v>
                </c:pt>
                <c:pt idx="4708">
                  <c:v>26</c:v>
                </c:pt>
                <c:pt idx="4709">
                  <c:v>24</c:v>
                </c:pt>
                <c:pt idx="4710">
                  <c:v>25</c:v>
                </c:pt>
                <c:pt idx="4711">
                  <c:v>24</c:v>
                </c:pt>
                <c:pt idx="4712">
                  <c:v>17</c:v>
                </c:pt>
                <c:pt idx="4713">
                  <c:v>23</c:v>
                </c:pt>
                <c:pt idx="4714">
                  <c:v>22</c:v>
                </c:pt>
                <c:pt idx="4715">
                  <c:v>22</c:v>
                </c:pt>
                <c:pt idx="4716">
                  <c:v>17</c:v>
                </c:pt>
                <c:pt idx="4717">
                  <c:v>21</c:v>
                </c:pt>
                <c:pt idx="4718">
                  <c:v>22</c:v>
                </c:pt>
                <c:pt idx="4719">
                  <c:v>22</c:v>
                </c:pt>
                <c:pt idx="4720">
                  <c:v>21</c:v>
                </c:pt>
                <c:pt idx="4721">
                  <c:v>24</c:v>
                </c:pt>
                <c:pt idx="4722">
                  <c:v>24</c:v>
                </c:pt>
                <c:pt idx="4723">
                  <c:v>22</c:v>
                </c:pt>
                <c:pt idx="4724">
                  <c:v>22</c:v>
                </c:pt>
                <c:pt idx="4725">
                  <c:v>25</c:v>
                </c:pt>
                <c:pt idx="4726">
                  <c:v>22</c:v>
                </c:pt>
                <c:pt idx="4727">
                  <c:v>20</c:v>
                </c:pt>
                <c:pt idx="4728">
                  <c:v>22</c:v>
                </c:pt>
                <c:pt idx="4729">
                  <c:v>22</c:v>
                </c:pt>
                <c:pt idx="4730">
                  <c:v>21</c:v>
                </c:pt>
                <c:pt idx="4731">
                  <c:v>22</c:v>
                </c:pt>
                <c:pt idx="4732">
                  <c:v>22</c:v>
                </c:pt>
                <c:pt idx="4733">
                  <c:v>24</c:v>
                </c:pt>
                <c:pt idx="4734">
                  <c:v>22</c:v>
                </c:pt>
                <c:pt idx="4735">
                  <c:v>25</c:v>
                </c:pt>
                <c:pt idx="4736">
                  <c:v>24</c:v>
                </c:pt>
                <c:pt idx="4737">
                  <c:v>24</c:v>
                </c:pt>
                <c:pt idx="4738">
                  <c:v>23</c:v>
                </c:pt>
                <c:pt idx="4739">
                  <c:v>21</c:v>
                </c:pt>
                <c:pt idx="4740">
                  <c:v>21</c:v>
                </c:pt>
                <c:pt idx="4741">
                  <c:v>20</c:v>
                </c:pt>
                <c:pt idx="4742">
                  <c:v>19</c:v>
                </c:pt>
                <c:pt idx="4743">
                  <c:v>21</c:v>
                </c:pt>
                <c:pt idx="4744">
                  <c:v>25</c:v>
                </c:pt>
                <c:pt idx="4745">
                  <c:v>22</c:v>
                </c:pt>
                <c:pt idx="4746">
                  <c:v>21</c:v>
                </c:pt>
                <c:pt idx="4747">
                  <c:v>22</c:v>
                </c:pt>
                <c:pt idx="4748">
                  <c:v>23</c:v>
                </c:pt>
                <c:pt idx="4749">
                  <c:v>24</c:v>
                </c:pt>
                <c:pt idx="4750">
                  <c:v>24</c:v>
                </c:pt>
                <c:pt idx="4751">
                  <c:v>22</c:v>
                </c:pt>
                <c:pt idx="4752">
                  <c:v>22</c:v>
                </c:pt>
                <c:pt idx="4753">
                  <c:v>21</c:v>
                </c:pt>
                <c:pt idx="4754">
                  <c:v>22</c:v>
                </c:pt>
                <c:pt idx="4755">
                  <c:v>22</c:v>
                </c:pt>
                <c:pt idx="4756">
                  <c:v>21</c:v>
                </c:pt>
                <c:pt idx="4757">
                  <c:v>22</c:v>
                </c:pt>
                <c:pt idx="4758">
                  <c:v>24</c:v>
                </c:pt>
                <c:pt idx="4759">
                  <c:v>23</c:v>
                </c:pt>
                <c:pt idx="4760">
                  <c:v>27</c:v>
                </c:pt>
                <c:pt idx="4761">
                  <c:v>22</c:v>
                </c:pt>
                <c:pt idx="4762">
                  <c:v>23</c:v>
                </c:pt>
                <c:pt idx="4763">
                  <c:v>23</c:v>
                </c:pt>
                <c:pt idx="4764">
                  <c:v>24</c:v>
                </c:pt>
                <c:pt idx="4765">
                  <c:v>23</c:v>
                </c:pt>
                <c:pt idx="4766">
                  <c:v>23</c:v>
                </c:pt>
                <c:pt idx="4767">
                  <c:v>25</c:v>
                </c:pt>
                <c:pt idx="4768">
                  <c:v>23</c:v>
                </c:pt>
                <c:pt idx="4769">
                  <c:v>23</c:v>
                </c:pt>
                <c:pt idx="4770">
                  <c:v>22</c:v>
                </c:pt>
                <c:pt idx="4771">
                  <c:v>23</c:v>
                </c:pt>
                <c:pt idx="4772">
                  <c:v>22</c:v>
                </c:pt>
                <c:pt idx="4773">
                  <c:v>23</c:v>
                </c:pt>
                <c:pt idx="4774">
                  <c:v>27</c:v>
                </c:pt>
                <c:pt idx="4775">
                  <c:v>22</c:v>
                </c:pt>
                <c:pt idx="4776">
                  <c:v>23</c:v>
                </c:pt>
                <c:pt idx="4777">
                  <c:v>22</c:v>
                </c:pt>
                <c:pt idx="4778">
                  <c:v>19</c:v>
                </c:pt>
                <c:pt idx="4779">
                  <c:v>21</c:v>
                </c:pt>
                <c:pt idx="4780">
                  <c:v>22</c:v>
                </c:pt>
                <c:pt idx="4781">
                  <c:v>20</c:v>
                </c:pt>
                <c:pt idx="4782">
                  <c:v>23</c:v>
                </c:pt>
                <c:pt idx="4783">
                  <c:v>21</c:v>
                </c:pt>
                <c:pt idx="4784">
                  <c:v>24</c:v>
                </c:pt>
                <c:pt idx="4785">
                  <c:v>23</c:v>
                </c:pt>
                <c:pt idx="4786">
                  <c:v>21</c:v>
                </c:pt>
                <c:pt idx="4787">
                  <c:v>21</c:v>
                </c:pt>
                <c:pt idx="4788">
                  <c:v>23</c:v>
                </c:pt>
                <c:pt idx="4789">
                  <c:v>21</c:v>
                </c:pt>
                <c:pt idx="4790">
                  <c:v>22</c:v>
                </c:pt>
                <c:pt idx="4791">
                  <c:v>22</c:v>
                </c:pt>
                <c:pt idx="4792">
                  <c:v>22</c:v>
                </c:pt>
                <c:pt idx="4793">
                  <c:v>21</c:v>
                </c:pt>
                <c:pt idx="4794">
                  <c:v>21</c:v>
                </c:pt>
                <c:pt idx="4795">
                  <c:v>25</c:v>
                </c:pt>
                <c:pt idx="4796">
                  <c:v>20</c:v>
                </c:pt>
                <c:pt idx="4797">
                  <c:v>20</c:v>
                </c:pt>
                <c:pt idx="4798">
                  <c:v>21</c:v>
                </c:pt>
                <c:pt idx="4799">
                  <c:v>20</c:v>
                </c:pt>
                <c:pt idx="4800">
                  <c:v>22</c:v>
                </c:pt>
                <c:pt idx="4801">
                  <c:v>22</c:v>
                </c:pt>
                <c:pt idx="4802">
                  <c:v>23</c:v>
                </c:pt>
                <c:pt idx="4803">
                  <c:v>21</c:v>
                </c:pt>
                <c:pt idx="4804">
                  <c:v>22</c:v>
                </c:pt>
                <c:pt idx="4805">
                  <c:v>22</c:v>
                </c:pt>
                <c:pt idx="4806">
                  <c:v>20</c:v>
                </c:pt>
                <c:pt idx="4807">
                  <c:v>21</c:v>
                </c:pt>
                <c:pt idx="4808">
                  <c:v>22</c:v>
                </c:pt>
                <c:pt idx="4809">
                  <c:v>22</c:v>
                </c:pt>
                <c:pt idx="4810">
                  <c:v>23</c:v>
                </c:pt>
                <c:pt idx="4811">
                  <c:v>23</c:v>
                </c:pt>
                <c:pt idx="4812">
                  <c:v>23</c:v>
                </c:pt>
                <c:pt idx="4813">
                  <c:v>21</c:v>
                </c:pt>
                <c:pt idx="4814">
                  <c:v>21</c:v>
                </c:pt>
                <c:pt idx="4815">
                  <c:v>20</c:v>
                </c:pt>
                <c:pt idx="4816">
                  <c:v>22</c:v>
                </c:pt>
                <c:pt idx="4817">
                  <c:v>22</c:v>
                </c:pt>
                <c:pt idx="4818">
                  <c:v>24</c:v>
                </c:pt>
                <c:pt idx="4819">
                  <c:v>23</c:v>
                </c:pt>
                <c:pt idx="4820">
                  <c:v>23</c:v>
                </c:pt>
                <c:pt idx="4821">
                  <c:v>22</c:v>
                </c:pt>
                <c:pt idx="4822">
                  <c:v>21</c:v>
                </c:pt>
                <c:pt idx="4823">
                  <c:v>24</c:v>
                </c:pt>
                <c:pt idx="4824">
                  <c:v>23</c:v>
                </c:pt>
                <c:pt idx="4825">
                  <c:v>22</c:v>
                </c:pt>
                <c:pt idx="4826">
                  <c:v>25</c:v>
                </c:pt>
                <c:pt idx="4827">
                  <c:v>24</c:v>
                </c:pt>
                <c:pt idx="4828">
                  <c:v>24</c:v>
                </c:pt>
                <c:pt idx="4829">
                  <c:v>21</c:v>
                </c:pt>
                <c:pt idx="4830">
                  <c:v>22</c:v>
                </c:pt>
                <c:pt idx="4831">
                  <c:v>22</c:v>
                </c:pt>
                <c:pt idx="4832">
                  <c:v>25</c:v>
                </c:pt>
                <c:pt idx="4833">
                  <c:v>22</c:v>
                </c:pt>
                <c:pt idx="4834">
                  <c:v>24</c:v>
                </c:pt>
                <c:pt idx="4835">
                  <c:v>22</c:v>
                </c:pt>
                <c:pt idx="4836">
                  <c:v>21</c:v>
                </c:pt>
                <c:pt idx="4837">
                  <c:v>23</c:v>
                </c:pt>
                <c:pt idx="4838">
                  <c:v>23</c:v>
                </c:pt>
                <c:pt idx="4839">
                  <c:v>23</c:v>
                </c:pt>
                <c:pt idx="4840">
                  <c:v>22</c:v>
                </c:pt>
                <c:pt idx="4841">
                  <c:v>21</c:v>
                </c:pt>
                <c:pt idx="4842">
                  <c:v>22</c:v>
                </c:pt>
                <c:pt idx="4843">
                  <c:v>23</c:v>
                </c:pt>
                <c:pt idx="4844">
                  <c:v>21</c:v>
                </c:pt>
                <c:pt idx="4845">
                  <c:v>21</c:v>
                </c:pt>
                <c:pt idx="4846">
                  <c:v>23</c:v>
                </c:pt>
                <c:pt idx="4847">
                  <c:v>21</c:v>
                </c:pt>
                <c:pt idx="4848">
                  <c:v>23</c:v>
                </c:pt>
                <c:pt idx="4849">
                  <c:v>22</c:v>
                </c:pt>
                <c:pt idx="4850">
                  <c:v>21</c:v>
                </c:pt>
                <c:pt idx="4851">
                  <c:v>26</c:v>
                </c:pt>
                <c:pt idx="4852">
                  <c:v>24</c:v>
                </c:pt>
                <c:pt idx="4853">
                  <c:v>21</c:v>
                </c:pt>
                <c:pt idx="4854">
                  <c:v>21</c:v>
                </c:pt>
                <c:pt idx="4855">
                  <c:v>21</c:v>
                </c:pt>
                <c:pt idx="4856">
                  <c:v>22</c:v>
                </c:pt>
                <c:pt idx="4857">
                  <c:v>23</c:v>
                </c:pt>
                <c:pt idx="4858">
                  <c:v>22</c:v>
                </c:pt>
                <c:pt idx="4859">
                  <c:v>22</c:v>
                </c:pt>
                <c:pt idx="4860">
                  <c:v>21</c:v>
                </c:pt>
                <c:pt idx="4861">
                  <c:v>22</c:v>
                </c:pt>
                <c:pt idx="4862">
                  <c:v>24</c:v>
                </c:pt>
                <c:pt idx="4863">
                  <c:v>23</c:v>
                </c:pt>
                <c:pt idx="4864">
                  <c:v>22</c:v>
                </c:pt>
                <c:pt idx="4865">
                  <c:v>23</c:v>
                </c:pt>
                <c:pt idx="4866">
                  <c:v>24</c:v>
                </c:pt>
                <c:pt idx="4867">
                  <c:v>21</c:v>
                </c:pt>
                <c:pt idx="4868">
                  <c:v>22</c:v>
                </c:pt>
                <c:pt idx="4869">
                  <c:v>21</c:v>
                </c:pt>
                <c:pt idx="4870">
                  <c:v>22</c:v>
                </c:pt>
                <c:pt idx="4871">
                  <c:v>21</c:v>
                </c:pt>
                <c:pt idx="4872">
                  <c:v>22</c:v>
                </c:pt>
                <c:pt idx="4873">
                  <c:v>21</c:v>
                </c:pt>
                <c:pt idx="4874">
                  <c:v>22</c:v>
                </c:pt>
                <c:pt idx="4875">
                  <c:v>24</c:v>
                </c:pt>
                <c:pt idx="4876">
                  <c:v>28</c:v>
                </c:pt>
                <c:pt idx="4877">
                  <c:v>26</c:v>
                </c:pt>
                <c:pt idx="4878">
                  <c:v>22</c:v>
                </c:pt>
                <c:pt idx="4879">
                  <c:v>23</c:v>
                </c:pt>
                <c:pt idx="4880">
                  <c:v>22</c:v>
                </c:pt>
                <c:pt idx="4881">
                  <c:v>23</c:v>
                </c:pt>
                <c:pt idx="4882">
                  <c:v>25</c:v>
                </c:pt>
                <c:pt idx="4883">
                  <c:v>21</c:v>
                </c:pt>
                <c:pt idx="4884">
                  <c:v>22</c:v>
                </c:pt>
                <c:pt idx="4885">
                  <c:v>23</c:v>
                </c:pt>
                <c:pt idx="4886">
                  <c:v>21</c:v>
                </c:pt>
                <c:pt idx="4887">
                  <c:v>22</c:v>
                </c:pt>
                <c:pt idx="4888">
                  <c:v>22</c:v>
                </c:pt>
                <c:pt idx="4889">
                  <c:v>23</c:v>
                </c:pt>
                <c:pt idx="4890">
                  <c:v>23</c:v>
                </c:pt>
                <c:pt idx="4891">
                  <c:v>24</c:v>
                </c:pt>
                <c:pt idx="4892">
                  <c:v>23</c:v>
                </c:pt>
                <c:pt idx="4893">
                  <c:v>23</c:v>
                </c:pt>
                <c:pt idx="4894">
                  <c:v>21</c:v>
                </c:pt>
                <c:pt idx="4895">
                  <c:v>23</c:v>
                </c:pt>
                <c:pt idx="4896">
                  <c:v>23</c:v>
                </c:pt>
                <c:pt idx="4897">
                  <c:v>22</c:v>
                </c:pt>
                <c:pt idx="4898">
                  <c:v>23</c:v>
                </c:pt>
                <c:pt idx="4899">
                  <c:v>24</c:v>
                </c:pt>
                <c:pt idx="4900">
                  <c:v>24</c:v>
                </c:pt>
                <c:pt idx="4901">
                  <c:v>25</c:v>
                </c:pt>
                <c:pt idx="4902">
                  <c:v>23</c:v>
                </c:pt>
                <c:pt idx="4903">
                  <c:v>22</c:v>
                </c:pt>
                <c:pt idx="4904">
                  <c:v>20</c:v>
                </c:pt>
                <c:pt idx="4905">
                  <c:v>23</c:v>
                </c:pt>
                <c:pt idx="4906">
                  <c:v>21</c:v>
                </c:pt>
                <c:pt idx="4907">
                  <c:v>22</c:v>
                </c:pt>
                <c:pt idx="4908">
                  <c:v>25</c:v>
                </c:pt>
                <c:pt idx="4909">
                  <c:v>21</c:v>
                </c:pt>
                <c:pt idx="4910">
                  <c:v>21</c:v>
                </c:pt>
                <c:pt idx="4911">
                  <c:v>19</c:v>
                </c:pt>
                <c:pt idx="4912">
                  <c:v>21</c:v>
                </c:pt>
                <c:pt idx="4913">
                  <c:v>22</c:v>
                </c:pt>
                <c:pt idx="4914">
                  <c:v>20</c:v>
                </c:pt>
                <c:pt idx="4915">
                  <c:v>21</c:v>
                </c:pt>
                <c:pt idx="4916">
                  <c:v>22</c:v>
                </c:pt>
                <c:pt idx="4917">
                  <c:v>22</c:v>
                </c:pt>
                <c:pt idx="4918">
                  <c:v>20</c:v>
                </c:pt>
                <c:pt idx="4919">
                  <c:v>22</c:v>
                </c:pt>
                <c:pt idx="4920">
                  <c:v>23</c:v>
                </c:pt>
                <c:pt idx="4921">
                  <c:v>27</c:v>
                </c:pt>
                <c:pt idx="4922">
                  <c:v>22</c:v>
                </c:pt>
                <c:pt idx="4923">
                  <c:v>23</c:v>
                </c:pt>
                <c:pt idx="4924">
                  <c:v>25</c:v>
                </c:pt>
                <c:pt idx="4925">
                  <c:v>24</c:v>
                </c:pt>
                <c:pt idx="4926">
                  <c:v>28</c:v>
                </c:pt>
                <c:pt idx="4927">
                  <c:v>22</c:v>
                </c:pt>
                <c:pt idx="4928">
                  <c:v>23</c:v>
                </c:pt>
                <c:pt idx="4929">
                  <c:v>23</c:v>
                </c:pt>
                <c:pt idx="4930">
                  <c:v>21</c:v>
                </c:pt>
                <c:pt idx="4931">
                  <c:v>22</c:v>
                </c:pt>
                <c:pt idx="4932">
                  <c:v>19</c:v>
                </c:pt>
                <c:pt idx="4933">
                  <c:v>22</c:v>
                </c:pt>
                <c:pt idx="4934">
                  <c:v>23</c:v>
                </c:pt>
                <c:pt idx="4935">
                  <c:v>22</c:v>
                </c:pt>
                <c:pt idx="4936">
                  <c:v>26</c:v>
                </c:pt>
                <c:pt idx="4937">
                  <c:v>22</c:v>
                </c:pt>
                <c:pt idx="4938">
                  <c:v>22</c:v>
                </c:pt>
                <c:pt idx="4939">
                  <c:v>21</c:v>
                </c:pt>
                <c:pt idx="4940">
                  <c:v>22</c:v>
                </c:pt>
                <c:pt idx="4941">
                  <c:v>23</c:v>
                </c:pt>
                <c:pt idx="4942">
                  <c:v>21</c:v>
                </c:pt>
                <c:pt idx="4943">
                  <c:v>30</c:v>
                </c:pt>
                <c:pt idx="4944">
                  <c:v>23</c:v>
                </c:pt>
                <c:pt idx="4945">
                  <c:v>22</c:v>
                </c:pt>
                <c:pt idx="4946">
                  <c:v>22</c:v>
                </c:pt>
                <c:pt idx="4947">
                  <c:v>22</c:v>
                </c:pt>
                <c:pt idx="4948">
                  <c:v>22</c:v>
                </c:pt>
                <c:pt idx="4949">
                  <c:v>22</c:v>
                </c:pt>
                <c:pt idx="4950">
                  <c:v>24</c:v>
                </c:pt>
                <c:pt idx="4951">
                  <c:v>20</c:v>
                </c:pt>
                <c:pt idx="4952">
                  <c:v>25</c:v>
                </c:pt>
                <c:pt idx="4953">
                  <c:v>23</c:v>
                </c:pt>
                <c:pt idx="4954">
                  <c:v>22</c:v>
                </c:pt>
                <c:pt idx="4955">
                  <c:v>25</c:v>
                </c:pt>
                <c:pt idx="4956">
                  <c:v>20</c:v>
                </c:pt>
                <c:pt idx="4957">
                  <c:v>21</c:v>
                </c:pt>
                <c:pt idx="4958">
                  <c:v>21</c:v>
                </c:pt>
                <c:pt idx="4959">
                  <c:v>23</c:v>
                </c:pt>
                <c:pt idx="4960">
                  <c:v>24</c:v>
                </c:pt>
                <c:pt idx="4961">
                  <c:v>20</c:v>
                </c:pt>
                <c:pt idx="4962">
                  <c:v>22</c:v>
                </c:pt>
                <c:pt idx="4963">
                  <c:v>21</c:v>
                </c:pt>
                <c:pt idx="4964">
                  <c:v>20</c:v>
                </c:pt>
                <c:pt idx="4965">
                  <c:v>21</c:v>
                </c:pt>
                <c:pt idx="4966">
                  <c:v>24</c:v>
                </c:pt>
                <c:pt idx="4967">
                  <c:v>21</c:v>
                </c:pt>
                <c:pt idx="4968">
                  <c:v>20</c:v>
                </c:pt>
                <c:pt idx="4969">
                  <c:v>20</c:v>
                </c:pt>
                <c:pt idx="4970">
                  <c:v>21</c:v>
                </c:pt>
                <c:pt idx="4971">
                  <c:v>21</c:v>
                </c:pt>
                <c:pt idx="4972">
                  <c:v>23</c:v>
                </c:pt>
                <c:pt idx="4973">
                  <c:v>20</c:v>
                </c:pt>
                <c:pt idx="4974">
                  <c:v>21</c:v>
                </c:pt>
                <c:pt idx="4975">
                  <c:v>22</c:v>
                </c:pt>
                <c:pt idx="4976">
                  <c:v>20</c:v>
                </c:pt>
                <c:pt idx="4977">
                  <c:v>22</c:v>
                </c:pt>
                <c:pt idx="4978">
                  <c:v>21</c:v>
                </c:pt>
                <c:pt idx="4979">
                  <c:v>28</c:v>
                </c:pt>
                <c:pt idx="4980">
                  <c:v>22</c:v>
                </c:pt>
                <c:pt idx="4981">
                  <c:v>22</c:v>
                </c:pt>
                <c:pt idx="4982">
                  <c:v>20</c:v>
                </c:pt>
                <c:pt idx="4983">
                  <c:v>22</c:v>
                </c:pt>
                <c:pt idx="4984">
                  <c:v>22</c:v>
                </c:pt>
                <c:pt idx="4985">
                  <c:v>20</c:v>
                </c:pt>
                <c:pt idx="4986">
                  <c:v>21</c:v>
                </c:pt>
                <c:pt idx="4987">
                  <c:v>22</c:v>
                </c:pt>
                <c:pt idx="4988">
                  <c:v>23</c:v>
                </c:pt>
                <c:pt idx="4989">
                  <c:v>25</c:v>
                </c:pt>
                <c:pt idx="4990">
                  <c:v>21</c:v>
                </c:pt>
                <c:pt idx="4991">
                  <c:v>21</c:v>
                </c:pt>
                <c:pt idx="4992">
                  <c:v>22</c:v>
                </c:pt>
                <c:pt idx="4993">
                  <c:v>21</c:v>
                </c:pt>
                <c:pt idx="4994">
                  <c:v>23</c:v>
                </c:pt>
                <c:pt idx="4995">
                  <c:v>22</c:v>
                </c:pt>
                <c:pt idx="4996">
                  <c:v>25</c:v>
                </c:pt>
                <c:pt idx="4997">
                  <c:v>21</c:v>
                </c:pt>
                <c:pt idx="4998">
                  <c:v>23</c:v>
                </c:pt>
                <c:pt idx="4999">
                  <c:v>21</c:v>
                </c:pt>
                <c:pt idx="5000">
                  <c:v>22</c:v>
                </c:pt>
                <c:pt idx="5001">
                  <c:v>23</c:v>
                </c:pt>
                <c:pt idx="5002">
                  <c:v>23</c:v>
                </c:pt>
                <c:pt idx="5003">
                  <c:v>22</c:v>
                </c:pt>
                <c:pt idx="5004">
                  <c:v>22</c:v>
                </c:pt>
                <c:pt idx="5005">
                  <c:v>22</c:v>
                </c:pt>
                <c:pt idx="5006">
                  <c:v>22</c:v>
                </c:pt>
                <c:pt idx="5007">
                  <c:v>22</c:v>
                </c:pt>
                <c:pt idx="5008">
                  <c:v>22</c:v>
                </c:pt>
                <c:pt idx="5009">
                  <c:v>23</c:v>
                </c:pt>
                <c:pt idx="5010">
                  <c:v>24</c:v>
                </c:pt>
                <c:pt idx="5011">
                  <c:v>21</c:v>
                </c:pt>
                <c:pt idx="5012">
                  <c:v>23</c:v>
                </c:pt>
                <c:pt idx="5013">
                  <c:v>22</c:v>
                </c:pt>
                <c:pt idx="5014">
                  <c:v>22</c:v>
                </c:pt>
                <c:pt idx="5015">
                  <c:v>22</c:v>
                </c:pt>
                <c:pt idx="5016">
                  <c:v>25</c:v>
                </c:pt>
                <c:pt idx="5017">
                  <c:v>26</c:v>
                </c:pt>
                <c:pt idx="5018">
                  <c:v>29</c:v>
                </c:pt>
                <c:pt idx="5019">
                  <c:v>24</c:v>
                </c:pt>
                <c:pt idx="5020">
                  <c:v>20</c:v>
                </c:pt>
                <c:pt idx="5021">
                  <c:v>25</c:v>
                </c:pt>
                <c:pt idx="5022">
                  <c:v>22</c:v>
                </c:pt>
                <c:pt idx="5023">
                  <c:v>21</c:v>
                </c:pt>
                <c:pt idx="5024">
                  <c:v>24</c:v>
                </c:pt>
                <c:pt idx="5025">
                  <c:v>19</c:v>
                </c:pt>
                <c:pt idx="5026">
                  <c:v>22</c:v>
                </c:pt>
                <c:pt idx="5027">
                  <c:v>26</c:v>
                </c:pt>
                <c:pt idx="5028">
                  <c:v>22</c:v>
                </c:pt>
                <c:pt idx="5029">
                  <c:v>21</c:v>
                </c:pt>
                <c:pt idx="5030">
                  <c:v>21</c:v>
                </c:pt>
                <c:pt idx="5031">
                  <c:v>20</c:v>
                </c:pt>
                <c:pt idx="5032">
                  <c:v>23</c:v>
                </c:pt>
                <c:pt idx="5033">
                  <c:v>21</c:v>
                </c:pt>
                <c:pt idx="5034">
                  <c:v>23</c:v>
                </c:pt>
                <c:pt idx="5035">
                  <c:v>27</c:v>
                </c:pt>
                <c:pt idx="5036">
                  <c:v>23</c:v>
                </c:pt>
                <c:pt idx="5037">
                  <c:v>22</c:v>
                </c:pt>
                <c:pt idx="5038">
                  <c:v>22</c:v>
                </c:pt>
                <c:pt idx="5039">
                  <c:v>22</c:v>
                </c:pt>
                <c:pt idx="5040">
                  <c:v>21</c:v>
                </c:pt>
                <c:pt idx="5041">
                  <c:v>25</c:v>
                </c:pt>
                <c:pt idx="5042">
                  <c:v>27</c:v>
                </c:pt>
                <c:pt idx="5043">
                  <c:v>26</c:v>
                </c:pt>
                <c:pt idx="5044">
                  <c:v>21</c:v>
                </c:pt>
                <c:pt idx="5045">
                  <c:v>24</c:v>
                </c:pt>
                <c:pt idx="5046">
                  <c:v>21</c:v>
                </c:pt>
                <c:pt idx="5047">
                  <c:v>22</c:v>
                </c:pt>
                <c:pt idx="5048">
                  <c:v>23</c:v>
                </c:pt>
                <c:pt idx="5049">
                  <c:v>20</c:v>
                </c:pt>
                <c:pt idx="5050">
                  <c:v>24</c:v>
                </c:pt>
                <c:pt idx="5051">
                  <c:v>22</c:v>
                </c:pt>
                <c:pt idx="5052">
                  <c:v>22</c:v>
                </c:pt>
                <c:pt idx="5053">
                  <c:v>24</c:v>
                </c:pt>
                <c:pt idx="5054">
                  <c:v>21</c:v>
                </c:pt>
                <c:pt idx="5055">
                  <c:v>23</c:v>
                </c:pt>
                <c:pt idx="5056">
                  <c:v>23</c:v>
                </c:pt>
                <c:pt idx="5057">
                  <c:v>21</c:v>
                </c:pt>
                <c:pt idx="5058">
                  <c:v>22</c:v>
                </c:pt>
                <c:pt idx="5059">
                  <c:v>25</c:v>
                </c:pt>
                <c:pt idx="5060">
                  <c:v>22</c:v>
                </c:pt>
                <c:pt idx="5061">
                  <c:v>23</c:v>
                </c:pt>
                <c:pt idx="5062">
                  <c:v>23</c:v>
                </c:pt>
                <c:pt idx="5063">
                  <c:v>22</c:v>
                </c:pt>
                <c:pt idx="5064">
                  <c:v>22</c:v>
                </c:pt>
                <c:pt idx="5065">
                  <c:v>23</c:v>
                </c:pt>
                <c:pt idx="5066">
                  <c:v>24</c:v>
                </c:pt>
                <c:pt idx="5067">
                  <c:v>26</c:v>
                </c:pt>
                <c:pt idx="5068">
                  <c:v>25</c:v>
                </c:pt>
                <c:pt idx="5069">
                  <c:v>23</c:v>
                </c:pt>
                <c:pt idx="5070">
                  <c:v>23</c:v>
                </c:pt>
                <c:pt idx="5071">
                  <c:v>23</c:v>
                </c:pt>
                <c:pt idx="5072">
                  <c:v>24</c:v>
                </c:pt>
                <c:pt idx="5073">
                  <c:v>26</c:v>
                </c:pt>
                <c:pt idx="5074">
                  <c:v>21</c:v>
                </c:pt>
                <c:pt idx="5075">
                  <c:v>24</c:v>
                </c:pt>
                <c:pt idx="5076">
                  <c:v>24</c:v>
                </c:pt>
                <c:pt idx="5077">
                  <c:v>22</c:v>
                </c:pt>
                <c:pt idx="5078">
                  <c:v>22</c:v>
                </c:pt>
                <c:pt idx="5079">
                  <c:v>28</c:v>
                </c:pt>
                <c:pt idx="5080">
                  <c:v>23</c:v>
                </c:pt>
                <c:pt idx="5081">
                  <c:v>32</c:v>
                </c:pt>
                <c:pt idx="5082">
                  <c:v>21</c:v>
                </c:pt>
                <c:pt idx="5083">
                  <c:v>24</c:v>
                </c:pt>
                <c:pt idx="5084">
                  <c:v>22</c:v>
                </c:pt>
                <c:pt idx="5085">
                  <c:v>20</c:v>
                </c:pt>
                <c:pt idx="5086">
                  <c:v>24</c:v>
                </c:pt>
                <c:pt idx="5087">
                  <c:v>20</c:v>
                </c:pt>
                <c:pt idx="5088">
                  <c:v>20</c:v>
                </c:pt>
                <c:pt idx="5089">
                  <c:v>23</c:v>
                </c:pt>
                <c:pt idx="5090">
                  <c:v>21</c:v>
                </c:pt>
                <c:pt idx="5091">
                  <c:v>23</c:v>
                </c:pt>
                <c:pt idx="5092">
                  <c:v>22</c:v>
                </c:pt>
                <c:pt idx="5093">
                  <c:v>21</c:v>
                </c:pt>
                <c:pt idx="5094">
                  <c:v>21</c:v>
                </c:pt>
                <c:pt idx="5095">
                  <c:v>22</c:v>
                </c:pt>
                <c:pt idx="5096">
                  <c:v>21</c:v>
                </c:pt>
                <c:pt idx="5097">
                  <c:v>23</c:v>
                </c:pt>
                <c:pt idx="5098">
                  <c:v>21</c:v>
                </c:pt>
                <c:pt idx="5099">
                  <c:v>20</c:v>
                </c:pt>
                <c:pt idx="5100">
                  <c:v>20</c:v>
                </c:pt>
                <c:pt idx="5101">
                  <c:v>19</c:v>
                </c:pt>
                <c:pt idx="5102">
                  <c:v>20</c:v>
                </c:pt>
                <c:pt idx="5103">
                  <c:v>21</c:v>
                </c:pt>
                <c:pt idx="5104">
                  <c:v>20</c:v>
                </c:pt>
                <c:pt idx="5105">
                  <c:v>24</c:v>
                </c:pt>
                <c:pt idx="5106">
                  <c:v>20</c:v>
                </c:pt>
                <c:pt idx="5107">
                  <c:v>22</c:v>
                </c:pt>
                <c:pt idx="5108">
                  <c:v>25</c:v>
                </c:pt>
                <c:pt idx="5109">
                  <c:v>22</c:v>
                </c:pt>
                <c:pt idx="5110">
                  <c:v>22</c:v>
                </c:pt>
                <c:pt idx="5111">
                  <c:v>22</c:v>
                </c:pt>
                <c:pt idx="5112">
                  <c:v>24</c:v>
                </c:pt>
                <c:pt idx="5113">
                  <c:v>21</c:v>
                </c:pt>
                <c:pt idx="5114">
                  <c:v>23</c:v>
                </c:pt>
                <c:pt idx="5115">
                  <c:v>22</c:v>
                </c:pt>
                <c:pt idx="5116">
                  <c:v>23</c:v>
                </c:pt>
                <c:pt idx="5117">
                  <c:v>25</c:v>
                </c:pt>
                <c:pt idx="5118">
                  <c:v>23</c:v>
                </c:pt>
                <c:pt idx="5119">
                  <c:v>23</c:v>
                </c:pt>
                <c:pt idx="5120">
                  <c:v>22</c:v>
                </c:pt>
                <c:pt idx="5121">
                  <c:v>23</c:v>
                </c:pt>
                <c:pt idx="5122">
                  <c:v>21</c:v>
                </c:pt>
                <c:pt idx="5123">
                  <c:v>21</c:v>
                </c:pt>
                <c:pt idx="5124">
                  <c:v>22</c:v>
                </c:pt>
                <c:pt idx="5125">
                  <c:v>25</c:v>
                </c:pt>
                <c:pt idx="5126">
                  <c:v>22</c:v>
                </c:pt>
                <c:pt idx="5127">
                  <c:v>21</c:v>
                </c:pt>
                <c:pt idx="5128">
                  <c:v>20</c:v>
                </c:pt>
                <c:pt idx="5129">
                  <c:v>22</c:v>
                </c:pt>
                <c:pt idx="5130">
                  <c:v>22</c:v>
                </c:pt>
                <c:pt idx="5131">
                  <c:v>23</c:v>
                </c:pt>
                <c:pt idx="5132">
                  <c:v>24</c:v>
                </c:pt>
                <c:pt idx="5133">
                  <c:v>26</c:v>
                </c:pt>
                <c:pt idx="5134">
                  <c:v>20</c:v>
                </c:pt>
                <c:pt idx="5135">
                  <c:v>22</c:v>
                </c:pt>
                <c:pt idx="5136">
                  <c:v>21</c:v>
                </c:pt>
                <c:pt idx="5137">
                  <c:v>20</c:v>
                </c:pt>
                <c:pt idx="5138">
                  <c:v>24</c:v>
                </c:pt>
                <c:pt idx="5139">
                  <c:v>22</c:v>
                </c:pt>
                <c:pt idx="5140">
                  <c:v>24</c:v>
                </c:pt>
                <c:pt idx="5141">
                  <c:v>20</c:v>
                </c:pt>
                <c:pt idx="5142">
                  <c:v>20</c:v>
                </c:pt>
                <c:pt idx="5143">
                  <c:v>21</c:v>
                </c:pt>
                <c:pt idx="5144">
                  <c:v>22</c:v>
                </c:pt>
                <c:pt idx="5145">
                  <c:v>22</c:v>
                </c:pt>
                <c:pt idx="5146">
                  <c:v>20</c:v>
                </c:pt>
                <c:pt idx="5147">
                  <c:v>23</c:v>
                </c:pt>
                <c:pt idx="5148">
                  <c:v>22</c:v>
                </c:pt>
                <c:pt idx="5149">
                  <c:v>23</c:v>
                </c:pt>
                <c:pt idx="5150">
                  <c:v>22</c:v>
                </c:pt>
                <c:pt idx="5151">
                  <c:v>21</c:v>
                </c:pt>
                <c:pt idx="5152">
                  <c:v>21</c:v>
                </c:pt>
                <c:pt idx="5153">
                  <c:v>22</c:v>
                </c:pt>
                <c:pt idx="5154">
                  <c:v>20</c:v>
                </c:pt>
                <c:pt idx="5155">
                  <c:v>26</c:v>
                </c:pt>
                <c:pt idx="5156">
                  <c:v>25</c:v>
                </c:pt>
                <c:pt idx="5157">
                  <c:v>23</c:v>
                </c:pt>
                <c:pt idx="5158">
                  <c:v>21</c:v>
                </c:pt>
                <c:pt idx="5159">
                  <c:v>22</c:v>
                </c:pt>
                <c:pt idx="5160">
                  <c:v>21</c:v>
                </c:pt>
                <c:pt idx="5161">
                  <c:v>23</c:v>
                </c:pt>
                <c:pt idx="5162">
                  <c:v>22</c:v>
                </c:pt>
                <c:pt idx="5163">
                  <c:v>21</c:v>
                </c:pt>
                <c:pt idx="5164">
                  <c:v>22</c:v>
                </c:pt>
                <c:pt idx="5165">
                  <c:v>22</c:v>
                </c:pt>
                <c:pt idx="5166">
                  <c:v>23</c:v>
                </c:pt>
                <c:pt idx="5167">
                  <c:v>23</c:v>
                </c:pt>
                <c:pt idx="5168">
                  <c:v>24</c:v>
                </c:pt>
                <c:pt idx="5169">
                  <c:v>21</c:v>
                </c:pt>
                <c:pt idx="5170">
                  <c:v>23</c:v>
                </c:pt>
                <c:pt idx="5171">
                  <c:v>23</c:v>
                </c:pt>
                <c:pt idx="5172">
                  <c:v>23</c:v>
                </c:pt>
                <c:pt idx="5173">
                  <c:v>23</c:v>
                </c:pt>
                <c:pt idx="5174">
                  <c:v>22</c:v>
                </c:pt>
                <c:pt idx="5175">
                  <c:v>23</c:v>
                </c:pt>
                <c:pt idx="5176">
                  <c:v>22</c:v>
                </c:pt>
                <c:pt idx="5177">
                  <c:v>22</c:v>
                </c:pt>
                <c:pt idx="5178">
                  <c:v>24</c:v>
                </c:pt>
                <c:pt idx="5179">
                  <c:v>21</c:v>
                </c:pt>
                <c:pt idx="5180">
                  <c:v>23</c:v>
                </c:pt>
                <c:pt idx="5181">
                  <c:v>25</c:v>
                </c:pt>
                <c:pt idx="5182">
                  <c:v>24</c:v>
                </c:pt>
                <c:pt idx="5183">
                  <c:v>24</c:v>
                </c:pt>
                <c:pt idx="5184">
                  <c:v>23</c:v>
                </c:pt>
                <c:pt idx="5185">
                  <c:v>21</c:v>
                </c:pt>
                <c:pt idx="5186">
                  <c:v>25</c:v>
                </c:pt>
                <c:pt idx="5187">
                  <c:v>22</c:v>
                </c:pt>
                <c:pt idx="5188">
                  <c:v>21</c:v>
                </c:pt>
                <c:pt idx="5189">
                  <c:v>23</c:v>
                </c:pt>
                <c:pt idx="5190">
                  <c:v>23</c:v>
                </c:pt>
                <c:pt idx="5191">
                  <c:v>20</c:v>
                </c:pt>
                <c:pt idx="5192">
                  <c:v>24</c:v>
                </c:pt>
                <c:pt idx="5193">
                  <c:v>22</c:v>
                </c:pt>
                <c:pt idx="5194">
                  <c:v>23</c:v>
                </c:pt>
                <c:pt idx="5195">
                  <c:v>24</c:v>
                </c:pt>
                <c:pt idx="5196">
                  <c:v>23</c:v>
                </c:pt>
                <c:pt idx="5197">
                  <c:v>21</c:v>
                </c:pt>
                <c:pt idx="5198">
                  <c:v>24</c:v>
                </c:pt>
                <c:pt idx="5199">
                  <c:v>21</c:v>
                </c:pt>
                <c:pt idx="5200">
                  <c:v>22</c:v>
                </c:pt>
                <c:pt idx="5201">
                  <c:v>23</c:v>
                </c:pt>
                <c:pt idx="5202">
                  <c:v>20</c:v>
                </c:pt>
                <c:pt idx="5203">
                  <c:v>21</c:v>
                </c:pt>
                <c:pt idx="5204">
                  <c:v>26</c:v>
                </c:pt>
                <c:pt idx="5205">
                  <c:v>26</c:v>
                </c:pt>
                <c:pt idx="5206">
                  <c:v>24</c:v>
                </c:pt>
                <c:pt idx="5207">
                  <c:v>26</c:v>
                </c:pt>
                <c:pt idx="5208">
                  <c:v>20</c:v>
                </c:pt>
                <c:pt idx="5209">
                  <c:v>22</c:v>
                </c:pt>
                <c:pt idx="5210">
                  <c:v>22</c:v>
                </c:pt>
                <c:pt idx="5211">
                  <c:v>21</c:v>
                </c:pt>
                <c:pt idx="5212">
                  <c:v>24</c:v>
                </c:pt>
                <c:pt idx="5213">
                  <c:v>22</c:v>
                </c:pt>
                <c:pt idx="5214">
                  <c:v>21</c:v>
                </c:pt>
                <c:pt idx="5215">
                  <c:v>22</c:v>
                </c:pt>
                <c:pt idx="5216">
                  <c:v>20</c:v>
                </c:pt>
                <c:pt idx="5217">
                  <c:v>22</c:v>
                </c:pt>
                <c:pt idx="5218">
                  <c:v>19</c:v>
                </c:pt>
                <c:pt idx="5219">
                  <c:v>22</c:v>
                </c:pt>
                <c:pt idx="5220">
                  <c:v>21</c:v>
                </c:pt>
                <c:pt idx="5221">
                  <c:v>22</c:v>
                </c:pt>
                <c:pt idx="5222">
                  <c:v>22</c:v>
                </c:pt>
                <c:pt idx="5223">
                  <c:v>21</c:v>
                </c:pt>
                <c:pt idx="5224">
                  <c:v>22</c:v>
                </c:pt>
                <c:pt idx="5225">
                  <c:v>21</c:v>
                </c:pt>
                <c:pt idx="5226">
                  <c:v>21</c:v>
                </c:pt>
                <c:pt idx="5227">
                  <c:v>24</c:v>
                </c:pt>
                <c:pt idx="5228">
                  <c:v>22</c:v>
                </c:pt>
                <c:pt idx="5229">
                  <c:v>23</c:v>
                </c:pt>
                <c:pt idx="5230">
                  <c:v>21</c:v>
                </c:pt>
                <c:pt idx="5231">
                  <c:v>23</c:v>
                </c:pt>
                <c:pt idx="5232">
                  <c:v>21</c:v>
                </c:pt>
                <c:pt idx="5233">
                  <c:v>24</c:v>
                </c:pt>
                <c:pt idx="5234">
                  <c:v>26</c:v>
                </c:pt>
                <c:pt idx="5235">
                  <c:v>21</c:v>
                </c:pt>
                <c:pt idx="5236">
                  <c:v>24</c:v>
                </c:pt>
                <c:pt idx="5237">
                  <c:v>21</c:v>
                </c:pt>
                <c:pt idx="5238">
                  <c:v>21</c:v>
                </c:pt>
                <c:pt idx="5239">
                  <c:v>22</c:v>
                </c:pt>
                <c:pt idx="5240">
                  <c:v>22</c:v>
                </c:pt>
                <c:pt idx="5241">
                  <c:v>22</c:v>
                </c:pt>
                <c:pt idx="5242">
                  <c:v>25</c:v>
                </c:pt>
                <c:pt idx="5243">
                  <c:v>21</c:v>
                </c:pt>
                <c:pt idx="5244">
                  <c:v>23</c:v>
                </c:pt>
                <c:pt idx="5245">
                  <c:v>24</c:v>
                </c:pt>
                <c:pt idx="5246">
                  <c:v>24</c:v>
                </c:pt>
                <c:pt idx="5247">
                  <c:v>22</c:v>
                </c:pt>
                <c:pt idx="5248">
                  <c:v>27</c:v>
                </c:pt>
                <c:pt idx="5249">
                  <c:v>20</c:v>
                </c:pt>
                <c:pt idx="5250">
                  <c:v>24</c:v>
                </c:pt>
                <c:pt idx="5251">
                  <c:v>21</c:v>
                </c:pt>
                <c:pt idx="5252">
                  <c:v>23</c:v>
                </c:pt>
                <c:pt idx="5253">
                  <c:v>23</c:v>
                </c:pt>
                <c:pt idx="5254">
                  <c:v>22</c:v>
                </c:pt>
                <c:pt idx="5255">
                  <c:v>21</c:v>
                </c:pt>
                <c:pt idx="5256">
                  <c:v>21</c:v>
                </c:pt>
                <c:pt idx="5257">
                  <c:v>22</c:v>
                </c:pt>
                <c:pt idx="5258">
                  <c:v>22</c:v>
                </c:pt>
                <c:pt idx="5259">
                  <c:v>21</c:v>
                </c:pt>
                <c:pt idx="5260">
                  <c:v>24</c:v>
                </c:pt>
                <c:pt idx="5261">
                  <c:v>21</c:v>
                </c:pt>
                <c:pt idx="5262">
                  <c:v>23</c:v>
                </c:pt>
                <c:pt idx="5263">
                  <c:v>23</c:v>
                </c:pt>
                <c:pt idx="5264">
                  <c:v>24</c:v>
                </c:pt>
                <c:pt idx="5265">
                  <c:v>24</c:v>
                </c:pt>
                <c:pt idx="5266">
                  <c:v>22</c:v>
                </c:pt>
                <c:pt idx="5267">
                  <c:v>21</c:v>
                </c:pt>
                <c:pt idx="5268">
                  <c:v>21</c:v>
                </c:pt>
                <c:pt idx="5269">
                  <c:v>22</c:v>
                </c:pt>
                <c:pt idx="5270">
                  <c:v>20</c:v>
                </c:pt>
                <c:pt idx="5271">
                  <c:v>21</c:v>
                </c:pt>
                <c:pt idx="5272">
                  <c:v>22</c:v>
                </c:pt>
                <c:pt idx="5273">
                  <c:v>21</c:v>
                </c:pt>
                <c:pt idx="5274">
                  <c:v>20</c:v>
                </c:pt>
                <c:pt idx="5275">
                  <c:v>18</c:v>
                </c:pt>
                <c:pt idx="5276">
                  <c:v>23</c:v>
                </c:pt>
                <c:pt idx="5277">
                  <c:v>21</c:v>
                </c:pt>
                <c:pt idx="5278">
                  <c:v>20</c:v>
                </c:pt>
                <c:pt idx="5279">
                  <c:v>22</c:v>
                </c:pt>
                <c:pt idx="5280">
                  <c:v>22</c:v>
                </c:pt>
                <c:pt idx="5281">
                  <c:v>22</c:v>
                </c:pt>
                <c:pt idx="5282">
                  <c:v>22</c:v>
                </c:pt>
                <c:pt idx="5283">
                  <c:v>24</c:v>
                </c:pt>
                <c:pt idx="5284">
                  <c:v>22</c:v>
                </c:pt>
                <c:pt idx="5285">
                  <c:v>22</c:v>
                </c:pt>
                <c:pt idx="5286">
                  <c:v>25</c:v>
                </c:pt>
                <c:pt idx="5287">
                  <c:v>23</c:v>
                </c:pt>
                <c:pt idx="5288">
                  <c:v>26</c:v>
                </c:pt>
                <c:pt idx="5289">
                  <c:v>22</c:v>
                </c:pt>
                <c:pt idx="5290">
                  <c:v>21</c:v>
                </c:pt>
                <c:pt idx="5291">
                  <c:v>24</c:v>
                </c:pt>
                <c:pt idx="5292">
                  <c:v>22</c:v>
                </c:pt>
                <c:pt idx="5293">
                  <c:v>22</c:v>
                </c:pt>
                <c:pt idx="5294">
                  <c:v>24</c:v>
                </c:pt>
                <c:pt idx="5295">
                  <c:v>22</c:v>
                </c:pt>
                <c:pt idx="5296">
                  <c:v>22</c:v>
                </c:pt>
                <c:pt idx="5297">
                  <c:v>24</c:v>
                </c:pt>
                <c:pt idx="5298">
                  <c:v>21</c:v>
                </c:pt>
                <c:pt idx="5299">
                  <c:v>22</c:v>
                </c:pt>
                <c:pt idx="5300">
                  <c:v>22</c:v>
                </c:pt>
                <c:pt idx="5301">
                  <c:v>22</c:v>
                </c:pt>
                <c:pt idx="5302">
                  <c:v>22</c:v>
                </c:pt>
                <c:pt idx="5303">
                  <c:v>24</c:v>
                </c:pt>
                <c:pt idx="5304">
                  <c:v>22</c:v>
                </c:pt>
                <c:pt idx="5305">
                  <c:v>21</c:v>
                </c:pt>
                <c:pt idx="5306">
                  <c:v>22</c:v>
                </c:pt>
                <c:pt idx="5307">
                  <c:v>26</c:v>
                </c:pt>
                <c:pt idx="5308">
                  <c:v>24</c:v>
                </c:pt>
                <c:pt idx="5309">
                  <c:v>23</c:v>
                </c:pt>
                <c:pt idx="5310">
                  <c:v>23</c:v>
                </c:pt>
                <c:pt idx="5311">
                  <c:v>24</c:v>
                </c:pt>
                <c:pt idx="5312">
                  <c:v>25</c:v>
                </c:pt>
                <c:pt idx="5313">
                  <c:v>25</c:v>
                </c:pt>
                <c:pt idx="5314">
                  <c:v>23</c:v>
                </c:pt>
                <c:pt idx="5315">
                  <c:v>22</c:v>
                </c:pt>
                <c:pt idx="5316">
                  <c:v>21</c:v>
                </c:pt>
                <c:pt idx="5317">
                  <c:v>23</c:v>
                </c:pt>
                <c:pt idx="5318">
                  <c:v>21</c:v>
                </c:pt>
                <c:pt idx="5319">
                  <c:v>21</c:v>
                </c:pt>
                <c:pt idx="5320">
                  <c:v>21</c:v>
                </c:pt>
                <c:pt idx="5321">
                  <c:v>22</c:v>
                </c:pt>
                <c:pt idx="5322">
                  <c:v>22</c:v>
                </c:pt>
                <c:pt idx="5323">
                  <c:v>25</c:v>
                </c:pt>
                <c:pt idx="5324">
                  <c:v>21</c:v>
                </c:pt>
                <c:pt idx="5325">
                  <c:v>23</c:v>
                </c:pt>
                <c:pt idx="5326">
                  <c:v>22</c:v>
                </c:pt>
                <c:pt idx="5327">
                  <c:v>21</c:v>
                </c:pt>
                <c:pt idx="5328">
                  <c:v>21</c:v>
                </c:pt>
                <c:pt idx="5329">
                  <c:v>21</c:v>
                </c:pt>
                <c:pt idx="5330">
                  <c:v>23</c:v>
                </c:pt>
                <c:pt idx="5331">
                  <c:v>22</c:v>
                </c:pt>
                <c:pt idx="5332">
                  <c:v>26</c:v>
                </c:pt>
                <c:pt idx="5333">
                  <c:v>21</c:v>
                </c:pt>
                <c:pt idx="5334">
                  <c:v>24</c:v>
                </c:pt>
                <c:pt idx="5335">
                  <c:v>26</c:v>
                </c:pt>
                <c:pt idx="5336">
                  <c:v>26</c:v>
                </c:pt>
                <c:pt idx="5337">
                  <c:v>27</c:v>
                </c:pt>
                <c:pt idx="5338">
                  <c:v>22</c:v>
                </c:pt>
                <c:pt idx="5339">
                  <c:v>24</c:v>
                </c:pt>
                <c:pt idx="5340">
                  <c:v>24</c:v>
                </c:pt>
                <c:pt idx="5341">
                  <c:v>21</c:v>
                </c:pt>
                <c:pt idx="5342">
                  <c:v>21</c:v>
                </c:pt>
                <c:pt idx="5343">
                  <c:v>22</c:v>
                </c:pt>
                <c:pt idx="5344">
                  <c:v>23</c:v>
                </c:pt>
                <c:pt idx="5345">
                  <c:v>22</c:v>
                </c:pt>
                <c:pt idx="5346">
                  <c:v>25</c:v>
                </c:pt>
                <c:pt idx="5347">
                  <c:v>23</c:v>
                </c:pt>
                <c:pt idx="5348">
                  <c:v>22</c:v>
                </c:pt>
                <c:pt idx="5349">
                  <c:v>23</c:v>
                </c:pt>
                <c:pt idx="5350">
                  <c:v>30</c:v>
                </c:pt>
                <c:pt idx="5351">
                  <c:v>23</c:v>
                </c:pt>
                <c:pt idx="5352">
                  <c:v>27</c:v>
                </c:pt>
                <c:pt idx="5353">
                  <c:v>22</c:v>
                </c:pt>
                <c:pt idx="5354">
                  <c:v>22</c:v>
                </c:pt>
                <c:pt idx="5355">
                  <c:v>22</c:v>
                </c:pt>
                <c:pt idx="5356">
                  <c:v>16</c:v>
                </c:pt>
                <c:pt idx="5357">
                  <c:v>22</c:v>
                </c:pt>
                <c:pt idx="5358">
                  <c:v>22</c:v>
                </c:pt>
                <c:pt idx="5359">
                  <c:v>21</c:v>
                </c:pt>
                <c:pt idx="5360">
                  <c:v>23</c:v>
                </c:pt>
                <c:pt idx="5361">
                  <c:v>22</c:v>
                </c:pt>
                <c:pt idx="5362">
                  <c:v>21</c:v>
                </c:pt>
                <c:pt idx="5363">
                  <c:v>21</c:v>
                </c:pt>
                <c:pt idx="5364">
                  <c:v>17</c:v>
                </c:pt>
                <c:pt idx="5365">
                  <c:v>21</c:v>
                </c:pt>
                <c:pt idx="5366">
                  <c:v>21</c:v>
                </c:pt>
                <c:pt idx="5367">
                  <c:v>21</c:v>
                </c:pt>
                <c:pt idx="5368">
                  <c:v>20</c:v>
                </c:pt>
                <c:pt idx="5369">
                  <c:v>24</c:v>
                </c:pt>
                <c:pt idx="5370">
                  <c:v>23</c:v>
                </c:pt>
                <c:pt idx="5371">
                  <c:v>21</c:v>
                </c:pt>
                <c:pt idx="5372">
                  <c:v>22</c:v>
                </c:pt>
                <c:pt idx="5373">
                  <c:v>21</c:v>
                </c:pt>
                <c:pt idx="5374">
                  <c:v>22</c:v>
                </c:pt>
                <c:pt idx="5375">
                  <c:v>22</c:v>
                </c:pt>
                <c:pt idx="5376">
                  <c:v>22</c:v>
                </c:pt>
                <c:pt idx="5377">
                  <c:v>26</c:v>
                </c:pt>
                <c:pt idx="5378">
                  <c:v>21</c:v>
                </c:pt>
                <c:pt idx="5379">
                  <c:v>22</c:v>
                </c:pt>
                <c:pt idx="5380">
                  <c:v>20</c:v>
                </c:pt>
                <c:pt idx="5381">
                  <c:v>21</c:v>
                </c:pt>
                <c:pt idx="5382">
                  <c:v>21</c:v>
                </c:pt>
                <c:pt idx="5383">
                  <c:v>23</c:v>
                </c:pt>
                <c:pt idx="5384">
                  <c:v>20</c:v>
                </c:pt>
                <c:pt idx="5385">
                  <c:v>22</c:v>
                </c:pt>
                <c:pt idx="5386">
                  <c:v>24</c:v>
                </c:pt>
                <c:pt idx="5387">
                  <c:v>21</c:v>
                </c:pt>
                <c:pt idx="5388">
                  <c:v>20</c:v>
                </c:pt>
                <c:pt idx="5389">
                  <c:v>21</c:v>
                </c:pt>
                <c:pt idx="5390">
                  <c:v>22</c:v>
                </c:pt>
                <c:pt idx="5391">
                  <c:v>20</c:v>
                </c:pt>
                <c:pt idx="5392">
                  <c:v>20</c:v>
                </c:pt>
                <c:pt idx="5393">
                  <c:v>20</c:v>
                </c:pt>
                <c:pt idx="5394">
                  <c:v>21</c:v>
                </c:pt>
                <c:pt idx="5395">
                  <c:v>24</c:v>
                </c:pt>
                <c:pt idx="5396">
                  <c:v>26</c:v>
                </c:pt>
                <c:pt idx="5397">
                  <c:v>22</c:v>
                </c:pt>
                <c:pt idx="5398">
                  <c:v>20</c:v>
                </c:pt>
                <c:pt idx="5399">
                  <c:v>19</c:v>
                </c:pt>
                <c:pt idx="5400">
                  <c:v>26</c:v>
                </c:pt>
                <c:pt idx="5401">
                  <c:v>26</c:v>
                </c:pt>
                <c:pt idx="5402">
                  <c:v>23</c:v>
                </c:pt>
                <c:pt idx="5403">
                  <c:v>24</c:v>
                </c:pt>
                <c:pt idx="5404">
                  <c:v>20</c:v>
                </c:pt>
                <c:pt idx="5405">
                  <c:v>23</c:v>
                </c:pt>
                <c:pt idx="5406">
                  <c:v>21</c:v>
                </c:pt>
                <c:pt idx="5407">
                  <c:v>22</c:v>
                </c:pt>
                <c:pt idx="5408">
                  <c:v>25</c:v>
                </c:pt>
                <c:pt idx="5409">
                  <c:v>23</c:v>
                </c:pt>
                <c:pt idx="5410">
                  <c:v>23</c:v>
                </c:pt>
                <c:pt idx="5411">
                  <c:v>22</c:v>
                </c:pt>
                <c:pt idx="5412">
                  <c:v>23</c:v>
                </c:pt>
                <c:pt idx="5413">
                  <c:v>22</c:v>
                </c:pt>
                <c:pt idx="5414">
                  <c:v>25</c:v>
                </c:pt>
                <c:pt idx="5415">
                  <c:v>21</c:v>
                </c:pt>
                <c:pt idx="5416">
                  <c:v>23</c:v>
                </c:pt>
                <c:pt idx="5417">
                  <c:v>22</c:v>
                </c:pt>
                <c:pt idx="5418">
                  <c:v>23</c:v>
                </c:pt>
                <c:pt idx="5419">
                  <c:v>21</c:v>
                </c:pt>
                <c:pt idx="5420">
                  <c:v>21</c:v>
                </c:pt>
                <c:pt idx="5421">
                  <c:v>24</c:v>
                </c:pt>
                <c:pt idx="5422">
                  <c:v>21</c:v>
                </c:pt>
                <c:pt idx="5423">
                  <c:v>22</c:v>
                </c:pt>
                <c:pt idx="5424">
                  <c:v>23</c:v>
                </c:pt>
                <c:pt idx="5425">
                  <c:v>24</c:v>
                </c:pt>
                <c:pt idx="5426">
                  <c:v>28</c:v>
                </c:pt>
                <c:pt idx="5427">
                  <c:v>24</c:v>
                </c:pt>
                <c:pt idx="5428">
                  <c:v>22</c:v>
                </c:pt>
                <c:pt idx="5429">
                  <c:v>21</c:v>
                </c:pt>
                <c:pt idx="5430">
                  <c:v>22</c:v>
                </c:pt>
                <c:pt idx="5431">
                  <c:v>24</c:v>
                </c:pt>
                <c:pt idx="5432">
                  <c:v>26</c:v>
                </c:pt>
                <c:pt idx="5433">
                  <c:v>22</c:v>
                </c:pt>
                <c:pt idx="5434">
                  <c:v>22</c:v>
                </c:pt>
                <c:pt idx="5435">
                  <c:v>22</c:v>
                </c:pt>
                <c:pt idx="5436">
                  <c:v>23</c:v>
                </c:pt>
                <c:pt idx="5437">
                  <c:v>22</c:v>
                </c:pt>
                <c:pt idx="5438">
                  <c:v>21</c:v>
                </c:pt>
                <c:pt idx="5439">
                  <c:v>21</c:v>
                </c:pt>
                <c:pt idx="5440">
                  <c:v>21</c:v>
                </c:pt>
                <c:pt idx="5441">
                  <c:v>22</c:v>
                </c:pt>
                <c:pt idx="5442">
                  <c:v>23</c:v>
                </c:pt>
                <c:pt idx="5443">
                  <c:v>22</c:v>
                </c:pt>
                <c:pt idx="5444">
                  <c:v>25</c:v>
                </c:pt>
                <c:pt idx="5445">
                  <c:v>21</c:v>
                </c:pt>
                <c:pt idx="5446">
                  <c:v>23</c:v>
                </c:pt>
                <c:pt idx="5447">
                  <c:v>23</c:v>
                </c:pt>
                <c:pt idx="5448">
                  <c:v>21</c:v>
                </c:pt>
                <c:pt idx="5449">
                  <c:v>24</c:v>
                </c:pt>
                <c:pt idx="5450">
                  <c:v>24</c:v>
                </c:pt>
                <c:pt idx="5451">
                  <c:v>28</c:v>
                </c:pt>
                <c:pt idx="5452">
                  <c:v>23</c:v>
                </c:pt>
                <c:pt idx="5453">
                  <c:v>20</c:v>
                </c:pt>
                <c:pt idx="5454">
                  <c:v>20</c:v>
                </c:pt>
                <c:pt idx="5455">
                  <c:v>22</c:v>
                </c:pt>
                <c:pt idx="5456">
                  <c:v>22</c:v>
                </c:pt>
                <c:pt idx="5457">
                  <c:v>23</c:v>
                </c:pt>
                <c:pt idx="5458">
                  <c:v>23</c:v>
                </c:pt>
                <c:pt idx="5459">
                  <c:v>22</c:v>
                </c:pt>
                <c:pt idx="5460">
                  <c:v>23</c:v>
                </c:pt>
                <c:pt idx="5461">
                  <c:v>25</c:v>
                </c:pt>
                <c:pt idx="5462">
                  <c:v>24</c:v>
                </c:pt>
                <c:pt idx="5463">
                  <c:v>23</c:v>
                </c:pt>
                <c:pt idx="5464">
                  <c:v>24</c:v>
                </c:pt>
                <c:pt idx="5465">
                  <c:v>21</c:v>
                </c:pt>
                <c:pt idx="5466">
                  <c:v>22</c:v>
                </c:pt>
                <c:pt idx="5467">
                  <c:v>24</c:v>
                </c:pt>
                <c:pt idx="5468">
                  <c:v>21</c:v>
                </c:pt>
                <c:pt idx="5469">
                  <c:v>23</c:v>
                </c:pt>
                <c:pt idx="5470">
                  <c:v>25</c:v>
                </c:pt>
                <c:pt idx="5471">
                  <c:v>22</c:v>
                </c:pt>
                <c:pt idx="5472">
                  <c:v>22</c:v>
                </c:pt>
                <c:pt idx="5473">
                  <c:v>21</c:v>
                </c:pt>
                <c:pt idx="5474">
                  <c:v>26</c:v>
                </c:pt>
                <c:pt idx="5475">
                  <c:v>25</c:v>
                </c:pt>
                <c:pt idx="5476">
                  <c:v>24</c:v>
                </c:pt>
                <c:pt idx="5477">
                  <c:v>23</c:v>
                </c:pt>
                <c:pt idx="5478">
                  <c:v>21</c:v>
                </c:pt>
                <c:pt idx="5479">
                  <c:v>22</c:v>
                </c:pt>
                <c:pt idx="5480">
                  <c:v>22</c:v>
                </c:pt>
                <c:pt idx="5481">
                  <c:v>24</c:v>
                </c:pt>
                <c:pt idx="5482">
                  <c:v>23</c:v>
                </c:pt>
                <c:pt idx="5483">
                  <c:v>21</c:v>
                </c:pt>
                <c:pt idx="5484">
                  <c:v>21</c:v>
                </c:pt>
                <c:pt idx="5485">
                  <c:v>21</c:v>
                </c:pt>
                <c:pt idx="5486">
                  <c:v>24</c:v>
                </c:pt>
                <c:pt idx="5487">
                  <c:v>24</c:v>
                </c:pt>
                <c:pt idx="5488">
                  <c:v>22</c:v>
                </c:pt>
                <c:pt idx="5489">
                  <c:v>23</c:v>
                </c:pt>
                <c:pt idx="5490">
                  <c:v>21</c:v>
                </c:pt>
                <c:pt idx="5491">
                  <c:v>20</c:v>
                </c:pt>
                <c:pt idx="5492">
                  <c:v>21</c:v>
                </c:pt>
                <c:pt idx="5493">
                  <c:v>20</c:v>
                </c:pt>
                <c:pt idx="5494">
                  <c:v>21</c:v>
                </c:pt>
                <c:pt idx="5495">
                  <c:v>19</c:v>
                </c:pt>
                <c:pt idx="5496">
                  <c:v>23</c:v>
                </c:pt>
                <c:pt idx="5497">
                  <c:v>24</c:v>
                </c:pt>
                <c:pt idx="5498">
                  <c:v>25</c:v>
                </c:pt>
                <c:pt idx="5499">
                  <c:v>22</c:v>
                </c:pt>
                <c:pt idx="5500">
                  <c:v>24</c:v>
                </c:pt>
                <c:pt idx="5501">
                  <c:v>21</c:v>
                </c:pt>
                <c:pt idx="5502">
                  <c:v>20</c:v>
                </c:pt>
                <c:pt idx="5503">
                  <c:v>22</c:v>
                </c:pt>
                <c:pt idx="5504">
                  <c:v>23</c:v>
                </c:pt>
                <c:pt idx="5505">
                  <c:v>24</c:v>
                </c:pt>
                <c:pt idx="5506">
                  <c:v>24</c:v>
                </c:pt>
                <c:pt idx="5507">
                  <c:v>22</c:v>
                </c:pt>
                <c:pt idx="5508">
                  <c:v>20</c:v>
                </c:pt>
                <c:pt idx="5509">
                  <c:v>21</c:v>
                </c:pt>
                <c:pt idx="5510">
                  <c:v>21</c:v>
                </c:pt>
                <c:pt idx="5511">
                  <c:v>21</c:v>
                </c:pt>
                <c:pt idx="5512">
                  <c:v>20</c:v>
                </c:pt>
                <c:pt idx="5513">
                  <c:v>22</c:v>
                </c:pt>
                <c:pt idx="5514">
                  <c:v>20</c:v>
                </c:pt>
                <c:pt idx="5515">
                  <c:v>22</c:v>
                </c:pt>
                <c:pt idx="5516">
                  <c:v>28</c:v>
                </c:pt>
                <c:pt idx="5517">
                  <c:v>22</c:v>
                </c:pt>
                <c:pt idx="5518">
                  <c:v>21</c:v>
                </c:pt>
                <c:pt idx="5519">
                  <c:v>21</c:v>
                </c:pt>
                <c:pt idx="5520">
                  <c:v>26</c:v>
                </c:pt>
                <c:pt idx="5521">
                  <c:v>22</c:v>
                </c:pt>
                <c:pt idx="5522">
                  <c:v>22</c:v>
                </c:pt>
                <c:pt idx="5523">
                  <c:v>21</c:v>
                </c:pt>
                <c:pt idx="5524">
                  <c:v>22</c:v>
                </c:pt>
                <c:pt idx="5525">
                  <c:v>19</c:v>
                </c:pt>
                <c:pt idx="5526">
                  <c:v>24</c:v>
                </c:pt>
                <c:pt idx="5527">
                  <c:v>22</c:v>
                </c:pt>
                <c:pt idx="5528">
                  <c:v>22</c:v>
                </c:pt>
                <c:pt idx="5529">
                  <c:v>21</c:v>
                </c:pt>
                <c:pt idx="5530">
                  <c:v>21</c:v>
                </c:pt>
                <c:pt idx="5531">
                  <c:v>24</c:v>
                </c:pt>
                <c:pt idx="5532">
                  <c:v>23</c:v>
                </c:pt>
                <c:pt idx="5533">
                  <c:v>25</c:v>
                </c:pt>
                <c:pt idx="5534">
                  <c:v>21</c:v>
                </c:pt>
                <c:pt idx="5535">
                  <c:v>24</c:v>
                </c:pt>
                <c:pt idx="5536">
                  <c:v>21</c:v>
                </c:pt>
                <c:pt idx="5537">
                  <c:v>21</c:v>
                </c:pt>
                <c:pt idx="5538">
                  <c:v>22</c:v>
                </c:pt>
                <c:pt idx="5539">
                  <c:v>21</c:v>
                </c:pt>
                <c:pt idx="5540">
                  <c:v>21</c:v>
                </c:pt>
                <c:pt idx="5541">
                  <c:v>21</c:v>
                </c:pt>
                <c:pt idx="5542">
                  <c:v>22</c:v>
                </c:pt>
                <c:pt idx="5543">
                  <c:v>22</c:v>
                </c:pt>
                <c:pt idx="5544">
                  <c:v>21</c:v>
                </c:pt>
                <c:pt idx="5545">
                  <c:v>22</c:v>
                </c:pt>
                <c:pt idx="5546">
                  <c:v>22</c:v>
                </c:pt>
                <c:pt idx="5547">
                  <c:v>24</c:v>
                </c:pt>
                <c:pt idx="5548">
                  <c:v>21</c:v>
                </c:pt>
                <c:pt idx="5549">
                  <c:v>22</c:v>
                </c:pt>
                <c:pt idx="5550">
                  <c:v>19</c:v>
                </c:pt>
                <c:pt idx="5551">
                  <c:v>22</c:v>
                </c:pt>
                <c:pt idx="5552">
                  <c:v>20</c:v>
                </c:pt>
                <c:pt idx="5553">
                  <c:v>22</c:v>
                </c:pt>
                <c:pt idx="5554">
                  <c:v>22</c:v>
                </c:pt>
                <c:pt idx="5555">
                  <c:v>21</c:v>
                </c:pt>
                <c:pt idx="5556">
                  <c:v>23</c:v>
                </c:pt>
                <c:pt idx="5557">
                  <c:v>26</c:v>
                </c:pt>
                <c:pt idx="5558">
                  <c:v>25</c:v>
                </c:pt>
                <c:pt idx="5559">
                  <c:v>20</c:v>
                </c:pt>
                <c:pt idx="5560">
                  <c:v>22</c:v>
                </c:pt>
                <c:pt idx="5561">
                  <c:v>21</c:v>
                </c:pt>
                <c:pt idx="5562">
                  <c:v>22</c:v>
                </c:pt>
                <c:pt idx="5563">
                  <c:v>22</c:v>
                </c:pt>
                <c:pt idx="5564">
                  <c:v>22</c:v>
                </c:pt>
                <c:pt idx="5565">
                  <c:v>23</c:v>
                </c:pt>
                <c:pt idx="5566">
                  <c:v>21</c:v>
                </c:pt>
                <c:pt idx="5567">
                  <c:v>20</c:v>
                </c:pt>
                <c:pt idx="5568">
                  <c:v>21</c:v>
                </c:pt>
                <c:pt idx="5569">
                  <c:v>24</c:v>
                </c:pt>
                <c:pt idx="5570">
                  <c:v>22</c:v>
                </c:pt>
                <c:pt idx="5571">
                  <c:v>22</c:v>
                </c:pt>
                <c:pt idx="5572">
                  <c:v>23</c:v>
                </c:pt>
                <c:pt idx="5573">
                  <c:v>21</c:v>
                </c:pt>
                <c:pt idx="5574">
                  <c:v>19</c:v>
                </c:pt>
                <c:pt idx="5575">
                  <c:v>23</c:v>
                </c:pt>
                <c:pt idx="5576">
                  <c:v>25</c:v>
                </c:pt>
                <c:pt idx="5577">
                  <c:v>23</c:v>
                </c:pt>
                <c:pt idx="5578">
                  <c:v>21</c:v>
                </c:pt>
                <c:pt idx="5579">
                  <c:v>24</c:v>
                </c:pt>
                <c:pt idx="5580">
                  <c:v>25</c:v>
                </c:pt>
                <c:pt idx="5581">
                  <c:v>30</c:v>
                </c:pt>
                <c:pt idx="5582">
                  <c:v>25</c:v>
                </c:pt>
                <c:pt idx="5583">
                  <c:v>22</c:v>
                </c:pt>
                <c:pt idx="5584">
                  <c:v>21</c:v>
                </c:pt>
                <c:pt idx="5585">
                  <c:v>21</c:v>
                </c:pt>
                <c:pt idx="5586">
                  <c:v>24</c:v>
                </c:pt>
                <c:pt idx="5587">
                  <c:v>22</c:v>
                </c:pt>
                <c:pt idx="5588">
                  <c:v>22</c:v>
                </c:pt>
                <c:pt idx="5589">
                  <c:v>23</c:v>
                </c:pt>
                <c:pt idx="5590">
                  <c:v>22</c:v>
                </c:pt>
                <c:pt idx="5591">
                  <c:v>22</c:v>
                </c:pt>
                <c:pt idx="5592">
                  <c:v>23</c:v>
                </c:pt>
                <c:pt idx="5593">
                  <c:v>21</c:v>
                </c:pt>
                <c:pt idx="5594">
                  <c:v>21</c:v>
                </c:pt>
                <c:pt idx="5595">
                  <c:v>24</c:v>
                </c:pt>
                <c:pt idx="5596">
                  <c:v>21</c:v>
                </c:pt>
                <c:pt idx="5597">
                  <c:v>24</c:v>
                </c:pt>
                <c:pt idx="5598">
                  <c:v>23</c:v>
                </c:pt>
                <c:pt idx="5599">
                  <c:v>22</c:v>
                </c:pt>
                <c:pt idx="5600">
                  <c:v>25</c:v>
                </c:pt>
                <c:pt idx="5601">
                  <c:v>23</c:v>
                </c:pt>
                <c:pt idx="5602">
                  <c:v>21</c:v>
                </c:pt>
                <c:pt idx="5603">
                  <c:v>21</c:v>
                </c:pt>
                <c:pt idx="5604">
                  <c:v>24</c:v>
                </c:pt>
                <c:pt idx="5605">
                  <c:v>24</c:v>
                </c:pt>
                <c:pt idx="5606">
                  <c:v>24</c:v>
                </c:pt>
                <c:pt idx="5607">
                  <c:v>29</c:v>
                </c:pt>
                <c:pt idx="5608">
                  <c:v>23</c:v>
                </c:pt>
                <c:pt idx="5609">
                  <c:v>20</c:v>
                </c:pt>
                <c:pt idx="5610">
                  <c:v>21</c:v>
                </c:pt>
                <c:pt idx="5611">
                  <c:v>19</c:v>
                </c:pt>
                <c:pt idx="5612">
                  <c:v>22</c:v>
                </c:pt>
                <c:pt idx="5613">
                  <c:v>22</c:v>
                </c:pt>
                <c:pt idx="5614">
                  <c:v>22</c:v>
                </c:pt>
                <c:pt idx="5615">
                  <c:v>23</c:v>
                </c:pt>
                <c:pt idx="5616">
                  <c:v>21</c:v>
                </c:pt>
                <c:pt idx="5617">
                  <c:v>23</c:v>
                </c:pt>
                <c:pt idx="5618">
                  <c:v>22</c:v>
                </c:pt>
                <c:pt idx="5619">
                  <c:v>22</c:v>
                </c:pt>
                <c:pt idx="5620">
                  <c:v>21</c:v>
                </c:pt>
                <c:pt idx="5621">
                  <c:v>26</c:v>
                </c:pt>
                <c:pt idx="5622">
                  <c:v>21</c:v>
                </c:pt>
                <c:pt idx="5623">
                  <c:v>22</c:v>
                </c:pt>
                <c:pt idx="5624">
                  <c:v>23</c:v>
                </c:pt>
                <c:pt idx="5625">
                  <c:v>20</c:v>
                </c:pt>
                <c:pt idx="5626">
                  <c:v>22</c:v>
                </c:pt>
                <c:pt idx="5627">
                  <c:v>22</c:v>
                </c:pt>
                <c:pt idx="5628">
                  <c:v>23</c:v>
                </c:pt>
                <c:pt idx="5629">
                  <c:v>23</c:v>
                </c:pt>
                <c:pt idx="5630">
                  <c:v>25</c:v>
                </c:pt>
                <c:pt idx="5631">
                  <c:v>23</c:v>
                </c:pt>
                <c:pt idx="5632">
                  <c:v>22</c:v>
                </c:pt>
                <c:pt idx="5633">
                  <c:v>26</c:v>
                </c:pt>
                <c:pt idx="5634">
                  <c:v>19</c:v>
                </c:pt>
                <c:pt idx="5635">
                  <c:v>22</c:v>
                </c:pt>
                <c:pt idx="5636">
                  <c:v>23</c:v>
                </c:pt>
                <c:pt idx="5637">
                  <c:v>21</c:v>
                </c:pt>
                <c:pt idx="5638">
                  <c:v>23</c:v>
                </c:pt>
                <c:pt idx="5639">
                  <c:v>24</c:v>
                </c:pt>
                <c:pt idx="5640">
                  <c:v>22</c:v>
                </c:pt>
                <c:pt idx="5641">
                  <c:v>22</c:v>
                </c:pt>
                <c:pt idx="5642">
                  <c:v>23</c:v>
                </c:pt>
                <c:pt idx="5643">
                  <c:v>23</c:v>
                </c:pt>
                <c:pt idx="5644">
                  <c:v>23</c:v>
                </c:pt>
                <c:pt idx="5645">
                  <c:v>23</c:v>
                </c:pt>
                <c:pt idx="5646">
                  <c:v>24</c:v>
                </c:pt>
                <c:pt idx="5647">
                  <c:v>21</c:v>
                </c:pt>
                <c:pt idx="5648">
                  <c:v>20</c:v>
                </c:pt>
                <c:pt idx="5649">
                  <c:v>21</c:v>
                </c:pt>
                <c:pt idx="5650">
                  <c:v>20</c:v>
                </c:pt>
                <c:pt idx="5651">
                  <c:v>22</c:v>
                </c:pt>
                <c:pt idx="5652">
                  <c:v>21</c:v>
                </c:pt>
                <c:pt idx="5653">
                  <c:v>21</c:v>
                </c:pt>
                <c:pt idx="5654">
                  <c:v>22</c:v>
                </c:pt>
                <c:pt idx="5655">
                  <c:v>21</c:v>
                </c:pt>
                <c:pt idx="5656">
                  <c:v>20</c:v>
                </c:pt>
                <c:pt idx="5657">
                  <c:v>21</c:v>
                </c:pt>
                <c:pt idx="5658">
                  <c:v>21</c:v>
                </c:pt>
                <c:pt idx="5659">
                  <c:v>24</c:v>
                </c:pt>
                <c:pt idx="5660">
                  <c:v>23</c:v>
                </c:pt>
                <c:pt idx="5661">
                  <c:v>20</c:v>
                </c:pt>
                <c:pt idx="5662">
                  <c:v>21</c:v>
                </c:pt>
                <c:pt idx="5663">
                  <c:v>22</c:v>
                </c:pt>
                <c:pt idx="5664">
                  <c:v>22</c:v>
                </c:pt>
                <c:pt idx="5665">
                  <c:v>22</c:v>
                </c:pt>
                <c:pt idx="5666">
                  <c:v>21</c:v>
                </c:pt>
                <c:pt idx="5667">
                  <c:v>21</c:v>
                </c:pt>
                <c:pt idx="5668">
                  <c:v>20</c:v>
                </c:pt>
                <c:pt idx="5669">
                  <c:v>20</c:v>
                </c:pt>
                <c:pt idx="5670">
                  <c:v>22</c:v>
                </c:pt>
                <c:pt idx="5671">
                  <c:v>22</c:v>
                </c:pt>
                <c:pt idx="5672">
                  <c:v>23</c:v>
                </c:pt>
                <c:pt idx="5673">
                  <c:v>21</c:v>
                </c:pt>
                <c:pt idx="5674">
                  <c:v>23</c:v>
                </c:pt>
                <c:pt idx="5675">
                  <c:v>21</c:v>
                </c:pt>
                <c:pt idx="5676">
                  <c:v>20</c:v>
                </c:pt>
                <c:pt idx="5677">
                  <c:v>22</c:v>
                </c:pt>
                <c:pt idx="5678">
                  <c:v>21</c:v>
                </c:pt>
                <c:pt idx="5679">
                  <c:v>23</c:v>
                </c:pt>
                <c:pt idx="5680">
                  <c:v>21</c:v>
                </c:pt>
                <c:pt idx="5681">
                  <c:v>20</c:v>
                </c:pt>
                <c:pt idx="5682">
                  <c:v>27</c:v>
                </c:pt>
                <c:pt idx="5683">
                  <c:v>22</c:v>
                </c:pt>
                <c:pt idx="5684">
                  <c:v>22</c:v>
                </c:pt>
                <c:pt idx="5685">
                  <c:v>21</c:v>
                </c:pt>
                <c:pt idx="5686">
                  <c:v>21</c:v>
                </c:pt>
                <c:pt idx="5687">
                  <c:v>22</c:v>
                </c:pt>
                <c:pt idx="5688">
                  <c:v>22</c:v>
                </c:pt>
                <c:pt idx="5689">
                  <c:v>23</c:v>
                </c:pt>
                <c:pt idx="5690">
                  <c:v>20</c:v>
                </c:pt>
                <c:pt idx="5691">
                  <c:v>25</c:v>
                </c:pt>
                <c:pt idx="5692">
                  <c:v>23</c:v>
                </c:pt>
                <c:pt idx="5693">
                  <c:v>24</c:v>
                </c:pt>
                <c:pt idx="5694">
                  <c:v>23</c:v>
                </c:pt>
                <c:pt idx="5695">
                  <c:v>20</c:v>
                </c:pt>
                <c:pt idx="5696">
                  <c:v>22</c:v>
                </c:pt>
                <c:pt idx="5697">
                  <c:v>25</c:v>
                </c:pt>
                <c:pt idx="5698">
                  <c:v>21</c:v>
                </c:pt>
                <c:pt idx="5699">
                  <c:v>23</c:v>
                </c:pt>
                <c:pt idx="5700">
                  <c:v>22</c:v>
                </c:pt>
                <c:pt idx="5701">
                  <c:v>22</c:v>
                </c:pt>
                <c:pt idx="5702">
                  <c:v>22</c:v>
                </c:pt>
                <c:pt idx="5703">
                  <c:v>22</c:v>
                </c:pt>
                <c:pt idx="5704">
                  <c:v>21</c:v>
                </c:pt>
                <c:pt idx="5705">
                  <c:v>21</c:v>
                </c:pt>
                <c:pt idx="5706">
                  <c:v>22</c:v>
                </c:pt>
                <c:pt idx="5707">
                  <c:v>22</c:v>
                </c:pt>
                <c:pt idx="5708">
                  <c:v>23</c:v>
                </c:pt>
                <c:pt idx="5709">
                  <c:v>20</c:v>
                </c:pt>
                <c:pt idx="5710">
                  <c:v>21</c:v>
                </c:pt>
                <c:pt idx="5711">
                  <c:v>22</c:v>
                </c:pt>
                <c:pt idx="5712">
                  <c:v>21</c:v>
                </c:pt>
                <c:pt idx="5713">
                  <c:v>22</c:v>
                </c:pt>
                <c:pt idx="5714">
                  <c:v>21</c:v>
                </c:pt>
                <c:pt idx="5715">
                  <c:v>23</c:v>
                </c:pt>
                <c:pt idx="5716">
                  <c:v>24</c:v>
                </c:pt>
                <c:pt idx="5717">
                  <c:v>25</c:v>
                </c:pt>
                <c:pt idx="5718">
                  <c:v>22</c:v>
                </c:pt>
                <c:pt idx="5719">
                  <c:v>22</c:v>
                </c:pt>
                <c:pt idx="5720">
                  <c:v>27</c:v>
                </c:pt>
                <c:pt idx="5721">
                  <c:v>23</c:v>
                </c:pt>
                <c:pt idx="5722">
                  <c:v>24</c:v>
                </c:pt>
                <c:pt idx="5723">
                  <c:v>23</c:v>
                </c:pt>
                <c:pt idx="5724">
                  <c:v>21</c:v>
                </c:pt>
                <c:pt idx="5725">
                  <c:v>22</c:v>
                </c:pt>
                <c:pt idx="5726">
                  <c:v>23</c:v>
                </c:pt>
                <c:pt idx="5727">
                  <c:v>21</c:v>
                </c:pt>
                <c:pt idx="5728">
                  <c:v>22</c:v>
                </c:pt>
                <c:pt idx="5729">
                  <c:v>22</c:v>
                </c:pt>
                <c:pt idx="5730">
                  <c:v>21</c:v>
                </c:pt>
                <c:pt idx="5731">
                  <c:v>21</c:v>
                </c:pt>
                <c:pt idx="5732">
                  <c:v>22</c:v>
                </c:pt>
                <c:pt idx="5733">
                  <c:v>22</c:v>
                </c:pt>
                <c:pt idx="5734">
                  <c:v>22</c:v>
                </c:pt>
                <c:pt idx="5735">
                  <c:v>26</c:v>
                </c:pt>
                <c:pt idx="5736">
                  <c:v>25</c:v>
                </c:pt>
                <c:pt idx="5737">
                  <c:v>22</c:v>
                </c:pt>
                <c:pt idx="5738">
                  <c:v>21</c:v>
                </c:pt>
                <c:pt idx="5739">
                  <c:v>20</c:v>
                </c:pt>
                <c:pt idx="5740">
                  <c:v>22</c:v>
                </c:pt>
                <c:pt idx="5741">
                  <c:v>24</c:v>
                </c:pt>
                <c:pt idx="5742">
                  <c:v>20</c:v>
                </c:pt>
                <c:pt idx="5743">
                  <c:v>22</c:v>
                </c:pt>
                <c:pt idx="5744">
                  <c:v>23</c:v>
                </c:pt>
                <c:pt idx="5745">
                  <c:v>26</c:v>
                </c:pt>
                <c:pt idx="5746">
                  <c:v>25</c:v>
                </c:pt>
                <c:pt idx="5747">
                  <c:v>27</c:v>
                </c:pt>
                <c:pt idx="5748">
                  <c:v>23</c:v>
                </c:pt>
                <c:pt idx="5749">
                  <c:v>22</c:v>
                </c:pt>
                <c:pt idx="5750">
                  <c:v>24</c:v>
                </c:pt>
                <c:pt idx="5751">
                  <c:v>21</c:v>
                </c:pt>
                <c:pt idx="5752">
                  <c:v>23</c:v>
                </c:pt>
                <c:pt idx="5753">
                  <c:v>21</c:v>
                </c:pt>
                <c:pt idx="5754">
                  <c:v>22</c:v>
                </c:pt>
                <c:pt idx="5755">
                  <c:v>23</c:v>
                </c:pt>
                <c:pt idx="5756">
                  <c:v>25</c:v>
                </c:pt>
                <c:pt idx="5757">
                  <c:v>20</c:v>
                </c:pt>
                <c:pt idx="5758">
                  <c:v>25</c:v>
                </c:pt>
                <c:pt idx="5759">
                  <c:v>23</c:v>
                </c:pt>
                <c:pt idx="5760">
                  <c:v>23</c:v>
                </c:pt>
                <c:pt idx="5761">
                  <c:v>22</c:v>
                </c:pt>
                <c:pt idx="5762">
                  <c:v>22</c:v>
                </c:pt>
                <c:pt idx="5763">
                  <c:v>23</c:v>
                </c:pt>
                <c:pt idx="5764">
                  <c:v>22</c:v>
                </c:pt>
                <c:pt idx="5765">
                  <c:v>23</c:v>
                </c:pt>
                <c:pt idx="5766">
                  <c:v>23</c:v>
                </c:pt>
                <c:pt idx="5767">
                  <c:v>24</c:v>
                </c:pt>
                <c:pt idx="5768">
                  <c:v>22</c:v>
                </c:pt>
                <c:pt idx="5769">
                  <c:v>28</c:v>
                </c:pt>
                <c:pt idx="5770">
                  <c:v>24</c:v>
                </c:pt>
                <c:pt idx="5771">
                  <c:v>25</c:v>
                </c:pt>
                <c:pt idx="5772">
                  <c:v>21</c:v>
                </c:pt>
                <c:pt idx="5773">
                  <c:v>26</c:v>
                </c:pt>
                <c:pt idx="5774">
                  <c:v>23</c:v>
                </c:pt>
                <c:pt idx="5775">
                  <c:v>23</c:v>
                </c:pt>
                <c:pt idx="5776">
                  <c:v>24</c:v>
                </c:pt>
                <c:pt idx="5777">
                  <c:v>25</c:v>
                </c:pt>
                <c:pt idx="5778">
                  <c:v>26</c:v>
                </c:pt>
                <c:pt idx="5779">
                  <c:v>26</c:v>
                </c:pt>
                <c:pt idx="5780">
                  <c:v>20</c:v>
                </c:pt>
                <c:pt idx="5781">
                  <c:v>21</c:v>
                </c:pt>
                <c:pt idx="5782">
                  <c:v>20</c:v>
                </c:pt>
                <c:pt idx="5783">
                  <c:v>21</c:v>
                </c:pt>
                <c:pt idx="5784">
                  <c:v>20</c:v>
                </c:pt>
                <c:pt idx="5785">
                  <c:v>25</c:v>
                </c:pt>
                <c:pt idx="5786">
                  <c:v>22</c:v>
                </c:pt>
                <c:pt idx="5787">
                  <c:v>22</c:v>
                </c:pt>
                <c:pt idx="5788">
                  <c:v>21</c:v>
                </c:pt>
                <c:pt idx="5789">
                  <c:v>22</c:v>
                </c:pt>
                <c:pt idx="5790">
                  <c:v>23</c:v>
                </c:pt>
                <c:pt idx="5791">
                  <c:v>24</c:v>
                </c:pt>
                <c:pt idx="5792">
                  <c:v>25</c:v>
                </c:pt>
                <c:pt idx="5793">
                  <c:v>20</c:v>
                </c:pt>
                <c:pt idx="5794">
                  <c:v>23</c:v>
                </c:pt>
                <c:pt idx="5795">
                  <c:v>21</c:v>
                </c:pt>
                <c:pt idx="5796">
                  <c:v>24</c:v>
                </c:pt>
                <c:pt idx="5797">
                  <c:v>25</c:v>
                </c:pt>
                <c:pt idx="5798">
                  <c:v>26</c:v>
                </c:pt>
                <c:pt idx="5799">
                  <c:v>21</c:v>
                </c:pt>
                <c:pt idx="5800">
                  <c:v>21</c:v>
                </c:pt>
                <c:pt idx="5801">
                  <c:v>21</c:v>
                </c:pt>
                <c:pt idx="5802">
                  <c:v>22</c:v>
                </c:pt>
                <c:pt idx="5803">
                  <c:v>21</c:v>
                </c:pt>
                <c:pt idx="5804">
                  <c:v>22</c:v>
                </c:pt>
                <c:pt idx="5805">
                  <c:v>20</c:v>
                </c:pt>
                <c:pt idx="5806">
                  <c:v>22</c:v>
                </c:pt>
                <c:pt idx="5807">
                  <c:v>22</c:v>
                </c:pt>
                <c:pt idx="5808">
                  <c:v>23</c:v>
                </c:pt>
                <c:pt idx="5809">
                  <c:v>21</c:v>
                </c:pt>
                <c:pt idx="5810">
                  <c:v>24</c:v>
                </c:pt>
                <c:pt idx="5811">
                  <c:v>21</c:v>
                </c:pt>
                <c:pt idx="5812">
                  <c:v>23</c:v>
                </c:pt>
                <c:pt idx="5813">
                  <c:v>22</c:v>
                </c:pt>
                <c:pt idx="5814">
                  <c:v>25</c:v>
                </c:pt>
                <c:pt idx="5815">
                  <c:v>21</c:v>
                </c:pt>
                <c:pt idx="5816">
                  <c:v>22</c:v>
                </c:pt>
                <c:pt idx="5817">
                  <c:v>26</c:v>
                </c:pt>
                <c:pt idx="5818">
                  <c:v>21</c:v>
                </c:pt>
                <c:pt idx="5819">
                  <c:v>22</c:v>
                </c:pt>
                <c:pt idx="5820">
                  <c:v>22</c:v>
                </c:pt>
                <c:pt idx="5821">
                  <c:v>24</c:v>
                </c:pt>
                <c:pt idx="5822">
                  <c:v>24</c:v>
                </c:pt>
                <c:pt idx="5823">
                  <c:v>21</c:v>
                </c:pt>
                <c:pt idx="5824">
                  <c:v>22</c:v>
                </c:pt>
                <c:pt idx="5825">
                  <c:v>23</c:v>
                </c:pt>
                <c:pt idx="5826">
                  <c:v>22</c:v>
                </c:pt>
                <c:pt idx="5827">
                  <c:v>22</c:v>
                </c:pt>
                <c:pt idx="5828">
                  <c:v>25</c:v>
                </c:pt>
                <c:pt idx="5829">
                  <c:v>26</c:v>
                </c:pt>
                <c:pt idx="5830">
                  <c:v>25</c:v>
                </c:pt>
                <c:pt idx="5831">
                  <c:v>20</c:v>
                </c:pt>
                <c:pt idx="5832">
                  <c:v>22</c:v>
                </c:pt>
                <c:pt idx="5833">
                  <c:v>22</c:v>
                </c:pt>
                <c:pt idx="5834">
                  <c:v>22</c:v>
                </c:pt>
                <c:pt idx="5835">
                  <c:v>21</c:v>
                </c:pt>
                <c:pt idx="5836">
                  <c:v>23</c:v>
                </c:pt>
                <c:pt idx="5837">
                  <c:v>22</c:v>
                </c:pt>
                <c:pt idx="5838">
                  <c:v>22</c:v>
                </c:pt>
                <c:pt idx="5839">
                  <c:v>21</c:v>
                </c:pt>
                <c:pt idx="5840">
                  <c:v>20</c:v>
                </c:pt>
                <c:pt idx="5841">
                  <c:v>22</c:v>
                </c:pt>
                <c:pt idx="5842">
                  <c:v>20</c:v>
                </c:pt>
                <c:pt idx="5843">
                  <c:v>23</c:v>
                </c:pt>
                <c:pt idx="5844">
                  <c:v>24</c:v>
                </c:pt>
                <c:pt idx="5845">
                  <c:v>24</c:v>
                </c:pt>
                <c:pt idx="5846">
                  <c:v>22</c:v>
                </c:pt>
                <c:pt idx="5847">
                  <c:v>21</c:v>
                </c:pt>
                <c:pt idx="5848">
                  <c:v>22</c:v>
                </c:pt>
                <c:pt idx="5849">
                  <c:v>22</c:v>
                </c:pt>
                <c:pt idx="5850">
                  <c:v>22</c:v>
                </c:pt>
                <c:pt idx="5851">
                  <c:v>22</c:v>
                </c:pt>
                <c:pt idx="5852">
                  <c:v>24</c:v>
                </c:pt>
                <c:pt idx="5853">
                  <c:v>22</c:v>
                </c:pt>
                <c:pt idx="5854">
                  <c:v>24</c:v>
                </c:pt>
                <c:pt idx="5855">
                  <c:v>21</c:v>
                </c:pt>
                <c:pt idx="5856">
                  <c:v>20</c:v>
                </c:pt>
                <c:pt idx="5857">
                  <c:v>24</c:v>
                </c:pt>
                <c:pt idx="5858">
                  <c:v>21</c:v>
                </c:pt>
                <c:pt idx="5859">
                  <c:v>22</c:v>
                </c:pt>
                <c:pt idx="5860">
                  <c:v>21</c:v>
                </c:pt>
                <c:pt idx="5861">
                  <c:v>21</c:v>
                </c:pt>
                <c:pt idx="5862">
                  <c:v>22</c:v>
                </c:pt>
                <c:pt idx="5863">
                  <c:v>21</c:v>
                </c:pt>
                <c:pt idx="5864">
                  <c:v>22</c:v>
                </c:pt>
                <c:pt idx="5865">
                  <c:v>23</c:v>
                </c:pt>
                <c:pt idx="5866">
                  <c:v>22</c:v>
                </c:pt>
                <c:pt idx="5867">
                  <c:v>23</c:v>
                </c:pt>
                <c:pt idx="5868">
                  <c:v>22</c:v>
                </c:pt>
                <c:pt idx="5869">
                  <c:v>23</c:v>
                </c:pt>
                <c:pt idx="5870">
                  <c:v>26</c:v>
                </c:pt>
                <c:pt idx="5871">
                  <c:v>22</c:v>
                </c:pt>
                <c:pt idx="5872">
                  <c:v>22</c:v>
                </c:pt>
                <c:pt idx="5873">
                  <c:v>23</c:v>
                </c:pt>
                <c:pt idx="5874">
                  <c:v>22</c:v>
                </c:pt>
                <c:pt idx="5875">
                  <c:v>21</c:v>
                </c:pt>
                <c:pt idx="5876">
                  <c:v>25</c:v>
                </c:pt>
                <c:pt idx="5877">
                  <c:v>25</c:v>
                </c:pt>
                <c:pt idx="5878">
                  <c:v>28</c:v>
                </c:pt>
                <c:pt idx="5879">
                  <c:v>23</c:v>
                </c:pt>
                <c:pt idx="5880">
                  <c:v>23</c:v>
                </c:pt>
                <c:pt idx="5881">
                  <c:v>23</c:v>
                </c:pt>
                <c:pt idx="5882">
                  <c:v>22</c:v>
                </c:pt>
                <c:pt idx="5883">
                  <c:v>24</c:v>
                </c:pt>
                <c:pt idx="5884">
                  <c:v>21</c:v>
                </c:pt>
                <c:pt idx="5885">
                  <c:v>22</c:v>
                </c:pt>
                <c:pt idx="5886">
                  <c:v>24</c:v>
                </c:pt>
                <c:pt idx="5887">
                  <c:v>26</c:v>
                </c:pt>
                <c:pt idx="5888">
                  <c:v>22</c:v>
                </c:pt>
                <c:pt idx="5889">
                  <c:v>22</c:v>
                </c:pt>
                <c:pt idx="5890">
                  <c:v>22</c:v>
                </c:pt>
                <c:pt idx="5891">
                  <c:v>21</c:v>
                </c:pt>
                <c:pt idx="5892">
                  <c:v>23</c:v>
                </c:pt>
                <c:pt idx="5893">
                  <c:v>22</c:v>
                </c:pt>
                <c:pt idx="5894">
                  <c:v>21</c:v>
                </c:pt>
                <c:pt idx="5895">
                  <c:v>21</c:v>
                </c:pt>
                <c:pt idx="5896">
                  <c:v>23</c:v>
                </c:pt>
                <c:pt idx="5897">
                  <c:v>22</c:v>
                </c:pt>
                <c:pt idx="5898">
                  <c:v>24</c:v>
                </c:pt>
                <c:pt idx="5899">
                  <c:v>24</c:v>
                </c:pt>
                <c:pt idx="5900">
                  <c:v>19</c:v>
                </c:pt>
                <c:pt idx="5901">
                  <c:v>25</c:v>
                </c:pt>
                <c:pt idx="5902">
                  <c:v>24</c:v>
                </c:pt>
                <c:pt idx="5903">
                  <c:v>29</c:v>
                </c:pt>
                <c:pt idx="5904">
                  <c:v>24</c:v>
                </c:pt>
                <c:pt idx="5905">
                  <c:v>25</c:v>
                </c:pt>
                <c:pt idx="5906">
                  <c:v>23</c:v>
                </c:pt>
                <c:pt idx="5907">
                  <c:v>21</c:v>
                </c:pt>
                <c:pt idx="5908">
                  <c:v>20</c:v>
                </c:pt>
                <c:pt idx="5909">
                  <c:v>21</c:v>
                </c:pt>
                <c:pt idx="5910">
                  <c:v>19</c:v>
                </c:pt>
                <c:pt idx="5911">
                  <c:v>21</c:v>
                </c:pt>
                <c:pt idx="5912">
                  <c:v>22</c:v>
                </c:pt>
                <c:pt idx="5913">
                  <c:v>21</c:v>
                </c:pt>
                <c:pt idx="5914">
                  <c:v>20</c:v>
                </c:pt>
                <c:pt idx="5915">
                  <c:v>22</c:v>
                </c:pt>
                <c:pt idx="5916">
                  <c:v>20</c:v>
                </c:pt>
                <c:pt idx="5917">
                  <c:v>20</c:v>
                </c:pt>
                <c:pt idx="5918">
                  <c:v>22</c:v>
                </c:pt>
                <c:pt idx="5919">
                  <c:v>24</c:v>
                </c:pt>
                <c:pt idx="5920">
                  <c:v>21</c:v>
                </c:pt>
                <c:pt idx="5921">
                  <c:v>21</c:v>
                </c:pt>
                <c:pt idx="5922">
                  <c:v>22</c:v>
                </c:pt>
                <c:pt idx="5923">
                  <c:v>21</c:v>
                </c:pt>
                <c:pt idx="5924">
                  <c:v>22</c:v>
                </c:pt>
                <c:pt idx="5925">
                  <c:v>21</c:v>
                </c:pt>
                <c:pt idx="5926">
                  <c:v>23</c:v>
                </c:pt>
                <c:pt idx="5927">
                  <c:v>23</c:v>
                </c:pt>
                <c:pt idx="5928">
                  <c:v>22</c:v>
                </c:pt>
                <c:pt idx="5929">
                  <c:v>21</c:v>
                </c:pt>
                <c:pt idx="5930">
                  <c:v>19</c:v>
                </c:pt>
                <c:pt idx="5931">
                  <c:v>22</c:v>
                </c:pt>
                <c:pt idx="5932">
                  <c:v>22</c:v>
                </c:pt>
                <c:pt idx="5933">
                  <c:v>22</c:v>
                </c:pt>
                <c:pt idx="5934">
                  <c:v>22</c:v>
                </c:pt>
                <c:pt idx="5935">
                  <c:v>22</c:v>
                </c:pt>
                <c:pt idx="5936">
                  <c:v>22</c:v>
                </c:pt>
                <c:pt idx="5937">
                  <c:v>25</c:v>
                </c:pt>
                <c:pt idx="5938">
                  <c:v>21</c:v>
                </c:pt>
                <c:pt idx="5939">
                  <c:v>25</c:v>
                </c:pt>
                <c:pt idx="5940">
                  <c:v>23</c:v>
                </c:pt>
                <c:pt idx="5941">
                  <c:v>24</c:v>
                </c:pt>
                <c:pt idx="5942">
                  <c:v>20</c:v>
                </c:pt>
                <c:pt idx="5943">
                  <c:v>20</c:v>
                </c:pt>
                <c:pt idx="5944">
                  <c:v>23</c:v>
                </c:pt>
                <c:pt idx="5945">
                  <c:v>25</c:v>
                </c:pt>
                <c:pt idx="5946">
                  <c:v>22</c:v>
                </c:pt>
                <c:pt idx="5947">
                  <c:v>23</c:v>
                </c:pt>
                <c:pt idx="5948">
                  <c:v>22</c:v>
                </c:pt>
                <c:pt idx="5949">
                  <c:v>22</c:v>
                </c:pt>
                <c:pt idx="5950">
                  <c:v>21</c:v>
                </c:pt>
                <c:pt idx="5951">
                  <c:v>21</c:v>
                </c:pt>
                <c:pt idx="5952">
                  <c:v>22</c:v>
                </c:pt>
                <c:pt idx="5953">
                  <c:v>27</c:v>
                </c:pt>
                <c:pt idx="5954">
                  <c:v>26</c:v>
                </c:pt>
                <c:pt idx="5955">
                  <c:v>23</c:v>
                </c:pt>
                <c:pt idx="5956">
                  <c:v>21</c:v>
                </c:pt>
                <c:pt idx="5957">
                  <c:v>20</c:v>
                </c:pt>
                <c:pt idx="5958">
                  <c:v>20</c:v>
                </c:pt>
                <c:pt idx="5959">
                  <c:v>22</c:v>
                </c:pt>
                <c:pt idx="5960">
                  <c:v>21</c:v>
                </c:pt>
                <c:pt idx="5961">
                  <c:v>21</c:v>
                </c:pt>
                <c:pt idx="5962">
                  <c:v>21</c:v>
                </c:pt>
                <c:pt idx="5963">
                  <c:v>19</c:v>
                </c:pt>
                <c:pt idx="5964">
                  <c:v>24</c:v>
                </c:pt>
                <c:pt idx="5965">
                  <c:v>24</c:v>
                </c:pt>
                <c:pt idx="5966">
                  <c:v>21</c:v>
                </c:pt>
                <c:pt idx="5967">
                  <c:v>21</c:v>
                </c:pt>
                <c:pt idx="5968">
                  <c:v>21</c:v>
                </c:pt>
                <c:pt idx="5969">
                  <c:v>21</c:v>
                </c:pt>
                <c:pt idx="5970">
                  <c:v>21</c:v>
                </c:pt>
                <c:pt idx="5971">
                  <c:v>23</c:v>
                </c:pt>
                <c:pt idx="5972">
                  <c:v>23</c:v>
                </c:pt>
                <c:pt idx="5973">
                  <c:v>22</c:v>
                </c:pt>
                <c:pt idx="5974">
                  <c:v>19</c:v>
                </c:pt>
                <c:pt idx="5975">
                  <c:v>20</c:v>
                </c:pt>
                <c:pt idx="5976">
                  <c:v>21</c:v>
                </c:pt>
                <c:pt idx="5977">
                  <c:v>20</c:v>
                </c:pt>
                <c:pt idx="5978">
                  <c:v>25</c:v>
                </c:pt>
                <c:pt idx="5979">
                  <c:v>28</c:v>
                </c:pt>
                <c:pt idx="5980">
                  <c:v>23</c:v>
                </c:pt>
                <c:pt idx="5981">
                  <c:v>23</c:v>
                </c:pt>
                <c:pt idx="5982">
                  <c:v>24</c:v>
                </c:pt>
                <c:pt idx="5983">
                  <c:v>21</c:v>
                </c:pt>
                <c:pt idx="5984">
                  <c:v>22</c:v>
                </c:pt>
                <c:pt idx="5985">
                  <c:v>22</c:v>
                </c:pt>
                <c:pt idx="5986">
                  <c:v>24</c:v>
                </c:pt>
                <c:pt idx="5987">
                  <c:v>22</c:v>
                </c:pt>
                <c:pt idx="5988">
                  <c:v>21</c:v>
                </c:pt>
                <c:pt idx="5989">
                  <c:v>24</c:v>
                </c:pt>
                <c:pt idx="5990">
                  <c:v>27</c:v>
                </c:pt>
                <c:pt idx="5991">
                  <c:v>23</c:v>
                </c:pt>
                <c:pt idx="5992">
                  <c:v>22</c:v>
                </c:pt>
                <c:pt idx="5993">
                  <c:v>25</c:v>
                </c:pt>
                <c:pt idx="5994">
                  <c:v>23</c:v>
                </c:pt>
                <c:pt idx="5995">
                  <c:v>21</c:v>
                </c:pt>
                <c:pt idx="5996">
                  <c:v>22</c:v>
                </c:pt>
                <c:pt idx="5997">
                  <c:v>24</c:v>
                </c:pt>
                <c:pt idx="5998">
                  <c:v>22</c:v>
                </c:pt>
                <c:pt idx="5999">
                  <c:v>26</c:v>
                </c:pt>
                <c:pt idx="6000">
                  <c:v>23</c:v>
                </c:pt>
                <c:pt idx="6001">
                  <c:v>22</c:v>
                </c:pt>
                <c:pt idx="6002">
                  <c:v>25</c:v>
                </c:pt>
                <c:pt idx="6003">
                  <c:v>25</c:v>
                </c:pt>
                <c:pt idx="6004">
                  <c:v>23</c:v>
                </c:pt>
                <c:pt idx="6005">
                  <c:v>24</c:v>
                </c:pt>
                <c:pt idx="6006">
                  <c:v>23</c:v>
                </c:pt>
                <c:pt idx="6007">
                  <c:v>21</c:v>
                </c:pt>
                <c:pt idx="6008">
                  <c:v>22</c:v>
                </c:pt>
                <c:pt idx="6009">
                  <c:v>21</c:v>
                </c:pt>
                <c:pt idx="6010">
                  <c:v>25</c:v>
                </c:pt>
                <c:pt idx="6011">
                  <c:v>23</c:v>
                </c:pt>
                <c:pt idx="6012">
                  <c:v>22</c:v>
                </c:pt>
                <c:pt idx="6013">
                  <c:v>21</c:v>
                </c:pt>
                <c:pt idx="6014">
                  <c:v>21</c:v>
                </c:pt>
                <c:pt idx="6015">
                  <c:v>24</c:v>
                </c:pt>
                <c:pt idx="6016">
                  <c:v>21</c:v>
                </c:pt>
                <c:pt idx="6017">
                  <c:v>22</c:v>
                </c:pt>
                <c:pt idx="6018">
                  <c:v>25</c:v>
                </c:pt>
                <c:pt idx="6019">
                  <c:v>21</c:v>
                </c:pt>
                <c:pt idx="6020">
                  <c:v>22</c:v>
                </c:pt>
                <c:pt idx="6021">
                  <c:v>21</c:v>
                </c:pt>
                <c:pt idx="6022">
                  <c:v>22</c:v>
                </c:pt>
                <c:pt idx="6023">
                  <c:v>20</c:v>
                </c:pt>
                <c:pt idx="6024">
                  <c:v>23</c:v>
                </c:pt>
                <c:pt idx="6025">
                  <c:v>22</c:v>
                </c:pt>
                <c:pt idx="6026">
                  <c:v>23</c:v>
                </c:pt>
                <c:pt idx="6027">
                  <c:v>28</c:v>
                </c:pt>
                <c:pt idx="6028">
                  <c:v>24</c:v>
                </c:pt>
                <c:pt idx="6029">
                  <c:v>21</c:v>
                </c:pt>
                <c:pt idx="6030">
                  <c:v>26</c:v>
                </c:pt>
                <c:pt idx="6031">
                  <c:v>23</c:v>
                </c:pt>
                <c:pt idx="6032">
                  <c:v>20</c:v>
                </c:pt>
                <c:pt idx="6033">
                  <c:v>23</c:v>
                </c:pt>
                <c:pt idx="6034">
                  <c:v>22</c:v>
                </c:pt>
                <c:pt idx="6035">
                  <c:v>22</c:v>
                </c:pt>
                <c:pt idx="6036">
                  <c:v>22</c:v>
                </c:pt>
                <c:pt idx="6037">
                  <c:v>21</c:v>
                </c:pt>
                <c:pt idx="6038">
                  <c:v>27</c:v>
                </c:pt>
                <c:pt idx="6039">
                  <c:v>21</c:v>
                </c:pt>
                <c:pt idx="6040">
                  <c:v>22</c:v>
                </c:pt>
                <c:pt idx="6041">
                  <c:v>23</c:v>
                </c:pt>
                <c:pt idx="6042">
                  <c:v>23</c:v>
                </c:pt>
                <c:pt idx="6043">
                  <c:v>24</c:v>
                </c:pt>
                <c:pt idx="6044">
                  <c:v>22</c:v>
                </c:pt>
                <c:pt idx="6045">
                  <c:v>23</c:v>
                </c:pt>
                <c:pt idx="6046">
                  <c:v>25</c:v>
                </c:pt>
                <c:pt idx="6047">
                  <c:v>22</c:v>
                </c:pt>
                <c:pt idx="6048">
                  <c:v>22</c:v>
                </c:pt>
                <c:pt idx="6049">
                  <c:v>22</c:v>
                </c:pt>
                <c:pt idx="6050">
                  <c:v>22</c:v>
                </c:pt>
                <c:pt idx="6051">
                  <c:v>30</c:v>
                </c:pt>
                <c:pt idx="6052">
                  <c:v>22</c:v>
                </c:pt>
                <c:pt idx="6053">
                  <c:v>22</c:v>
                </c:pt>
                <c:pt idx="6054">
                  <c:v>22</c:v>
                </c:pt>
                <c:pt idx="6055">
                  <c:v>22</c:v>
                </c:pt>
                <c:pt idx="6056">
                  <c:v>21</c:v>
                </c:pt>
                <c:pt idx="6057">
                  <c:v>22</c:v>
                </c:pt>
                <c:pt idx="6058">
                  <c:v>24</c:v>
                </c:pt>
                <c:pt idx="6059">
                  <c:v>22</c:v>
                </c:pt>
                <c:pt idx="6060">
                  <c:v>22</c:v>
                </c:pt>
                <c:pt idx="6061">
                  <c:v>21</c:v>
                </c:pt>
                <c:pt idx="6062">
                  <c:v>21</c:v>
                </c:pt>
                <c:pt idx="6063">
                  <c:v>21</c:v>
                </c:pt>
                <c:pt idx="6064">
                  <c:v>22</c:v>
                </c:pt>
                <c:pt idx="6065">
                  <c:v>22</c:v>
                </c:pt>
                <c:pt idx="6066">
                  <c:v>21</c:v>
                </c:pt>
                <c:pt idx="6067">
                  <c:v>21</c:v>
                </c:pt>
                <c:pt idx="6068">
                  <c:v>21</c:v>
                </c:pt>
                <c:pt idx="6069">
                  <c:v>22</c:v>
                </c:pt>
                <c:pt idx="6070">
                  <c:v>20</c:v>
                </c:pt>
                <c:pt idx="6071">
                  <c:v>22</c:v>
                </c:pt>
                <c:pt idx="6072">
                  <c:v>21</c:v>
                </c:pt>
                <c:pt idx="6073">
                  <c:v>21</c:v>
                </c:pt>
                <c:pt idx="6074">
                  <c:v>21</c:v>
                </c:pt>
                <c:pt idx="6075">
                  <c:v>19</c:v>
                </c:pt>
                <c:pt idx="6076">
                  <c:v>23</c:v>
                </c:pt>
                <c:pt idx="6077">
                  <c:v>22</c:v>
                </c:pt>
                <c:pt idx="6078">
                  <c:v>25</c:v>
                </c:pt>
                <c:pt idx="6079">
                  <c:v>20</c:v>
                </c:pt>
                <c:pt idx="6080">
                  <c:v>21</c:v>
                </c:pt>
                <c:pt idx="6081">
                  <c:v>22</c:v>
                </c:pt>
                <c:pt idx="6082">
                  <c:v>22</c:v>
                </c:pt>
                <c:pt idx="6083">
                  <c:v>25</c:v>
                </c:pt>
                <c:pt idx="6084">
                  <c:v>20</c:v>
                </c:pt>
                <c:pt idx="6085">
                  <c:v>21</c:v>
                </c:pt>
                <c:pt idx="6086">
                  <c:v>20</c:v>
                </c:pt>
                <c:pt idx="6087">
                  <c:v>28</c:v>
                </c:pt>
                <c:pt idx="6088">
                  <c:v>20</c:v>
                </c:pt>
                <c:pt idx="6089">
                  <c:v>22</c:v>
                </c:pt>
                <c:pt idx="6090">
                  <c:v>22</c:v>
                </c:pt>
                <c:pt idx="6091">
                  <c:v>23</c:v>
                </c:pt>
                <c:pt idx="6092">
                  <c:v>21</c:v>
                </c:pt>
                <c:pt idx="6093">
                  <c:v>20</c:v>
                </c:pt>
                <c:pt idx="6094">
                  <c:v>20</c:v>
                </c:pt>
                <c:pt idx="6095">
                  <c:v>22</c:v>
                </c:pt>
                <c:pt idx="6096">
                  <c:v>22</c:v>
                </c:pt>
                <c:pt idx="6097">
                  <c:v>22</c:v>
                </c:pt>
                <c:pt idx="6098">
                  <c:v>22</c:v>
                </c:pt>
                <c:pt idx="6099">
                  <c:v>21</c:v>
                </c:pt>
                <c:pt idx="6100">
                  <c:v>24</c:v>
                </c:pt>
                <c:pt idx="6101">
                  <c:v>22</c:v>
                </c:pt>
                <c:pt idx="6102">
                  <c:v>24</c:v>
                </c:pt>
                <c:pt idx="6103">
                  <c:v>22</c:v>
                </c:pt>
                <c:pt idx="6104">
                  <c:v>22</c:v>
                </c:pt>
                <c:pt idx="6105">
                  <c:v>23</c:v>
                </c:pt>
                <c:pt idx="6106">
                  <c:v>23</c:v>
                </c:pt>
                <c:pt idx="6107">
                  <c:v>22</c:v>
                </c:pt>
                <c:pt idx="6108">
                  <c:v>23</c:v>
                </c:pt>
                <c:pt idx="6109">
                  <c:v>23</c:v>
                </c:pt>
                <c:pt idx="6110">
                  <c:v>22</c:v>
                </c:pt>
                <c:pt idx="6111">
                  <c:v>22</c:v>
                </c:pt>
                <c:pt idx="6112">
                  <c:v>24</c:v>
                </c:pt>
                <c:pt idx="6113">
                  <c:v>23</c:v>
                </c:pt>
                <c:pt idx="6114">
                  <c:v>22</c:v>
                </c:pt>
                <c:pt idx="6115">
                  <c:v>23</c:v>
                </c:pt>
                <c:pt idx="6116">
                  <c:v>22</c:v>
                </c:pt>
                <c:pt idx="6117">
                  <c:v>22</c:v>
                </c:pt>
                <c:pt idx="6118">
                  <c:v>25</c:v>
                </c:pt>
                <c:pt idx="6119">
                  <c:v>20</c:v>
                </c:pt>
                <c:pt idx="6120">
                  <c:v>22</c:v>
                </c:pt>
                <c:pt idx="6121">
                  <c:v>22</c:v>
                </c:pt>
                <c:pt idx="6122">
                  <c:v>22</c:v>
                </c:pt>
                <c:pt idx="6123">
                  <c:v>24</c:v>
                </c:pt>
                <c:pt idx="6124">
                  <c:v>23</c:v>
                </c:pt>
                <c:pt idx="6125">
                  <c:v>26</c:v>
                </c:pt>
                <c:pt idx="6126">
                  <c:v>26</c:v>
                </c:pt>
                <c:pt idx="6127">
                  <c:v>22</c:v>
                </c:pt>
                <c:pt idx="6128">
                  <c:v>22</c:v>
                </c:pt>
                <c:pt idx="6129">
                  <c:v>23</c:v>
                </c:pt>
                <c:pt idx="6130">
                  <c:v>21</c:v>
                </c:pt>
                <c:pt idx="6131">
                  <c:v>22</c:v>
                </c:pt>
                <c:pt idx="6132">
                  <c:v>21</c:v>
                </c:pt>
                <c:pt idx="6133">
                  <c:v>21</c:v>
                </c:pt>
                <c:pt idx="6134">
                  <c:v>21</c:v>
                </c:pt>
                <c:pt idx="6135">
                  <c:v>23</c:v>
                </c:pt>
                <c:pt idx="6136">
                  <c:v>24</c:v>
                </c:pt>
                <c:pt idx="6137">
                  <c:v>20</c:v>
                </c:pt>
                <c:pt idx="6138">
                  <c:v>23</c:v>
                </c:pt>
                <c:pt idx="6139">
                  <c:v>20</c:v>
                </c:pt>
                <c:pt idx="6140">
                  <c:v>22</c:v>
                </c:pt>
                <c:pt idx="6141">
                  <c:v>23</c:v>
                </c:pt>
                <c:pt idx="6142">
                  <c:v>23</c:v>
                </c:pt>
                <c:pt idx="6143">
                  <c:v>23</c:v>
                </c:pt>
                <c:pt idx="6144">
                  <c:v>25</c:v>
                </c:pt>
                <c:pt idx="6145">
                  <c:v>21</c:v>
                </c:pt>
                <c:pt idx="6146">
                  <c:v>23</c:v>
                </c:pt>
                <c:pt idx="6147">
                  <c:v>23</c:v>
                </c:pt>
                <c:pt idx="6148">
                  <c:v>22</c:v>
                </c:pt>
                <c:pt idx="6149">
                  <c:v>25</c:v>
                </c:pt>
                <c:pt idx="6150">
                  <c:v>24</c:v>
                </c:pt>
                <c:pt idx="6151">
                  <c:v>24</c:v>
                </c:pt>
                <c:pt idx="6152">
                  <c:v>24</c:v>
                </c:pt>
                <c:pt idx="6153">
                  <c:v>22</c:v>
                </c:pt>
                <c:pt idx="6154">
                  <c:v>23</c:v>
                </c:pt>
                <c:pt idx="6155">
                  <c:v>22</c:v>
                </c:pt>
                <c:pt idx="6156">
                  <c:v>21</c:v>
                </c:pt>
                <c:pt idx="6157">
                  <c:v>24</c:v>
                </c:pt>
                <c:pt idx="6158">
                  <c:v>23</c:v>
                </c:pt>
                <c:pt idx="6159">
                  <c:v>22</c:v>
                </c:pt>
                <c:pt idx="6160">
                  <c:v>26</c:v>
                </c:pt>
                <c:pt idx="6161">
                  <c:v>23</c:v>
                </c:pt>
                <c:pt idx="6162">
                  <c:v>22</c:v>
                </c:pt>
                <c:pt idx="6163">
                  <c:v>27</c:v>
                </c:pt>
                <c:pt idx="6164">
                  <c:v>23</c:v>
                </c:pt>
                <c:pt idx="6165">
                  <c:v>22</c:v>
                </c:pt>
                <c:pt idx="6166">
                  <c:v>23</c:v>
                </c:pt>
                <c:pt idx="6167">
                  <c:v>24</c:v>
                </c:pt>
                <c:pt idx="6168">
                  <c:v>24</c:v>
                </c:pt>
                <c:pt idx="6169">
                  <c:v>23</c:v>
                </c:pt>
                <c:pt idx="6170">
                  <c:v>23</c:v>
                </c:pt>
                <c:pt idx="6171">
                  <c:v>24</c:v>
                </c:pt>
                <c:pt idx="6172">
                  <c:v>23</c:v>
                </c:pt>
                <c:pt idx="6173">
                  <c:v>24</c:v>
                </c:pt>
                <c:pt idx="6174">
                  <c:v>26</c:v>
                </c:pt>
                <c:pt idx="6175">
                  <c:v>25</c:v>
                </c:pt>
                <c:pt idx="6176">
                  <c:v>24</c:v>
                </c:pt>
                <c:pt idx="6177">
                  <c:v>20</c:v>
                </c:pt>
                <c:pt idx="6178">
                  <c:v>23</c:v>
                </c:pt>
                <c:pt idx="6179">
                  <c:v>23</c:v>
                </c:pt>
                <c:pt idx="6180">
                  <c:v>22</c:v>
                </c:pt>
                <c:pt idx="6181">
                  <c:v>23</c:v>
                </c:pt>
                <c:pt idx="6182">
                  <c:v>21</c:v>
                </c:pt>
                <c:pt idx="6183">
                  <c:v>21</c:v>
                </c:pt>
                <c:pt idx="6184">
                  <c:v>19</c:v>
                </c:pt>
                <c:pt idx="6185">
                  <c:v>20</c:v>
                </c:pt>
                <c:pt idx="6186">
                  <c:v>21</c:v>
                </c:pt>
                <c:pt idx="6187">
                  <c:v>20</c:v>
                </c:pt>
                <c:pt idx="6188">
                  <c:v>22</c:v>
                </c:pt>
                <c:pt idx="6189">
                  <c:v>20</c:v>
                </c:pt>
                <c:pt idx="6190">
                  <c:v>21</c:v>
                </c:pt>
                <c:pt idx="6191">
                  <c:v>21</c:v>
                </c:pt>
                <c:pt idx="6192">
                  <c:v>23</c:v>
                </c:pt>
                <c:pt idx="6193">
                  <c:v>20</c:v>
                </c:pt>
                <c:pt idx="6194">
                  <c:v>21</c:v>
                </c:pt>
                <c:pt idx="6195">
                  <c:v>23</c:v>
                </c:pt>
                <c:pt idx="6196">
                  <c:v>21</c:v>
                </c:pt>
                <c:pt idx="6197">
                  <c:v>21</c:v>
                </c:pt>
                <c:pt idx="6198">
                  <c:v>24</c:v>
                </c:pt>
                <c:pt idx="6199">
                  <c:v>20</c:v>
                </c:pt>
                <c:pt idx="6200">
                  <c:v>23</c:v>
                </c:pt>
                <c:pt idx="6201">
                  <c:v>21</c:v>
                </c:pt>
                <c:pt idx="6202">
                  <c:v>21</c:v>
                </c:pt>
                <c:pt idx="6203">
                  <c:v>19</c:v>
                </c:pt>
                <c:pt idx="6204">
                  <c:v>20</c:v>
                </c:pt>
                <c:pt idx="6205">
                  <c:v>23</c:v>
                </c:pt>
                <c:pt idx="6206">
                  <c:v>24</c:v>
                </c:pt>
                <c:pt idx="6207">
                  <c:v>22</c:v>
                </c:pt>
                <c:pt idx="6208">
                  <c:v>23</c:v>
                </c:pt>
                <c:pt idx="6209">
                  <c:v>21</c:v>
                </c:pt>
                <c:pt idx="6210">
                  <c:v>21</c:v>
                </c:pt>
                <c:pt idx="6211">
                  <c:v>22</c:v>
                </c:pt>
                <c:pt idx="6212">
                  <c:v>21</c:v>
                </c:pt>
                <c:pt idx="6213">
                  <c:v>26</c:v>
                </c:pt>
                <c:pt idx="6214">
                  <c:v>25</c:v>
                </c:pt>
                <c:pt idx="6215">
                  <c:v>24</c:v>
                </c:pt>
                <c:pt idx="6216">
                  <c:v>21</c:v>
                </c:pt>
                <c:pt idx="6217">
                  <c:v>22</c:v>
                </c:pt>
                <c:pt idx="6218">
                  <c:v>24</c:v>
                </c:pt>
                <c:pt idx="6219">
                  <c:v>22</c:v>
                </c:pt>
                <c:pt idx="6220">
                  <c:v>20</c:v>
                </c:pt>
                <c:pt idx="6221">
                  <c:v>23</c:v>
                </c:pt>
                <c:pt idx="6222">
                  <c:v>21</c:v>
                </c:pt>
                <c:pt idx="6223">
                  <c:v>21</c:v>
                </c:pt>
                <c:pt idx="6224">
                  <c:v>21</c:v>
                </c:pt>
                <c:pt idx="6225">
                  <c:v>24</c:v>
                </c:pt>
                <c:pt idx="6226">
                  <c:v>21</c:v>
                </c:pt>
                <c:pt idx="6227">
                  <c:v>21</c:v>
                </c:pt>
                <c:pt idx="6228">
                  <c:v>24</c:v>
                </c:pt>
                <c:pt idx="6229">
                  <c:v>22</c:v>
                </c:pt>
                <c:pt idx="6230">
                  <c:v>22</c:v>
                </c:pt>
                <c:pt idx="6231">
                  <c:v>22</c:v>
                </c:pt>
                <c:pt idx="6232">
                  <c:v>23</c:v>
                </c:pt>
                <c:pt idx="6233">
                  <c:v>21</c:v>
                </c:pt>
                <c:pt idx="6234">
                  <c:v>23</c:v>
                </c:pt>
                <c:pt idx="6235">
                  <c:v>23</c:v>
                </c:pt>
                <c:pt idx="6236">
                  <c:v>23</c:v>
                </c:pt>
                <c:pt idx="6237">
                  <c:v>21</c:v>
                </c:pt>
                <c:pt idx="6238">
                  <c:v>21</c:v>
                </c:pt>
                <c:pt idx="6239">
                  <c:v>22</c:v>
                </c:pt>
                <c:pt idx="6240">
                  <c:v>23</c:v>
                </c:pt>
                <c:pt idx="6241">
                  <c:v>21</c:v>
                </c:pt>
                <c:pt idx="6242">
                  <c:v>22</c:v>
                </c:pt>
                <c:pt idx="6243">
                  <c:v>23</c:v>
                </c:pt>
                <c:pt idx="6244">
                  <c:v>21</c:v>
                </c:pt>
                <c:pt idx="6245">
                  <c:v>21</c:v>
                </c:pt>
                <c:pt idx="6246">
                  <c:v>23</c:v>
                </c:pt>
                <c:pt idx="6247">
                  <c:v>21</c:v>
                </c:pt>
                <c:pt idx="6248">
                  <c:v>21</c:v>
                </c:pt>
                <c:pt idx="6249">
                  <c:v>22</c:v>
                </c:pt>
                <c:pt idx="6250">
                  <c:v>27</c:v>
                </c:pt>
                <c:pt idx="6251">
                  <c:v>21</c:v>
                </c:pt>
                <c:pt idx="6252">
                  <c:v>25</c:v>
                </c:pt>
                <c:pt idx="6253">
                  <c:v>24</c:v>
                </c:pt>
                <c:pt idx="6254">
                  <c:v>25</c:v>
                </c:pt>
                <c:pt idx="6255">
                  <c:v>21</c:v>
                </c:pt>
                <c:pt idx="6256">
                  <c:v>23</c:v>
                </c:pt>
                <c:pt idx="6257">
                  <c:v>25</c:v>
                </c:pt>
                <c:pt idx="6258">
                  <c:v>21</c:v>
                </c:pt>
                <c:pt idx="6259">
                  <c:v>24</c:v>
                </c:pt>
                <c:pt idx="6260">
                  <c:v>20</c:v>
                </c:pt>
                <c:pt idx="6261">
                  <c:v>22</c:v>
                </c:pt>
                <c:pt idx="6262">
                  <c:v>21</c:v>
                </c:pt>
                <c:pt idx="6263">
                  <c:v>20</c:v>
                </c:pt>
                <c:pt idx="6264">
                  <c:v>22</c:v>
                </c:pt>
                <c:pt idx="6265">
                  <c:v>27</c:v>
                </c:pt>
                <c:pt idx="6266">
                  <c:v>25</c:v>
                </c:pt>
                <c:pt idx="6267">
                  <c:v>27</c:v>
                </c:pt>
                <c:pt idx="6268">
                  <c:v>21</c:v>
                </c:pt>
                <c:pt idx="6269">
                  <c:v>22</c:v>
                </c:pt>
                <c:pt idx="6270">
                  <c:v>23</c:v>
                </c:pt>
                <c:pt idx="6271">
                  <c:v>28</c:v>
                </c:pt>
                <c:pt idx="6272">
                  <c:v>22</c:v>
                </c:pt>
                <c:pt idx="6273">
                  <c:v>25</c:v>
                </c:pt>
                <c:pt idx="6274">
                  <c:v>22</c:v>
                </c:pt>
                <c:pt idx="6275">
                  <c:v>23</c:v>
                </c:pt>
                <c:pt idx="6276">
                  <c:v>21</c:v>
                </c:pt>
                <c:pt idx="6277">
                  <c:v>27</c:v>
                </c:pt>
                <c:pt idx="6278">
                  <c:v>24</c:v>
                </c:pt>
                <c:pt idx="6279">
                  <c:v>25</c:v>
                </c:pt>
                <c:pt idx="6280">
                  <c:v>22</c:v>
                </c:pt>
                <c:pt idx="6281">
                  <c:v>23</c:v>
                </c:pt>
                <c:pt idx="6282">
                  <c:v>23</c:v>
                </c:pt>
                <c:pt idx="6283">
                  <c:v>23</c:v>
                </c:pt>
                <c:pt idx="6284">
                  <c:v>24</c:v>
                </c:pt>
                <c:pt idx="6285">
                  <c:v>22</c:v>
                </c:pt>
                <c:pt idx="6286">
                  <c:v>24</c:v>
                </c:pt>
                <c:pt idx="6287">
                  <c:v>22</c:v>
                </c:pt>
                <c:pt idx="6288">
                  <c:v>22</c:v>
                </c:pt>
                <c:pt idx="6289">
                  <c:v>22</c:v>
                </c:pt>
                <c:pt idx="6290">
                  <c:v>22</c:v>
                </c:pt>
                <c:pt idx="6291">
                  <c:v>21</c:v>
                </c:pt>
                <c:pt idx="6292">
                  <c:v>22</c:v>
                </c:pt>
                <c:pt idx="6293">
                  <c:v>22</c:v>
                </c:pt>
                <c:pt idx="6294">
                  <c:v>23</c:v>
                </c:pt>
                <c:pt idx="6295">
                  <c:v>23</c:v>
                </c:pt>
                <c:pt idx="6296">
                  <c:v>22</c:v>
                </c:pt>
                <c:pt idx="6297">
                  <c:v>22</c:v>
                </c:pt>
                <c:pt idx="6298">
                  <c:v>22</c:v>
                </c:pt>
                <c:pt idx="6299">
                  <c:v>20</c:v>
                </c:pt>
                <c:pt idx="6300">
                  <c:v>21</c:v>
                </c:pt>
                <c:pt idx="6301">
                  <c:v>26</c:v>
                </c:pt>
                <c:pt idx="6302">
                  <c:v>22</c:v>
                </c:pt>
                <c:pt idx="6303">
                  <c:v>24</c:v>
                </c:pt>
                <c:pt idx="6304">
                  <c:v>22</c:v>
                </c:pt>
                <c:pt idx="6305">
                  <c:v>23</c:v>
                </c:pt>
                <c:pt idx="6306">
                  <c:v>23</c:v>
                </c:pt>
                <c:pt idx="6307">
                  <c:v>22</c:v>
                </c:pt>
                <c:pt idx="6308">
                  <c:v>22</c:v>
                </c:pt>
                <c:pt idx="6309">
                  <c:v>25</c:v>
                </c:pt>
                <c:pt idx="6310">
                  <c:v>23</c:v>
                </c:pt>
                <c:pt idx="6311">
                  <c:v>21</c:v>
                </c:pt>
                <c:pt idx="6312">
                  <c:v>21</c:v>
                </c:pt>
                <c:pt idx="6313">
                  <c:v>23</c:v>
                </c:pt>
                <c:pt idx="6314">
                  <c:v>22</c:v>
                </c:pt>
                <c:pt idx="6315">
                  <c:v>28</c:v>
                </c:pt>
                <c:pt idx="6316">
                  <c:v>21</c:v>
                </c:pt>
                <c:pt idx="6317">
                  <c:v>21</c:v>
                </c:pt>
                <c:pt idx="6318">
                  <c:v>23</c:v>
                </c:pt>
                <c:pt idx="6319">
                  <c:v>30</c:v>
                </c:pt>
                <c:pt idx="6320">
                  <c:v>23</c:v>
                </c:pt>
                <c:pt idx="6321">
                  <c:v>25</c:v>
                </c:pt>
                <c:pt idx="6322">
                  <c:v>22</c:v>
                </c:pt>
                <c:pt idx="6323">
                  <c:v>20</c:v>
                </c:pt>
                <c:pt idx="6324">
                  <c:v>22</c:v>
                </c:pt>
                <c:pt idx="6325">
                  <c:v>22</c:v>
                </c:pt>
                <c:pt idx="6326">
                  <c:v>22</c:v>
                </c:pt>
                <c:pt idx="6327">
                  <c:v>22</c:v>
                </c:pt>
                <c:pt idx="6328">
                  <c:v>20</c:v>
                </c:pt>
                <c:pt idx="6329">
                  <c:v>22</c:v>
                </c:pt>
                <c:pt idx="6330">
                  <c:v>22</c:v>
                </c:pt>
                <c:pt idx="6331">
                  <c:v>23</c:v>
                </c:pt>
                <c:pt idx="6332">
                  <c:v>22</c:v>
                </c:pt>
                <c:pt idx="6333">
                  <c:v>22</c:v>
                </c:pt>
                <c:pt idx="6334">
                  <c:v>22</c:v>
                </c:pt>
                <c:pt idx="6335">
                  <c:v>23</c:v>
                </c:pt>
                <c:pt idx="6336">
                  <c:v>23</c:v>
                </c:pt>
                <c:pt idx="6337">
                  <c:v>22</c:v>
                </c:pt>
                <c:pt idx="6338">
                  <c:v>25</c:v>
                </c:pt>
                <c:pt idx="6339">
                  <c:v>22</c:v>
                </c:pt>
                <c:pt idx="6340">
                  <c:v>21</c:v>
                </c:pt>
                <c:pt idx="6341">
                  <c:v>24</c:v>
                </c:pt>
                <c:pt idx="6342">
                  <c:v>21</c:v>
                </c:pt>
                <c:pt idx="6343">
                  <c:v>21</c:v>
                </c:pt>
                <c:pt idx="6344">
                  <c:v>21</c:v>
                </c:pt>
                <c:pt idx="6345">
                  <c:v>21</c:v>
                </c:pt>
                <c:pt idx="6346">
                  <c:v>23</c:v>
                </c:pt>
                <c:pt idx="6347">
                  <c:v>22</c:v>
                </c:pt>
                <c:pt idx="6348">
                  <c:v>22</c:v>
                </c:pt>
                <c:pt idx="6349">
                  <c:v>23</c:v>
                </c:pt>
                <c:pt idx="6350">
                  <c:v>22</c:v>
                </c:pt>
                <c:pt idx="6351">
                  <c:v>22</c:v>
                </c:pt>
                <c:pt idx="6352">
                  <c:v>21</c:v>
                </c:pt>
                <c:pt idx="6353">
                  <c:v>22</c:v>
                </c:pt>
                <c:pt idx="6354">
                  <c:v>21</c:v>
                </c:pt>
                <c:pt idx="6355">
                  <c:v>26</c:v>
                </c:pt>
                <c:pt idx="6356">
                  <c:v>21</c:v>
                </c:pt>
                <c:pt idx="6357">
                  <c:v>20</c:v>
                </c:pt>
                <c:pt idx="6358">
                  <c:v>20</c:v>
                </c:pt>
                <c:pt idx="6359">
                  <c:v>22</c:v>
                </c:pt>
                <c:pt idx="6360">
                  <c:v>21</c:v>
                </c:pt>
                <c:pt idx="6361">
                  <c:v>22</c:v>
                </c:pt>
                <c:pt idx="6362">
                  <c:v>21</c:v>
                </c:pt>
                <c:pt idx="6363">
                  <c:v>22</c:v>
                </c:pt>
                <c:pt idx="6364">
                  <c:v>21</c:v>
                </c:pt>
                <c:pt idx="6365">
                  <c:v>22</c:v>
                </c:pt>
                <c:pt idx="6366">
                  <c:v>23</c:v>
                </c:pt>
                <c:pt idx="6367">
                  <c:v>24</c:v>
                </c:pt>
                <c:pt idx="6368">
                  <c:v>25</c:v>
                </c:pt>
                <c:pt idx="6369">
                  <c:v>26</c:v>
                </c:pt>
                <c:pt idx="6370">
                  <c:v>24</c:v>
                </c:pt>
                <c:pt idx="6371">
                  <c:v>22</c:v>
                </c:pt>
                <c:pt idx="6372">
                  <c:v>20</c:v>
                </c:pt>
                <c:pt idx="6373">
                  <c:v>22</c:v>
                </c:pt>
                <c:pt idx="6374">
                  <c:v>23</c:v>
                </c:pt>
                <c:pt idx="6375">
                  <c:v>22</c:v>
                </c:pt>
                <c:pt idx="6376">
                  <c:v>23</c:v>
                </c:pt>
                <c:pt idx="6377">
                  <c:v>23</c:v>
                </c:pt>
                <c:pt idx="6378">
                  <c:v>23</c:v>
                </c:pt>
                <c:pt idx="6379">
                  <c:v>23</c:v>
                </c:pt>
                <c:pt idx="6380">
                  <c:v>21</c:v>
                </c:pt>
                <c:pt idx="6381">
                  <c:v>22</c:v>
                </c:pt>
                <c:pt idx="6382">
                  <c:v>23</c:v>
                </c:pt>
                <c:pt idx="6383">
                  <c:v>21</c:v>
                </c:pt>
                <c:pt idx="6384">
                  <c:v>25</c:v>
                </c:pt>
                <c:pt idx="6385">
                  <c:v>24</c:v>
                </c:pt>
                <c:pt idx="6386">
                  <c:v>22</c:v>
                </c:pt>
                <c:pt idx="6387">
                  <c:v>22</c:v>
                </c:pt>
                <c:pt idx="6388">
                  <c:v>22</c:v>
                </c:pt>
                <c:pt idx="6389">
                  <c:v>22</c:v>
                </c:pt>
                <c:pt idx="6390">
                  <c:v>22</c:v>
                </c:pt>
                <c:pt idx="6391">
                  <c:v>25</c:v>
                </c:pt>
                <c:pt idx="6392">
                  <c:v>24</c:v>
                </c:pt>
                <c:pt idx="6393">
                  <c:v>25</c:v>
                </c:pt>
                <c:pt idx="6394">
                  <c:v>25</c:v>
                </c:pt>
                <c:pt idx="6395">
                  <c:v>26</c:v>
                </c:pt>
                <c:pt idx="6396">
                  <c:v>23</c:v>
                </c:pt>
                <c:pt idx="6397">
                  <c:v>25</c:v>
                </c:pt>
                <c:pt idx="6398">
                  <c:v>23</c:v>
                </c:pt>
                <c:pt idx="6399">
                  <c:v>23</c:v>
                </c:pt>
                <c:pt idx="6400">
                  <c:v>23</c:v>
                </c:pt>
                <c:pt idx="6401">
                  <c:v>23</c:v>
                </c:pt>
                <c:pt idx="6402">
                  <c:v>26</c:v>
                </c:pt>
                <c:pt idx="6403">
                  <c:v>18</c:v>
                </c:pt>
                <c:pt idx="6404">
                  <c:v>22</c:v>
                </c:pt>
                <c:pt idx="6405">
                  <c:v>21</c:v>
                </c:pt>
                <c:pt idx="6406">
                  <c:v>27</c:v>
                </c:pt>
                <c:pt idx="6407">
                  <c:v>22</c:v>
                </c:pt>
                <c:pt idx="6408">
                  <c:v>22</c:v>
                </c:pt>
                <c:pt idx="6409">
                  <c:v>25</c:v>
                </c:pt>
                <c:pt idx="6410">
                  <c:v>23</c:v>
                </c:pt>
                <c:pt idx="6411">
                  <c:v>24</c:v>
                </c:pt>
                <c:pt idx="6412">
                  <c:v>22</c:v>
                </c:pt>
                <c:pt idx="6413">
                  <c:v>23</c:v>
                </c:pt>
                <c:pt idx="6414">
                  <c:v>24</c:v>
                </c:pt>
                <c:pt idx="6415">
                  <c:v>20</c:v>
                </c:pt>
                <c:pt idx="6416">
                  <c:v>23</c:v>
                </c:pt>
                <c:pt idx="6417">
                  <c:v>25</c:v>
                </c:pt>
                <c:pt idx="6418">
                  <c:v>25</c:v>
                </c:pt>
                <c:pt idx="6419">
                  <c:v>26</c:v>
                </c:pt>
                <c:pt idx="6420">
                  <c:v>22</c:v>
                </c:pt>
                <c:pt idx="6421">
                  <c:v>20</c:v>
                </c:pt>
                <c:pt idx="6422">
                  <c:v>22</c:v>
                </c:pt>
                <c:pt idx="6423">
                  <c:v>21</c:v>
                </c:pt>
                <c:pt idx="6424">
                  <c:v>23</c:v>
                </c:pt>
                <c:pt idx="6425">
                  <c:v>23</c:v>
                </c:pt>
                <c:pt idx="6426">
                  <c:v>24</c:v>
                </c:pt>
                <c:pt idx="6427">
                  <c:v>21</c:v>
                </c:pt>
                <c:pt idx="6428">
                  <c:v>22</c:v>
                </c:pt>
                <c:pt idx="6429">
                  <c:v>24</c:v>
                </c:pt>
                <c:pt idx="6430">
                  <c:v>22</c:v>
                </c:pt>
                <c:pt idx="6431">
                  <c:v>23</c:v>
                </c:pt>
                <c:pt idx="6432">
                  <c:v>22</c:v>
                </c:pt>
                <c:pt idx="6433">
                  <c:v>22</c:v>
                </c:pt>
                <c:pt idx="6434">
                  <c:v>24</c:v>
                </c:pt>
                <c:pt idx="6435">
                  <c:v>21</c:v>
                </c:pt>
                <c:pt idx="6436">
                  <c:v>21</c:v>
                </c:pt>
                <c:pt idx="6437">
                  <c:v>22</c:v>
                </c:pt>
                <c:pt idx="6438">
                  <c:v>23</c:v>
                </c:pt>
                <c:pt idx="6439">
                  <c:v>22</c:v>
                </c:pt>
                <c:pt idx="6440">
                  <c:v>23</c:v>
                </c:pt>
                <c:pt idx="6441">
                  <c:v>29</c:v>
                </c:pt>
                <c:pt idx="6442">
                  <c:v>24</c:v>
                </c:pt>
                <c:pt idx="6443">
                  <c:v>26</c:v>
                </c:pt>
                <c:pt idx="6444">
                  <c:v>24</c:v>
                </c:pt>
                <c:pt idx="6445">
                  <c:v>22</c:v>
                </c:pt>
                <c:pt idx="6446">
                  <c:v>32</c:v>
                </c:pt>
                <c:pt idx="6447">
                  <c:v>25</c:v>
                </c:pt>
                <c:pt idx="6448">
                  <c:v>25</c:v>
                </c:pt>
                <c:pt idx="6449">
                  <c:v>21</c:v>
                </c:pt>
                <c:pt idx="6450">
                  <c:v>22</c:v>
                </c:pt>
                <c:pt idx="6451">
                  <c:v>22</c:v>
                </c:pt>
                <c:pt idx="6452">
                  <c:v>23</c:v>
                </c:pt>
                <c:pt idx="6453">
                  <c:v>21</c:v>
                </c:pt>
                <c:pt idx="6454">
                  <c:v>20</c:v>
                </c:pt>
                <c:pt idx="6455">
                  <c:v>21</c:v>
                </c:pt>
                <c:pt idx="6456">
                  <c:v>23</c:v>
                </c:pt>
                <c:pt idx="6457">
                  <c:v>23</c:v>
                </c:pt>
                <c:pt idx="6458">
                  <c:v>22</c:v>
                </c:pt>
                <c:pt idx="6459">
                  <c:v>22</c:v>
                </c:pt>
                <c:pt idx="6460">
                  <c:v>21</c:v>
                </c:pt>
                <c:pt idx="6461">
                  <c:v>22</c:v>
                </c:pt>
                <c:pt idx="6462">
                  <c:v>21</c:v>
                </c:pt>
                <c:pt idx="6463">
                  <c:v>23</c:v>
                </c:pt>
                <c:pt idx="6464">
                  <c:v>21</c:v>
                </c:pt>
                <c:pt idx="6465">
                  <c:v>21</c:v>
                </c:pt>
                <c:pt idx="6466">
                  <c:v>21</c:v>
                </c:pt>
                <c:pt idx="6467">
                  <c:v>23</c:v>
                </c:pt>
                <c:pt idx="6468">
                  <c:v>20</c:v>
                </c:pt>
                <c:pt idx="6469">
                  <c:v>24</c:v>
                </c:pt>
                <c:pt idx="6470">
                  <c:v>27</c:v>
                </c:pt>
                <c:pt idx="6471">
                  <c:v>20</c:v>
                </c:pt>
                <c:pt idx="6472">
                  <c:v>20</c:v>
                </c:pt>
                <c:pt idx="6473">
                  <c:v>23</c:v>
                </c:pt>
                <c:pt idx="6474">
                  <c:v>21</c:v>
                </c:pt>
                <c:pt idx="6475">
                  <c:v>20</c:v>
                </c:pt>
                <c:pt idx="6476">
                  <c:v>22</c:v>
                </c:pt>
                <c:pt idx="6477">
                  <c:v>25</c:v>
                </c:pt>
                <c:pt idx="6478">
                  <c:v>21</c:v>
                </c:pt>
                <c:pt idx="6479">
                  <c:v>25</c:v>
                </c:pt>
                <c:pt idx="6480">
                  <c:v>22</c:v>
                </c:pt>
                <c:pt idx="6481">
                  <c:v>21</c:v>
                </c:pt>
                <c:pt idx="6482">
                  <c:v>24</c:v>
                </c:pt>
                <c:pt idx="6483">
                  <c:v>20</c:v>
                </c:pt>
                <c:pt idx="6484">
                  <c:v>21</c:v>
                </c:pt>
                <c:pt idx="6485">
                  <c:v>21</c:v>
                </c:pt>
                <c:pt idx="6486">
                  <c:v>25</c:v>
                </c:pt>
                <c:pt idx="6487">
                  <c:v>21</c:v>
                </c:pt>
                <c:pt idx="6488">
                  <c:v>22</c:v>
                </c:pt>
                <c:pt idx="6489">
                  <c:v>21</c:v>
                </c:pt>
                <c:pt idx="6490">
                  <c:v>22</c:v>
                </c:pt>
                <c:pt idx="6491">
                  <c:v>21</c:v>
                </c:pt>
                <c:pt idx="6492">
                  <c:v>23</c:v>
                </c:pt>
                <c:pt idx="6493">
                  <c:v>22</c:v>
                </c:pt>
                <c:pt idx="6494">
                  <c:v>20</c:v>
                </c:pt>
                <c:pt idx="6495">
                  <c:v>22</c:v>
                </c:pt>
                <c:pt idx="6496">
                  <c:v>23</c:v>
                </c:pt>
                <c:pt idx="6497">
                  <c:v>23</c:v>
                </c:pt>
                <c:pt idx="6498">
                  <c:v>20</c:v>
                </c:pt>
                <c:pt idx="6499">
                  <c:v>24</c:v>
                </c:pt>
                <c:pt idx="6500">
                  <c:v>22</c:v>
                </c:pt>
                <c:pt idx="6501">
                  <c:v>23</c:v>
                </c:pt>
                <c:pt idx="6502">
                  <c:v>22</c:v>
                </c:pt>
                <c:pt idx="6503">
                  <c:v>24</c:v>
                </c:pt>
                <c:pt idx="6504">
                  <c:v>22</c:v>
                </c:pt>
                <c:pt idx="6505">
                  <c:v>22</c:v>
                </c:pt>
                <c:pt idx="6506">
                  <c:v>24</c:v>
                </c:pt>
                <c:pt idx="6507">
                  <c:v>28</c:v>
                </c:pt>
                <c:pt idx="6508">
                  <c:v>22</c:v>
                </c:pt>
                <c:pt idx="6509">
                  <c:v>21</c:v>
                </c:pt>
                <c:pt idx="6510">
                  <c:v>22</c:v>
                </c:pt>
                <c:pt idx="6511">
                  <c:v>22</c:v>
                </c:pt>
                <c:pt idx="6512">
                  <c:v>21</c:v>
                </c:pt>
                <c:pt idx="6513">
                  <c:v>25</c:v>
                </c:pt>
                <c:pt idx="6514">
                  <c:v>22</c:v>
                </c:pt>
                <c:pt idx="6515">
                  <c:v>22</c:v>
                </c:pt>
                <c:pt idx="6516">
                  <c:v>25</c:v>
                </c:pt>
                <c:pt idx="6517">
                  <c:v>22</c:v>
                </c:pt>
                <c:pt idx="6518">
                  <c:v>21</c:v>
                </c:pt>
                <c:pt idx="6519">
                  <c:v>22</c:v>
                </c:pt>
                <c:pt idx="6520">
                  <c:v>26</c:v>
                </c:pt>
                <c:pt idx="6521">
                  <c:v>23</c:v>
                </c:pt>
                <c:pt idx="6522">
                  <c:v>26</c:v>
                </c:pt>
                <c:pt idx="6523">
                  <c:v>22</c:v>
                </c:pt>
                <c:pt idx="6524">
                  <c:v>22</c:v>
                </c:pt>
                <c:pt idx="6525">
                  <c:v>22</c:v>
                </c:pt>
                <c:pt idx="6526">
                  <c:v>22</c:v>
                </c:pt>
                <c:pt idx="6527">
                  <c:v>24</c:v>
                </c:pt>
                <c:pt idx="6528">
                  <c:v>21</c:v>
                </c:pt>
                <c:pt idx="6529">
                  <c:v>23</c:v>
                </c:pt>
                <c:pt idx="6530">
                  <c:v>22</c:v>
                </c:pt>
                <c:pt idx="6531">
                  <c:v>22</c:v>
                </c:pt>
                <c:pt idx="6532">
                  <c:v>22</c:v>
                </c:pt>
                <c:pt idx="6533">
                  <c:v>22</c:v>
                </c:pt>
                <c:pt idx="6534">
                  <c:v>20</c:v>
                </c:pt>
                <c:pt idx="6535">
                  <c:v>22</c:v>
                </c:pt>
                <c:pt idx="6536">
                  <c:v>23</c:v>
                </c:pt>
                <c:pt idx="6537">
                  <c:v>22</c:v>
                </c:pt>
                <c:pt idx="6538">
                  <c:v>21</c:v>
                </c:pt>
                <c:pt idx="6539">
                  <c:v>23</c:v>
                </c:pt>
                <c:pt idx="6540">
                  <c:v>22</c:v>
                </c:pt>
                <c:pt idx="6541">
                  <c:v>22</c:v>
                </c:pt>
                <c:pt idx="6542">
                  <c:v>22</c:v>
                </c:pt>
                <c:pt idx="6543">
                  <c:v>25</c:v>
                </c:pt>
                <c:pt idx="6544">
                  <c:v>22</c:v>
                </c:pt>
                <c:pt idx="6545">
                  <c:v>24</c:v>
                </c:pt>
                <c:pt idx="6546">
                  <c:v>27</c:v>
                </c:pt>
                <c:pt idx="6547">
                  <c:v>23</c:v>
                </c:pt>
                <c:pt idx="6548">
                  <c:v>22</c:v>
                </c:pt>
                <c:pt idx="6549">
                  <c:v>20</c:v>
                </c:pt>
                <c:pt idx="6550">
                  <c:v>23</c:v>
                </c:pt>
                <c:pt idx="6551">
                  <c:v>22</c:v>
                </c:pt>
                <c:pt idx="6552">
                  <c:v>21</c:v>
                </c:pt>
                <c:pt idx="6553">
                  <c:v>25</c:v>
                </c:pt>
                <c:pt idx="6554">
                  <c:v>22</c:v>
                </c:pt>
                <c:pt idx="6555">
                  <c:v>24</c:v>
                </c:pt>
                <c:pt idx="6556">
                  <c:v>20</c:v>
                </c:pt>
                <c:pt idx="6557">
                  <c:v>22</c:v>
                </c:pt>
                <c:pt idx="6558">
                  <c:v>21</c:v>
                </c:pt>
                <c:pt idx="6559">
                  <c:v>20</c:v>
                </c:pt>
                <c:pt idx="6560">
                  <c:v>26</c:v>
                </c:pt>
                <c:pt idx="6561">
                  <c:v>26</c:v>
                </c:pt>
                <c:pt idx="6562">
                  <c:v>22</c:v>
                </c:pt>
                <c:pt idx="6563">
                  <c:v>23</c:v>
                </c:pt>
                <c:pt idx="6564">
                  <c:v>26</c:v>
                </c:pt>
                <c:pt idx="6565">
                  <c:v>23</c:v>
                </c:pt>
                <c:pt idx="6566">
                  <c:v>22</c:v>
                </c:pt>
                <c:pt idx="6567">
                  <c:v>22</c:v>
                </c:pt>
                <c:pt idx="6568">
                  <c:v>22</c:v>
                </c:pt>
                <c:pt idx="6569">
                  <c:v>26</c:v>
                </c:pt>
                <c:pt idx="6570">
                  <c:v>25</c:v>
                </c:pt>
                <c:pt idx="6571">
                  <c:v>29</c:v>
                </c:pt>
                <c:pt idx="6572">
                  <c:v>23</c:v>
                </c:pt>
                <c:pt idx="6573">
                  <c:v>23</c:v>
                </c:pt>
                <c:pt idx="6574">
                  <c:v>22</c:v>
                </c:pt>
                <c:pt idx="6575">
                  <c:v>21</c:v>
                </c:pt>
                <c:pt idx="6576">
                  <c:v>22</c:v>
                </c:pt>
                <c:pt idx="6577">
                  <c:v>25</c:v>
                </c:pt>
                <c:pt idx="6578">
                  <c:v>24</c:v>
                </c:pt>
                <c:pt idx="6579">
                  <c:v>25</c:v>
                </c:pt>
                <c:pt idx="6580">
                  <c:v>24</c:v>
                </c:pt>
                <c:pt idx="6581">
                  <c:v>22</c:v>
                </c:pt>
                <c:pt idx="6582">
                  <c:v>23</c:v>
                </c:pt>
                <c:pt idx="6583">
                  <c:v>21</c:v>
                </c:pt>
                <c:pt idx="6584">
                  <c:v>22</c:v>
                </c:pt>
                <c:pt idx="6585">
                  <c:v>22</c:v>
                </c:pt>
                <c:pt idx="6586">
                  <c:v>26</c:v>
                </c:pt>
                <c:pt idx="6587">
                  <c:v>22</c:v>
                </c:pt>
                <c:pt idx="6588">
                  <c:v>20</c:v>
                </c:pt>
                <c:pt idx="6589">
                  <c:v>29</c:v>
                </c:pt>
                <c:pt idx="6590">
                  <c:v>21</c:v>
                </c:pt>
                <c:pt idx="6591">
                  <c:v>22</c:v>
                </c:pt>
                <c:pt idx="6592">
                  <c:v>20</c:v>
                </c:pt>
                <c:pt idx="6593">
                  <c:v>25</c:v>
                </c:pt>
                <c:pt idx="6594">
                  <c:v>22</c:v>
                </c:pt>
                <c:pt idx="6595">
                  <c:v>20</c:v>
                </c:pt>
                <c:pt idx="6596">
                  <c:v>22</c:v>
                </c:pt>
                <c:pt idx="6597">
                  <c:v>21</c:v>
                </c:pt>
                <c:pt idx="6598">
                  <c:v>23</c:v>
                </c:pt>
                <c:pt idx="6599">
                  <c:v>20</c:v>
                </c:pt>
                <c:pt idx="6600">
                  <c:v>21</c:v>
                </c:pt>
                <c:pt idx="6601">
                  <c:v>21</c:v>
                </c:pt>
                <c:pt idx="6602">
                  <c:v>21</c:v>
                </c:pt>
                <c:pt idx="6603">
                  <c:v>24</c:v>
                </c:pt>
                <c:pt idx="6604">
                  <c:v>22</c:v>
                </c:pt>
                <c:pt idx="6605">
                  <c:v>19</c:v>
                </c:pt>
                <c:pt idx="6606">
                  <c:v>22</c:v>
                </c:pt>
                <c:pt idx="6607">
                  <c:v>21</c:v>
                </c:pt>
                <c:pt idx="6608">
                  <c:v>21</c:v>
                </c:pt>
                <c:pt idx="6609">
                  <c:v>21</c:v>
                </c:pt>
                <c:pt idx="6610">
                  <c:v>20</c:v>
                </c:pt>
                <c:pt idx="6611">
                  <c:v>20</c:v>
                </c:pt>
                <c:pt idx="6612">
                  <c:v>22</c:v>
                </c:pt>
                <c:pt idx="6613">
                  <c:v>22</c:v>
                </c:pt>
                <c:pt idx="6614">
                  <c:v>21</c:v>
                </c:pt>
                <c:pt idx="6615">
                  <c:v>22</c:v>
                </c:pt>
                <c:pt idx="6616">
                  <c:v>20</c:v>
                </c:pt>
                <c:pt idx="6617">
                  <c:v>18</c:v>
                </c:pt>
                <c:pt idx="6618">
                  <c:v>22</c:v>
                </c:pt>
                <c:pt idx="6619">
                  <c:v>22</c:v>
                </c:pt>
                <c:pt idx="6620">
                  <c:v>24</c:v>
                </c:pt>
                <c:pt idx="6621">
                  <c:v>22</c:v>
                </c:pt>
                <c:pt idx="6622">
                  <c:v>22</c:v>
                </c:pt>
                <c:pt idx="6623">
                  <c:v>21</c:v>
                </c:pt>
                <c:pt idx="6624">
                  <c:v>25</c:v>
                </c:pt>
                <c:pt idx="6625">
                  <c:v>25</c:v>
                </c:pt>
                <c:pt idx="6626">
                  <c:v>21</c:v>
                </c:pt>
                <c:pt idx="6627">
                  <c:v>24</c:v>
                </c:pt>
                <c:pt idx="6628">
                  <c:v>21</c:v>
                </c:pt>
                <c:pt idx="6629">
                  <c:v>25</c:v>
                </c:pt>
                <c:pt idx="6630">
                  <c:v>22</c:v>
                </c:pt>
                <c:pt idx="6631">
                  <c:v>21</c:v>
                </c:pt>
                <c:pt idx="6632">
                  <c:v>22</c:v>
                </c:pt>
                <c:pt idx="6633">
                  <c:v>22</c:v>
                </c:pt>
                <c:pt idx="6634">
                  <c:v>22</c:v>
                </c:pt>
                <c:pt idx="6635">
                  <c:v>21</c:v>
                </c:pt>
                <c:pt idx="6636">
                  <c:v>23</c:v>
                </c:pt>
                <c:pt idx="6637">
                  <c:v>22</c:v>
                </c:pt>
                <c:pt idx="6638">
                  <c:v>21</c:v>
                </c:pt>
                <c:pt idx="6639">
                  <c:v>24</c:v>
                </c:pt>
                <c:pt idx="6640">
                  <c:v>27</c:v>
                </c:pt>
                <c:pt idx="6641">
                  <c:v>24</c:v>
                </c:pt>
                <c:pt idx="6642">
                  <c:v>23</c:v>
                </c:pt>
                <c:pt idx="6643">
                  <c:v>23</c:v>
                </c:pt>
                <c:pt idx="6644">
                  <c:v>21</c:v>
                </c:pt>
                <c:pt idx="6645">
                  <c:v>25</c:v>
                </c:pt>
                <c:pt idx="6646">
                  <c:v>21</c:v>
                </c:pt>
                <c:pt idx="6647">
                  <c:v>21</c:v>
                </c:pt>
                <c:pt idx="6648">
                  <c:v>22</c:v>
                </c:pt>
                <c:pt idx="6649">
                  <c:v>25</c:v>
                </c:pt>
                <c:pt idx="6650">
                  <c:v>22</c:v>
                </c:pt>
                <c:pt idx="6651">
                  <c:v>21</c:v>
                </c:pt>
                <c:pt idx="6652">
                  <c:v>22</c:v>
                </c:pt>
                <c:pt idx="6653">
                  <c:v>20</c:v>
                </c:pt>
                <c:pt idx="6654">
                  <c:v>21</c:v>
                </c:pt>
                <c:pt idx="6655">
                  <c:v>21</c:v>
                </c:pt>
                <c:pt idx="6656">
                  <c:v>23</c:v>
                </c:pt>
                <c:pt idx="6657">
                  <c:v>20</c:v>
                </c:pt>
                <c:pt idx="6658">
                  <c:v>21</c:v>
                </c:pt>
                <c:pt idx="6659">
                  <c:v>21</c:v>
                </c:pt>
                <c:pt idx="6660">
                  <c:v>21</c:v>
                </c:pt>
                <c:pt idx="6661">
                  <c:v>23</c:v>
                </c:pt>
                <c:pt idx="6662">
                  <c:v>21</c:v>
                </c:pt>
                <c:pt idx="6663">
                  <c:v>22</c:v>
                </c:pt>
                <c:pt idx="6664">
                  <c:v>23</c:v>
                </c:pt>
                <c:pt idx="6665">
                  <c:v>25</c:v>
                </c:pt>
                <c:pt idx="6666">
                  <c:v>23</c:v>
                </c:pt>
                <c:pt idx="6667">
                  <c:v>23</c:v>
                </c:pt>
                <c:pt idx="6668">
                  <c:v>21</c:v>
                </c:pt>
                <c:pt idx="6669">
                  <c:v>20</c:v>
                </c:pt>
                <c:pt idx="6670">
                  <c:v>22</c:v>
                </c:pt>
                <c:pt idx="6671">
                  <c:v>21</c:v>
                </c:pt>
                <c:pt idx="6672">
                  <c:v>23</c:v>
                </c:pt>
                <c:pt idx="6673">
                  <c:v>20</c:v>
                </c:pt>
                <c:pt idx="6674">
                  <c:v>23</c:v>
                </c:pt>
                <c:pt idx="6675">
                  <c:v>24</c:v>
                </c:pt>
                <c:pt idx="6676">
                  <c:v>20</c:v>
                </c:pt>
                <c:pt idx="6677">
                  <c:v>22</c:v>
                </c:pt>
                <c:pt idx="6678">
                  <c:v>23</c:v>
                </c:pt>
                <c:pt idx="6679">
                  <c:v>26</c:v>
                </c:pt>
                <c:pt idx="6680">
                  <c:v>21</c:v>
                </c:pt>
                <c:pt idx="6681">
                  <c:v>23</c:v>
                </c:pt>
                <c:pt idx="6682">
                  <c:v>24</c:v>
                </c:pt>
                <c:pt idx="6683">
                  <c:v>22</c:v>
                </c:pt>
                <c:pt idx="6684">
                  <c:v>24</c:v>
                </c:pt>
                <c:pt idx="6685">
                  <c:v>22</c:v>
                </c:pt>
                <c:pt idx="6686">
                  <c:v>24</c:v>
                </c:pt>
                <c:pt idx="6687">
                  <c:v>23</c:v>
                </c:pt>
                <c:pt idx="6688">
                  <c:v>27</c:v>
                </c:pt>
                <c:pt idx="6689">
                  <c:v>25</c:v>
                </c:pt>
                <c:pt idx="6690">
                  <c:v>25</c:v>
                </c:pt>
                <c:pt idx="6691">
                  <c:v>26</c:v>
                </c:pt>
                <c:pt idx="6692">
                  <c:v>21</c:v>
                </c:pt>
                <c:pt idx="6693">
                  <c:v>23</c:v>
                </c:pt>
                <c:pt idx="6694">
                  <c:v>24</c:v>
                </c:pt>
                <c:pt idx="6695">
                  <c:v>22</c:v>
                </c:pt>
                <c:pt idx="6696">
                  <c:v>22</c:v>
                </c:pt>
                <c:pt idx="6697">
                  <c:v>21</c:v>
                </c:pt>
                <c:pt idx="6698">
                  <c:v>24</c:v>
                </c:pt>
                <c:pt idx="6699">
                  <c:v>23</c:v>
                </c:pt>
                <c:pt idx="6700">
                  <c:v>23</c:v>
                </c:pt>
                <c:pt idx="6701">
                  <c:v>21</c:v>
                </c:pt>
                <c:pt idx="6702">
                  <c:v>21</c:v>
                </c:pt>
                <c:pt idx="6703">
                  <c:v>22</c:v>
                </c:pt>
                <c:pt idx="6704">
                  <c:v>22</c:v>
                </c:pt>
                <c:pt idx="6705">
                  <c:v>22</c:v>
                </c:pt>
                <c:pt idx="6706">
                  <c:v>21</c:v>
                </c:pt>
                <c:pt idx="6707">
                  <c:v>22</c:v>
                </c:pt>
                <c:pt idx="6708">
                  <c:v>19</c:v>
                </c:pt>
                <c:pt idx="6709">
                  <c:v>21</c:v>
                </c:pt>
                <c:pt idx="6710">
                  <c:v>21</c:v>
                </c:pt>
                <c:pt idx="6711">
                  <c:v>21</c:v>
                </c:pt>
                <c:pt idx="6712">
                  <c:v>21</c:v>
                </c:pt>
                <c:pt idx="6713">
                  <c:v>26</c:v>
                </c:pt>
                <c:pt idx="6714">
                  <c:v>26</c:v>
                </c:pt>
                <c:pt idx="6715">
                  <c:v>22</c:v>
                </c:pt>
                <c:pt idx="6716">
                  <c:v>22</c:v>
                </c:pt>
                <c:pt idx="6717">
                  <c:v>25</c:v>
                </c:pt>
                <c:pt idx="6718">
                  <c:v>22</c:v>
                </c:pt>
                <c:pt idx="6719">
                  <c:v>24</c:v>
                </c:pt>
                <c:pt idx="6720">
                  <c:v>23</c:v>
                </c:pt>
                <c:pt idx="6721">
                  <c:v>24</c:v>
                </c:pt>
                <c:pt idx="6722">
                  <c:v>22</c:v>
                </c:pt>
                <c:pt idx="6723">
                  <c:v>22</c:v>
                </c:pt>
                <c:pt idx="6724">
                  <c:v>20</c:v>
                </c:pt>
                <c:pt idx="6725">
                  <c:v>23</c:v>
                </c:pt>
                <c:pt idx="6726">
                  <c:v>22</c:v>
                </c:pt>
                <c:pt idx="6727">
                  <c:v>22</c:v>
                </c:pt>
                <c:pt idx="6728">
                  <c:v>22</c:v>
                </c:pt>
                <c:pt idx="6729">
                  <c:v>22</c:v>
                </c:pt>
                <c:pt idx="6730">
                  <c:v>23</c:v>
                </c:pt>
                <c:pt idx="6731">
                  <c:v>22</c:v>
                </c:pt>
                <c:pt idx="6732">
                  <c:v>21</c:v>
                </c:pt>
                <c:pt idx="6733">
                  <c:v>22</c:v>
                </c:pt>
                <c:pt idx="6734">
                  <c:v>21</c:v>
                </c:pt>
                <c:pt idx="6735">
                  <c:v>26</c:v>
                </c:pt>
                <c:pt idx="6736">
                  <c:v>20</c:v>
                </c:pt>
                <c:pt idx="6737">
                  <c:v>21</c:v>
                </c:pt>
                <c:pt idx="6738">
                  <c:v>21</c:v>
                </c:pt>
                <c:pt idx="6739">
                  <c:v>21</c:v>
                </c:pt>
                <c:pt idx="6740">
                  <c:v>21</c:v>
                </c:pt>
                <c:pt idx="6741">
                  <c:v>21</c:v>
                </c:pt>
                <c:pt idx="6742">
                  <c:v>23</c:v>
                </c:pt>
                <c:pt idx="6743">
                  <c:v>22</c:v>
                </c:pt>
                <c:pt idx="6744">
                  <c:v>21</c:v>
                </c:pt>
                <c:pt idx="6745">
                  <c:v>22</c:v>
                </c:pt>
                <c:pt idx="6746">
                  <c:v>21</c:v>
                </c:pt>
                <c:pt idx="6747">
                  <c:v>21</c:v>
                </c:pt>
                <c:pt idx="6748">
                  <c:v>22</c:v>
                </c:pt>
                <c:pt idx="6749">
                  <c:v>22</c:v>
                </c:pt>
                <c:pt idx="6750">
                  <c:v>22</c:v>
                </c:pt>
                <c:pt idx="6751">
                  <c:v>22</c:v>
                </c:pt>
                <c:pt idx="6752">
                  <c:v>22</c:v>
                </c:pt>
                <c:pt idx="6753">
                  <c:v>21</c:v>
                </c:pt>
                <c:pt idx="6754">
                  <c:v>22</c:v>
                </c:pt>
                <c:pt idx="6755">
                  <c:v>21</c:v>
                </c:pt>
                <c:pt idx="6756">
                  <c:v>21</c:v>
                </c:pt>
                <c:pt idx="6757">
                  <c:v>22</c:v>
                </c:pt>
                <c:pt idx="6758">
                  <c:v>22</c:v>
                </c:pt>
                <c:pt idx="6759">
                  <c:v>21</c:v>
                </c:pt>
                <c:pt idx="6760">
                  <c:v>21</c:v>
                </c:pt>
                <c:pt idx="6761">
                  <c:v>22</c:v>
                </c:pt>
                <c:pt idx="6762">
                  <c:v>22</c:v>
                </c:pt>
                <c:pt idx="6763">
                  <c:v>23</c:v>
                </c:pt>
                <c:pt idx="6764">
                  <c:v>23</c:v>
                </c:pt>
                <c:pt idx="6765">
                  <c:v>23</c:v>
                </c:pt>
                <c:pt idx="6766">
                  <c:v>23</c:v>
                </c:pt>
                <c:pt idx="6767">
                  <c:v>23</c:v>
                </c:pt>
                <c:pt idx="6768">
                  <c:v>21</c:v>
                </c:pt>
                <c:pt idx="6769">
                  <c:v>22</c:v>
                </c:pt>
                <c:pt idx="6770">
                  <c:v>23</c:v>
                </c:pt>
                <c:pt idx="6771">
                  <c:v>22</c:v>
                </c:pt>
                <c:pt idx="6772">
                  <c:v>22</c:v>
                </c:pt>
                <c:pt idx="6773">
                  <c:v>20</c:v>
                </c:pt>
                <c:pt idx="6774">
                  <c:v>23</c:v>
                </c:pt>
                <c:pt idx="6775">
                  <c:v>21</c:v>
                </c:pt>
                <c:pt idx="6776">
                  <c:v>21</c:v>
                </c:pt>
                <c:pt idx="6777">
                  <c:v>21</c:v>
                </c:pt>
                <c:pt idx="6778">
                  <c:v>20</c:v>
                </c:pt>
                <c:pt idx="6779">
                  <c:v>26</c:v>
                </c:pt>
                <c:pt idx="6780">
                  <c:v>24</c:v>
                </c:pt>
                <c:pt idx="6781">
                  <c:v>22</c:v>
                </c:pt>
                <c:pt idx="6782">
                  <c:v>20</c:v>
                </c:pt>
                <c:pt idx="6783">
                  <c:v>22</c:v>
                </c:pt>
                <c:pt idx="6784">
                  <c:v>22</c:v>
                </c:pt>
                <c:pt idx="6785">
                  <c:v>22</c:v>
                </c:pt>
                <c:pt idx="6786">
                  <c:v>23</c:v>
                </c:pt>
                <c:pt idx="6787">
                  <c:v>19</c:v>
                </c:pt>
                <c:pt idx="6788">
                  <c:v>22</c:v>
                </c:pt>
                <c:pt idx="6789">
                  <c:v>25</c:v>
                </c:pt>
                <c:pt idx="6790">
                  <c:v>21</c:v>
                </c:pt>
                <c:pt idx="6791">
                  <c:v>22</c:v>
                </c:pt>
                <c:pt idx="6792">
                  <c:v>22</c:v>
                </c:pt>
                <c:pt idx="6793">
                  <c:v>22</c:v>
                </c:pt>
                <c:pt idx="6794">
                  <c:v>19</c:v>
                </c:pt>
                <c:pt idx="6795">
                  <c:v>22</c:v>
                </c:pt>
                <c:pt idx="6796">
                  <c:v>23</c:v>
                </c:pt>
                <c:pt idx="6797">
                  <c:v>21</c:v>
                </c:pt>
                <c:pt idx="6798">
                  <c:v>23</c:v>
                </c:pt>
                <c:pt idx="6799">
                  <c:v>24</c:v>
                </c:pt>
                <c:pt idx="6800">
                  <c:v>21</c:v>
                </c:pt>
                <c:pt idx="6801">
                  <c:v>22</c:v>
                </c:pt>
                <c:pt idx="6802">
                  <c:v>25</c:v>
                </c:pt>
                <c:pt idx="6803">
                  <c:v>22</c:v>
                </c:pt>
                <c:pt idx="6804">
                  <c:v>25</c:v>
                </c:pt>
                <c:pt idx="6805">
                  <c:v>26</c:v>
                </c:pt>
                <c:pt idx="6806">
                  <c:v>24</c:v>
                </c:pt>
                <c:pt idx="6807">
                  <c:v>22</c:v>
                </c:pt>
                <c:pt idx="6808">
                  <c:v>22</c:v>
                </c:pt>
                <c:pt idx="6809">
                  <c:v>22</c:v>
                </c:pt>
                <c:pt idx="6810">
                  <c:v>21</c:v>
                </c:pt>
                <c:pt idx="6811">
                  <c:v>25</c:v>
                </c:pt>
                <c:pt idx="6812">
                  <c:v>23</c:v>
                </c:pt>
                <c:pt idx="6813">
                  <c:v>26</c:v>
                </c:pt>
                <c:pt idx="6814">
                  <c:v>22</c:v>
                </c:pt>
                <c:pt idx="6815">
                  <c:v>22</c:v>
                </c:pt>
                <c:pt idx="6816">
                  <c:v>21</c:v>
                </c:pt>
                <c:pt idx="6817">
                  <c:v>23</c:v>
                </c:pt>
                <c:pt idx="6818">
                  <c:v>21</c:v>
                </c:pt>
                <c:pt idx="6819">
                  <c:v>20</c:v>
                </c:pt>
                <c:pt idx="6820">
                  <c:v>23</c:v>
                </c:pt>
                <c:pt idx="6821">
                  <c:v>25</c:v>
                </c:pt>
                <c:pt idx="6822">
                  <c:v>21</c:v>
                </c:pt>
                <c:pt idx="6823">
                  <c:v>22</c:v>
                </c:pt>
                <c:pt idx="6824">
                  <c:v>23</c:v>
                </c:pt>
                <c:pt idx="6825">
                  <c:v>21</c:v>
                </c:pt>
                <c:pt idx="6826">
                  <c:v>22</c:v>
                </c:pt>
                <c:pt idx="6827">
                  <c:v>20</c:v>
                </c:pt>
                <c:pt idx="6828">
                  <c:v>22</c:v>
                </c:pt>
                <c:pt idx="6829">
                  <c:v>26</c:v>
                </c:pt>
                <c:pt idx="6830">
                  <c:v>25</c:v>
                </c:pt>
                <c:pt idx="6831">
                  <c:v>23</c:v>
                </c:pt>
                <c:pt idx="6832">
                  <c:v>22</c:v>
                </c:pt>
                <c:pt idx="6833">
                  <c:v>23</c:v>
                </c:pt>
                <c:pt idx="6834">
                  <c:v>21</c:v>
                </c:pt>
                <c:pt idx="6835">
                  <c:v>21</c:v>
                </c:pt>
                <c:pt idx="6836">
                  <c:v>22</c:v>
                </c:pt>
                <c:pt idx="6837">
                  <c:v>20</c:v>
                </c:pt>
                <c:pt idx="6838">
                  <c:v>22</c:v>
                </c:pt>
                <c:pt idx="6839">
                  <c:v>23</c:v>
                </c:pt>
                <c:pt idx="6840">
                  <c:v>24</c:v>
                </c:pt>
                <c:pt idx="6841">
                  <c:v>20</c:v>
                </c:pt>
                <c:pt idx="6842">
                  <c:v>21</c:v>
                </c:pt>
                <c:pt idx="6843">
                  <c:v>20</c:v>
                </c:pt>
                <c:pt idx="6844">
                  <c:v>21</c:v>
                </c:pt>
                <c:pt idx="6845">
                  <c:v>22</c:v>
                </c:pt>
                <c:pt idx="6846">
                  <c:v>23</c:v>
                </c:pt>
                <c:pt idx="6847">
                  <c:v>25</c:v>
                </c:pt>
                <c:pt idx="6848">
                  <c:v>23</c:v>
                </c:pt>
                <c:pt idx="6849">
                  <c:v>24</c:v>
                </c:pt>
                <c:pt idx="6850">
                  <c:v>22</c:v>
                </c:pt>
                <c:pt idx="6851">
                  <c:v>23</c:v>
                </c:pt>
                <c:pt idx="6852">
                  <c:v>23</c:v>
                </c:pt>
                <c:pt idx="6853">
                  <c:v>26</c:v>
                </c:pt>
                <c:pt idx="6854">
                  <c:v>26</c:v>
                </c:pt>
                <c:pt idx="6855">
                  <c:v>23</c:v>
                </c:pt>
                <c:pt idx="6856">
                  <c:v>22</c:v>
                </c:pt>
                <c:pt idx="6857">
                  <c:v>21</c:v>
                </c:pt>
                <c:pt idx="6858">
                  <c:v>26</c:v>
                </c:pt>
                <c:pt idx="6859">
                  <c:v>23</c:v>
                </c:pt>
                <c:pt idx="6860">
                  <c:v>22</c:v>
                </c:pt>
                <c:pt idx="6861">
                  <c:v>23</c:v>
                </c:pt>
                <c:pt idx="6862">
                  <c:v>22</c:v>
                </c:pt>
                <c:pt idx="6863">
                  <c:v>22</c:v>
                </c:pt>
                <c:pt idx="6864">
                  <c:v>24</c:v>
                </c:pt>
                <c:pt idx="6865">
                  <c:v>25</c:v>
                </c:pt>
                <c:pt idx="6866">
                  <c:v>24</c:v>
                </c:pt>
                <c:pt idx="6867">
                  <c:v>22</c:v>
                </c:pt>
                <c:pt idx="6868">
                  <c:v>20</c:v>
                </c:pt>
                <c:pt idx="6869">
                  <c:v>22</c:v>
                </c:pt>
                <c:pt idx="6870">
                  <c:v>22</c:v>
                </c:pt>
                <c:pt idx="6871">
                  <c:v>30</c:v>
                </c:pt>
                <c:pt idx="6872">
                  <c:v>22</c:v>
                </c:pt>
                <c:pt idx="6873">
                  <c:v>26</c:v>
                </c:pt>
                <c:pt idx="6874">
                  <c:v>22</c:v>
                </c:pt>
                <c:pt idx="6875">
                  <c:v>21</c:v>
                </c:pt>
                <c:pt idx="6876">
                  <c:v>22</c:v>
                </c:pt>
                <c:pt idx="6877">
                  <c:v>22</c:v>
                </c:pt>
                <c:pt idx="6878">
                  <c:v>21</c:v>
                </c:pt>
                <c:pt idx="6879">
                  <c:v>22</c:v>
                </c:pt>
                <c:pt idx="6880">
                  <c:v>20</c:v>
                </c:pt>
                <c:pt idx="6881">
                  <c:v>23</c:v>
                </c:pt>
                <c:pt idx="6882">
                  <c:v>23</c:v>
                </c:pt>
                <c:pt idx="6883">
                  <c:v>21</c:v>
                </c:pt>
                <c:pt idx="6884">
                  <c:v>21</c:v>
                </c:pt>
                <c:pt idx="6885">
                  <c:v>21</c:v>
                </c:pt>
                <c:pt idx="6886">
                  <c:v>19</c:v>
                </c:pt>
                <c:pt idx="6887">
                  <c:v>24</c:v>
                </c:pt>
                <c:pt idx="6888">
                  <c:v>20</c:v>
                </c:pt>
                <c:pt idx="6889">
                  <c:v>21</c:v>
                </c:pt>
                <c:pt idx="6890">
                  <c:v>19</c:v>
                </c:pt>
                <c:pt idx="6891">
                  <c:v>22</c:v>
                </c:pt>
                <c:pt idx="6892">
                  <c:v>21</c:v>
                </c:pt>
                <c:pt idx="6893">
                  <c:v>21</c:v>
                </c:pt>
                <c:pt idx="6894">
                  <c:v>20</c:v>
                </c:pt>
                <c:pt idx="6895">
                  <c:v>22</c:v>
                </c:pt>
                <c:pt idx="6896">
                  <c:v>21</c:v>
                </c:pt>
                <c:pt idx="6897">
                  <c:v>22</c:v>
                </c:pt>
                <c:pt idx="6898">
                  <c:v>22</c:v>
                </c:pt>
                <c:pt idx="6899">
                  <c:v>20</c:v>
                </c:pt>
                <c:pt idx="6900">
                  <c:v>21</c:v>
                </c:pt>
                <c:pt idx="6901">
                  <c:v>21</c:v>
                </c:pt>
                <c:pt idx="6902">
                  <c:v>22</c:v>
                </c:pt>
                <c:pt idx="6903">
                  <c:v>25</c:v>
                </c:pt>
                <c:pt idx="6904">
                  <c:v>21</c:v>
                </c:pt>
                <c:pt idx="6905">
                  <c:v>23</c:v>
                </c:pt>
                <c:pt idx="6906">
                  <c:v>22</c:v>
                </c:pt>
                <c:pt idx="6907">
                  <c:v>25</c:v>
                </c:pt>
                <c:pt idx="6908">
                  <c:v>25</c:v>
                </c:pt>
                <c:pt idx="6909">
                  <c:v>22</c:v>
                </c:pt>
                <c:pt idx="6910">
                  <c:v>23</c:v>
                </c:pt>
                <c:pt idx="6911">
                  <c:v>23</c:v>
                </c:pt>
                <c:pt idx="6912">
                  <c:v>21</c:v>
                </c:pt>
                <c:pt idx="6913">
                  <c:v>19</c:v>
                </c:pt>
                <c:pt idx="6914">
                  <c:v>22</c:v>
                </c:pt>
                <c:pt idx="6915">
                  <c:v>23</c:v>
                </c:pt>
                <c:pt idx="6916">
                  <c:v>21</c:v>
                </c:pt>
                <c:pt idx="6917">
                  <c:v>23</c:v>
                </c:pt>
                <c:pt idx="6918">
                  <c:v>22</c:v>
                </c:pt>
                <c:pt idx="6919">
                  <c:v>22</c:v>
                </c:pt>
                <c:pt idx="6920">
                  <c:v>26</c:v>
                </c:pt>
                <c:pt idx="6921">
                  <c:v>23</c:v>
                </c:pt>
                <c:pt idx="6922">
                  <c:v>27</c:v>
                </c:pt>
                <c:pt idx="6923">
                  <c:v>24</c:v>
                </c:pt>
                <c:pt idx="6924">
                  <c:v>20</c:v>
                </c:pt>
                <c:pt idx="6925">
                  <c:v>25</c:v>
                </c:pt>
                <c:pt idx="6926">
                  <c:v>22</c:v>
                </c:pt>
                <c:pt idx="6927">
                  <c:v>22</c:v>
                </c:pt>
                <c:pt idx="6928">
                  <c:v>22</c:v>
                </c:pt>
                <c:pt idx="6929">
                  <c:v>22</c:v>
                </c:pt>
                <c:pt idx="6930">
                  <c:v>22</c:v>
                </c:pt>
                <c:pt idx="6931">
                  <c:v>22</c:v>
                </c:pt>
                <c:pt idx="6932">
                  <c:v>21</c:v>
                </c:pt>
                <c:pt idx="6933">
                  <c:v>22</c:v>
                </c:pt>
                <c:pt idx="6934">
                  <c:v>20</c:v>
                </c:pt>
                <c:pt idx="6935">
                  <c:v>22</c:v>
                </c:pt>
                <c:pt idx="6936">
                  <c:v>21</c:v>
                </c:pt>
                <c:pt idx="6937">
                  <c:v>21</c:v>
                </c:pt>
                <c:pt idx="6938">
                  <c:v>23</c:v>
                </c:pt>
                <c:pt idx="6939">
                  <c:v>19</c:v>
                </c:pt>
                <c:pt idx="6940">
                  <c:v>22</c:v>
                </c:pt>
                <c:pt idx="6941">
                  <c:v>21</c:v>
                </c:pt>
                <c:pt idx="6942">
                  <c:v>19</c:v>
                </c:pt>
                <c:pt idx="6943">
                  <c:v>27</c:v>
                </c:pt>
                <c:pt idx="6944">
                  <c:v>21</c:v>
                </c:pt>
                <c:pt idx="6945">
                  <c:v>27</c:v>
                </c:pt>
                <c:pt idx="6946">
                  <c:v>26</c:v>
                </c:pt>
                <c:pt idx="6947">
                  <c:v>37</c:v>
                </c:pt>
                <c:pt idx="6948">
                  <c:v>27</c:v>
                </c:pt>
                <c:pt idx="6949">
                  <c:v>32</c:v>
                </c:pt>
                <c:pt idx="6950">
                  <c:v>21</c:v>
                </c:pt>
                <c:pt idx="6951">
                  <c:v>24</c:v>
                </c:pt>
                <c:pt idx="6952">
                  <c:v>22</c:v>
                </c:pt>
                <c:pt idx="6953">
                  <c:v>22</c:v>
                </c:pt>
                <c:pt idx="6954">
                  <c:v>23</c:v>
                </c:pt>
                <c:pt idx="6955">
                  <c:v>21</c:v>
                </c:pt>
                <c:pt idx="6956">
                  <c:v>20</c:v>
                </c:pt>
                <c:pt idx="6957">
                  <c:v>22</c:v>
                </c:pt>
                <c:pt idx="6958">
                  <c:v>22</c:v>
                </c:pt>
                <c:pt idx="6959">
                  <c:v>26</c:v>
                </c:pt>
                <c:pt idx="6960">
                  <c:v>24</c:v>
                </c:pt>
                <c:pt idx="6961">
                  <c:v>22</c:v>
                </c:pt>
                <c:pt idx="6962">
                  <c:v>25</c:v>
                </c:pt>
                <c:pt idx="6963">
                  <c:v>23</c:v>
                </c:pt>
                <c:pt idx="6964">
                  <c:v>22</c:v>
                </c:pt>
                <c:pt idx="6965">
                  <c:v>24</c:v>
                </c:pt>
                <c:pt idx="6966">
                  <c:v>21</c:v>
                </c:pt>
                <c:pt idx="6967">
                  <c:v>22</c:v>
                </c:pt>
                <c:pt idx="6968">
                  <c:v>25</c:v>
                </c:pt>
                <c:pt idx="6969">
                  <c:v>22</c:v>
                </c:pt>
                <c:pt idx="6970">
                  <c:v>26</c:v>
                </c:pt>
                <c:pt idx="6971">
                  <c:v>27</c:v>
                </c:pt>
                <c:pt idx="6972">
                  <c:v>28</c:v>
                </c:pt>
                <c:pt idx="6973">
                  <c:v>22</c:v>
                </c:pt>
                <c:pt idx="6974">
                  <c:v>23</c:v>
                </c:pt>
                <c:pt idx="6975">
                  <c:v>22</c:v>
                </c:pt>
                <c:pt idx="6976">
                  <c:v>25</c:v>
                </c:pt>
                <c:pt idx="6977">
                  <c:v>21</c:v>
                </c:pt>
                <c:pt idx="6978">
                  <c:v>20</c:v>
                </c:pt>
                <c:pt idx="6979">
                  <c:v>25</c:v>
                </c:pt>
                <c:pt idx="6980">
                  <c:v>24</c:v>
                </c:pt>
                <c:pt idx="6981">
                  <c:v>22</c:v>
                </c:pt>
                <c:pt idx="6982">
                  <c:v>22</c:v>
                </c:pt>
                <c:pt idx="6983">
                  <c:v>23</c:v>
                </c:pt>
                <c:pt idx="6984">
                  <c:v>25</c:v>
                </c:pt>
                <c:pt idx="6985">
                  <c:v>21</c:v>
                </c:pt>
                <c:pt idx="6986">
                  <c:v>23</c:v>
                </c:pt>
                <c:pt idx="6987">
                  <c:v>22</c:v>
                </c:pt>
                <c:pt idx="6988">
                  <c:v>22</c:v>
                </c:pt>
                <c:pt idx="6989">
                  <c:v>22</c:v>
                </c:pt>
                <c:pt idx="6990">
                  <c:v>21</c:v>
                </c:pt>
                <c:pt idx="6991">
                  <c:v>25</c:v>
                </c:pt>
                <c:pt idx="6992">
                  <c:v>21</c:v>
                </c:pt>
                <c:pt idx="6993">
                  <c:v>22</c:v>
                </c:pt>
                <c:pt idx="6994">
                  <c:v>24</c:v>
                </c:pt>
                <c:pt idx="6995">
                  <c:v>25</c:v>
                </c:pt>
                <c:pt idx="6996">
                  <c:v>26</c:v>
                </c:pt>
                <c:pt idx="6997">
                  <c:v>22</c:v>
                </c:pt>
                <c:pt idx="6998">
                  <c:v>20</c:v>
                </c:pt>
                <c:pt idx="6999">
                  <c:v>22</c:v>
                </c:pt>
                <c:pt idx="7000">
                  <c:v>22</c:v>
                </c:pt>
                <c:pt idx="7001">
                  <c:v>21</c:v>
                </c:pt>
                <c:pt idx="7002">
                  <c:v>22</c:v>
                </c:pt>
                <c:pt idx="7003">
                  <c:v>21</c:v>
                </c:pt>
                <c:pt idx="7004">
                  <c:v>25</c:v>
                </c:pt>
                <c:pt idx="7005">
                  <c:v>23</c:v>
                </c:pt>
                <c:pt idx="7006">
                  <c:v>22</c:v>
                </c:pt>
                <c:pt idx="7007">
                  <c:v>26</c:v>
                </c:pt>
                <c:pt idx="7008">
                  <c:v>21</c:v>
                </c:pt>
                <c:pt idx="7009">
                  <c:v>21</c:v>
                </c:pt>
                <c:pt idx="7010">
                  <c:v>24</c:v>
                </c:pt>
                <c:pt idx="7011">
                  <c:v>21</c:v>
                </c:pt>
                <c:pt idx="7012">
                  <c:v>21</c:v>
                </c:pt>
                <c:pt idx="7013">
                  <c:v>20</c:v>
                </c:pt>
                <c:pt idx="7014">
                  <c:v>20</c:v>
                </c:pt>
                <c:pt idx="7015">
                  <c:v>24</c:v>
                </c:pt>
                <c:pt idx="7016">
                  <c:v>22</c:v>
                </c:pt>
                <c:pt idx="7017">
                  <c:v>25</c:v>
                </c:pt>
                <c:pt idx="7018">
                  <c:v>23</c:v>
                </c:pt>
                <c:pt idx="7019">
                  <c:v>25</c:v>
                </c:pt>
                <c:pt idx="7020">
                  <c:v>25</c:v>
                </c:pt>
                <c:pt idx="7021">
                  <c:v>28</c:v>
                </c:pt>
                <c:pt idx="7022">
                  <c:v>21</c:v>
                </c:pt>
                <c:pt idx="7023">
                  <c:v>21</c:v>
                </c:pt>
                <c:pt idx="7024">
                  <c:v>21</c:v>
                </c:pt>
                <c:pt idx="7025">
                  <c:v>21</c:v>
                </c:pt>
                <c:pt idx="7026">
                  <c:v>21</c:v>
                </c:pt>
                <c:pt idx="7027">
                  <c:v>25</c:v>
                </c:pt>
                <c:pt idx="7028">
                  <c:v>21</c:v>
                </c:pt>
                <c:pt idx="7029">
                  <c:v>26</c:v>
                </c:pt>
                <c:pt idx="7030">
                  <c:v>26</c:v>
                </c:pt>
                <c:pt idx="7031">
                  <c:v>21</c:v>
                </c:pt>
                <c:pt idx="7032">
                  <c:v>21</c:v>
                </c:pt>
                <c:pt idx="7033">
                  <c:v>22</c:v>
                </c:pt>
                <c:pt idx="7034">
                  <c:v>21</c:v>
                </c:pt>
                <c:pt idx="7035">
                  <c:v>21</c:v>
                </c:pt>
                <c:pt idx="7036">
                  <c:v>21</c:v>
                </c:pt>
                <c:pt idx="7037">
                  <c:v>23</c:v>
                </c:pt>
                <c:pt idx="7038">
                  <c:v>22</c:v>
                </c:pt>
                <c:pt idx="7039">
                  <c:v>22</c:v>
                </c:pt>
                <c:pt idx="7040">
                  <c:v>24</c:v>
                </c:pt>
                <c:pt idx="7041">
                  <c:v>21</c:v>
                </c:pt>
                <c:pt idx="7042">
                  <c:v>19</c:v>
                </c:pt>
                <c:pt idx="7043">
                  <c:v>22</c:v>
                </c:pt>
                <c:pt idx="7044">
                  <c:v>24</c:v>
                </c:pt>
                <c:pt idx="7045">
                  <c:v>22</c:v>
                </c:pt>
                <c:pt idx="7046">
                  <c:v>22</c:v>
                </c:pt>
                <c:pt idx="7047">
                  <c:v>22</c:v>
                </c:pt>
                <c:pt idx="7048">
                  <c:v>21</c:v>
                </c:pt>
                <c:pt idx="7049">
                  <c:v>23</c:v>
                </c:pt>
                <c:pt idx="7050">
                  <c:v>25</c:v>
                </c:pt>
                <c:pt idx="7051">
                  <c:v>21</c:v>
                </c:pt>
                <c:pt idx="7052">
                  <c:v>21</c:v>
                </c:pt>
                <c:pt idx="7053">
                  <c:v>20</c:v>
                </c:pt>
                <c:pt idx="7054">
                  <c:v>21</c:v>
                </c:pt>
                <c:pt idx="7055">
                  <c:v>22</c:v>
                </c:pt>
                <c:pt idx="7056">
                  <c:v>25</c:v>
                </c:pt>
                <c:pt idx="7057">
                  <c:v>25</c:v>
                </c:pt>
                <c:pt idx="7058">
                  <c:v>25</c:v>
                </c:pt>
                <c:pt idx="7059">
                  <c:v>23</c:v>
                </c:pt>
                <c:pt idx="7060">
                  <c:v>25</c:v>
                </c:pt>
                <c:pt idx="7061">
                  <c:v>21</c:v>
                </c:pt>
                <c:pt idx="7062">
                  <c:v>21</c:v>
                </c:pt>
                <c:pt idx="7063">
                  <c:v>22</c:v>
                </c:pt>
                <c:pt idx="7064">
                  <c:v>22</c:v>
                </c:pt>
                <c:pt idx="7065">
                  <c:v>21</c:v>
                </c:pt>
                <c:pt idx="7066">
                  <c:v>21</c:v>
                </c:pt>
                <c:pt idx="7067">
                  <c:v>22</c:v>
                </c:pt>
                <c:pt idx="7068">
                  <c:v>22</c:v>
                </c:pt>
                <c:pt idx="7069">
                  <c:v>21</c:v>
                </c:pt>
                <c:pt idx="7070">
                  <c:v>20</c:v>
                </c:pt>
                <c:pt idx="7071">
                  <c:v>22</c:v>
                </c:pt>
                <c:pt idx="7072">
                  <c:v>24</c:v>
                </c:pt>
                <c:pt idx="7073">
                  <c:v>23</c:v>
                </c:pt>
                <c:pt idx="7074">
                  <c:v>22</c:v>
                </c:pt>
                <c:pt idx="7075">
                  <c:v>21</c:v>
                </c:pt>
                <c:pt idx="7076">
                  <c:v>20</c:v>
                </c:pt>
                <c:pt idx="7077">
                  <c:v>21</c:v>
                </c:pt>
                <c:pt idx="7078">
                  <c:v>22</c:v>
                </c:pt>
                <c:pt idx="7079">
                  <c:v>21</c:v>
                </c:pt>
                <c:pt idx="7080">
                  <c:v>22</c:v>
                </c:pt>
                <c:pt idx="7081">
                  <c:v>20</c:v>
                </c:pt>
                <c:pt idx="7082">
                  <c:v>23</c:v>
                </c:pt>
                <c:pt idx="7083">
                  <c:v>20</c:v>
                </c:pt>
                <c:pt idx="7084">
                  <c:v>23</c:v>
                </c:pt>
                <c:pt idx="7085">
                  <c:v>21</c:v>
                </c:pt>
                <c:pt idx="7086">
                  <c:v>22</c:v>
                </c:pt>
                <c:pt idx="7087">
                  <c:v>23</c:v>
                </c:pt>
                <c:pt idx="7088">
                  <c:v>24</c:v>
                </c:pt>
                <c:pt idx="7089">
                  <c:v>20</c:v>
                </c:pt>
                <c:pt idx="7090">
                  <c:v>22</c:v>
                </c:pt>
                <c:pt idx="7091">
                  <c:v>21</c:v>
                </c:pt>
                <c:pt idx="7092">
                  <c:v>25</c:v>
                </c:pt>
                <c:pt idx="7093">
                  <c:v>22</c:v>
                </c:pt>
                <c:pt idx="7094">
                  <c:v>21</c:v>
                </c:pt>
                <c:pt idx="7095">
                  <c:v>24</c:v>
                </c:pt>
                <c:pt idx="7096">
                  <c:v>24</c:v>
                </c:pt>
                <c:pt idx="7097">
                  <c:v>27</c:v>
                </c:pt>
                <c:pt idx="7098">
                  <c:v>25</c:v>
                </c:pt>
                <c:pt idx="7099">
                  <c:v>24</c:v>
                </c:pt>
                <c:pt idx="7100">
                  <c:v>21</c:v>
                </c:pt>
                <c:pt idx="7101">
                  <c:v>21</c:v>
                </c:pt>
                <c:pt idx="7102">
                  <c:v>21</c:v>
                </c:pt>
                <c:pt idx="7103">
                  <c:v>25</c:v>
                </c:pt>
                <c:pt idx="7104">
                  <c:v>24</c:v>
                </c:pt>
                <c:pt idx="7105">
                  <c:v>21</c:v>
                </c:pt>
                <c:pt idx="7106">
                  <c:v>20</c:v>
                </c:pt>
                <c:pt idx="7107">
                  <c:v>21</c:v>
                </c:pt>
                <c:pt idx="7108">
                  <c:v>21</c:v>
                </c:pt>
                <c:pt idx="7109">
                  <c:v>20</c:v>
                </c:pt>
                <c:pt idx="7110">
                  <c:v>21</c:v>
                </c:pt>
                <c:pt idx="7111">
                  <c:v>20</c:v>
                </c:pt>
                <c:pt idx="7112">
                  <c:v>22</c:v>
                </c:pt>
                <c:pt idx="7113">
                  <c:v>20</c:v>
                </c:pt>
                <c:pt idx="7114">
                  <c:v>21</c:v>
                </c:pt>
                <c:pt idx="7115">
                  <c:v>20</c:v>
                </c:pt>
                <c:pt idx="7116">
                  <c:v>20</c:v>
                </c:pt>
                <c:pt idx="7117">
                  <c:v>21</c:v>
                </c:pt>
                <c:pt idx="7118">
                  <c:v>20</c:v>
                </c:pt>
                <c:pt idx="7119">
                  <c:v>25</c:v>
                </c:pt>
                <c:pt idx="7120">
                  <c:v>25</c:v>
                </c:pt>
                <c:pt idx="7121">
                  <c:v>23</c:v>
                </c:pt>
                <c:pt idx="7122">
                  <c:v>25</c:v>
                </c:pt>
                <c:pt idx="7123">
                  <c:v>25</c:v>
                </c:pt>
                <c:pt idx="7124">
                  <c:v>21</c:v>
                </c:pt>
                <c:pt idx="7125">
                  <c:v>22</c:v>
                </c:pt>
                <c:pt idx="7126">
                  <c:v>20</c:v>
                </c:pt>
                <c:pt idx="7127">
                  <c:v>22</c:v>
                </c:pt>
                <c:pt idx="7128">
                  <c:v>21</c:v>
                </c:pt>
                <c:pt idx="7129">
                  <c:v>25</c:v>
                </c:pt>
                <c:pt idx="7130">
                  <c:v>22</c:v>
                </c:pt>
                <c:pt idx="7131">
                  <c:v>23</c:v>
                </c:pt>
                <c:pt idx="7132">
                  <c:v>22</c:v>
                </c:pt>
                <c:pt idx="7133">
                  <c:v>21</c:v>
                </c:pt>
                <c:pt idx="7134">
                  <c:v>22</c:v>
                </c:pt>
                <c:pt idx="7135">
                  <c:v>23</c:v>
                </c:pt>
                <c:pt idx="7136">
                  <c:v>21</c:v>
                </c:pt>
                <c:pt idx="7137">
                  <c:v>24</c:v>
                </c:pt>
                <c:pt idx="7138">
                  <c:v>23</c:v>
                </c:pt>
                <c:pt idx="7139">
                  <c:v>24</c:v>
                </c:pt>
                <c:pt idx="7140">
                  <c:v>20</c:v>
                </c:pt>
                <c:pt idx="7141">
                  <c:v>24</c:v>
                </c:pt>
                <c:pt idx="7142">
                  <c:v>25</c:v>
                </c:pt>
                <c:pt idx="7143">
                  <c:v>22</c:v>
                </c:pt>
                <c:pt idx="7144">
                  <c:v>22</c:v>
                </c:pt>
                <c:pt idx="7145">
                  <c:v>27</c:v>
                </c:pt>
                <c:pt idx="7146">
                  <c:v>25</c:v>
                </c:pt>
                <c:pt idx="7147">
                  <c:v>27</c:v>
                </c:pt>
                <c:pt idx="7148">
                  <c:v>21</c:v>
                </c:pt>
                <c:pt idx="7149">
                  <c:v>25</c:v>
                </c:pt>
                <c:pt idx="7150">
                  <c:v>23</c:v>
                </c:pt>
                <c:pt idx="7151">
                  <c:v>23</c:v>
                </c:pt>
                <c:pt idx="7152">
                  <c:v>21</c:v>
                </c:pt>
                <c:pt idx="7153">
                  <c:v>23</c:v>
                </c:pt>
                <c:pt idx="7154">
                  <c:v>22</c:v>
                </c:pt>
                <c:pt idx="7155">
                  <c:v>26</c:v>
                </c:pt>
                <c:pt idx="7156">
                  <c:v>22</c:v>
                </c:pt>
                <c:pt idx="7157">
                  <c:v>21</c:v>
                </c:pt>
                <c:pt idx="7158">
                  <c:v>20</c:v>
                </c:pt>
                <c:pt idx="7159">
                  <c:v>22</c:v>
                </c:pt>
                <c:pt idx="7160">
                  <c:v>22</c:v>
                </c:pt>
                <c:pt idx="7161">
                  <c:v>21</c:v>
                </c:pt>
                <c:pt idx="7162">
                  <c:v>21</c:v>
                </c:pt>
                <c:pt idx="7163">
                  <c:v>23</c:v>
                </c:pt>
                <c:pt idx="7164">
                  <c:v>21</c:v>
                </c:pt>
                <c:pt idx="7165">
                  <c:v>20</c:v>
                </c:pt>
                <c:pt idx="7166">
                  <c:v>22</c:v>
                </c:pt>
                <c:pt idx="7167">
                  <c:v>21</c:v>
                </c:pt>
                <c:pt idx="7168">
                  <c:v>22</c:v>
                </c:pt>
                <c:pt idx="7169">
                  <c:v>26</c:v>
                </c:pt>
                <c:pt idx="7170">
                  <c:v>22</c:v>
                </c:pt>
                <c:pt idx="7171">
                  <c:v>29</c:v>
                </c:pt>
                <c:pt idx="7172">
                  <c:v>24</c:v>
                </c:pt>
                <c:pt idx="7173">
                  <c:v>22</c:v>
                </c:pt>
                <c:pt idx="7174">
                  <c:v>20</c:v>
                </c:pt>
                <c:pt idx="7175">
                  <c:v>23</c:v>
                </c:pt>
                <c:pt idx="7176">
                  <c:v>22</c:v>
                </c:pt>
                <c:pt idx="7177">
                  <c:v>24</c:v>
                </c:pt>
                <c:pt idx="7178">
                  <c:v>22</c:v>
                </c:pt>
                <c:pt idx="7179">
                  <c:v>21</c:v>
                </c:pt>
                <c:pt idx="7180">
                  <c:v>20</c:v>
                </c:pt>
                <c:pt idx="7181">
                  <c:v>22</c:v>
                </c:pt>
                <c:pt idx="7182">
                  <c:v>23</c:v>
                </c:pt>
                <c:pt idx="7183">
                  <c:v>26</c:v>
                </c:pt>
                <c:pt idx="7184">
                  <c:v>23</c:v>
                </c:pt>
                <c:pt idx="7185">
                  <c:v>23</c:v>
                </c:pt>
                <c:pt idx="7186">
                  <c:v>21</c:v>
                </c:pt>
                <c:pt idx="7187">
                  <c:v>23</c:v>
                </c:pt>
                <c:pt idx="7188">
                  <c:v>23</c:v>
                </c:pt>
                <c:pt idx="7189">
                  <c:v>23</c:v>
                </c:pt>
                <c:pt idx="7190">
                  <c:v>20</c:v>
                </c:pt>
                <c:pt idx="7191">
                  <c:v>22</c:v>
                </c:pt>
                <c:pt idx="7192">
                  <c:v>22</c:v>
                </c:pt>
                <c:pt idx="7193">
                  <c:v>20</c:v>
                </c:pt>
                <c:pt idx="7194">
                  <c:v>23</c:v>
                </c:pt>
                <c:pt idx="7195">
                  <c:v>23</c:v>
                </c:pt>
                <c:pt idx="7196">
                  <c:v>21</c:v>
                </c:pt>
                <c:pt idx="7197">
                  <c:v>22</c:v>
                </c:pt>
                <c:pt idx="7198">
                  <c:v>22</c:v>
                </c:pt>
                <c:pt idx="7199">
                  <c:v>24</c:v>
                </c:pt>
                <c:pt idx="7200">
                  <c:v>22</c:v>
                </c:pt>
                <c:pt idx="7201">
                  <c:v>23</c:v>
                </c:pt>
                <c:pt idx="7202">
                  <c:v>25</c:v>
                </c:pt>
                <c:pt idx="7203">
                  <c:v>24</c:v>
                </c:pt>
                <c:pt idx="7204">
                  <c:v>22</c:v>
                </c:pt>
                <c:pt idx="7205">
                  <c:v>22</c:v>
                </c:pt>
                <c:pt idx="7206">
                  <c:v>21</c:v>
                </c:pt>
                <c:pt idx="7207">
                  <c:v>23</c:v>
                </c:pt>
                <c:pt idx="7208">
                  <c:v>24</c:v>
                </c:pt>
                <c:pt idx="7209">
                  <c:v>20</c:v>
                </c:pt>
                <c:pt idx="7210">
                  <c:v>28</c:v>
                </c:pt>
                <c:pt idx="7211">
                  <c:v>22</c:v>
                </c:pt>
                <c:pt idx="7212">
                  <c:v>24</c:v>
                </c:pt>
                <c:pt idx="7213">
                  <c:v>22</c:v>
                </c:pt>
                <c:pt idx="7214">
                  <c:v>23</c:v>
                </c:pt>
                <c:pt idx="7215">
                  <c:v>21</c:v>
                </c:pt>
                <c:pt idx="7216">
                  <c:v>20</c:v>
                </c:pt>
                <c:pt idx="7217">
                  <c:v>22</c:v>
                </c:pt>
                <c:pt idx="7218">
                  <c:v>23</c:v>
                </c:pt>
                <c:pt idx="7219">
                  <c:v>25</c:v>
                </c:pt>
                <c:pt idx="7220">
                  <c:v>23</c:v>
                </c:pt>
                <c:pt idx="7221">
                  <c:v>22</c:v>
                </c:pt>
                <c:pt idx="7222">
                  <c:v>20</c:v>
                </c:pt>
                <c:pt idx="7223">
                  <c:v>20</c:v>
                </c:pt>
                <c:pt idx="7224">
                  <c:v>21</c:v>
                </c:pt>
                <c:pt idx="7225">
                  <c:v>20</c:v>
                </c:pt>
                <c:pt idx="7226">
                  <c:v>22</c:v>
                </c:pt>
                <c:pt idx="7227">
                  <c:v>22</c:v>
                </c:pt>
                <c:pt idx="7228">
                  <c:v>21</c:v>
                </c:pt>
                <c:pt idx="7229">
                  <c:v>23</c:v>
                </c:pt>
                <c:pt idx="7230">
                  <c:v>21</c:v>
                </c:pt>
                <c:pt idx="7231">
                  <c:v>21</c:v>
                </c:pt>
                <c:pt idx="7232">
                  <c:v>27</c:v>
                </c:pt>
                <c:pt idx="7233">
                  <c:v>22</c:v>
                </c:pt>
                <c:pt idx="7234">
                  <c:v>24</c:v>
                </c:pt>
                <c:pt idx="7235">
                  <c:v>21</c:v>
                </c:pt>
                <c:pt idx="7236">
                  <c:v>19</c:v>
                </c:pt>
                <c:pt idx="7237">
                  <c:v>21</c:v>
                </c:pt>
                <c:pt idx="7238">
                  <c:v>21</c:v>
                </c:pt>
                <c:pt idx="7239">
                  <c:v>19</c:v>
                </c:pt>
                <c:pt idx="7240">
                  <c:v>22</c:v>
                </c:pt>
                <c:pt idx="7241">
                  <c:v>23</c:v>
                </c:pt>
                <c:pt idx="7242">
                  <c:v>21</c:v>
                </c:pt>
                <c:pt idx="7243">
                  <c:v>20</c:v>
                </c:pt>
                <c:pt idx="7244">
                  <c:v>22</c:v>
                </c:pt>
                <c:pt idx="7245">
                  <c:v>22</c:v>
                </c:pt>
                <c:pt idx="7246">
                  <c:v>28</c:v>
                </c:pt>
                <c:pt idx="7247">
                  <c:v>22</c:v>
                </c:pt>
                <c:pt idx="7248">
                  <c:v>22</c:v>
                </c:pt>
                <c:pt idx="7249">
                  <c:v>20</c:v>
                </c:pt>
                <c:pt idx="7250">
                  <c:v>23</c:v>
                </c:pt>
                <c:pt idx="7251">
                  <c:v>22</c:v>
                </c:pt>
                <c:pt idx="7252">
                  <c:v>21</c:v>
                </c:pt>
                <c:pt idx="7253">
                  <c:v>21</c:v>
                </c:pt>
                <c:pt idx="7254">
                  <c:v>21</c:v>
                </c:pt>
                <c:pt idx="7255">
                  <c:v>22</c:v>
                </c:pt>
                <c:pt idx="7256">
                  <c:v>22</c:v>
                </c:pt>
                <c:pt idx="7257">
                  <c:v>22</c:v>
                </c:pt>
                <c:pt idx="7258">
                  <c:v>22</c:v>
                </c:pt>
                <c:pt idx="7259">
                  <c:v>22</c:v>
                </c:pt>
                <c:pt idx="7260">
                  <c:v>23</c:v>
                </c:pt>
                <c:pt idx="7261">
                  <c:v>22</c:v>
                </c:pt>
                <c:pt idx="7262">
                  <c:v>21</c:v>
                </c:pt>
                <c:pt idx="7263">
                  <c:v>22</c:v>
                </c:pt>
                <c:pt idx="7264">
                  <c:v>20</c:v>
                </c:pt>
                <c:pt idx="7265">
                  <c:v>22</c:v>
                </c:pt>
                <c:pt idx="7266">
                  <c:v>23</c:v>
                </c:pt>
                <c:pt idx="7267">
                  <c:v>22</c:v>
                </c:pt>
                <c:pt idx="7268">
                  <c:v>21</c:v>
                </c:pt>
                <c:pt idx="7269">
                  <c:v>21</c:v>
                </c:pt>
                <c:pt idx="7270">
                  <c:v>20</c:v>
                </c:pt>
                <c:pt idx="7271">
                  <c:v>22</c:v>
                </c:pt>
                <c:pt idx="7272">
                  <c:v>23</c:v>
                </c:pt>
                <c:pt idx="7273">
                  <c:v>20</c:v>
                </c:pt>
                <c:pt idx="7274">
                  <c:v>24</c:v>
                </c:pt>
                <c:pt idx="7275">
                  <c:v>21</c:v>
                </c:pt>
                <c:pt idx="7276">
                  <c:v>21</c:v>
                </c:pt>
                <c:pt idx="7277">
                  <c:v>25</c:v>
                </c:pt>
                <c:pt idx="7278">
                  <c:v>21</c:v>
                </c:pt>
                <c:pt idx="7279">
                  <c:v>22</c:v>
                </c:pt>
                <c:pt idx="7280">
                  <c:v>22</c:v>
                </c:pt>
                <c:pt idx="7281">
                  <c:v>23</c:v>
                </c:pt>
                <c:pt idx="7282">
                  <c:v>22</c:v>
                </c:pt>
                <c:pt idx="7283">
                  <c:v>20</c:v>
                </c:pt>
                <c:pt idx="7284">
                  <c:v>21</c:v>
                </c:pt>
                <c:pt idx="7285">
                  <c:v>24</c:v>
                </c:pt>
                <c:pt idx="7286">
                  <c:v>23</c:v>
                </c:pt>
                <c:pt idx="7287">
                  <c:v>24</c:v>
                </c:pt>
                <c:pt idx="7288">
                  <c:v>21</c:v>
                </c:pt>
                <c:pt idx="7289">
                  <c:v>22</c:v>
                </c:pt>
                <c:pt idx="7290">
                  <c:v>24</c:v>
                </c:pt>
                <c:pt idx="7291">
                  <c:v>23</c:v>
                </c:pt>
                <c:pt idx="7292">
                  <c:v>22</c:v>
                </c:pt>
                <c:pt idx="7293">
                  <c:v>21</c:v>
                </c:pt>
                <c:pt idx="7294">
                  <c:v>21</c:v>
                </c:pt>
                <c:pt idx="7295">
                  <c:v>23</c:v>
                </c:pt>
                <c:pt idx="7296">
                  <c:v>21</c:v>
                </c:pt>
                <c:pt idx="7297">
                  <c:v>22</c:v>
                </c:pt>
                <c:pt idx="7298">
                  <c:v>21</c:v>
                </c:pt>
                <c:pt idx="7299">
                  <c:v>22</c:v>
                </c:pt>
                <c:pt idx="7300">
                  <c:v>25</c:v>
                </c:pt>
                <c:pt idx="7301">
                  <c:v>23</c:v>
                </c:pt>
                <c:pt idx="7302">
                  <c:v>22</c:v>
                </c:pt>
                <c:pt idx="7303">
                  <c:v>21</c:v>
                </c:pt>
                <c:pt idx="7304">
                  <c:v>23</c:v>
                </c:pt>
                <c:pt idx="7305">
                  <c:v>21</c:v>
                </c:pt>
                <c:pt idx="7306">
                  <c:v>22</c:v>
                </c:pt>
                <c:pt idx="7307">
                  <c:v>22</c:v>
                </c:pt>
                <c:pt idx="7308">
                  <c:v>26</c:v>
                </c:pt>
                <c:pt idx="7309">
                  <c:v>25</c:v>
                </c:pt>
                <c:pt idx="7310">
                  <c:v>25</c:v>
                </c:pt>
                <c:pt idx="7311">
                  <c:v>28</c:v>
                </c:pt>
                <c:pt idx="7312">
                  <c:v>23</c:v>
                </c:pt>
                <c:pt idx="7313">
                  <c:v>20</c:v>
                </c:pt>
                <c:pt idx="7314">
                  <c:v>23</c:v>
                </c:pt>
                <c:pt idx="7315">
                  <c:v>21</c:v>
                </c:pt>
                <c:pt idx="7316">
                  <c:v>21</c:v>
                </c:pt>
                <c:pt idx="7317">
                  <c:v>21</c:v>
                </c:pt>
                <c:pt idx="7318">
                  <c:v>22</c:v>
                </c:pt>
                <c:pt idx="7319">
                  <c:v>22</c:v>
                </c:pt>
                <c:pt idx="7320">
                  <c:v>22</c:v>
                </c:pt>
                <c:pt idx="7321">
                  <c:v>24</c:v>
                </c:pt>
                <c:pt idx="7322">
                  <c:v>22</c:v>
                </c:pt>
                <c:pt idx="7323">
                  <c:v>21</c:v>
                </c:pt>
                <c:pt idx="7324">
                  <c:v>23</c:v>
                </c:pt>
                <c:pt idx="7325">
                  <c:v>23</c:v>
                </c:pt>
                <c:pt idx="7326">
                  <c:v>24</c:v>
                </c:pt>
                <c:pt idx="7327">
                  <c:v>23</c:v>
                </c:pt>
                <c:pt idx="7328">
                  <c:v>22</c:v>
                </c:pt>
                <c:pt idx="7329">
                  <c:v>22</c:v>
                </c:pt>
                <c:pt idx="7330">
                  <c:v>22</c:v>
                </c:pt>
                <c:pt idx="7331">
                  <c:v>24</c:v>
                </c:pt>
                <c:pt idx="7332">
                  <c:v>22</c:v>
                </c:pt>
                <c:pt idx="7333">
                  <c:v>21</c:v>
                </c:pt>
                <c:pt idx="7334">
                  <c:v>24</c:v>
                </c:pt>
                <c:pt idx="7335">
                  <c:v>25</c:v>
                </c:pt>
                <c:pt idx="7336">
                  <c:v>25</c:v>
                </c:pt>
                <c:pt idx="7337">
                  <c:v>22</c:v>
                </c:pt>
                <c:pt idx="7338">
                  <c:v>20</c:v>
                </c:pt>
                <c:pt idx="7339">
                  <c:v>21</c:v>
                </c:pt>
                <c:pt idx="7340">
                  <c:v>22</c:v>
                </c:pt>
                <c:pt idx="7341">
                  <c:v>24</c:v>
                </c:pt>
                <c:pt idx="7342">
                  <c:v>22</c:v>
                </c:pt>
                <c:pt idx="7343">
                  <c:v>22</c:v>
                </c:pt>
                <c:pt idx="7344">
                  <c:v>26</c:v>
                </c:pt>
                <c:pt idx="7345">
                  <c:v>21</c:v>
                </c:pt>
                <c:pt idx="7346">
                  <c:v>22</c:v>
                </c:pt>
                <c:pt idx="7347">
                  <c:v>21</c:v>
                </c:pt>
                <c:pt idx="7348">
                  <c:v>20</c:v>
                </c:pt>
                <c:pt idx="7349">
                  <c:v>22</c:v>
                </c:pt>
                <c:pt idx="7350">
                  <c:v>22</c:v>
                </c:pt>
                <c:pt idx="7351">
                  <c:v>27</c:v>
                </c:pt>
                <c:pt idx="7352">
                  <c:v>22</c:v>
                </c:pt>
                <c:pt idx="7353">
                  <c:v>22</c:v>
                </c:pt>
                <c:pt idx="7354">
                  <c:v>20</c:v>
                </c:pt>
                <c:pt idx="7355">
                  <c:v>24</c:v>
                </c:pt>
                <c:pt idx="7356">
                  <c:v>21</c:v>
                </c:pt>
                <c:pt idx="7357">
                  <c:v>21</c:v>
                </c:pt>
                <c:pt idx="7358">
                  <c:v>26</c:v>
                </c:pt>
                <c:pt idx="7359">
                  <c:v>28</c:v>
                </c:pt>
                <c:pt idx="7360">
                  <c:v>25</c:v>
                </c:pt>
                <c:pt idx="7361">
                  <c:v>23</c:v>
                </c:pt>
                <c:pt idx="7362">
                  <c:v>22</c:v>
                </c:pt>
                <c:pt idx="7363">
                  <c:v>22</c:v>
                </c:pt>
                <c:pt idx="7364">
                  <c:v>22</c:v>
                </c:pt>
                <c:pt idx="7365">
                  <c:v>25</c:v>
                </c:pt>
                <c:pt idx="7366">
                  <c:v>23</c:v>
                </c:pt>
                <c:pt idx="7367">
                  <c:v>23</c:v>
                </c:pt>
                <c:pt idx="7368">
                  <c:v>22</c:v>
                </c:pt>
                <c:pt idx="7369">
                  <c:v>22</c:v>
                </c:pt>
                <c:pt idx="7370">
                  <c:v>23</c:v>
                </c:pt>
                <c:pt idx="7371">
                  <c:v>24</c:v>
                </c:pt>
                <c:pt idx="7372">
                  <c:v>22</c:v>
                </c:pt>
                <c:pt idx="7373">
                  <c:v>27</c:v>
                </c:pt>
                <c:pt idx="7374">
                  <c:v>24</c:v>
                </c:pt>
                <c:pt idx="7375">
                  <c:v>24</c:v>
                </c:pt>
                <c:pt idx="7376">
                  <c:v>20</c:v>
                </c:pt>
                <c:pt idx="7377">
                  <c:v>21</c:v>
                </c:pt>
                <c:pt idx="7378">
                  <c:v>21</c:v>
                </c:pt>
                <c:pt idx="7379">
                  <c:v>23</c:v>
                </c:pt>
                <c:pt idx="7380">
                  <c:v>22</c:v>
                </c:pt>
                <c:pt idx="7381">
                  <c:v>23</c:v>
                </c:pt>
                <c:pt idx="7382">
                  <c:v>22</c:v>
                </c:pt>
                <c:pt idx="7383">
                  <c:v>22</c:v>
                </c:pt>
                <c:pt idx="7384">
                  <c:v>23</c:v>
                </c:pt>
                <c:pt idx="7385">
                  <c:v>29</c:v>
                </c:pt>
                <c:pt idx="7386">
                  <c:v>22</c:v>
                </c:pt>
                <c:pt idx="7387">
                  <c:v>23</c:v>
                </c:pt>
                <c:pt idx="7388">
                  <c:v>22</c:v>
                </c:pt>
                <c:pt idx="7389">
                  <c:v>21</c:v>
                </c:pt>
                <c:pt idx="7390">
                  <c:v>20</c:v>
                </c:pt>
                <c:pt idx="7391">
                  <c:v>20</c:v>
                </c:pt>
                <c:pt idx="7392">
                  <c:v>21</c:v>
                </c:pt>
                <c:pt idx="7393">
                  <c:v>24</c:v>
                </c:pt>
                <c:pt idx="7394">
                  <c:v>21</c:v>
                </c:pt>
                <c:pt idx="7395">
                  <c:v>20</c:v>
                </c:pt>
                <c:pt idx="7396">
                  <c:v>22</c:v>
                </c:pt>
                <c:pt idx="7397">
                  <c:v>21</c:v>
                </c:pt>
                <c:pt idx="7398">
                  <c:v>20</c:v>
                </c:pt>
                <c:pt idx="7399">
                  <c:v>21</c:v>
                </c:pt>
                <c:pt idx="7400">
                  <c:v>22</c:v>
                </c:pt>
                <c:pt idx="7401">
                  <c:v>22</c:v>
                </c:pt>
                <c:pt idx="7402">
                  <c:v>21</c:v>
                </c:pt>
                <c:pt idx="7403">
                  <c:v>23</c:v>
                </c:pt>
                <c:pt idx="7404">
                  <c:v>21</c:v>
                </c:pt>
                <c:pt idx="7405">
                  <c:v>24</c:v>
                </c:pt>
                <c:pt idx="7406">
                  <c:v>22</c:v>
                </c:pt>
                <c:pt idx="7407">
                  <c:v>20</c:v>
                </c:pt>
                <c:pt idx="7408">
                  <c:v>22</c:v>
                </c:pt>
                <c:pt idx="7409">
                  <c:v>22</c:v>
                </c:pt>
                <c:pt idx="7410">
                  <c:v>23</c:v>
                </c:pt>
                <c:pt idx="7411">
                  <c:v>21</c:v>
                </c:pt>
                <c:pt idx="7412">
                  <c:v>21</c:v>
                </c:pt>
                <c:pt idx="7413">
                  <c:v>20</c:v>
                </c:pt>
                <c:pt idx="7414">
                  <c:v>21</c:v>
                </c:pt>
                <c:pt idx="7415">
                  <c:v>22</c:v>
                </c:pt>
                <c:pt idx="7416">
                  <c:v>23</c:v>
                </c:pt>
                <c:pt idx="7417">
                  <c:v>21</c:v>
                </c:pt>
                <c:pt idx="7418">
                  <c:v>21</c:v>
                </c:pt>
                <c:pt idx="7419">
                  <c:v>26</c:v>
                </c:pt>
                <c:pt idx="7420">
                  <c:v>25</c:v>
                </c:pt>
                <c:pt idx="7421">
                  <c:v>25</c:v>
                </c:pt>
                <c:pt idx="7422">
                  <c:v>23</c:v>
                </c:pt>
                <c:pt idx="7423">
                  <c:v>23</c:v>
                </c:pt>
                <c:pt idx="7424">
                  <c:v>22</c:v>
                </c:pt>
                <c:pt idx="7425">
                  <c:v>21</c:v>
                </c:pt>
                <c:pt idx="7426">
                  <c:v>22</c:v>
                </c:pt>
                <c:pt idx="7427">
                  <c:v>23</c:v>
                </c:pt>
                <c:pt idx="7428">
                  <c:v>22</c:v>
                </c:pt>
                <c:pt idx="7429">
                  <c:v>21</c:v>
                </c:pt>
                <c:pt idx="7430">
                  <c:v>25</c:v>
                </c:pt>
                <c:pt idx="7431">
                  <c:v>21</c:v>
                </c:pt>
                <c:pt idx="7432">
                  <c:v>20</c:v>
                </c:pt>
                <c:pt idx="7433">
                  <c:v>21</c:v>
                </c:pt>
                <c:pt idx="7434">
                  <c:v>22</c:v>
                </c:pt>
                <c:pt idx="7435">
                  <c:v>22</c:v>
                </c:pt>
                <c:pt idx="7436">
                  <c:v>22</c:v>
                </c:pt>
                <c:pt idx="7437">
                  <c:v>21</c:v>
                </c:pt>
                <c:pt idx="7438">
                  <c:v>21</c:v>
                </c:pt>
                <c:pt idx="7439">
                  <c:v>21</c:v>
                </c:pt>
                <c:pt idx="7440">
                  <c:v>21</c:v>
                </c:pt>
                <c:pt idx="7441">
                  <c:v>22</c:v>
                </c:pt>
                <c:pt idx="7442">
                  <c:v>23</c:v>
                </c:pt>
                <c:pt idx="7443">
                  <c:v>21</c:v>
                </c:pt>
                <c:pt idx="7444">
                  <c:v>22</c:v>
                </c:pt>
                <c:pt idx="7445">
                  <c:v>22</c:v>
                </c:pt>
                <c:pt idx="7446">
                  <c:v>22</c:v>
                </c:pt>
                <c:pt idx="7447">
                  <c:v>22</c:v>
                </c:pt>
                <c:pt idx="7448">
                  <c:v>20</c:v>
                </c:pt>
                <c:pt idx="7449">
                  <c:v>20</c:v>
                </c:pt>
                <c:pt idx="7450">
                  <c:v>21</c:v>
                </c:pt>
                <c:pt idx="7451">
                  <c:v>20</c:v>
                </c:pt>
                <c:pt idx="7452">
                  <c:v>25</c:v>
                </c:pt>
                <c:pt idx="7453">
                  <c:v>24</c:v>
                </c:pt>
                <c:pt idx="7454">
                  <c:v>22</c:v>
                </c:pt>
                <c:pt idx="7455">
                  <c:v>19</c:v>
                </c:pt>
                <c:pt idx="7456">
                  <c:v>21</c:v>
                </c:pt>
                <c:pt idx="7457">
                  <c:v>23</c:v>
                </c:pt>
                <c:pt idx="7458">
                  <c:v>22</c:v>
                </c:pt>
                <c:pt idx="7459">
                  <c:v>23</c:v>
                </c:pt>
                <c:pt idx="7460">
                  <c:v>25</c:v>
                </c:pt>
                <c:pt idx="7461">
                  <c:v>24</c:v>
                </c:pt>
                <c:pt idx="7462">
                  <c:v>24</c:v>
                </c:pt>
                <c:pt idx="7463">
                  <c:v>22</c:v>
                </c:pt>
                <c:pt idx="7464">
                  <c:v>21</c:v>
                </c:pt>
                <c:pt idx="7465">
                  <c:v>20</c:v>
                </c:pt>
                <c:pt idx="7466">
                  <c:v>20</c:v>
                </c:pt>
                <c:pt idx="7467">
                  <c:v>20</c:v>
                </c:pt>
                <c:pt idx="7468">
                  <c:v>25</c:v>
                </c:pt>
                <c:pt idx="7469">
                  <c:v>20</c:v>
                </c:pt>
                <c:pt idx="7470">
                  <c:v>21</c:v>
                </c:pt>
                <c:pt idx="7471">
                  <c:v>22</c:v>
                </c:pt>
                <c:pt idx="7472">
                  <c:v>22</c:v>
                </c:pt>
                <c:pt idx="7473">
                  <c:v>24</c:v>
                </c:pt>
                <c:pt idx="7474">
                  <c:v>22</c:v>
                </c:pt>
                <c:pt idx="7475">
                  <c:v>21</c:v>
                </c:pt>
                <c:pt idx="7476">
                  <c:v>21</c:v>
                </c:pt>
                <c:pt idx="7477">
                  <c:v>23</c:v>
                </c:pt>
                <c:pt idx="7478">
                  <c:v>25</c:v>
                </c:pt>
                <c:pt idx="7479">
                  <c:v>28</c:v>
                </c:pt>
                <c:pt idx="7480">
                  <c:v>22</c:v>
                </c:pt>
                <c:pt idx="7481">
                  <c:v>22</c:v>
                </c:pt>
                <c:pt idx="7482">
                  <c:v>26</c:v>
                </c:pt>
                <c:pt idx="7483">
                  <c:v>23</c:v>
                </c:pt>
                <c:pt idx="7484">
                  <c:v>28</c:v>
                </c:pt>
                <c:pt idx="7485">
                  <c:v>26</c:v>
                </c:pt>
                <c:pt idx="7486">
                  <c:v>27</c:v>
                </c:pt>
                <c:pt idx="7487">
                  <c:v>22</c:v>
                </c:pt>
                <c:pt idx="7488">
                  <c:v>22</c:v>
                </c:pt>
                <c:pt idx="7489">
                  <c:v>23</c:v>
                </c:pt>
                <c:pt idx="7490">
                  <c:v>22</c:v>
                </c:pt>
                <c:pt idx="7491">
                  <c:v>20</c:v>
                </c:pt>
                <c:pt idx="7492">
                  <c:v>24</c:v>
                </c:pt>
                <c:pt idx="7493">
                  <c:v>22</c:v>
                </c:pt>
                <c:pt idx="7494">
                  <c:v>22</c:v>
                </c:pt>
                <c:pt idx="7495">
                  <c:v>24</c:v>
                </c:pt>
                <c:pt idx="7496">
                  <c:v>23</c:v>
                </c:pt>
                <c:pt idx="7497">
                  <c:v>22</c:v>
                </c:pt>
                <c:pt idx="7498">
                  <c:v>22</c:v>
                </c:pt>
                <c:pt idx="7499">
                  <c:v>20</c:v>
                </c:pt>
                <c:pt idx="7500">
                  <c:v>24</c:v>
                </c:pt>
                <c:pt idx="7501">
                  <c:v>23</c:v>
                </c:pt>
                <c:pt idx="7502">
                  <c:v>22</c:v>
                </c:pt>
                <c:pt idx="7503">
                  <c:v>21</c:v>
                </c:pt>
                <c:pt idx="7504">
                  <c:v>22</c:v>
                </c:pt>
                <c:pt idx="7505">
                  <c:v>21</c:v>
                </c:pt>
                <c:pt idx="7506">
                  <c:v>24</c:v>
                </c:pt>
                <c:pt idx="7507">
                  <c:v>21</c:v>
                </c:pt>
                <c:pt idx="7508">
                  <c:v>21</c:v>
                </c:pt>
                <c:pt idx="7509">
                  <c:v>24</c:v>
                </c:pt>
                <c:pt idx="7510">
                  <c:v>24</c:v>
                </c:pt>
                <c:pt idx="7511">
                  <c:v>26</c:v>
                </c:pt>
                <c:pt idx="7512">
                  <c:v>22</c:v>
                </c:pt>
                <c:pt idx="7513">
                  <c:v>23</c:v>
                </c:pt>
                <c:pt idx="7514">
                  <c:v>23</c:v>
                </c:pt>
                <c:pt idx="7515">
                  <c:v>23</c:v>
                </c:pt>
                <c:pt idx="7516">
                  <c:v>22</c:v>
                </c:pt>
                <c:pt idx="7517">
                  <c:v>21</c:v>
                </c:pt>
                <c:pt idx="7518">
                  <c:v>22</c:v>
                </c:pt>
                <c:pt idx="7519">
                  <c:v>22</c:v>
                </c:pt>
                <c:pt idx="7520">
                  <c:v>22</c:v>
                </c:pt>
                <c:pt idx="7521">
                  <c:v>24</c:v>
                </c:pt>
                <c:pt idx="7522">
                  <c:v>20</c:v>
                </c:pt>
                <c:pt idx="7523">
                  <c:v>21</c:v>
                </c:pt>
                <c:pt idx="7524">
                  <c:v>22</c:v>
                </c:pt>
                <c:pt idx="7525">
                  <c:v>22</c:v>
                </c:pt>
                <c:pt idx="7526">
                  <c:v>21</c:v>
                </c:pt>
                <c:pt idx="7527">
                  <c:v>21</c:v>
                </c:pt>
                <c:pt idx="7528">
                  <c:v>23</c:v>
                </c:pt>
                <c:pt idx="7529">
                  <c:v>22</c:v>
                </c:pt>
                <c:pt idx="7530">
                  <c:v>23</c:v>
                </c:pt>
                <c:pt idx="7531">
                  <c:v>21</c:v>
                </c:pt>
                <c:pt idx="7532">
                  <c:v>22</c:v>
                </c:pt>
                <c:pt idx="7533">
                  <c:v>26</c:v>
                </c:pt>
                <c:pt idx="7534">
                  <c:v>27</c:v>
                </c:pt>
                <c:pt idx="7535">
                  <c:v>25</c:v>
                </c:pt>
                <c:pt idx="7536">
                  <c:v>23</c:v>
                </c:pt>
                <c:pt idx="7537">
                  <c:v>24</c:v>
                </c:pt>
                <c:pt idx="7538">
                  <c:v>22</c:v>
                </c:pt>
                <c:pt idx="7539">
                  <c:v>22</c:v>
                </c:pt>
                <c:pt idx="7540">
                  <c:v>22</c:v>
                </c:pt>
                <c:pt idx="7541">
                  <c:v>22</c:v>
                </c:pt>
                <c:pt idx="7542">
                  <c:v>28</c:v>
                </c:pt>
                <c:pt idx="7543">
                  <c:v>23</c:v>
                </c:pt>
                <c:pt idx="7544">
                  <c:v>22</c:v>
                </c:pt>
                <c:pt idx="7545">
                  <c:v>23</c:v>
                </c:pt>
                <c:pt idx="7546">
                  <c:v>22</c:v>
                </c:pt>
                <c:pt idx="7547">
                  <c:v>25</c:v>
                </c:pt>
                <c:pt idx="7548">
                  <c:v>21</c:v>
                </c:pt>
                <c:pt idx="7549">
                  <c:v>22</c:v>
                </c:pt>
                <c:pt idx="7550">
                  <c:v>22</c:v>
                </c:pt>
                <c:pt idx="7551">
                  <c:v>21</c:v>
                </c:pt>
                <c:pt idx="7552">
                  <c:v>22</c:v>
                </c:pt>
                <c:pt idx="7553">
                  <c:v>25</c:v>
                </c:pt>
                <c:pt idx="7554">
                  <c:v>24</c:v>
                </c:pt>
                <c:pt idx="7555">
                  <c:v>23</c:v>
                </c:pt>
                <c:pt idx="7556">
                  <c:v>22</c:v>
                </c:pt>
                <c:pt idx="7557">
                  <c:v>21</c:v>
                </c:pt>
                <c:pt idx="7558">
                  <c:v>21</c:v>
                </c:pt>
                <c:pt idx="7559">
                  <c:v>22</c:v>
                </c:pt>
                <c:pt idx="7560">
                  <c:v>22</c:v>
                </c:pt>
                <c:pt idx="7561">
                  <c:v>25</c:v>
                </c:pt>
                <c:pt idx="7562">
                  <c:v>22</c:v>
                </c:pt>
                <c:pt idx="7563">
                  <c:v>22</c:v>
                </c:pt>
                <c:pt idx="7564">
                  <c:v>21</c:v>
                </c:pt>
                <c:pt idx="7565">
                  <c:v>20</c:v>
                </c:pt>
                <c:pt idx="7566">
                  <c:v>21</c:v>
                </c:pt>
                <c:pt idx="7567">
                  <c:v>22</c:v>
                </c:pt>
                <c:pt idx="7568">
                  <c:v>25</c:v>
                </c:pt>
                <c:pt idx="7569">
                  <c:v>21</c:v>
                </c:pt>
                <c:pt idx="7570">
                  <c:v>24</c:v>
                </c:pt>
                <c:pt idx="7571">
                  <c:v>21</c:v>
                </c:pt>
                <c:pt idx="7572">
                  <c:v>22</c:v>
                </c:pt>
                <c:pt idx="7573">
                  <c:v>22</c:v>
                </c:pt>
                <c:pt idx="7574">
                  <c:v>23</c:v>
                </c:pt>
                <c:pt idx="7575">
                  <c:v>21</c:v>
                </c:pt>
                <c:pt idx="7576">
                  <c:v>23</c:v>
                </c:pt>
                <c:pt idx="7577">
                  <c:v>25</c:v>
                </c:pt>
                <c:pt idx="7578">
                  <c:v>20</c:v>
                </c:pt>
                <c:pt idx="7579">
                  <c:v>20</c:v>
                </c:pt>
                <c:pt idx="7580">
                  <c:v>24</c:v>
                </c:pt>
                <c:pt idx="7581">
                  <c:v>22</c:v>
                </c:pt>
                <c:pt idx="7582">
                  <c:v>22</c:v>
                </c:pt>
                <c:pt idx="7583">
                  <c:v>19</c:v>
                </c:pt>
                <c:pt idx="7584">
                  <c:v>23</c:v>
                </c:pt>
                <c:pt idx="7585">
                  <c:v>22</c:v>
                </c:pt>
                <c:pt idx="7586">
                  <c:v>24</c:v>
                </c:pt>
                <c:pt idx="7587">
                  <c:v>21</c:v>
                </c:pt>
                <c:pt idx="7588">
                  <c:v>21</c:v>
                </c:pt>
                <c:pt idx="7589">
                  <c:v>22</c:v>
                </c:pt>
                <c:pt idx="7590">
                  <c:v>22</c:v>
                </c:pt>
                <c:pt idx="7591">
                  <c:v>25</c:v>
                </c:pt>
                <c:pt idx="7592">
                  <c:v>20</c:v>
                </c:pt>
                <c:pt idx="7593">
                  <c:v>25</c:v>
                </c:pt>
                <c:pt idx="7594">
                  <c:v>22</c:v>
                </c:pt>
                <c:pt idx="7595">
                  <c:v>23</c:v>
                </c:pt>
                <c:pt idx="7596">
                  <c:v>22</c:v>
                </c:pt>
                <c:pt idx="7597">
                  <c:v>21</c:v>
                </c:pt>
                <c:pt idx="7598">
                  <c:v>21</c:v>
                </c:pt>
                <c:pt idx="7599">
                  <c:v>23</c:v>
                </c:pt>
                <c:pt idx="7600">
                  <c:v>23</c:v>
                </c:pt>
                <c:pt idx="7601">
                  <c:v>21</c:v>
                </c:pt>
                <c:pt idx="7602">
                  <c:v>22</c:v>
                </c:pt>
                <c:pt idx="7603">
                  <c:v>23</c:v>
                </c:pt>
                <c:pt idx="7604">
                  <c:v>25</c:v>
                </c:pt>
                <c:pt idx="7605">
                  <c:v>21</c:v>
                </c:pt>
                <c:pt idx="7606">
                  <c:v>21</c:v>
                </c:pt>
                <c:pt idx="7607">
                  <c:v>25</c:v>
                </c:pt>
                <c:pt idx="7608">
                  <c:v>22</c:v>
                </c:pt>
                <c:pt idx="7609">
                  <c:v>19</c:v>
                </c:pt>
                <c:pt idx="7610">
                  <c:v>23</c:v>
                </c:pt>
                <c:pt idx="7611">
                  <c:v>22</c:v>
                </c:pt>
                <c:pt idx="7612">
                  <c:v>21</c:v>
                </c:pt>
                <c:pt idx="7613">
                  <c:v>21</c:v>
                </c:pt>
                <c:pt idx="7614">
                  <c:v>23</c:v>
                </c:pt>
                <c:pt idx="7615">
                  <c:v>21</c:v>
                </c:pt>
                <c:pt idx="7616">
                  <c:v>25</c:v>
                </c:pt>
                <c:pt idx="7617">
                  <c:v>25</c:v>
                </c:pt>
                <c:pt idx="7618">
                  <c:v>21</c:v>
                </c:pt>
                <c:pt idx="7619">
                  <c:v>23</c:v>
                </c:pt>
                <c:pt idx="7620">
                  <c:v>22</c:v>
                </c:pt>
                <c:pt idx="7621">
                  <c:v>22</c:v>
                </c:pt>
                <c:pt idx="7622">
                  <c:v>22</c:v>
                </c:pt>
                <c:pt idx="7623">
                  <c:v>22</c:v>
                </c:pt>
                <c:pt idx="7624">
                  <c:v>20</c:v>
                </c:pt>
                <c:pt idx="7625">
                  <c:v>21</c:v>
                </c:pt>
                <c:pt idx="7626">
                  <c:v>21</c:v>
                </c:pt>
                <c:pt idx="7627">
                  <c:v>21</c:v>
                </c:pt>
                <c:pt idx="7628">
                  <c:v>25</c:v>
                </c:pt>
                <c:pt idx="7629">
                  <c:v>22</c:v>
                </c:pt>
                <c:pt idx="7630">
                  <c:v>22</c:v>
                </c:pt>
                <c:pt idx="7631">
                  <c:v>21</c:v>
                </c:pt>
                <c:pt idx="7632">
                  <c:v>21</c:v>
                </c:pt>
                <c:pt idx="7633">
                  <c:v>26</c:v>
                </c:pt>
                <c:pt idx="7634">
                  <c:v>23</c:v>
                </c:pt>
                <c:pt idx="7635">
                  <c:v>23</c:v>
                </c:pt>
                <c:pt idx="7636">
                  <c:v>23</c:v>
                </c:pt>
                <c:pt idx="7637">
                  <c:v>21</c:v>
                </c:pt>
                <c:pt idx="7638">
                  <c:v>25</c:v>
                </c:pt>
                <c:pt idx="7639">
                  <c:v>22</c:v>
                </c:pt>
                <c:pt idx="7640">
                  <c:v>25</c:v>
                </c:pt>
                <c:pt idx="7641">
                  <c:v>26</c:v>
                </c:pt>
                <c:pt idx="7642">
                  <c:v>24</c:v>
                </c:pt>
                <c:pt idx="7643">
                  <c:v>21</c:v>
                </c:pt>
                <c:pt idx="7644">
                  <c:v>20</c:v>
                </c:pt>
                <c:pt idx="7645">
                  <c:v>21</c:v>
                </c:pt>
                <c:pt idx="7646">
                  <c:v>22</c:v>
                </c:pt>
                <c:pt idx="7647">
                  <c:v>22</c:v>
                </c:pt>
                <c:pt idx="7648">
                  <c:v>22</c:v>
                </c:pt>
                <c:pt idx="7649">
                  <c:v>21</c:v>
                </c:pt>
                <c:pt idx="7650">
                  <c:v>23</c:v>
                </c:pt>
                <c:pt idx="7651">
                  <c:v>23</c:v>
                </c:pt>
                <c:pt idx="7652">
                  <c:v>27</c:v>
                </c:pt>
                <c:pt idx="7653">
                  <c:v>26</c:v>
                </c:pt>
                <c:pt idx="7654">
                  <c:v>22</c:v>
                </c:pt>
                <c:pt idx="7655">
                  <c:v>22</c:v>
                </c:pt>
                <c:pt idx="7656">
                  <c:v>22</c:v>
                </c:pt>
                <c:pt idx="7657">
                  <c:v>21</c:v>
                </c:pt>
                <c:pt idx="7658">
                  <c:v>21</c:v>
                </c:pt>
                <c:pt idx="7659">
                  <c:v>23</c:v>
                </c:pt>
                <c:pt idx="7660">
                  <c:v>23</c:v>
                </c:pt>
                <c:pt idx="7661">
                  <c:v>26</c:v>
                </c:pt>
                <c:pt idx="7662">
                  <c:v>24</c:v>
                </c:pt>
                <c:pt idx="7663">
                  <c:v>23</c:v>
                </c:pt>
                <c:pt idx="7664">
                  <c:v>23</c:v>
                </c:pt>
                <c:pt idx="7665">
                  <c:v>26</c:v>
                </c:pt>
                <c:pt idx="7666">
                  <c:v>24</c:v>
                </c:pt>
                <c:pt idx="7667">
                  <c:v>23</c:v>
                </c:pt>
                <c:pt idx="7668">
                  <c:v>24</c:v>
                </c:pt>
                <c:pt idx="7669">
                  <c:v>22</c:v>
                </c:pt>
                <c:pt idx="7670">
                  <c:v>22</c:v>
                </c:pt>
                <c:pt idx="7671">
                  <c:v>22</c:v>
                </c:pt>
                <c:pt idx="7672">
                  <c:v>22</c:v>
                </c:pt>
                <c:pt idx="7673">
                  <c:v>22</c:v>
                </c:pt>
                <c:pt idx="7674">
                  <c:v>21</c:v>
                </c:pt>
                <c:pt idx="7675">
                  <c:v>29</c:v>
                </c:pt>
                <c:pt idx="7676">
                  <c:v>22</c:v>
                </c:pt>
                <c:pt idx="7677">
                  <c:v>21</c:v>
                </c:pt>
                <c:pt idx="7678">
                  <c:v>20</c:v>
                </c:pt>
                <c:pt idx="7679">
                  <c:v>22</c:v>
                </c:pt>
                <c:pt idx="7680">
                  <c:v>20</c:v>
                </c:pt>
                <c:pt idx="7681">
                  <c:v>20</c:v>
                </c:pt>
                <c:pt idx="7682">
                  <c:v>20</c:v>
                </c:pt>
                <c:pt idx="7683">
                  <c:v>23</c:v>
                </c:pt>
                <c:pt idx="7684">
                  <c:v>21</c:v>
                </c:pt>
                <c:pt idx="7685">
                  <c:v>24</c:v>
                </c:pt>
                <c:pt idx="7686">
                  <c:v>23</c:v>
                </c:pt>
                <c:pt idx="7687">
                  <c:v>21</c:v>
                </c:pt>
                <c:pt idx="7688">
                  <c:v>24</c:v>
                </c:pt>
                <c:pt idx="7689">
                  <c:v>23</c:v>
                </c:pt>
                <c:pt idx="7690">
                  <c:v>21</c:v>
                </c:pt>
                <c:pt idx="7691">
                  <c:v>21</c:v>
                </c:pt>
                <c:pt idx="7692">
                  <c:v>22</c:v>
                </c:pt>
                <c:pt idx="7693">
                  <c:v>21</c:v>
                </c:pt>
                <c:pt idx="7694">
                  <c:v>20</c:v>
                </c:pt>
                <c:pt idx="7695">
                  <c:v>24</c:v>
                </c:pt>
                <c:pt idx="7696">
                  <c:v>21</c:v>
                </c:pt>
                <c:pt idx="7697">
                  <c:v>20</c:v>
                </c:pt>
                <c:pt idx="7698">
                  <c:v>22</c:v>
                </c:pt>
                <c:pt idx="7699">
                  <c:v>20</c:v>
                </c:pt>
                <c:pt idx="7700">
                  <c:v>22</c:v>
                </c:pt>
                <c:pt idx="7701">
                  <c:v>25</c:v>
                </c:pt>
                <c:pt idx="7702">
                  <c:v>21</c:v>
                </c:pt>
                <c:pt idx="7703">
                  <c:v>25</c:v>
                </c:pt>
                <c:pt idx="7704">
                  <c:v>25</c:v>
                </c:pt>
                <c:pt idx="7705">
                  <c:v>23</c:v>
                </c:pt>
                <c:pt idx="7706">
                  <c:v>21</c:v>
                </c:pt>
                <c:pt idx="7707">
                  <c:v>21</c:v>
                </c:pt>
                <c:pt idx="7708">
                  <c:v>21</c:v>
                </c:pt>
                <c:pt idx="7709">
                  <c:v>21</c:v>
                </c:pt>
                <c:pt idx="7710">
                  <c:v>21</c:v>
                </c:pt>
                <c:pt idx="7711">
                  <c:v>25</c:v>
                </c:pt>
                <c:pt idx="7712">
                  <c:v>22</c:v>
                </c:pt>
                <c:pt idx="7713">
                  <c:v>22</c:v>
                </c:pt>
                <c:pt idx="7714">
                  <c:v>25</c:v>
                </c:pt>
                <c:pt idx="7715">
                  <c:v>22</c:v>
                </c:pt>
                <c:pt idx="7716">
                  <c:v>21</c:v>
                </c:pt>
                <c:pt idx="7717">
                  <c:v>23</c:v>
                </c:pt>
                <c:pt idx="7718">
                  <c:v>21</c:v>
                </c:pt>
                <c:pt idx="7719">
                  <c:v>22</c:v>
                </c:pt>
                <c:pt idx="7720">
                  <c:v>21</c:v>
                </c:pt>
                <c:pt idx="7721">
                  <c:v>23</c:v>
                </c:pt>
                <c:pt idx="7722">
                  <c:v>21</c:v>
                </c:pt>
                <c:pt idx="7723">
                  <c:v>21</c:v>
                </c:pt>
                <c:pt idx="7724">
                  <c:v>23</c:v>
                </c:pt>
                <c:pt idx="7725">
                  <c:v>25</c:v>
                </c:pt>
                <c:pt idx="7726">
                  <c:v>24</c:v>
                </c:pt>
                <c:pt idx="7727">
                  <c:v>22</c:v>
                </c:pt>
                <c:pt idx="7728">
                  <c:v>20</c:v>
                </c:pt>
                <c:pt idx="7729">
                  <c:v>23</c:v>
                </c:pt>
                <c:pt idx="7730">
                  <c:v>24</c:v>
                </c:pt>
                <c:pt idx="7731">
                  <c:v>21</c:v>
                </c:pt>
                <c:pt idx="7732">
                  <c:v>24</c:v>
                </c:pt>
                <c:pt idx="7733">
                  <c:v>21</c:v>
                </c:pt>
                <c:pt idx="7734">
                  <c:v>21</c:v>
                </c:pt>
                <c:pt idx="7735">
                  <c:v>21</c:v>
                </c:pt>
                <c:pt idx="7736">
                  <c:v>21</c:v>
                </c:pt>
                <c:pt idx="7737">
                  <c:v>21</c:v>
                </c:pt>
                <c:pt idx="7738">
                  <c:v>23</c:v>
                </c:pt>
                <c:pt idx="7739">
                  <c:v>21</c:v>
                </c:pt>
                <c:pt idx="7740">
                  <c:v>21</c:v>
                </c:pt>
                <c:pt idx="7741">
                  <c:v>21</c:v>
                </c:pt>
                <c:pt idx="7742">
                  <c:v>21</c:v>
                </c:pt>
                <c:pt idx="7743">
                  <c:v>25</c:v>
                </c:pt>
                <c:pt idx="7744">
                  <c:v>23</c:v>
                </c:pt>
                <c:pt idx="7745">
                  <c:v>21</c:v>
                </c:pt>
                <c:pt idx="7746">
                  <c:v>24</c:v>
                </c:pt>
                <c:pt idx="7747">
                  <c:v>22</c:v>
                </c:pt>
                <c:pt idx="7748">
                  <c:v>20</c:v>
                </c:pt>
                <c:pt idx="7749">
                  <c:v>25</c:v>
                </c:pt>
                <c:pt idx="7750">
                  <c:v>25</c:v>
                </c:pt>
                <c:pt idx="7751">
                  <c:v>23</c:v>
                </c:pt>
                <c:pt idx="7752">
                  <c:v>22</c:v>
                </c:pt>
                <c:pt idx="7753">
                  <c:v>21</c:v>
                </c:pt>
                <c:pt idx="7754">
                  <c:v>21</c:v>
                </c:pt>
                <c:pt idx="7755">
                  <c:v>21</c:v>
                </c:pt>
                <c:pt idx="7756">
                  <c:v>21</c:v>
                </c:pt>
                <c:pt idx="7757">
                  <c:v>22</c:v>
                </c:pt>
                <c:pt idx="7758">
                  <c:v>23</c:v>
                </c:pt>
                <c:pt idx="7759">
                  <c:v>24</c:v>
                </c:pt>
                <c:pt idx="7760">
                  <c:v>20</c:v>
                </c:pt>
                <c:pt idx="7761">
                  <c:v>21</c:v>
                </c:pt>
                <c:pt idx="7762">
                  <c:v>25</c:v>
                </c:pt>
                <c:pt idx="7763">
                  <c:v>21</c:v>
                </c:pt>
                <c:pt idx="7764">
                  <c:v>22</c:v>
                </c:pt>
                <c:pt idx="7765">
                  <c:v>23</c:v>
                </c:pt>
                <c:pt idx="7766">
                  <c:v>22</c:v>
                </c:pt>
                <c:pt idx="7767">
                  <c:v>23</c:v>
                </c:pt>
                <c:pt idx="7768">
                  <c:v>24</c:v>
                </c:pt>
                <c:pt idx="7769">
                  <c:v>23</c:v>
                </c:pt>
                <c:pt idx="7770">
                  <c:v>23</c:v>
                </c:pt>
                <c:pt idx="7771">
                  <c:v>21</c:v>
                </c:pt>
                <c:pt idx="7772">
                  <c:v>21</c:v>
                </c:pt>
                <c:pt idx="7773">
                  <c:v>29</c:v>
                </c:pt>
                <c:pt idx="7774">
                  <c:v>27</c:v>
                </c:pt>
                <c:pt idx="7775">
                  <c:v>25</c:v>
                </c:pt>
                <c:pt idx="7776">
                  <c:v>23</c:v>
                </c:pt>
                <c:pt idx="7777">
                  <c:v>22</c:v>
                </c:pt>
                <c:pt idx="7778">
                  <c:v>23</c:v>
                </c:pt>
                <c:pt idx="7779">
                  <c:v>21</c:v>
                </c:pt>
                <c:pt idx="7780">
                  <c:v>23</c:v>
                </c:pt>
                <c:pt idx="7781">
                  <c:v>27</c:v>
                </c:pt>
                <c:pt idx="7782">
                  <c:v>22</c:v>
                </c:pt>
                <c:pt idx="7783">
                  <c:v>22</c:v>
                </c:pt>
                <c:pt idx="7784">
                  <c:v>24</c:v>
                </c:pt>
                <c:pt idx="7785">
                  <c:v>22</c:v>
                </c:pt>
                <c:pt idx="7786">
                  <c:v>22</c:v>
                </c:pt>
                <c:pt idx="7787">
                  <c:v>23</c:v>
                </c:pt>
                <c:pt idx="7788">
                  <c:v>22</c:v>
                </c:pt>
                <c:pt idx="7789">
                  <c:v>22</c:v>
                </c:pt>
                <c:pt idx="7790">
                  <c:v>28</c:v>
                </c:pt>
                <c:pt idx="7791">
                  <c:v>20</c:v>
                </c:pt>
                <c:pt idx="7792">
                  <c:v>21</c:v>
                </c:pt>
                <c:pt idx="7793">
                  <c:v>20</c:v>
                </c:pt>
                <c:pt idx="7794">
                  <c:v>21</c:v>
                </c:pt>
                <c:pt idx="7795">
                  <c:v>20</c:v>
                </c:pt>
                <c:pt idx="7796">
                  <c:v>22</c:v>
                </c:pt>
                <c:pt idx="7797">
                  <c:v>21</c:v>
                </c:pt>
                <c:pt idx="7798">
                  <c:v>22</c:v>
                </c:pt>
                <c:pt idx="7799">
                  <c:v>23</c:v>
                </c:pt>
                <c:pt idx="7800">
                  <c:v>28</c:v>
                </c:pt>
                <c:pt idx="7801">
                  <c:v>22</c:v>
                </c:pt>
                <c:pt idx="7802">
                  <c:v>22</c:v>
                </c:pt>
                <c:pt idx="7803">
                  <c:v>21</c:v>
                </c:pt>
                <c:pt idx="7804">
                  <c:v>24</c:v>
                </c:pt>
                <c:pt idx="7805">
                  <c:v>20</c:v>
                </c:pt>
                <c:pt idx="7806">
                  <c:v>22</c:v>
                </c:pt>
                <c:pt idx="7807">
                  <c:v>22</c:v>
                </c:pt>
                <c:pt idx="7808">
                  <c:v>21</c:v>
                </c:pt>
                <c:pt idx="7809">
                  <c:v>21</c:v>
                </c:pt>
                <c:pt idx="7810">
                  <c:v>22</c:v>
                </c:pt>
                <c:pt idx="7811">
                  <c:v>20</c:v>
                </c:pt>
                <c:pt idx="7812">
                  <c:v>21</c:v>
                </c:pt>
                <c:pt idx="7813">
                  <c:v>21</c:v>
                </c:pt>
                <c:pt idx="7814">
                  <c:v>22</c:v>
                </c:pt>
                <c:pt idx="7815">
                  <c:v>22</c:v>
                </c:pt>
                <c:pt idx="7816">
                  <c:v>22</c:v>
                </c:pt>
                <c:pt idx="7817">
                  <c:v>22</c:v>
                </c:pt>
                <c:pt idx="7818">
                  <c:v>23</c:v>
                </c:pt>
                <c:pt idx="7819">
                  <c:v>23</c:v>
                </c:pt>
                <c:pt idx="7820">
                  <c:v>23</c:v>
                </c:pt>
                <c:pt idx="7821">
                  <c:v>23</c:v>
                </c:pt>
                <c:pt idx="7822">
                  <c:v>23</c:v>
                </c:pt>
                <c:pt idx="7823">
                  <c:v>22</c:v>
                </c:pt>
                <c:pt idx="7824">
                  <c:v>20</c:v>
                </c:pt>
                <c:pt idx="7825">
                  <c:v>23</c:v>
                </c:pt>
                <c:pt idx="7826">
                  <c:v>24</c:v>
                </c:pt>
                <c:pt idx="7827">
                  <c:v>21</c:v>
                </c:pt>
                <c:pt idx="7828">
                  <c:v>23</c:v>
                </c:pt>
                <c:pt idx="7829">
                  <c:v>21</c:v>
                </c:pt>
                <c:pt idx="7830">
                  <c:v>24</c:v>
                </c:pt>
                <c:pt idx="7831">
                  <c:v>22</c:v>
                </c:pt>
                <c:pt idx="7832">
                  <c:v>22</c:v>
                </c:pt>
                <c:pt idx="7833">
                  <c:v>23</c:v>
                </c:pt>
                <c:pt idx="7834">
                  <c:v>23</c:v>
                </c:pt>
                <c:pt idx="7835">
                  <c:v>21</c:v>
                </c:pt>
                <c:pt idx="7836">
                  <c:v>22</c:v>
                </c:pt>
                <c:pt idx="7837">
                  <c:v>22</c:v>
                </c:pt>
                <c:pt idx="7838">
                  <c:v>22</c:v>
                </c:pt>
                <c:pt idx="7839">
                  <c:v>24</c:v>
                </c:pt>
                <c:pt idx="7840">
                  <c:v>23</c:v>
                </c:pt>
                <c:pt idx="7841">
                  <c:v>23</c:v>
                </c:pt>
                <c:pt idx="7842">
                  <c:v>22</c:v>
                </c:pt>
                <c:pt idx="7843">
                  <c:v>21</c:v>
                </c:pt>
                <c:pt idx="7844">
                  <c:v>23</c:v>
                </c:pt>
                <c:pt idx="7845">
                  <c:v>23</c:v>
                </c:pt>
                <c:pt idx="7846">
                  <c:v>22</c:v>
                </c:pt>
                <c:pt idx="7847">
                  <c:v>23</c:v>
                </c:pt>
                <c:pt idx="7848">
                  <c:v>22</c:v>
                </c:pt>
                <c:pt idx="7849">
                  <c:v>22</c:v>
                </c:pt>
                <c:pt idx="7850">
                  <c:v>21</c:v>
                </c:pt>
                <c:pt idx="7851">
                  <c:v>22</c:v>
                </c:pt>
                <c:pt idx="7852">
                  <c:v>21</c:v>
                </c:pt>
                <c:pt idx="7853">
                  <c:v>20</c:v>
                </c:pt>
                <c:pt idx="7854">
                  <c:v>21</c:v>
                </c:pt>
                <c:pt idx="7855">
                  <c:v>21</c:v>
                </c:pt>
                <c:pt idx="7856">
                  <c:v>22</c:v>
                </c:pt>
                <c:pt idx="7857">
                  <c:v>22</c:v>
                </c:pt>
                <c:pt idx="7858">
                  <c:v>18</c:v>
                </c:pt>
                <c:pt idx="7859">
                  <c:v>22</c:v>
                </c:pt>
                <c:pt idx="7860">
                  <c:v>25</c:v>
                </c:pt>
                <c:pt idx="7861">
                  <c:v>22</c:v>
                </c:pt>
                <c:pt idx="7862">
                  <c:v>21</c:v>
                </c:pt>
                <c:pt idx="7863">
                  <c:v>20</c:v>
                </c:pt>
                <c:pt idx="7864">
                  <c:v>23</c:v>
                </c:pt>
                <c:pt idx="7865">
                  <c:v>26</c:v>
                </c:pt>
                <c:pt idx="7866">
                  <c:v>25</c:v>
                </c:pt>
                <c:pt idx="7867">
                  <c:v>24</c:v>
                </c:pt>
                <c:pt idx="7868">
                  <c:v>24</c:v>
                </c:pt>
                <c:pt idx="7869">
                  <c:v>22</c:v>
                </c:pt>
                <c:pt idx="7870">
                  <c:v>25</c:v>
                </c:pt>
                <c:pt idx="7871">
                  <c:v>23</c:v>
                </c:pt>
                <c:pt idx="7872">
                  <c:v>22</c:v>
                </c:pt>
                <c:pt idx="7873">
                  <c:v>22</c:v>
                </c:pt>
                <c:pt idx="7874">
                  <c:v>22</c:v>
                </c:pt>
                <c:pt idx="7875">
                  <c:v>22</c:v>
                </c:pt>
                <c:pt idx="7876">
                  <c:v>22</c:v>
                </c:pt>
                <c:pt idx="7877">
                  <c:v>24</c:v>
                </c:pt>
                <c:pt idx="7878">
                  <c:v>23</c:v>
                </c:pt>
                <c:pt idx="7879">
                  <c:v>26</c:v>
                </c:pt>
                <c:pt idx="7880">
                  <c:v>22</c:v>
                </c:pt>
                <c:pt idx="7881">
                  <c:v>22</c:v>
                </c:pt>
                <c:pt idx="7882">
                  <c:v>23</c:v>
                </c:pt>
                <c:pt idx="7883">
                  <c:v>21</c:v>
                </c:pt>
                <c:pt idx="7884">
                  <c:v>21</c:v>
                </c:pt>
                <c:pt idx="7885">
                  <c:v>22</c:v>
                </c:pt>
                <c:pt idx="7886">
                  <c:v>21</c:v>
                </c:pt>
                <c:pt idx="7887">
                  <c:v>22</c:v>
                </c:pt>
                <c:pt idx="7888">
                  <c:v>22</c:v>
                </c:pt>
                <c:pt idx="7889">
                  <c:v>24</c:v>
                </c:pt>
                <c:pt idx="7890">
                  <c:v>25</c:v>
                </c:pt>
                <c:pt idx="7891">
                  <c:v>19</c:v>
                </c:pt>
                <c:pt idx="7892">
                  <c:v>26</c:v>
                </c:pt>
                <c:pt idx="7893">
                  <c:v>23</c:v>
                </c:pt>
                <c:pt idx="7894">
                  <c:v>25</c:v>
                </c:pt>
                <c:pt idx="7895">
                  <c:v>24</c:v>
                </c:pt>
                <c:pt idx="7896">
                  <c:v>21</c:v>
                </c:pt>
                <c:pt idx="7897">
                  <c:v>24</c:v>
                </c:pt>
                <c:pt idx="7898">
                  <c:v>23</c:v>
                </c:pt>
                <c:pt idx="7899">
                  <c:v>21</c:v>
                </c:pt>
                <c:pt idx="7900">
                  <c:v>22</c:v>
                </c:pt>
                <c:pt idx="7901">
                  <c:v>24</c:v>
                </c:pt>
                <c:pt idx="7902">
                  <c:v>22</c:v>
                </c:pt>
                <c:pt idx="7903">
                  <c:v>21</c:v>
                </c:pt>
                <c:pt idx="7904">
                  <c:v>24</c:v>
                </c:pt>
                <c:pt idx="7905">
                  <c:v>21</c:v>
                </c:pt>
                <c:pt idx="7906">
                  <c:v>21</c:v>
                </c:pt>
                <c:pt idx="7907">
                  <c:v>23</c:v>
                </c:pt>
                <c:pt idx="7908">
                  <c:v>25</c:v>
                </c:pt>
                <c:pt idx="7909">
                  <c:v>24</c:v>
                </c:pt>
                <c:pt idx="7910">
                  <c:v>21</c:v>
                </c:pt>
                <c:pt idx="7911">
                  <c:v>22</c:v>
                </c:pt>
                <c:pt idx="7912">
                  <c:v>22</c:v>
                </c:pt>
                <c:pt idx="7913">
                  <c:v>23</c:v>
                </c:pt>
                <c:pt idx="7914">
                  <c:v>28</c:v>
                </c:pt>
                <c:pt idx="7915">
                  <c:v>25</c:v>
                </c:pt>
                <c:pt idx="7916">
                  <c:v>22</c:v>
                </c:pt>
                <c:pt idx="7917">
                  <c:v>22</c:v>
                </c:pt>
                <c:pt idx="7918">
                  <c:v>22</c:v>
                </c:pt>
                <c:pt idx="7919">
                  <c:v>21</c:v>
                </c:pt>
                <c:pt idx="7920">
                  <c:v>20</c:v>
                </c:pt>
                <c:pt idx="7921">
                  <c:v>21</c:v>
                </c:pt>
                <c:pt idx="7922">
                  <c:v>20</c:v>
                </c:pt>
                <c:pt idx="7923">
                  <c:v>23</c:v>
                </c:pt>
                <c:pt idx="7924">
                  <c:v>27</c:v>
                </c:pt>
                <c:pt idx="7925">
                  <c:v>21</c:v>
                </c:pt>
                <c:pt idx="7926">
                  <c:v>22</c:v>
                </c:pt>
                <c:pt idx="7927">
                  <c:v>22</c:v>
                </c:pt>
                <c:pt idx="7928">
                  <c:v>25</c:v>
                </c:pt>
                <c:pt idx="7929">
                  <c:v>27</c:v>
                </c:pt>
                <c:pt idx="7930">
                  <c:v>24</c:v>
                </c:pt>
                <c:pt idx="7931">
                  <c:v>22</c:v>
                </c:pt>
                <c:pt idx="7932">
                  <c:v>22</c:v>
                </c:pt>
                <c:pt idx="7933">
                  <c:v>21</c:v>
                </c:pt>
                <c:pt idx="7934">
                  <c:v>24</c:v>
                </c:pt>
                <c:pt idx="7935">
                  <c:v>22</c:v>
                </c:pt>
                <c:pt idx="7936">
                  <c:v>22</c:v>
                </c:pt>
                <c:pt idx="7937">
                  <c:v>22</c:v>
                </c:pt>
                <c:pt idx="7938">
                  <c:v>22</c:v>
                </c:pt>
                <c:pt idx="7939">
                  <c:v>27</c:v>
                </c:pt>
                <c:pt idx="7940">
                  <c:v>21</c:v>
                </c:pt>
                <c:pt idx="7941">
                  <c:v>21</c:v>
                </c:pt>
                <c:pt idx="7942">
                  <c:v>20</c:v>
                </c:pt>
                <c:pt idx="7943">
                  <c:v>22</c:v>
                </c:pt>
                <c:pt idx="7944">
                  <c:v>21</c:v>
                </c:pt>
                <c:pt idx="7945">
                  <c:v>21</c:v>
                </c:pt>
                <c:pt idx="7946">
                  <c:v>24</c:v>
                </c:pt>
                <c:pt idx="7947">
                  <c:v>21</c:v>
                </c:pt>
                <c:pt idx="7948">
                  <c:v>21</c:v>
                </c:pt>
                <c:pt idx="7949">
                  <c:v>23</c:v>
                </c:pt>
                <c:pt idx="7950">
                  <c:v>22</c:v>
                </c:pt>
                <c:pt idx="7951">
                  <c:v>21</c:v>
                </c:pt>
                <c:pt idx="7952">
                  <c:v>24</c:v>
                </c:pt>
                <c:pt idx="7953">
                  <c:v>21</c:v>
                </c:pt>
                <c:pt idx="7954">
                  <c:v>23</c:v>
                </c:pt>
                <c:pt idx="7955">
                  <c:v>22</c:v>
                </c:pt>
                <c:pt idx="7956">
                  <c:v>21</c:v>
                </c:pt>
                <c:pt idx="7957">
                  <c:v>22</c:v>
                </c:pt>
                <c:pt idx="7958">
                  <c:v>21</c:v>
                </c:pt>
                <c:pt idx="7959">
                  <c:v>21</c:v>
                </c:pt>
                <c:pt idx="7960">
                  <c:v>22</c:v>
                </c:pt>
                <c:pt idx="7961">
                  <c:v>22</c:v>
                </c:pt>
                <c:pt idx="7962">
                  <c:v>20</c:v>
                </c:pt>
                <c:pt idx="7963">
                  <c:v>21</c:v>
                </c:pt>
                <c:pt idx="7964">
                  <c:v>21</c:v>
                </c:pt>
                <c:pt idx="7965">
                  <c:v>28</c:v>
                </c:pt>
                <c:pt idx="7966">
                  <c:v>22</c:v>
                </c:pt>
                <c:pt idx="7967">
                  <c:v>19</c:v>
                </c:pt>
                <c:pt idx="7968">
                  <c:v>20</c:v>
                </c:pt>
                <c:pt idx="7969">
                  <c:v>24</c:v>
                </c:pt>
                <c:pt idx="7970">
                  <c:v>21</c:v>
                </c:pt>
                <c:pt idx="7971">
                  <c:v>23</c:v>
                </c:pt>
                <c:pt idx="7972">
                  <c:v>22</c:v>
                </c:pt>
                <c:pt idx="7973">
                  <c:v>20</c:v>
                </c:pt>
                <c:pt idx="7974">
                  <c:v>22</c:v>
                </c:pt>
                <c:pt idx="7975">
                  <c:v>24</c:v>
                </c:pt>
                <c:pt idx="7976">
                  <c:v>21</c:v>
                </c:pt>
                <c:pt idx="7977">
                  <c:v>22</c:v>
                </c:pt>
                <c:pt idx="7978">
                  <c:v>27</c:v>
                </c:pt>
                <c:pt idx="7979">
                  <c:v>23</c:v>
                </c:pt>
                <c:pt idx="7980">
                  <c:v>23</c:v>
                </c:pt>
                <c:pt idx="7981">
                  <c:v>20</c:v>
                </c:pt>
                <c:pt idx="7982">
                  <c:v>21</c:v>
                </c:pt>
                <c:pt idx="7983">
                  <c:v>21</c:v>
                </c:pt>
                <c:pt idx="7984">
                  <c:v>22</c:v>
                </c:pt>
                <c:pt idx="7985">
                  <c:v>21</c:v>
                </c:pt>
                <c:pt idx="7986">
                  <c:v>22</c:v>
                </c:pt>
                <c:pt idx="7987">
                  <c:v>21</c:v>
                </c:pt>
                <c:pt idx="7988">
                  <c:v>21</c:v>
                </c:pt>
                <c:pt idx="7989">
                  <c:v>21</c:v>
                </c:pt>
                <c:pt idx="7990">
                  <c:v>22</c:v>
                </c:pt>
                <c:pt idx="7991">
                  <c:v>22</c:v>
                </c:pt>
                <c:pt idx="7992">
                  <c:v>22</c:v>
                </c:pt>
                <c:pt idx="7993">
                  <c:v>23</c:v>
                </c:pt>
                <c:pt idx="7994">
                  <c:v>23</c:v>
                </c:pt>
                <c:pt idx="7995">
                  <c:v>21</c:v>
                </c:pt>
                <c:pt idx="7996">
                  <c:v>22</c:v>
                </c:pt>
                <c:pt idx="7997">
                  <c:v>22</c:v>
                </c:pt>
                <c:pt idx="7998">
                  <c:v>22</c:v>
                </c:pt>
                <c:pt idx="7999">
                  <c:v>20</c:v>
                </c:pt>
                <c:pt idx="8000">
                  <c:v>22</c:v>
                </c:pt>
                <c:pt idx="8001">
                  <c:v>21</c:v>
                </c:pt>
                <c:pt idx="8002">
                  <c:v>26</c:v>
                </c:pt>
                <c:pt idx="8003">
                  <c:v>24</c:v>
                </c:pt>
                <c:pt idx="8004">
                  <c:v>26</c:v>
                </c:pt>
                <c:pt idx="8005">
                  <c:v>23</c:v>
                </c:pt>
                <c:pt idx="8006">
                  <c:v>21</c:v>
                </c:pt>
                <c:pt idx="8007">
                  <c:v>25</c:v>
                </c:pt>
                <c:pt idx="8008">
                  <c:v>23</c:v>
                </c:pt>
                <c:pt idx="8009">
                  <c:v>21</c:v>
                </c:pt>
                <c:pt idx="8010">
                  <c:v>22</c:v>
                </c:pt>
                <c:pt idx="8011">
                  <c:v>21</c:v>
                </c:pt>
                <c:pt idx="8012">
                  <c:v>25</c:v>
                </c:pt>
                <c:pt idx="8013">
                  <c:v>22</c:v>
                </c:pt>
                <c:pt idx="8014">
                  <c:v>21</c:v>
                </c:pt>
                <c:pt idx="8015">
                  <c:v>25</c:v>
                </c:pt>
                <c:pt idx="8016">
                  <c:v>24</c:v>
                </c:pt>
                <c:pt idx="8017">
                  <c:v>21</c:v>
                </c:pt>
                <c:pt idx="8018">
                  <c:v>23</c:v>
                </c:pt>
                <c:pt idx="8019">
                  <c:v>19</c:v>
                </c:pt>
                <c:pt idx="8020">
                  <c:v>20</c:v>
                </c:pt>
                <c:pt idx="8021">
                  <c:v>22</c:v>
                </c:pt>
                <c:pt idx="8022">
                  <c:v>21</c:v>
                </c:pt>
                <c:pt idx="8023">
                  <c:v>23</c:v>
                </c:pt>
                <c:pt idx="8024">
                  <c:v>22</c:v>
                </c:pt>
                <c:pt idx="8025">
                  <c:v>22</c:v>
                </c:pt>
                <c:pt idx="8026">
                  <c:v>23</c:v>
                </c:pt>
                <c:pt idx="8027">
                  <c:v>22</c:v>
                </c:pt>
                <c:pt idx="8028">
                  <c:v>24</c:v>
                </c:pt>
                <c:pt idx="8029">
                  <c:v>21</c:v>
                </c:pt>
                <c:pt idx="8030">
                  <c:v>22</c:v>
                </c:pt>
                <c:pt idx="8031">
                  <c:v>23</c:v>
                </c:pt>
                <c:pt idx="8032">
                  <c:v>22</c:v>
                </c:pt>
                <c:pt idx="8033">
                  <c:v>22</c:v>
                </c:pt>
                <c:pt idx="8034">
                  <c:v>21</c:v>
                </c:pt>
                <c:pt idx="8035">
                  <c:v>23</c:v>
                </c:pt>
                <c:pt idx="8036">
                  <c:v>23</c:v>
                </c:pt>
                <c:pt idx="8037">
                  <c:v>23</c:v>
                </c:pt>
                <c:pt idx="8038">
                  <c:v>21</c:v>
                </c:pt>
                <c:pt idx="8039">
                  <c:v>22</c:v>
                </c:pt>
                <c:pt idx="8040">
                  <c:v>23</c:v>
                </c:pt>
                <c:pt idx="8041">
                  <c:v>21</c:v>
                </c:pt>
                <c:pt idx="8042">
                  <c:v>21</c:v>
                </c:pt>
                <c:pt idx="8043">
                  <c:v>25</c:v>
                </c:pt>
                <c:pt idx="8044">
                  <c:v>22</c:v>
                </c:pt>
                <c:pt idx="8045">
                  <c:v>25</c:v>
                </c:pt>
                <c:pt idx="8046">
                  <c:v>23</c:v>
                </c:pt>
                <c:pt idx="8047">
                  <c:v>21</c:v>
                </c:pt>
                <c:pt idx="8048">
                  <c:v>24</c:v>
                </c:pt>
                <c:pt idx="8049">
                  <c:v>23</c:v>
                </c:pt>
                <c:pt idx="8050">
                  <c:v>21</c:v>
                </c:pt>
                <c:pt idx="8051">
                  <c:v>25</c:v>
                </c:pt>
                <c:pt idx="8052">
                  <c:v>26</c:v>
                </c:pt>
                <c:pt idx="8053">
                  <c:v>29</c:v>
                </c:pt>
                <c:pt idx="8054">
                  <c:v>23</c:v>
                </c:pt>
                <c:pt idx="8055">
                  <c:v>22</c:v>
                </c:pt>
                <c:pt idx="8056">
                  <c:v>22</c:v>
                </c:pt>
                <c:pt idx="8057">
                  <c:v>21</c:v>
                </c:pt>
                <c:pt idx="8058">
                  <c:v>26</c:v>
                </c:pt>
                <c:pt idx="8059">
                  <c:v>21</c:v>
                </c:pt>
                <c:pt idx="8060">
                  <c:v>21</c:v>
                </c:pt>
                <c:pt idx="8061">
                  <c:v>23</c:v>
                </c:pt>
                <c:pt idx="8062">
                  <c:v>22</c:v>
                </c:pt>
                <c:pt idx="8063">
                  <c:v>26</c:v>
                </c:pt>
                <c:pt idx="8064">
                  <c:v>29</c:v>
                </c:pt>
                <c:pt idx="8065">
                  <c:v>20</c:v>
                </c:pt>
                <c:pt idx="8066">
                  <c:v>27</c:v>
                </c:pt>
                <c:pt idx="8067">
                  <c:v>21</c:v>
                </c:pt>
                <c:pt idx="8068">
                  <c:v>21</c:v>
                </c:pt>
                <c:pt idx="8069">
                  <c:v>28</c:v>
                </c:pt>
                <c:pt idx="8070">
                  <c:v>21</c:v>
                </c:pt>
                <c:pt idx="8071">
                  <c:v>27</c:v>
                </c:pt>
                <c:pt idx="8072">
                  <c:v>21</c:v>
                </c:pt>
                <c:pt idx="8073">
                  <c:v>21</c:v>
                </c:pt>
                <c:pt idx="8074">
                  <c:v>23</c:v>
                </c:pt>
                <c:pt idx="8075">
                  <c:v>23</c:v>
                </c:pt>
                <c:pt idx="8076">
                  <c:v>22</c:v>
                </c:pt>
                <c:pt idx="8077">
                  <c:v>22</c:v>
                </c:pt>
                <c:pt idx="8078">
                  <c:v>20</c:v>
                </c:pt>
                <c:pt idx="8079">
                  <c:v>21</c:v>
                </c:pt>
                <c:pt idx="8080">
                  <c:v>21</c:v>
                </c:pt>
                <c:pt idx="8081">
                  <c:v>21</c:v>
                </c:pt>
                <c:pt idx="8082">
                  <c:v>22</c:v>
                </c:pt>
                <c:pt idx="8083">
                  <c:v>23</c:v>
                </c:pt>
                <c:pt idx="8084">
                  <c:v>21</c:v>
                </c:pt>
                <c:pt idx="8085">
                  <c:v>23</c:v>
                </c:pt>
                <c:pt idx="8086">
                  <c:v>23</c:v>
                </c:pt>
                <c:pt idx="8087">
                  <c:v>24</c:v>
                </c:pt>
                <c:pt idx="8088">
                  <c:v>22</c:v>
                </c:pt>
                <c:pt idx="8089">
                  <c:v>22</c:v>
                </c:pt>
                <c:pt idx="8090">
                  <c:v>20</c:v>
                </c:pt>
                <c:pt idx="8091">
                  <c:v>22</c:v>
                </c:pt>
                <c:pt idx="8092">
                  <c:v>21</c:v>
                </c:pt>
                <c:pt idx="8093">
                  <c:v>22</c:v>
                </c:pt>
                <c:pt idx="8094">
                  <c:v>21</c:v>
                </c:pt>
                <c:pt idx="8095">
                  <c:v>20</c:v>
                </c:pt>
                <c:pt idx="8096">
                  <c:v>21</c:v>
                </c:pt>
                <c:pt idx="8097">
                  <c:v>23</c:v>
                </c:pt>
                <c:pt idx="8098">
                  <c:v>23</c:v>
                </c:pt>
                <c:pt idx="8099">
                  <c:v>22</c:v>
                </c:pt>
                <c:pt idx="8100">
                  <c:v>26</c:v>
                </c:pt>
                <c:pt idx="8101">
                  <c:v>20</c:v>
                </c:pt>
                <c:pt idx="8102">
                  <c:v>25</c:v>
                </c:pt>
                <c:pt idx="8103">
                  <c:v>23</c:v>
                </c:pt>
                <c:pt idx="8104">
                  <c:v>21</c:v>
                </c:pt>
                <c:pt idx="8105">
                  <c:v>21</c:v>
                </c:pt>
                <c:pt idx="8106">
                  <c:v>22</c:v>
                </c:pt>
                <c:pt idx="8107">
                  <c:v>22</c:v>
                </c:pt>
                <c:pt idx="8108">
                  <c:v>22</c:v>
                </c:pt>
                <c:pt idx="8109">
                  <c:v>22</c:v>
                </c:pt>
                <c:pt idx="8110">
                  <c:v>21</c:v>
                </c:pt>
                <c:pt idx="8111">
                  <c:v>23</c:v>
                </c:pt>
                <c:pt idx="8112">
                  <c:v>22</c:v>
                </c:pt>
                <c:pt idx="8113">
                  <c:v>23</c:v>
                </c:pt>
                <c:pt idx="8114">
                  <c:v>25</c:v>
                </c:pt>
                <c:pt idx="8115">
                  <c:v>28</c:v>
                </c:pt>
                <c:pt idx="8116">
                  <c:v>24</c:v>
                </c:pt>
                <c:pt idx="8117">
                  <c:v>22</c:v>
                </c:pt>
                <c:pt idx="8118">
                  <c:v>21</c:v>
                </c:pt>
                <c:pt idx="8119">
                  <c:v>22</c:v>
                </c:pt>
                <c:pt idx="8120">
                  <c:v>22</c:v>
                </c:pt>
                <c:pt idx="8121">
                  <c:v>23</c:v>
                </c:pt>
                <c:pt idx="8122">
                  <c:v>21</c:v>
                </c:pt>
                <c:pt idx="8123">
                  <c:v>21</c:v>
                </c:pt>
                <c:pt idx="8124">
                  <c:v>24</c:v>
                </c:pt>
                <c:pt idx="8125">
                  <c:v>22</c:v>
                </c:pt>
                <c:pt idx="8126">
                  <c:v>27</c:v>
                </c:pt>
                <c:pt idx="8127">
                  <c:v>25</c:v>
                </c:pt>
                <c:pt idx="8128">
                  <c:v>24</c:v>
                </c:pt>
                <c:pt idx="8129">
                  <c:v>22</c:v>
                </c:pt>
                <c:pt idx="8130">
                  <c:v>26</c:v>
                </c:pt>
                <c:pt idx="8131">
                  <c:v>23</c:v>
                </c:pt>
                <c:pt idx="8132">
                  <c:v>20</c:v>
                </c:pt>
                <c:pt idx="8133">
                  <c:v>24</c:v>
                </c:pt>
                <c:pt idx="8134">
                  <c:v>20</c:v>
                </c:pt>
                <c:pt idx="8135">
                  <c:v>22</c:v>
                </c:pt>
                <c:pt idx="8136">
                  <c:v>21</c:v>
                </c:pt>
                <c:pt idx="8137">
                  <c:v>22</c:v>
                </c:pt>
                <c:pt idx="8138">
                  <c:v>22</c:v>
                </c:pt>
                <c:pt idx="8139">
                  <c:v>24</c:v>
                </c:pt>
                <c:pt idx="8140">
                  <c:v>24</c:v>
                </c:pt>
                <c:pt idx="8141">
                  <c:v>26</c:v>
                </c:pt>
                <c:pt idx="8142">
                  <c:v>21</c:v>
                </c:pt>
                <c:pt idx="8143">
                  <c:v>21</c:v>
                </c:pt>
                <c:pt idx="8144">
                  <c:v>23</c:v>
                </c:pt>
                <c:pt idx="8145">
                  <c:v>21</c:v>
                </c:pt>
                <c:pt idx="8146">
                  <c:v>22</c:v>
                </c:pt>
                <c:pt idx="8147">
                  <c:v>22</c:v>
                </c:pt>
                <c:pt idx="8148">
                  <c:v>20</c:v>
                </c:pt>
                <c:pt idx="8149">
                  <c:v>20</c:v>
                </c:pt>
                <c:pt idx="8150">
                  <c:v>22</c:v>
                </c:pt>
                <c:pt idx="8151">
                  <c:v>22</c:v>
                </c:pt>
                <c:pt idx="8152">
                  <c:v>23</c:v>
                </c:pt>
                <c:pt idx="8153">
                  <c:v>22</c:v>
                </c:pt>
                <c:pt idx="8154">
                  <c:v>23</c:v>
                </c:pt>
                <c:pt idx="8155">
                  <c:v>23</c:v>
                </c:pt>
                <c:pt idx="8156">
                  <c:v>22</c:v>
                </c:pt>
                <c:pt idx="8157">
                  <c:v>22</c:v>
                </c:pt>
                <c:pt idx="8158">
                  <c:v>22</c:v>
                </c:pt>
                <c:pt idx="8159">
                  <c:v>25</c:v>
                </c:pt>
                <c:pt idx="8160">
                  <c:v>23</c:v>
                </c:pt>
                <c:pt idx="8161">
                  <c:v>22</c:v>
                </c:pt>
                <c:pt idx="8162">
                  <c:v>22</c:v>
                </c:pt>
                <c:pt idx="8163">
                  <c:v>25</c:v>
                </c:pt>
                <c:pt idx="8164">
                  <c:v>25</c:v>
                </c:pt>
                <c:pt idx="8165">
                  <c:v>28</c:v>
                </c:pt>
                <c:pt idx="8166">
                  <c:v>24</c:v>
                </c:pt>
                <c:pt idx="8167">
                  <c:v>22</c:v>
                </c:pt>
                <c:pt idx="8168">
                  <c:v>22</c:v>
                </c:pt>
                <c:pt idx="8169">
                  <c:v>24</c:v>
                </c:pt>
                <c:pt idx="8170">
                  <c:v>21</c:v>
                </c:pt>
                <c:pt idx="8171">
                  <c:v>23</c:v>
                </c:pt>
                <c:pt idx="8172">
                  <c:v>26</c:v>
                </c:pt>
                <c:pt idx="8173">
                  <c:v>22</c:v>
                </c:pt>
                <c:pt idx="8174">
                  <c:v>22</c:v>
                </c:pt>
                <c:pt idx="8175">
                  <c:v>23</c:v>
                </c:pt>
                <c:pt idx="8176">
                  <c:v>21</c:v>
                </c:pt>
                <c:pt idx="8177">
                  <c:v>22</c:v>
                </c:pt>
                <c:pt idx="8178">
                  <c:v>26</c:v>
                </c:pt>
                <c:pt idx="8179">
                  <c:v>27</c:v>
                </c:pt>
                <c:pt idx="8180">
                  <c:v>22</c:v>
                </c:pt>
                <c:pt idx="8181">
                  <c:v>31</c:v>
                </c:pt>
                <c:pt idx="8182">
                  <c:v>23</c:v>
                </c:pt>
                <c:pt idx="8183">
                  <c:v>21</c:v>
                </c:pt>
                <c:pt idx="8184">
                  <c:v>22</c:v>
                </c:pt>
                <c:pt idx="8185">
                  <c:v>20</c:v>
                </c:pt>
                <c:pt idx="8186">
                  <c:v>22</c:v>
                </c:pt>
                <c:pt idx="8187">
                  <c:v>25</c:v>
                </c:pt>
                <c:pt idx="8188">
                  <c:v>21</c:v>
                </c:pt>
                <c:pt idx="8189">
                  <c:v>25</c:v>
                </c:pt>
                <c:pt idx="8190">
                  <c:v>22</c:v>
                </c:pt>
                <c:pt idx="8191">
                  <c:v>22</c:v>
                </c:pt>
                <c:pt idx="8192">
                  <c:v>20</c:v>
                </c:pt>
                <c:pt idx="8193">
                  <c:v>21</c:v>
                </c:pt>
                <c:pt idx="8194">
                  <c:v>23</c:v>
                </c:pt>
                <c:pt idx="8195">
                  <c:v>21</c:v>
                </c:pt>
                <c:pt idx="8196">
                  <c:v>22</c:v>
                </c:pt>
                <c:pt idx="8197">
                  <c:v>21</c:v>
                </c:pt>
                <c:pt idx="8198">
                  <c:v>21</c:v>
                </c:pt>
                <c:pt idx="8199">
                  <c:v>20</c:v>
                </c:pt>
                <c:pt idx="8200">
                  <c:v>21</c:v>
                </c:pt>
                <c:pt idx="8201">
                  <c:v>21</c:v>
                </c:pt>
                <c:pt idx="8202">
                  <c:v>21</c:v>
                </c:pt>
                <c:pt idx="8203">
                  <c:v>23</c:v>
                </c:pt>
                <c:pt idx="8204">
                  <c:v>23</c:v>
                </c:pt>
                <c:pt idx="8205">
                  <c:v>22</c:v>
                </c:pt>
                <c:pt idx="8206">
                  <c:v>20</c:v>
                </c:pt>
                <c:pt idx="8207">
                  <c:v>22</c:v>
                </c:pt>
                <c:pt idx="8208">
                  <c:v>20</c:v>
                </c:pt>
                <c:pt idx="8209">
                  <c:v>21</c:v>
                </c:pt>
                <c:pt idx="8210">
                  <c:v>23</c:v>
                </c:pt>
                <c:pt idx="8211">
                  <c:v>20</c:v>
                </c:pt>
                <c:pt idx="8212">
                  <c:v>23</c:v>
                </c:pt>
                <c:pt idx="8213">
                  <c:v>20</c:v>
                </c:pt>
                <c:pt idx="8214">
                  <c:v>21</c:v>
                </c:pt>
                <c:pt idx="8215">
                  <c:v>22</c:v>
                </c:pt>
                <c:pt idx="8216">
                  <c:v>25</c:v>
                </c:pt>
                <c:pt idx="8217">
                  <c:v>25</c:v>
                </c:pt>
                <c:pt idx="8218">
                  <c:v>24</c:v>
                </c:pt>
                <c:pt idx="8219">
                  <c:v>23</c:v>
                </c:pt>
                <c:pt idx="8220">
                  <c:v>24</c:v>
                </c:pt>
                <c:pt idx="8221">
                  <c:v>22</c:v>
                </c:pt>
                <c:pt idx="8222">
                  <c:v>22</c:v>
                </c:pt>
                <c:pt idx="8223">
                  <c:v>25</c:v>
                </c:pt>
                <c:pt idx="8224">
                  <c:v>23</c:v>
                </c:pt>
                <c:pt idx="8225">
                  <c:v>22</c:v>
                </c:pt>
                <c:pt idx="8226">
                  <c:v>21</c:v>
                </c:pt>
                <c:pt idx="8227">
                  <c:v>21</c:v>
                </c:pt>
                <c:pt idx="8228">
                  <c:v>24</c:v>
                </c:pt>
                <c:pt idx="8229">
                  <c:v>21</c:v>
                </c:pt>
                <c:pt idx="8230">
                  <c:v>25</c:v>
                </c:pt>
                <c:pt idx="8231">
                  <c:v>27</c:v>
                </c:pt>
                <c:pt idx="8232">
                  <c:v>30</c:v>
                </c:pt>
                <c:pt idx="8233">
                  <c:v>21</c:v>
                </c:pt>
                <c:pt idx="8234">
                  <c:v>21</c:v>
                </c:pt>
                <c:pt idx="8235">
                  <c:v>21</c:v>
                </c:pt>
                <c:pt idx="8236">
                  <c:v>21</c:v>
                </c:pt>
                <c:pt idx="8237">
                  <c:v>22</c:v>
                </c:pt>
                <c:pt idx="8238">
                  <c:v>20</c:v>
                </c:pt>
                <c:pt idx="8239">
                  <c:v>23</c:v>
                </c:pt>
                <c:pt idx="8240">
                  <c:v>21</c:v>
                </c:pt>
                <c:pt idx="8241">
                  <c:v>22</c:v>
                </c:pt>
                <c:pt idx="8242">
                  <c:v>19</c:v>
                </c:pt>
                <c:pt idx="8243">
                  <c:v>23</c:v>
                </c:pt>
                <c:pt idx="8244">
                  <c:v>20</c:v>
                </c:pt>
                <c:pt idx="8245">
                  <c:v>21</c:v>
                </c:pt>
                <c:pt idx="8246">
                  <c:v>20</c:v>
                </c:pt>
                <c:pt idx="8247">
                  <c:v>21</c:v>
                </c:pt>
                <c:pt idx="8248">
                  <c:v>25</c:v>
                </c:pt>
                <c:pt idx="8249">
                  <c:v>22</c:v>
                </c:pt>
                <c:pt idx="8250">
                  <c:v>21</c:v>
                </c:pt>
                <c:pt idx="8251">
                  <c:v>22</c:v>
                </c:pt>
                <c:pt idx="8252">
                  <c:v>21</c:v>
                </c:pt>
                <c:pt idx="8253">
                  <c:v>25</c:v>
                </c:pt>
                <c:pt idx="8254">
                  <c:v>25</c:v>
                </c:pt>
                <c:pt idx="8255">
                  <c:v>24</c:v>
                </c:pt>
                <c:pt idx="8256">
                  <c:v>24</c:v>
                </c:pt>
                <c:pt idx="8257">
                  <c:v>24</c:v>
                </c:pt>
                <c:pt idx="8258">
                  <c:v>21</c:v>
                </c:pt>
                <c:pt idx="8259">
                  <c:v>23</c:v>
                </c:pt>
                <c:pt idx="8260">
                  <c:v>21</c:v>
                </c:pt>
                <c:pt idx="8261">
                  <c:v>21</c:v>
                </c:pt>
                <c:pt idx="8262">
                  <c:v>22</c:v>
                </c:pt>
                <c:pt idx="8263">
                  <c:v>22</c:v>
                </c:pt>
                <c:pt idx="8264">
                  <c:v>22</c:v>
                </c:pt>
                <c:pt idx="8265">
                  <c:v>24</c:v>
                </c:pt>
                <c:pt idx="8266">
                  <c:v>22</c:v>
                </c:pt>
                <c:pt idx="8267">
                  <c:v>21</c:v>
                </c:pt>
                <c:pt idx="8268">
                  <c:v>23</c:v>
                </c:pt>
                <c:pt idx="8269">
                  <c:v>23</c:v>
                </c:pt>
                <c:pt idx="8270">
                  <c:v>24</c:v>
                </c:pt>
                <c:pt idx="8271">
                  <c:v>23</c:v>
                </c:pt>
                <c:pt idx="8272">
                  <c:v>24</c:v>
                </c:pt>
                <c:pt idx="8273">
                  <c:v>20</c:v>
                </c:pt>
                <c:pt idx="8274">
                  <c:v>23</c:v>
                </c:pt>
                <c:pt idx="8275">
                  <c:v>23</c:v>
                </c:pt>
                <c:pt idx="8276">
                  <c:v>22</c:v>
                </c:pt>
                <c:pt idx="8277">
                  <c:v>23</c:v>
                </c:pt>
                <c:pt idx="8278">
                  <c:v>24</c:v>
                </c:pt>
                <c:pt idx="8279">
                  <c:v>25</c:v>
                </c:pt>
                <c:pt idx="8280">
                  <c:v>24</c:v>
                </c:pt>
                <c:pt idx="8281">
                  <c:v>27</c:v>
                </c:pt>
                <c:pt idx="8282">
                  <c:v>24</c:v>
                </c:pt>
                <c:pt idx="8283">
                  <c:v>22</c:v>
                </c:pt>
                <c:pt idx="8284">
                  <c:v>22</c:v>
                </c:pt>
                <c:pt idx="8285">
                  <c:v>25</c:v>
                </c:pt>
                <c:pt idx="8286">
                  <c:v>23</c:v>
                </c:pt>
                <c:pt idx="8287">
                  <c:v>23</c:v>
                </c:pt>
                <c:pt idx="8288">
                  <c:v>22</c:v>
                </c:pt>
                <c:pt idx="8289">
                  <c:v>21</c:v>
                </c:pt>
                <c:pt idx="8290">
                  <c:v>24</c:v>
                </c:pt>
                <c:pt idx="8291">
                  <c:v>24</c:v>
                </c:pt>
                <c:pt idx="8292">
                  <c:v>21</c:v>
                </c:pt>
                <c:pt idx="8293">
                  <c:v>22</c:v>
                </c:pt>
                <c:pt idx="8294">
                  <c:v>23</c:v>
                </c:pt>
                <c:pt idx="8295">
                  <c:v>22</c:v>
                </c:pt>
                <c:pt idx="8296">
                  <c:v>20</c:v>
                </c:pt>
                <c:pt idx="8297">
                  <c:v>24</c:v>
                </c:pt>
                <c:pt idx="8298">
                  <c:v>22</c:v>
                </c:pt>
                <c:pt idx="8299">
                  <c:v>23</c:v>
                </c:pt>
                <c:pt idx="8300">
                  <c:v>22</c:v>
                </c:pt>
                <c:pt idx="8301">
                  <c:v>22</c:v>
                </c:pt>
                <c:pt idx="8302">
                  <c:v>23</c:v>
                </c:pt>
                <c:pt idx="8303">
                  <c:v>25</c:v>
                </c:pt>
                <c:pt idx="8304">
                  <c:v>25</c:v>
                </c:pt>
                <c:pt idx="8305">
                  <c:v>25</c:v>
                </c:pt>
                <c:pt idx="8306">
                  <c:v>22</c:v>
                </c:pt>
                <c:pt idx="8307">
                  <c:v>21</c:v>
                </c:pt>
                <c:pt idx="8308">
                  <c:v>19</c:v>
                </c:pt>
                <c:pt idx="8309">
                  <c:v>26</c:v>
                </c:pt>
                <c:pt idx="8310">
                  <c:v>22</c:v>
                </c:pt>
                <c:pt idx="8311">
                  <c:v>22</c:v>
                </c:pt>
                <c:pt idx="8312">
                  <c:v>21</c:v>
                </c:pt>
                <c:pt idx="8313">
                  <c:v>21</c:v>
                </c:pt>
                <c:pt idx="8314">
                  <c:v>22</c:v>
                </c:pt>
                <c:pt idx="8315">
                  <c:v>30</c:v>
                </c:pt>
                <c:pt idx="8316">
                  <c:v>22</c:v>
                </c:pt>
                <c:pt idx="8317">
                  <c:v>21</c:v>
                </c:pt>
                <c:pt idx="8318">
                  <c:v>21</c:v>
                </c:pt>
                <c:pt idx="8319">
                  <c:v>21</c:v>
                </c:pt>
                <c:pt idx="8320">
                  <c:v>22</c:v>
                </c:pt>
                <c:pt idx="8321">
                  <c:v>21</c:v>
                </c:pt>
                <c:pt idx="8322">
                  <c:v>20</c:v>
                </c:pt>
                <c:pt idx="8323">
                  <c:v>20</c:v>
                </c:pt>
                <c:pt idx="8324">
                  <c:v>22</c:v>
                </c:pt>
                <c:pt idx="8325">
                  <c:v>25</c:v>
                </c:pt>
                <c:pt idx="8326">
                  <c:v>23</c:v>
                </c:pt>
                <c:pt idx="8327">
                  <c:v>23</c:v>
                </c:pt>
                <c:pt idx="8328">
                  <c:v>22</c:v>
                </c:pt>
                <c:pt idx="8329">
                  <c:v>21</c:v>
                </c:pt>
                <c:pt idx="8330">
                  <c:v>24</c:v>
                </c:pt>
                <c:pt idx="8331">
                  <c:v>23</c:v>
                </c:pt>
                <c:pt idx="8332">
                  <c:v>21</c:v>
                </c:pt>
                <c:pt idx="8333">
                  <c:v>22</c:v>
                </c:pt>
                <c:pt idx="8334">
                  <c:v>21</c:v>
                </c:pt>
                <c:pt idx="8335">
                  <c:v>20</c:v>
                </c:pt>
                <c:pt idx="8336">
                  <c:v>22</c:v>
                </c:pt>
                <c:pt idx="8337">
                  <c:v>21</c:v>
                </c:pt>
                <c:pt idx="8338">
                  <c:v>23</c:v>
                </c:pt>
                <c:pt idx="8339">
                  <c:v>21</c:v>
                </c:pt>
                <c:pt idx="8340">
                  <c:v>21</c:v>
                </c:pt>
                <c:pt idx="8341">
                  <c:v>22</c:v>
                </c:pt>
                <c:pt idx="8342">
                  <c:v>21</c:v>
                </c:pt>
                <c:pt idx="8343">
                  <c:v>21</c:v>
                </c:pt>
                <c:pt idx="8344">
                  <c:v>23</c:v>
                </c:pt>
                <c:pt idx="8345">
                  <c:v>21</c:v>
                </c:pt>
                <c:pt idx="8346">
                  <c:v>22</c:v>
                </c:pt>
                <c:pt idx="8347">
                  <c:v>22</c:v>
                </c:pt>
                <c:pt idx="8348">
                  <c:v>25</c:v>
                </c:pt>
                <c:pt idx="8349">
                  <c:v>20</c:v>
                </c:pt>
                <c:pt idx="8350">
                  <c:v>22</c:v>
                </c:pt>
                <c:pt idx="8351">
                  <c:v>24</c:v>
                </c:pt>
                <c:pt idx="8352">
                  <c:v>21</c:v>
                </c:pt>
                <c:pt idx="8353">
                  <c:v>21</c:v>
                </c:pt>
                <c:pt idx="8354">
                  <c:v>21</c:v>
                </c:pt>
                <c:pt idx="8355">
                  <c:v>21</c:v>
                </c:pt>
                <c:pt idx="8356">
                  <c:v>22</c:v>
                </c:pt>
                <c:pt idx="8357">
                  <c:v>20</c:v>
                </c:pt>
                <c:pt idx="8358">
                  <c:v>20</c:v>
                </c:pt>
                <c:pt idx="8359">
                  <c:v>22</c:v>
                </c:pt>
                <c:pt idx="8360">
                  <c:v>20</c:v>
                </c:pt>
                <c:pt idx="8361">
                  <c:v>21</c:v>
                </c:pt>
                <c:pt idx="8362">
                  <c:v>20</c:v>
                </c:pt>
                <c:pt idx="8363">
                  <c:v>27</c:v>
                </c:pt>
                <c:pt idx="8364">
                  <c:v>26</c:v>
                </c:pt>
                <c:pt idx="8365">
                  <c:v>24</c:v>
                </c:pt>
                <c:pt idx="8366">
                  <c:v>25</c:v>
                </c:pt>
                <c:pt idx="8367">
                  <c:v>22</c:v>
                </c:pt>
                <c:pt idx="8368">
                  <c:v>21</c:v>
                </c:pt>
                <c:pt idx="8369">
                  <c:v>21</c:v>
                </c:pt>
                <c:pt idx="8370">
                  <c:v>22</c:v>
                </c:pt>
                <c:pt idx="8371">
                  <c:v>21</c:v>
                </c:pt>
                <c:pt idx="8372">
                  <c:v>21</c:v>
                </c:pt>
                <c:pt idx="8373">
                  <c:v>21</c:v>
                </c:pt>
                <c:pt idx="8374">
                  <c:v>21</c:v>
                </c:pt>
                <c:pt idx="8375">
                  <c:v>19</c:v>
                </c:pt>
                <c:pt idx="8376">
                  <c:v>22</c:v>
                </c:pt>
                <c:pt idx="8377">
                  <c:v>24</c:v>
                </c:pt>
                <c:pt idx="8378">
                  <c:v>21</c:v>
                </c:pt>
                <c:pt idx="8379">
                  <c:v>22</c:v>
                </c:pt>
                <c:pt idx="8380">
                  <c:v>21</c:v>
                </c:pt>
                <c:pt idx="8381">
                  <c:v>22</c:v>
                </c:pt>
                <c:pt idx="8382">
                  <c:v>22</c:v>
                </c:pt>
                <c:pt idx="8383">
                  <c:v>21</c:v>
                </c:pt>
                <c:pt idx="8384">
                  <c:v>22</c:v>
                </c:pt>
                <c:pt idx="8385">
                  <c:v>24</c:v>
                </c:pt>
                <c:pt idx="8386">
                  <c:v>23</c:v>
                </c:pt>
                <c:pt idx="8387">
                  <c:v>22</c:v>
                </c:pt>
                <c:pt idx="8388">
                  <c:v>22</c:v>
                </c:pt>
                <c:pt idx="8389">
                  <c:v>24</c:v>
                </c:pt>
                <c:pt idx="8390">
                  <c:v>24</c:v>
                </c:pt>
                <c:pt idx="8391">
                  <c:v>25</c:v>
                </c:pt>
                <c:pt idx="8392">
                  <c:v>23</c:v>
                </c:pt>
                <c:pt idx="8393">
                  <c:v>22</c:v>
                </c:pt>
                <c:pt idx="8394">
                  <c:v>22</c:v>
                </c:pt>
                <c:pt idx="8395">
                  <c:v>22</c:v>
                </c:pt>
                <c:pt idx="8396">
                  <c:v>23</c:v>
                </c:pt>
                <c:pt idx="8397">
                  <c:v>21</c:v>
                </c:pt>
                <c:pt idx="8398">
                  <c:v>25</c:v>
                </c:pt>
                <c:pt idx="8399">
                  <c:v>22</c:v>
                </c:pt>
                <c:pt idx="8400">
                  <c:v>24</c:v>
                </c:pt>
                <c:pt idx="8401">
                  <c:v>22</c:v>
                </c:pt>
                <c:pt idx="8402">
                  <c:v>24</c:v>
                </c:pt>
                <c:pt idx="8403">
                  <c:v>23</c:v>
                </c:pt>
                <c:pt idx="8404">
                  <c:v>22</c:v>
                </c:pt>
                <c:pt idx="8405">
                  <c:v>23</c:v>
                </c:pt>
                <c:pt idx="8406">
                  <c:v>21</c:v>
                </c:pt>
                <c:pt idx="8407">
                  <c:v>21</c:v>
                </c:pt>
                <c:pt idx="8408">
                  <c:v>22</c:v>
                </c:pt>
                <c:pt idx="8409">
                  <c:v>22</c:v>
                </c:pt>
                <c:pt idx="8410">
                  <c:v>21</c:v>
                </c:pt>
                <c:pt idx="8411">
                  <c:v>22</c:v>
                </c:pt>
                <c:pt idx="8412">
                  <c:v>22</c:v>
                </c:pt>
                <c:pt idx="8413">
                  <c:v>23</c:v>
                </c:pt>
                <c:pt idx="8414">
                  <c:v>23</c:v>
                </c:pt>
                <c:pt idx="8415">
                  <c:v>24</c:v>
                </c:pt>
                <c:pt idx="8416">
                  <c:v>21</c:v>
                </c:pt>
                <c:pt idx="8417">
                  <c:v>22</c:v>
                </c:pt>
                <c:pt idx="8418">
                  <c:v>23</c:v>
                </c:pt>
                <c:pt idx="8419">
                  <c:v>22</c:v>
                </c:pt>
                <c:pt idx="8420">
                  <c:v>23</c:v>
                </c:pt>
                <c:pt idx="8421">
                  <c:v>21</c:v>
                </c:pt>
                <c:pt idx="8422">
                  <c:v>22</c:v>
                </c:pt>
                <c:pt idx="8423">
                  <c:v>23</c:v>
                </c:pt>
                <c:pt idx="8424">
                  <c:v>22</c:v>
                </c:pt>
                <c:pt idx="8425">
                  <c:v>22</c:v>
                </c:pt>
                <c:pt idx="8426">
                  <c:v>21</c:v>
                </c:pt>
                <c:pt idx="8427">
                  <c:v>21</c:v>
                </c:pt>
                <c:pt idx="8428">
                  <c:v>21</c:v>
                </c:pt>
                <c:pt idx="8429">
                  <c:v>21</c:v>
                </c:pt>
                <c:pt idx="8430">
                  <c:v>29</c:v>
                </c:pt>
                <c:pt idx="8431">
                  <c:v>23</c:v>
                </c:pt>
                <c:pt idx="8432">
                  <c:v>21</c:v>
                </c:pt>
                <c:pt idx="8433">
                  <c:v>24</c:v>
                </c:pt>
                <c:pt idx="8434">
                  <c:v>24</c:v>
                </c:pt>
                <c:pt idx="8435">
                  <c:v>21</c:v>
                </c:pt>
                <c:pt idx="8436">
                  <c:v>23</c:v>
                </c:pt>
                <c:pt idx="8437">
                  <c:v>22</c:v>
                </c:pt>
                <c:pt idx="8438">
                  <c:v>24</c:v>
                </c:pt>
                <c:pt idx="8439">
                  <c:v>24</c:v>
                </c:pt>
                <c:pt idx="8440">
                  <c:v>25</c:v>
                </c:pt>
                <c:pt idx="8441">
                  <c:v>22</c:v>
                </c:pt>
                <c:pt idx="8442">
                  <c:v>23</c:v>
                </c:pt>
                <c:pt idx="8443">
                  <c:v>24</c:v>
                </c:pt>
                <c:pt idx="8444">
                  <c:v>22</c:v>
                </c:pt>
                <c:pt idx="8445">
                  <c:v>22</c:v>
                </c:pt>
                <c:pt idx="8446">
                  <c:v>24</c:v>
                </c:pt>
                <c:pt idx="8447">
                  <c:v>21</c:v>
                </c:pt>
                <c:pt idx="8448">
                  <c:v>23</c:v>
                </c:pt>
                <c:pt idx="8449">
                  <c:v>21</c:v>
                </c:pt>
                <c:pt idx="8450">
                  <c:v>22</c:v>
                </c:pt>
                <c:pt idx="8451">
                  <c:v>22</c:v>
                </c:pt>
                <c:pt idx="8452">
                  <c:v>23</c:v>
                </c:pt>
                <c:pt idx="8453">
                  <c:v>23</c:v>
                </c:pt>
                <c:pt idx="8454">
                  <c:v>22</c:v>
                </c:pt>
                <c:pt idx="8455">
                  <c:v>22</c:v>
                </c:pt>
                <c:pt idx="8456">
                  <c:v>22</c:v>
                </c:pt>
                <c:pt idx="8457">
                  <c:v>22</c:v>
                </c:pt>
                <c:pt idx="8458">
                  <c:v>22</c:v>
                </c:pt>
                <c:pt idx="8459">
                  <c:v>23</c:v>
                </c:pt>
                <c:pt idx="8460">
                  <c:v>23</c:v>
                </c:pt>
                <c:pt idx="8461">
                  <c:v>29</c:v>
                </c:pt>
                <c:pt idx="8462">
                  <c:v>21</c:v>
                </c:pt>
                <c:pt idx="8463">
                  <c:v>22</c:v>
                </c:pt>
                <c:pt idx="8464">
                  <c:v>21</c:v>
                </c:pt>
                <c:pt idx="8465">
                  <c:v>21</c:v>
                </c:pt>
                <c:pt idx="8466">
                  <c:v>22</c:v>
                </c:pt>
                <c:pt idx="8467">
                  <c:v>22</c:v>
                </c:pt>
                <c:pt idx="8468">
                  <c:v>22</c:v>
                </c:pt>
                <c:pt idx="8469">
                  <c:v>22</c:v>
                </c:pt>
                <c:pt idx="8470">
                  <c:v>21</c:v>
                </c:pt>
                <c:pt idx="8471">
                  <c:v>22</c:v>
                </c:pt>
                <c:pt idx="8472">
                  <c:v>24</c:v>
                </c:pt>
                <c:pt idx="8473">
                  <c:v>19</c:v>
                </c:pt>
                <c:pt idx="8474">
                  <c:v>21</c:v>
                </c:pt>
                <c:pt idx="8475">
                  <c:v>23</c:v>
                </c:pt>
                <c:pt idx="8476">
                  <c:v>21</c:v>
                </c:pt>
                <c:pt idx="8477">
                  <c:v>21</c:v>
                </c:pt>
                <c:pt idx="8478">
                  <c:v>22</c:v>
                </c:pt>
                <c:pt idx="8479">
                  <c:v>21</c:v>
                </c:pt>
                <c:pt idx="8480">
                  <c:v>21</c:v>
                </c:pt>
                <c:pt idx="8481">
                  <c:v>22</c:v>
                </c:pt>
                <c:pt idx="8482">
                  <c:v>23</c:v>
                </c:pt>
                <c:pt idx="8483">
                  <c:v>22</c:v>
                </c:pt>
                <c:pt idx="8484">
                  <c:v>21</c:v>
                </c:pt>
                <c:pt idx="8485">
                  <c:v>20</c:v>
                </c:pt>
                <c:pt idx="8486">
                  <c:v>19</c:v>
                </c:pt>
                <c:pt idx="8487">
                  <c:v>21</c:v>
                </c:pt>
                <c:pt idx="8488">
                  <c:v>22</c:v>
                </c:pt>
                <c:pt idx="8489">
                  <c:v>19</c:v>
                </c:pt>
                <c:pt idx="8490">
                  <c:v>22</c:v>
                </c:pt>
                <c:pt idx="8491">
                  <c:v>25</c:v>
                </c:pt>
                <c:pt idx="8492">
                  <c:v>21</c:v>
                </c:pt>
                <c:pt idx="8493">
                  <c:v>21</c:v>
                </c:pt>
                <c:pt idx="8494">
                  <c:v>20</c:v>
                </c:pt>
                <c:pt idx="8495">
                  <c:v>24</c:v>
                </c:pt>
                <c:pt idx="8496">
                  <c:v>26</c:v>
                </c:pt>
                <c:pt idx="8497">
                  <c:v>26</c:v>
                </c:pt>
                <c:pt idx="8498">
                  <c:v>22</c:v>
                </c:pt>
                <c:pt idx="8499">
                  <c:v>22</c:v>
                </c:pt>
                <c:pt idx="8500">
                  <c:v>24</c:v>
                </c:pt>
                <c:pt idx="8501">
                  <c:v>25</c:v>
                </c:pt>
                <c:pt idx="8502">
                  <c:v>22</c:v>
                </c:pt>
                <c:pt idx="8503">
                  <c:v>20</c:v>
                </c:pt>
                <c:pt idx="8504">
                  <c:v>21</c:v>
                </c:pt>
                <c:pt idx="8505">
                  <c:v>22</c:v>
                </c:pt>
                <c:pt idx="8506">
                  <c:v>22</c:v>
                </c:pt>
                <c:pt idx="8507">
                  <c:v>21</c:v>
                </c:pt>
                <c:pt idx="8508">
                  <c:v>23</c:v>
                </c:pt>
                <c:pt idx="8509">
                  <c:v>24</c:v>
                </c:pt>
                <c:pt idx="8510">
                  <c:v>21</c:v>
                </c:pt>
                <c:pt idx="8511">
                  <c:v>27</c:v>
                </c:pt>
                <c:pt idx="8512">
                  <c:v>24</c:v>
                </c:pt>
                <c:pt idx="8513">
                  <c:v>21</c:v>
                </c:pt>
                <c:pt idx="8514">
                  <c:v>23</c:v>
                </c:pt>
                <c:pt idx="8515">
                  <c:v>20</c:v>
                </c:pt>
                <c:pt idx="8516">
                  <c:v>27</c:v>
                </c:pt>
                <c:pt idx="8517">
                  <c:v>20</c:v>
                </c:pt>
                <c:pt idx="8518">
                  <c:v>21</c:v>
                </c:pt>
                <c:pt idx="8519">
                  <c:v>22</c:v>
                </c:pt>
                <c:pt idx="8520">
                  <c:v>24</c:v>
                </c:pt>
                <c:pt idx="8521">
                  <c:v>22</c:v>
                </c:pt>
                <c:pt idx="8522">
                  <c:v>21</c:v>
                </c:pt>
                <c:pt idx="8523">
                  <c:v>21</c:v>
                </c:pt>
                <c:pt idx="8524">
                  <c:v>23</c:v>
                </c:pt>
                <c:pt idx="8525">
                  <c:v>21</c:v>
                </c:pt>
                <c:pt idx="8526">
                  <c:v>22</c:v>
                </c:pt>
                <c:pt idx="8527">
                  <c:v>22</c:v>
                </c:pt>
                <c:pt idx="8528">
                  <c:v>21</c:v>
                </c:pt>
                <c:pt idx="8529">
                  <c:v>22</c:v>
                </c:pt>
                <c:pt idx="8530">
                  <c:v>22</c:v>
                </c:pt>
                <c:pt idx="8531">
                  <c:v>29</c:v>
                </c:pt>
                <c:pt idx="8532">
                  <c:v>24</c:v>
                </c:pt>
                <c:pt idx="8533">
                  <c:v>21</c:v>
                </c:pt>
                <c:pt idx="8534">
                  <c:v>27</c:v>
                </c:pt>
                <c:pt idx="8535">
                  <c:v>24</c:v>
                </c:pt>
                <c:pt idx="8536">
                  <c:v>23</c:v>
                </c:pt>
                <c:pt idx="8537">
                  <c:v>21</c:v>
                </c:pt>
                <c:pt idx="8538">
                  <c:v>20</c:v>
                </c:pt>
                <c:pt idx="8539">
                  <c:v>21</c:v>
                </c:pt>
                <c:pt idx="8540">
                  <c:v>22</c:v>
                </c:pt>
                <c:pt idx="8541">
                  <c:v>21</c:v>
                </c:pt>
                <c:pt idx="8542">
                  <c:v>21</c:v>
                </c:pt>
                <c:pt idx="8543">
                  <c:v>23</c:v>
                </c:pt>
                <c:pt idx="8544">
                  <c:v>21</c:v>
                </c:pt>
                <c:pt idx="8545">
                  <c:v>21</c:v>
                </c:pt>
                <c:pt idx="8546">
                  <c:v>20</c:v>
                </c:pt>
                <c:pt idx="8547">
                  <c:v>23</c:v>
                </c:pt>
                <c:pt idx="8548">
                  <c:v>24</c:v>
                </c:pt>
                <c:pt idx="8549">
                  <c:v>22</c:v>
                </c:pt>
                <c:pt idx="8550">
                  <c:v>23</c:v>
                </c:pt>
                <c:pt idx="8551">
                  <c:v>20</c:v>
                </c:pt>
                <c:pt idx="8552">
                  <c:v>20</c:v>
                </c:pt>
                <c:pt idx="8553">
                  <c:v>22</c:v>
                </c:pt>
                <c:pt idx="8554">
                  <c:v>25</c:v>
                </c:pt>
                <c:pt idx="8555">
                  <c:v>23</c:v>
                </c:pt>
                <c:pt idx="8556">
                  <c:v>21</c:v>
                </c:pt>
                <c:pt idx="8557">
                  <c:v>23</c:v>
                </c:pt>
                <c:pt idx="8558">
                  <c:v>22</c:v>
                </c:pt>
                <c:pt idx="8559">
                  <c:v>26</c:v>
                </c:pt>
                <c:pt idx="8560">
                  <c:v>28</c:v>
                </c:pt>
                <c:pt idx="8561">
                  <c:v>25</c:v>
                </c:pt>
                <c:pt idx="8562">
                  <c:v>27</c:v>
                </c:pt>
                <c:pt idx="8563">
                  <c:v>22</c:v>
                </c:pt>
                <c:pt idx="8564">
                  <c:v>22</c:v>
                </c:pt>
                <c:pt idx="8565">
                  <c:v>23</c:v>
                </c:pt>
                <c:pt idx="8566">
                  <c:v>22</c:v>
                </c:pt>
                <c:pt idx="8567">
                  <c:v>22</c:v>
                </c:pt>
                <c:pt idx="8568">
                  <c:v>23</c:v>
                </c:pt>
                <c:pt idx="8569">
                  <c:v>24</c:v>
                </c:pt>
                <c:pt idx="8570">
                  <c:v>25</c:v>
                </c:pt>
                <c:pt idx="8571">
                  <c:v>21</c:v>
                </c:pt>
                <c:pt idx="8572">
                  <c:v>24</c:v>
                </c:pt>
                <c:pt idx="8573">
                  <c:v>28</c:v>
                </c:pt>
                <c:pt idx="8574">
                  <c:v>24</c:v>
                </c:pt>
                <c:pt idx="8575">
                  <c:v>23</c:v>
                </c:pt>
                <c:pt idx="8576">
                  <c:v>22</c:v>
                </c:pt>
                <c:pt idx="8577">
                  <c:v>22</c:v>
                </c:pt>
                <c:pt idx="8578">
                  <c:v>22</c:v>
                </c:pt>
                <c:pt idx="8579">
                  <c:v>24</c:v>
                </c:pt>
                <c:pt idx="8580">
                  <c:v>22</c:v>
                </c:pt>
                <c:pt idx="8581">
                  <c:v>21</c:v>
                </c:pt>
                <c:pt idx="8582">
                  <c:v>24</c:v>
                </c:pt>
                <c:pt idx="8583">
                  <c:v>24</c:v>
                </c:pt>
                <c:pt idx="8584">
                  <c:v>24</c:v>
                </c:pt>
                <c:pt idx="8585">
                  <c:v>26</c:v>
                </c:pt>
                <c:pt idx="8586">
                  <c:v>22</c:v>
                </c:pt>
                <c:pt idx="8587">
                  <c:v>21</c:v>
                </c:pt>
                <c:pt idx="8588">
                  <c:v>21</c:v>
                </c:pt>
                <c:pt idx="8589">
                  <c:v>22</c:v>
                </c:pt>
                <c:pt idx="8590">
                  <c:v>20</c:v>
                </c:pt>
                <c:pt idx="8591">
                  <c:v>20</c:v>
                </c:pt>
                <c:pt idx="8592">
                  <c:v>21</c:v>
                </c:pt>
                <c:pt idx="8593">
                  <c:v>19</c:v>
                </c:pt>
                <c:pt idx="8594">
                  <c:v>22</c:v>
                </c:pt>
                <c:pt idx="8595">
                  <c:v>21</c:v>
                </c:pt>
                <c:pt idx="8596">
                  <c:v>20</c:v>
                </c:pt>
                <c:pt idx="8597">
                  <c:v>21</c:v>
                </c:pt>
                <c:pt idx="8598">
                  <c:v>21</c:v>
                </c:pt>
                <c:pt idx="8599">
                  <c:v>20</c:v>
                </c:pt>
                <c:pt idx="8600">
                  <c:v>21</c:v>
                </c:pt>
                <c:pt idx="8601">
                  <c:v>21</c:v>
                </c:pt>
                <c:pt idx="8602">
                  <c:v>21</c:v>
                </c:pt>
                <c:pt idx="8603">
                  <c:v>23</c:v>
                </c:pt>
                <c:pt idx="8604">
                  <c:v>20</c:v>
                </c:pt>
                <c:pt idx="8605">
                  <c:v>23</c:v>
                </c:pt>
                <c:pt idx="8606">
                  <c:v>21</c:v>
                </c:pt>
                <c:pt idx="8607">
                  <c:v>20</c:v>
                </c:pt>
                <c:pt idx="8608">
                  <c:v>22</c:v>
                </c:pt>
                <c:pt idx="8609">
                  <c:v>21</c:v>
                </c:pt>
                <c:pt idx="8610">
                  <c:v>23</c:v>
                </c:pt>
                <c:pt idx="8611">
                  <c:v>20</c:v>
                </c:pt>
                <c:pt idx="8612">
                  <c:v>21</c:v>
                </c:pt>
                <c:pt idx="8613">
                  <c:v>22</c:v>
                </c:pt>
                <c:pt idx="8614">
                  <c:v>20</c:v>
                </c:pt>
                <c:pt idx="8615">
                  <c:v>25</c:v>
                </c:pt>
                <c:pt idx="8616">
                  <c:v>22</c:v>
                </c:pt>
                <c:pt idx="8617">
                  <c:v>23</c:v>
                </c:pt>
                <c:pt idx="8618">
                  <c:v>22</c:v>
                </c:pt>
                <c:pt idx="8619">
                  <c:v>25</c:v>
                </c:pt>
                <c:pt idx="8620">
                  <c:v>22</c:v>
                </c:pt>
                <c:pt idx="8621">
                  <c:v>27</c:v>
                </c:pt>
                <c:pt idx="8622">
                  <c:v>24</c:v>
                </c:pt>
                <c:pt idx="8623">
                  <c:v>26</c:v>
                </c:pt>
                <c:pt idx="8624">
                  <c:v>22</c:v>
                </c:pt>
                <c:pt idx="8625">
                  <c:v>22</c:v>
                </c:pt>
                <c:pt idx="8626">
                  <c:v>22</c:v>
                </c:pt>
                <c:pt idx="8627">
                  <c:v>21</c:v>
                </c:pt>
                <c:pt idx="8628">
                  <c:v>22</c:v>
                </c:pt>
                <c:pt idx="8629">
                  <c:v>24</c:v>
                </c:pt>
                <c:pt idx="8630">
                  <c:v>21</c:v>
                </c:pt>
                <c:pt idx="8631">
                  <c:v>22</c:v>
                </c:pt>
                <c:pt idx="8632">
                  <c:v>23</c:v>
                </c:pt>
                <c:pt idx="8633">
                  <c:v>24</c:v>
                </c:pt>
                <c:pt idx="8634">
                  <c:v>25</c:v>
                </c:pt>
                <c:pt idx="8635">
                  <c:v>24</c:v>
                </c:pt>
                <c:pt idx="8636">
                  <c:v>24</c:v>
                </c:pt>
                <c:pt idx="8637">
                  <c:v>22</c:v>
                </c:pt>
                <c:pt idx="8638">
                  <c:v>27</c:v>
                </c:pt>
                <c:pt idx="8639">
                  <c:v>22</c:v>
                </c:pt>
                <c:pt idx="8640">
                  <c:v>20</c:v>
                </c:pt>
                <c:pt idx="8641">
                  <c:v>21</c:v>
                </c:pt>
                <c:pt idx="8642">
                  <c:v>21</c:v>
                </c:pt>
                <c:pt idx="8643">
                  <c:v>22</c:v>
                </c:pt>
                <c:pt idx="8644">
                  <c:v>24</c:v>
                </c:pt>
                <c:pt idx="8645">
                  <c:v>21</c:v>
                </c:pt>
                <c:pt idx="8646">
                  <c:v>21</c:v>
                </c:pt>
                <c:pt idx="8647">
                  <c:v>23</c:v>
                </c:pt>
                <c:pt idx="8648">
                  <c:v>22</c:v>
                </c:pt>
                <c:pt idx="8649">
                  <c:v>21</c:v>
                </c:pt>
                <c:pt idx="8650">
                  <c:v>20</c:v>
                </c:pt>
                <c:pt idx="8651">
                  <c:v>22</c:v>
                </c:pt>
                <c:pt idx="8652">
                  <c:v>22</c:v>
                </c:pt>
                <c:pt idx="8653">
                  <c:v>21</c:v>
                </c:pt>
                <c:pt idx="8654">
                  <c:v>20</c:v>
                </c:pt>
                <c:pt idx="8655">
                  <c:v>19</c:v>
                </c:pt>
                <c:pt idx="8656">
                  <c:v>20</c:v>
                </c:pt>
                <c:pt idx="8657">
                  <c:v>22</c:v>
                </c:pt>
                <c:pt idx="8658">
                  <c:v>20</c:v>
                </c:pt>
                <c:pt idx="8659">
                  <c:v>24</c:v>
                </c:pt>
                <c:pt idx="8660">
                  <c:v>25</c:v>
                </c:pt>
                <c:pt idx="8661">
                  <c:v>23</c:v>
                </c:pt>
                <c:pt idx="8662">
                  <c:v>25</c:v>
                </c:pt>
                <c:pt idx="8663">
                  <c:v>23</c:v>
                </c:pt>
                <c:pt idx="8664">
                  <c:v>22</c:v>
                </c:pt>
                <c:pt idx="8665">
                  <c:v>21</c:v>
                </c:pt>
                <c:pt idx="8666">
                  <c:v>24</c:v>
                </c:pt>
                <c:pt idx="8667">
                  <c:v>25</c:v>
                </c:pt>
                <c:pt idx="8668">
                  <c:v>21</c:v>
                </c:pt>
                <c:pt idx="8669">
                  <c:v>21</c:v>
                </c:pt>
                <c:pt idx="8670">
                  <c:v>22</c:v>
                </c:pt>
                <c:pt idx="8671">
                  <c:v>22</c:v>
                </c:pt>
                <c:pt idx="8672">
                  <c:v>19</c:v>
                </c:pt>
                <c:pt idx="8673">
                  <c:v>22</c:v>
                </c:pt>
                <c:pt idx="8674">
                  <c:v>23</c:v>
                </c:pt>
                <c:pt idx="8675">
                  <c:v>24</c:v>
                </c:pt>
                <c:pt idx="8676">
                  <c:v>22</c:v>
                </c:pt>
                <c:pt idx="8677">
                  <c:v>22</c:v>
                </c:pt>
                <c:pt idx="8678">
                  <c:v>24</c:v>
                </c:pt>
                <c:pt idx="8679">
                  <c:v>22</c:v>
                </c:pt>
                <c:pt idx="8680">
                  <c:v>22</c:v>
                </c:pt>
                <c:pt idx="8681">
                  <c:v>23</c:v>
                </c:pt>
                <c:pt idx="8682">
                  <c:v>22</c:v>
                </c:pt>
                <c:pt idx="8683">
                  <c:v>29</c:v>
                </c:pt>
                <c:pt idx="8684">
                  <c:v>29</c:v>
                </c:pt>
                <c:pt idx="8685">
                  <c:v>24</c:v>
                </c:pt>
                <c:pt idx="8686">
                  <c:v>24</c:v>
                </c:pt>
                <c:pt idx="8687">
                  <c:v>22</c:v>
                </c:pt>
                <c:pt idx="8688">
                  <c:v>23</c:v>
                </c:pt>
                <c:pt idx="8689">
                  <c:v>24</c:v>
                </c:pt>
                <c:pt idx="8690">
                  <c:v>23</c:v>
                </c:pt>
                <c:pt idx="8691">
                  <c:v>23</c:v>
                </c:pt>
                <c:pt idx="8692">
                  <c:v>28</c:v>
                </c:pt>
                <c:pt idx="8693">
                  <c:v>21</c:v>
                </c:pt>
                <c:pt idx="8694">
                  <c:v>22</c:v>
                </c:pt>
                <c:pt idx="8695">
                  <c:v>23</c:v>
                </c:pt>
                <c:pt idx="8696">
                  <c:v>23</c:v>
                </c:pt>
                <c:pt idx="8697">
                  <c:v>22</c:v>
                </c:pt>
                <c:pt idx="8698">
                  <c:v>22</c:v>
                </c:pt>
                <c:pt idx="8699">
                  <c:v>23</c:v>
                </c:pt>
                <c:pt idx="8700">
                  <c:v>21</c:v>
                </c:pt>
                <c:pt idx="8701">
                  <c:v>22</c:v>
                </c:pt>
                <c:pt idx="8702">
                  <c:v>25</c:v>
                </c:pt>
                <c:pt idx="8703">
                  <c:v>23</c:v>
                </c:pt>
                <c:pt idx="8704">
                  <c:v>22</c:v>
                </c:pt>
                <c:pt idx="8705">
                  <c:v>22</c:v>
                </c:pt>
                <c:pt idx="8706">
                  <c:v>24</c:v>
                </c:pt>
                <c:pt idx="8707">
                  <c:v>26</c:v>
                </c:pt>
                <c:pt idx="8708">
                  <c:v>25</c:v>
                </c:pt>
                <c:pt idx="8709">
                  <c:v>23</c:v>
                </c:pt>
                <c:pt idx="8710">
                  <c:v>22</c:v>
                </c:pt>
                <c:pt idx="8711">
                  <c:v>22</c:v>
                </c:pt>
                <c:pt idx="8712">
                  <c:v>21</c:v>
                </c:pt>
                <c:pt idx="8713">
                  <c:v>22</c:v>
                </c:pt>
                <c:pt idx="8714">
                  <c:v>22</c:v>
                </c:pt>
                <c:pt idx="8715">
                  <c:v>20</c:v>
                </c:pt>
                <c:pt idx="8716">
                  <c:v>21</c:v>
                </c:pt>
                <c:pt idx="8717">
                  <c:v>24</c:v>
                </c:pt>
                <c:pt idx="8718">
                  <c:v>21</c:v>
                </c:pt>
                <c:pt idx="8719">
                  <c:v>22</c:v>
                </c:pt>
                <c:pt idx="8720">
                  <c:v>25</c:v>
                </c:pt>
                <c:pt idx="8721">
                  <c:v>20</c:v>
                </c:pt>
                <c:pt idx="8722">
                  <c:v>23</c:v>
                </c:pt>
                <c:pt idx="8723">
                  <c:v>26</c:v>
                </c:pt>
                <c:pt idx="8724">
                  <c:v>23</c:v>
                </c:pt>
                <c:pt idx="8725">
                  <c:v>23</c:v>
                </c:pt>
                <c:pt idx="8726">
                  <c:v>22</c:v>
                </c:pt>
                <c:pt idx="8727">
                  <c:v>22</c:v>
                </c:pt>
                <c:pt idx="8728">
                  <c:v>21</c:v>
                </c:pt>
                <c:pt idx="8729">
                  <c:v>20</c:v>
                </c:pt>
                <c:pt idx="8730">
                  <c:v>22</c:v>
                </c:pt>
                <c:pt idx="8731">
                  <c:v>23</c:v>
                </c:pt>
                <c:pt idx="8732">
                  <c:v>25</c:v>
                </c:pt>
                <c:pt idx="8733">
                  <c:v>23</c:v>
                </c:pt>
                <c:pt idx="8734">
                  <c:v>25</c:v>
                </c:pt>
                <c:pt idx="8735">
                  <c:v>22</c:v>
                </c:pt>
                <c:pt idx="8736">
                  <c:v>25</c:v>
                </c:pt>
                <c:pt idx="8737">
                  <c:v>22</c:v>
                </c:pt>
                <c:pt idx="8738">
                  <c:v>22</c:v>
                </c:pt>
                <c:pt idx="8739">
                  <c:v>21</c:v>
                </c:pt>
                <c:pt idx="8740">
                  <c:v>23</c:v>
                </c:pt>
                <c:pt idx="8741">
                  <c:v>21</c:v>
                </c:pt>
                <c:pt idx="8742">
                  <c:v>20</c:v>
                </c:pt>
                <c:pt idx="8743">
                  <c:v>22</c:v>
                </c:pt>
                <c:pt idx="8744">
                  <c:v>22</c:v>
                </c:pt>
                <c:pt idx="8745">
                  <c:v>25</c:v>
                </c:pt>
                <c:pt idx="8746">
                  <c:v>21</c:v>
                </c:pt>
                <c:pt idx="8747">
                  <c:v>25</c:v>
                </c:pt>
                <c:pt idx="8748">
                  <c:v>23</c:v>
                </c:pt>
                <c:pt idx="8749">
                  <c:v>21</c:v>
                </c:pt>
                <c:pt idx="8750">
                  <c:v>21</c:v>
                </c:pt>
                <c:pt idx="8751">
                  <c:v>23</c:v>
                </c:pt>
                <c:pt idx="8752">
                  <c:v>22</c:v>
                </c:pt>
                <c:pt idx="8753">
                  <c:v>21</c:v>
                </c:pt>
                <c:pt idx="8754">
                  <c:v>22</c:v>
                </c:pt>
                <c:pt idx="8755">
                  <c:v>21</c:v>
                </c:pt>
                <c:pt idx="8756">
                  <c:v>22</c:v>
                </c:pt>
                <c:pt idx="8757">
                  <c:v>22</c:v>
                </c:pt>
                <c:pt idx="8758">
                  <c:v>21</c:v>
                </c:pt>
                <c:pt idx="8759">
                  <c:v>24</c:v>
                </c:pt>
                <c:pt idx="8760">
                  <c:v>21</c:v>
                </c:pt>
                <c:pt idx="8761">
                  <c:v>22</c:v>
                </c:pt>
                <c:pt idx="8762">
                  <c:v>22</c:v>
                </c:pt>
                <c:pt idx="8763">
                  <c:v>20</c:v>
                </c:pt>
                <c:pt idx="8764">
                  <c:v>23</c:v>
                </c:pt>
                <c:pt idx="8765">
                  <c:v>22</c:v>
                </c:pt>
                <c:pt idx="8766">
                  <c:v>23</c:v>
                </c:pt>
                <c:pt idx="8767">
                  <c:v>21</c:v>
                </c:pt>
                <c:pt idx="8768">
                  <c:v>23</c:v>
                </c:pt>
                <c:pt idx="8769">
                  <c:v>22</c:v>
                </c:pt>
                <c:pt idx="8770">
                  <c:v>19</c:v>
                </c:pt>
                <c:pt idx="8771">
                  <c:v>20</c:v>
                </c:pt>
                <c:pt idx="8772">
                  <c:v>21</c:v>
                </c:pt>
                <c:pt idx="8773">
                  <c:v>24</c:v>
                </c:pt>
                <c:pt idx="8774">
                  <c:v>22</c:v>
                </c:pt>
                <c:pt idx="8775">
                  <c:v>22</c:v>
                </c:pt>
                <c:pt idx="8776">
                  <c:v>22</c:v>
                </c:pt>
                <c:pt idx="8777">
                  <c:v>23</c:v>
                </c:pt>
                <c:pt idx="8778">
                  <c:v>22</c:v>
                </c:pt>
                <c:pt idx="8779">
                  <c:v>21</c:v>
                </c:pt>
                <c:pt idx="8780">
                  <c:v>23</c:v>
                </c:pt>
                <c:pt idx="8781">
                  <c:v>21</c:v>
                </c:pt>
                <c:pt idx="8782">
                  <c:v>22</c:v>
                </c:pt>
                <c:pt idx="8783">
                  <c:v>22</c:v>
                </c:pt>
                <c:pt idx="8784">
                  <c:v>20</c:v>
                </c:pt>
                <c:pt idx="8785">
                  <c:v>22</c:v>
                </c:pt>
                <c:pt idx="8786">
                  <c:v>23</c:v>
                </c:pt>
                <c:pt idx="8787">
                  <c:v>21</c:v>
                </c:pt>
                <c:pt idx="8788">
                  <c:v>22</c:v>
                </c:pt>
                <c:pt idx="8789">
                  <c:v>23</c:v>
                </c:pt>
                <c:pt idx="8790">
                  <c:v>19</c:v>
                </c:pt>
                <c:pt idx="8791">
                  <c:v>21</c:v>
                </c:pt>
                <c:pt idx="8792">
                  <c:v>21</c:v>
                </c:pt>
                <c:pt idx="8793">
                  <c:v>20</c:v>
                </c:pt>
                <c:pt idx="8794">
                  <c:v>22</c:v>
                </c:pt>
                <c:pt idx="8795">
                  <c:v>22</c:v>
                </c:pt>
                <c:pt idx="8796">
                  <c:v>21</c:v>
                </c:pt>
                <c:pt idx="8797">
                  <c:v>22</c:v>
                </c:pt>
                <c:pt idx="8798">
                  <c:v>22</c:v>
                </c:pt>
                <c:pt idx="8799">
                  <c:v>22</c:v>
                </c:pt>
                <c:pt idx="8800">
                  <c:v>22</c:v>
                </c:pt>
                <c:pt idx="8801">
                  <c:v>23</c:v>
                </c:pt>
                <c:pt idx="8802">
                  <c:v>21</c:v>
                </c:pt>
                <c:pt idx="8803">
                  <c:v>23</c:v>
                </c:pt>
                <c:pt idx="8804">
                  <c:v>23</c:v>
                </c:pt>
                <c:pt idx="8805">
                  <c:v>23</c:v>
                </c:pt>
                <c:pt idx="8806">
                  <c:v>22</c:v>
                </c:pt>
                <c:pt idx="8807">
                  <c:v>21</c:v>
                </c:pt>
                <c:pt idx="8808">
                  <c:v>22</c:v>
                </c:pt>
                <c:pt idx="8809">
                  <c:v>21</c:v>
                </c:pt>
                <c:pt idx="8810">
                  <c:v>23</c:v>
                </c:pt>
                <c:pt idx="8811">
                  <c:v>22</c:v>
                </c:pt>
                <c:pt idx="8812">
                  <c:v>23</c:v>
                </c:pt>
                <c:pt idx="8813">
                  <c:v>24</c:v>
                </c:pt>
                <c:pt idx="8814">
                  <c:v>26</c:v>
                </c:pt>
                <c:pt idx="8815">
                  <c:v>22</c:v>
                </c:pt>
                <c:pt idx="8816">
                  <c:v>22</c:v>
                </c:pt>
                <c:pt idx="8817">
                  <c:v>23</c:v>
                </c:pt>
                <c:pt idx="8818">
                  <c:v>24</c:v>
                </c:pt>
                <c:pt idx="8819">
                  <c:v>24</c:v>
                </c:pt>
                <c:pt idx="8820">
                  <c:v>22</c:v>
                </c:pt>
                <c:pt idx="8821">
                  <c:v>22</c:v>
                </c:pt>
                <c:pt idx="8822">
                  <c:v>21</c:v>
                </c:pt>
                <c:pt idx="8823">
                  <c:v>24</c:v>
                </c:pt>
                <c:pt idx="8824">
                  <c:v>23</c:v>
                </c:pt>
                <c:pt idx="8825">
                  <c:v>24</c:v>
                </c:pt>
                <c:pt idx="8826">
                  <c:v>20</c:v>
                </c:pt>
                <c:pt idx="8827">
                  <c:v>23</c:v>
                </c:pt>
                <c:pt idx="8828">
                  <c:v>23</c:v>
                </c:pt>
                <c:pt idx="8829">
                  <c:v>20</c:v>
                </c:pt>
                <c:pt idx="8830">
                  <c:v>22</c:v>
                </c:pt>
                <c:pt idx="8831">
                  <c:v>21</c:v>
                </c:pt>
                <c:pt idx="8832">
                  <c:v>21</c:v>
                </c:pt>
                <c:pt idx="8833">
                  <c:v>21</c:v>
                </c:pt>
                <c:pt idx="8834">
                  <c:v>22</c:v>
                </c:pt>
                <c:pt idx="8835">
                  <c:v>23</c:v>
                </c:pt>
                <c:pt idx="8836">
                  <c:v>21</c:v>
                </c:pt>
                <c:pt idx="8837">
                  <c:v>24</c:v>
                </c:pt>
                <c:pt idx="8838">
                  <c:v>24</c:v>
                </c:pt>
                <c:pt idx="8839">
                  <c:v>25</c:v>
                </c:pt>
                <c:pt idx="8840">
                  <c:v>21</c:v>
                </c:pt>
                <c:pt idx="8841">
                  <c:v>25</c:v>
                </c:pt>
                <c:pt idx="8842">
                  <c:v>22</c:v>
                </c:pt>
                <c:pt idx="8843">
                  <c:v>22</c:v>
                </c:pt>
                <c:pt idx="8844">
                  <c:v>19</c:v>
                </c:pt>
                <c:pt idx="8845">
                  <c:v>21</c:v>
                </c:pt>
                <c:pt idx="8846">
                  <c:v>22</c:v>
                </c:pt>
                <c:pt idx="8847">
                  <c:v>22</c:v>
                </c:pt>
                <c:pt idx="8848">
                  <c:v>23</c:v>
                </c:pt>
                <c:pt idx="8849">
                  <c:v>22</c:v>
                </c:pt>
                <c:pt idx="8850">
                  <c:v>23</c:v>
                </c:pt>
                <c:pt idx="8851">
                  <c:v>22</c:v>
                </c:pt>
                <c:pt idx="8852">
                  <c:v>21</c:v>
                </c:pt>
                <c:pt idx="8853">
                  <c:v>24</c:v>
                </c:pt>
                <c:pt idx="8854">
                  <c:v>25</c:v>
                </c:pt>
                <c:pt idx="8855">
                  <c:v>21</c:v>
                </c:pt>
                <c:pt idx="8856">
                  <c:v>24</c:v>
                </c:pt>
                <c:pt idx="8857">
                  <c:v>23</c:v>
                </c:pt>
                <c:pt idx="8858">
                  <c:v>23</c:v>
                </c:pt>
                <c:pt idx="8859">
                  <c:v>21</c:v>
                </c:pt>
                <c:pt idx="8860">
                  <c:v>21</c:v>
                </c:pt>
                <c:pt idx="8861">
                  <c:v>23</c:v>
                </c:pt>
                <c:pt idx="8862">
                  <c:v>22</c:v>
                </c:pt>
                <c:pt idx="8863">
                  <c:v>24</c:v>
                </c:pt>
                <c:pt idx="8864">
                  <c:v>26</c:v>
                </c:pt>
                <c:pt idx="8865">
                  <c:v>22</c:v>
                </c:pt>
                <c:pt idx="8866">
                  <c:v>22</c:v>
                </c:pt>
                <c:pt idx="8867">
                  <c:v>23</c:v>
                </c:pt>
                <c:pt idx="8868">
                  <c:v>22</c:v>
                </c:pt>
                <c:pt idx="8869">
                  <c:v>23</c:v>
                </c:pt>
                <c:pt idx="8870">
                  <c:v>25</c:v>
                </c:pt>
                <c:pt idx="8871">
                  <c:v>22</c:v>
                </c:pt>
                <c:pt idx="8872">
                  <c:v>21</c:v>
                </c:pt>
                <c:pt idx="8873">
                  <c:v>22</c:v>
                </c:pt>
                <c:pt idx="8874">
                  <c:v>22</c:v>
                </c:pt>
                <c:pt idx="8875">
                  <c:v>21</c:v>
                </c:pt>
                <c:pt idx="8876">
                  <c:v>22</c:v>
                </c:pt>
                <c:pt idx="8877">
                  <c:v>21</c:v>
                </c:pt>
                <c:pt idx="8878">
                  <c:v>22</c:v>
                </c:pt>
                <c:pt idx="8879">
                  <c:v>24</c:v>
                </c:pt>
                <c:pt idx="8880">
                  <c:v>20</c:v>
                </c:pt>
                <c:pt idx="8881">
                  <c:v>22</c:v>
                </c:pt>
                <c:pt idx="8882">
                  <c:v>20</c:v>
                </c:pt>
                <c:pt idx="8883">
                  <c:v>22</c:v>
                </c:pt>
                <c:pt idx="8884">
                  <c:v>24</c:v>
                </c:pt>
                <c:pt idx="8885">
                  <c:v>22</c:v>
                </c:pt>
                <c:pt idx="8886">
                  <c:v>23</c:v>
                </c:pt>
                <c:pt idx="8887">
                  <c:v>28</c:v>
                </c:pt>
                <c:pt idx="8888">
                  <c:v>26</c:v>
                </c:pt>
                <c:pt idx="8889">
                  <c:v>23</c:v>
                </c:pt>
                <c:pt idx="8890">
                  <c:v>23</c:v>
                </c:pt>
                <c:pt idx="8891">
                  <c:v>21</c:v>
                </c:pt>
                <c:pt idx="8892">
                  <c:v>21</c:v>
                </c:pt>
                <c:pt idx="8893">
                  <c:v>22</c:v>
                </c:pt>
                <c:pt idx="8894">
                  <c:v>21</c:v>
                </c:pt>
                <c:pt idx="8895">
                  <c:v>22</c:v>
                </c:pt>
                <c:pt idx="8896">
                  <c:v>30</c:v>
                </c:pt>
                <c:pt idx="8897">
                  <c:v>23</c:v>
                </c:pt>
                <c:pt idx="8898">
                  <c:v>22</c:v>
                </c:pt>
                <c:pt idx="8899">
                  <c:v>17</c:v>
                </c:pt>
                <c:pt idx="8900">
                  <c:v>20</c:v>
                </c:pt>
                <c:pt idx="8901">
                  <c:v>21</c:v>
                </c:pt>
                <c:pt idx="8902">
                  <c:v>22</c:v>
                </c:pt>
                <c:pt idx="8903">
                  <c:v>21</c:v>
                </c:pt>
                <c:pt idx="8904">
                  <c:v>21</c:v>
                </c:pt>
                <c:pt idx="8905">
                  <c:v>23</c:v>
                </c:pt>
                <c:pt idx="8906">
                  <c:v>24</c:v>
                </c:pt>
                <c:pt idx="8907">
                  <c:v>24</c:v>
                </c:pt>
                <c:pt idx="8908">
                  <c:v>24</c:v>
                </c:pt>
                <c:pt idx="8909">
                  <c:v>21</c:v>
                </c:pt>
                <c:pt idx="8910">
                  <c:v>23</c:v>
                </c:pt>
                <c:pt idx="8911">
                  <c:v>22</c:v>
                </c:pt>
                <c:pt idx="8912">
                  <c:v>21</c:v>
                </c:pt>
                <c:pt idx="8913">
                  <c:v>24</c:v>
                </c:pt>
                <c:pt idx="8914">
                  <c:v>21</c:v>
                </c:pt>
                <c:pt idx="8915">
                  <c:v>22</c:v>
                </c:pt>
                <c:pt idx="8916">
                  <c:v>20</c:v>
                </c:pt>
                <c:pt idx="8917">
                  <c:v>22</c:v>
                </c:pt>
                <c:pt idx="8918">
                  <c:v>21</c:v>
                </c:pt>
                <c:pt idx="8919">
                  <c:v>22</c:v>
                </c:pt>
                <c:pt idx="8920">
                  <c:v>21</c:v>
                </c:pt>
                <c:pt idx="8921">
                  <c:v>22</c:v>
                </c:pt>
                <c:pt idx="8922">
                  <c:v>22</c:v>
                </c:pt>
                <c:pt idx="8923">
                  <c:v>25</c:v>
                </c:pt>
                <c:pt idx="8924">
                  <c:v>24</c:v>
                </c:pt>
                <c:pt idx="8925">
                  <c:v>27</c:v>
                </c:pt>
                <c:pt idx="8926">
                  <c:v>21</c:v>
                </c:pt>
                <c:pt idx="8927">
                  <c:v>22</c:v>
                </c:pt>
                <c:pt idx="8928">
                  <c:v>21</c:v>
                </c:pt>
                <c:pt idx="8929">
                  <c:v>23</c:v>
                </c:pt>
                <c:pt idx="8930">
                  <c:v>22</c:v>
                </c:pt>
                <c:pt idx="8931">
                  <c:v>21</c:v>
                </c:pt>
                <c:pt idx="8932">
                  <c:v>26</c:v>
                </c:pt>
                <c:pt idx="8933">
                  <c:v>21</c:v>
                </c:pt>
                <c:pt idx="8934">
                  <c:v>22</c:v>
                </c:pt>
                <c:pt idx="8935">
                  <c:v>20</c:v>
                </c:pt>
                <c:pt idx="8936">
                  <c:v>20</c:v>
                </c:pt>
                <c:pt idx="8937">
                  <c:v>20</c:v>
                </c:pt>
                <c:pt idx="8938">
                  <c:v>20</c:v>
                </c:pt>
                <c:pt idx="8939">
                  <c:v>25</c:v>
                </c:pt>
                <c:pt idx="8940">
                  <c:v>21</c:v>
                </c:pt>
                <c:pt idx="8941">
                  <c:v>21</c:v>
                </c:pt>
                <c:pt idx="8942">
                  <c:v>22</c:v>
                </c:pt>
                <c:pt idx="8943">
                  <c:v>21</c:v>
                </c:pt>
                <c:pt idx="8944">
                  <c:v>21</c:v>
                </c:pt>
                <c:pt idx="8945">
                  <c:v>21</c:v>
                </c:pt>
                <c:pt idx="8946">
                  <c:v>21</c:v>
                </c:pt>
                <c:pt idx="8947">
                  <c:v>20</c:v>
                </c:pt>
                <c:pt idx="8948">
                  <c:v>21</c:v>
                </c:pt>
                <c:pt idx="8949">
                  <c:v>21</c:v>
                </c:pt>
                <c:pt idx="8950">
                  <c:v>21</c:v>
                </c:pt>
                <c:pt idx="8951">
                  <c:v>21</c:v>
                </c:pt>
                <c:pt idx="8952">
                  <c:v>21</c:v>
                </c:pt>
                <c:pt idx="8953">
                  <c:v>23</c:v>
                </c:pt>
                <c:pt idx="8954">
                  <c:v>21</c:v>
                </c:pt>
                <c:pt idx="8955">
                  <c:v>21</c:v>
                </c:pt>
                <c:pt idx="8956">
                  <c:v>22</c:v>
                </c:pt>
                <c:pt idx="8957">
                  <c:v>22</c:v>
                </c:pt>
                <c:pt idx="8958">
                  <c:v>23</c:v>
                </c:pt>
                <c:pt idx="8959">
                  <c:v>22</c:v>
                </c:pt>
                <c:pt idx="8960">
                  <c:v>22</c:v>
                </c:pt>
                <c:pt idx="8961">
                  <c:v>21</c:v>
                </c:pt>
                <c:pt idx="8962">
                  <c:v>23</c:v>
                </c:pt>
                <c:pt idx="8963">
                  <c:v>22</c:v>
                </c:pt>
                <c:pt idx="8964">
                  <c:v>21</c:v>
                </c:pt>
                <c:pt idx="8965">
                  <c:v>22</c:v>
                </c:pt>
                <c:pt idx="8966">
                  <c:v>24</c:v>
                </c:pt>
                <c:pt idx="8967">
                  <c:v>22</c:v>
                </c:pt>
                <c:pt idx="8968">
                  <c:v>24</c:v>
                </c:pt>
                <c:pt idx="8969">
                  <c:v>23</c:v>
                </c:pt>
                <c:pt idx="8970">
                  <c:v>24</c:v>
                </c:pt>
                <c:pt idx="8971">
                  <c:v>25</c:v>
                </c:pt>
                <c:pt idx="8972">
                  <c:v>25</c:v>
                </c:pt>
                <c:pt idx="8973">
                  <c:v>22</c:v>
                </c:pt>
                <c:pt idx="8974">
                  <c:v>24</c:v>
                </c:pt>
                <c:pt idx="8975">
                  <c:v>20</c:v>
                </c:pt>
                <c:pt idx="8976">
                  <c:v>25</c:v>
                </c:pt>
                <c:pt idx="8977">
                  <c:v>23</c:v>
                </c:pt>
                <c:pt idx="8978">
                  <c:v>21</c:v>
                </c:pt>
                <c:pt idx="8979">
                  <c:v>22</c:v>
                </c:pt>
                <c:pt idx="8980">
                  <c:v>23</c:v>
                </c:pt>
                <c:pt idx="8981">
                  <c:v>22</c:v>
                </c:pt>
                <c:pt idx="8982">
                  <c:v>21</c:v>
                </c:pt>
                <c:pt idx="8983">
                  <c:v>23</c:v>
                </c:pt>
                <c:pt idx="8984">
                  <c:v>21</c:v>
                </c:pt>
                <c:pt idx="8985">
                  <c:v>24</c:v>
                </c:pt>
                <c:pt idx="8986">
                  <c:v>23</c:v>
                </c:pt>
                <c:pt idx="8987">
                  <c:v>22</c:v>
                </c:pt>
                <c:pt idx="8988">
                  <c:v>23</c:v>
                </c:pt>
                <c:pt idx="8989">
                  <c:v>22</c:v>
                </c:pt>
                <c:pt idx="8990">
                  <c:v>20</c:v>
                </c:pt>
                <c:pt idx="8991">
                  <c:v>24</c:v>
                </c:pt>
                <c:pt idx="8992">
                  <c:v>20</c:v>
                </c:pt>
                <c:pt idx="8993">
                  <c:v>20</c:v>
                </c:pt>
                <c:pt idx="8994">
                  <c:v>24</c:v>
                </c:pt>
                <c:pt idx="8995">
                  <c:v>25</c:v>
                </c:pt>
                <c:pt idx="8996">
                  <c:v>25</c:v>
                </c:pt>
                <c:pt idx="8997">
                  <c:v>23</c:v>
                </c:pt>
                <c:pt idx="8998">
                  <c:v>22</c:v>
                </c:pt>
                <c:pt idx="8999">
                  <c:v>22</c:v>
                </c:pt>
                <c:pt idx="9000">
                  <c:v>23</c:v>
                </c:pt>
                <c:pt idx="9001">
                  <c:v>23</c:v>
                </c:pt>
                <c:pt idx="9002">
                  <c:v>22</c:v>
                </c:pt>
                <c:pt idx="9003">
                  <c:v>22</c:v>
                </c:pt>
                <c:pt idx="9004">
                  <c:v>25</c:v>
                </c:pt>
                <c:pt idx="9005">
                  <c:v>24</c:v>
                </c:pt>
                <c:pt idx="9006">
                  <c:v>22</c:v>
                </c:pt>
                <c:pt idx="9007">
                  <c:v>23</c:v>
                </c:pt>
                <c:pt idx="9008">
                  <c:v>20</c:v>
                </c:pt>
                <c:pt idx="9009">
                  <c:v>21</c:v>
                </c:pt>
                <c:pt idx="9010">
                  <c:v>21</c:v>
                </c:pt>
                <c:pt idx="9011">
                  <c:v>22</c:v>
                </c:pt>
                <c:pt idx="9012">
                  <c:v>21</c:v>
                </c:pt>
                <c:pt idx="9013">
                  <c:v>22</c:v>
                </c:pt>
                <c:pt idx="9014">
                  <c:v>21</c:v>
                </c:pt>
                <c:pt idx="9015">
                  <c:v>23</c:v>
                </c:pt>
                <c:pt idx="9016">
                  <c:v>19</c:v>
                </c:pt>
                <c:pt idx="9017">
                  <c:v>21</c:v>
                </c:pt>
                <c:pt idx="9018">
                  <c:v>21</c:v>
                </c:pt>
                <c:pt idx="9019">
                  <c:v>22</c:v>
                </c:pt>
                <c:pt idx="9020">
                  <c:v>21</c:v>
                </c:pt>
                <c:pt idx="9021">
                  <c:v>22</c:v>
                </c:pt>
                <c:pt idx="9022">
                  <c:v>21</c:v>
                </c:pt>
                <c:pt idx="9023">
                  <c:v>23</c:v>
                </c:pt>
                <c:pt idx="9024">
                  <c:v>22</c:v>
                </c:pt>
                <c:pt idx="9025">
                  <c:v>20</c:v>
                </c:pt>
                <c:pt idx="9026">
                  <c:v>24</c:v>
                </c:pt>
                <c:pt idx="9027">
                  <c:v>22</c:v>
                </c:pt>
                <c:pt idx="9028">
                  <c:v>21</c:v>
                </c:pt>
                <c:pt idx="9029">
                  <c:v>23</c:v>
                </c:pt>
                <c:pt idx="9030">
                  <c:v>22</c:v>
                </c:pt>
                <c:pt idx="9031">
                  <c:v>21</c:v>
                </c:pt>
                <c:pt idx="9032">
                  <c:v>23</c:v>
                </c:pt>
                <c:pt idx="9033">
                  <c:v>22</c:v>
                </c:pt>
                <c:pt idx="9034">
                  <c:v>23</c:v>
                </c:pt>
                <c:pt idx="9035">
                  <c:v>25</c:v>
                </c:pt>
                <c:pt idx="9036">
                  <c:v>22</c:v>
                </c:pt>
                <c:pt idx="9037">
                  <c:v>22</c:v>
                </c:pt>
                <c:pt idx="9038">
                  <c:v>20</c:v>
                </c:pt>
                <c:pt idx="9039">
                  <c:v>22</c:v>
                </c:pt>
                <c:pt idx="9040">
                  <c:v>21</c:v>
                </c:pt>
                <c:pt idx="9041">
                  <c:v>20</c:v>
                </c:pt>
                <c:pt idx="9042">
                  <c:v>23</c:v>
                </c:pt>
                <c:pt idx="9043">
                  <c:v>24</c:v>
                </c:pt>
                <c:pt idx="9044">
                  <c:v>24</c:v>
                </c:pt>
                <c:pt idx="9045">
                  <c:v>21</c:v>
                </c:pt>
                <c:pt idx="9046">
                  <c:v>21</c:v>
                </c:pt>
                <c:pt idx="9047">
                  <c:v>22</c:v>
                </c:pt>
                <c:pt idx="9048">
                  <c:v>22</c:v>
                </c:pt>
                <c:pt idx="9049">
                  <c:v>24</c:v>
                </c:pt>
                <c:pt idx="9050">
                  <c:v>21</c:v>
                </c:pt>
                <c:pt idx="9051">
                  <c:v>22</c:v>
                </c:pt>
                <c:pt idx="9052">
                  <c:v>20</c:v>
                </c:pt>
                <c:pt idx="9053">
                  <c:v>22</c:v>
                </c:pt>
                <c:pt idx="9054">
                  <c:v>21</c:v>
                </c:pt>
                <c:pt idx="9055">
                  <c:v>22</c:v>
                </c:pt>
                <c:pt idx="9056">
                  <c:v>22</c:v>
                </c:pt>
                <c:pt idx="9057">
                  <c:v>22</c:v>
                </c:pt>
                <c:pt idx="9058">
                  <c:v>22</c:v>
                </c:pt>
                <c:pt idx="9059">
                  <c:v>22</c:v>
                </c:pt>
                <c:pt idx="9060">
                  <c:v>22</c:v>
                </c:pt>
                <c:pt idx="9061">
                  <c:v>21</c:v>
                </c:pt>
                <c:pt idx="9062">
                  <c:v>22</c:v>
                </c:pt>
                <c:pt idx="9063">
                  <c:v>24</c:v>
                </c:pt>
                <c:pt idx="9064">
                  <c:v>24</c:v>
                </c:pt>
                <c:pt idx="9065">
                  <c:v>25</c:v>
                </c:pt>
                <c:pt idx="9066">
                  <c:v>22</c:v>
                </c:pt>
                <c:pt idx="9067">
                  <c:v>21</c:v>
                </c:pt>
                <c:pt idx="9068">
                  <c:v>21</c:v>
                </c:pt>
                <c:pt idx="9069">
                  <c:v>20</c:v>
                </c:pt>
                <c:pt idx="9070">
                  <c:v>22</c:v>
                </c:pt>
                <c:pt idx="9071">
                  <c:v>22</c:v>
                </c:pt>
                <c:pt idx="9072">
                  <c:v>21</c:v>
                </c:pt>
                <c:pt idx="9073">
                  <c:v>23</c:v>
                </c:pt>
                <c:pt idx="9074">
                  <c:v>21</c:v>
                </c:pt>
                <c:pt idx="9075">
                  <c:v>21</c:v>
                </c:pt>
                <c:pt idx="9076">
                  <c:v>21</c:v>
                </c:pt>
                <c:pt idx="9077">
                  <c:v>22</c:v>
                </c:pt>
                <c:pt idx="9078">
                  <c:v>22</c:v>
                </c:pt>
                <c:pt idx="9079">
                  <c:v>23</c:v>
                </c:pt>
                <c:pt idx="9080">
                  <c:v>20</c:v>
                </c:pt>
                <c:pt idx="9081">
                  <c:v>22</c:v>
                </c:pt>
                <c:pt idx="9082">
                  <c:v>23</c:v>
                </c:pt>
                <c:pt idx="9083">
                  <c:v>23</c:v>
                </c:pt>
                <c:pt idx="9084">
                  <c:v>22</c:v>
                </c:pt>
                <c:pt idx="9085">
                  <c:v>21</c:v>
                </c:pt>
                <c:pt idx="9086">
                  <c:v>24</c:v>
                </c:pt>
                <c:pt idx="9087">
                  <c:v>26</c:v>
                </c:pt>
                <c:pt idx="9088">
                  <c:v>24</c:v>
                </c:pt>
                <c:pt idx="9089">
                  <c:v>26</c:v>
                </c:pt>
                <c:pt idx="9090">
                  <c:v>24</c:v>
                </c:pt>
                <c:pt idx="9091">
                  <c:v>21</c:v>
                </c:pt>
                <c:pt idx="9092">
                  <c:v>23</c:v>
                </c:pt>
                <c:pt idx="9093">
                  <c:v>20</c:v>
                </c:pt>
                <c:pt idx="9094">
                  <c:v>21</c:v>
                </c:pt>
                <c:pt idx="9095">
                  <c:v>23</c:v>
                </c:pt>
                <c:pt idx="9096">
                  <c:v>22</c:v>
                </c:pt>
                <c:pt idx="9097">
                  <c:v>22</c:v>
                </c:pt>
                <c:pt idx="9098">
                  <c:v>22</c:v>
                </c:pt>
                <c:pt idx="9099">
                  <c:v>21</c:v>
                </c:pt>
                <c:pt idx="9100">
                  <c:v>23</c:v>
                </c:pt>
                <c:pt idx="9101">
                  <c:v>23</c:v>
                </c:pt>
                <c:pt idx="9102">
                  <c:v>22</c:v>
                </c:pt>
                <c:pt idx="9103">
                  <c:v>22</c:v>
                </c:pt>
                <c:pt idx="9104">
                  <c:v>23</c:v>
                </c:pt>
                <c:pt idx="9105">
                  <c:v>25</c:v>
                </c:pt>
                <c:pt idx="9106">
                  <c:v>24</c:v>
                </c:pt>
                <c:pt idx="9107">
                  <c:v>23</c:v>
                </c:pt>
                <c:pt idx="9108">
                  <c:v>20</c:v>
                </c:pt>
                <c:pt idx="9109">
                  <c:v>22</c:v>
                </c:pt>
                <c:pt idx="9110">
                  <c:v>23</c:v>
                </c:pt>
                <c:pt idx="9111">
                  <c:v>22</c:v>
                </c:pt>
                <c:pt idx="9112">
                  <c:v>23</c:v>
                </c:pt>
                <c:pt idx="9113">
                  <c:v>25</c:v>
                </c:pt>
                <c:pt idx="9114">
                  <c:v>26</c:v>
                </c:pt>
                <c:pt idx="9115">
                  <c:v>20</c:v>
                </c:pt>
                <c:pt idx="9116">
                  <c:v>22</c:v>
                </c:pt>
                <c:pt idx="9117">
                  <c:v>21</c:v>
                </c:pt>
                <c:pt idx="9118">
                  <c:v>21</c:v>
                </c:pt>
                <c:pt idx="9119">
                  <c:v>25</c:v>
                </c:pt>
                <c:pt idx="9120">
                  <c:v>24</c:v>
                </c:pt>
                <c:pt idx="9121">
                  <c:v>21</c:v>
                </c:pt>
                <c:pt idx="9122">
                  <c:v>22</c:v>
                </c:pt>
                <c:pt idx="9123">
                  <c:v>23</c:v>
                </c:pt>
                <c:pt idx="9124">
                  <c:v>21</c:v>
                </c:pt>
                <c:pt idx="9125">
                  <c:v>21</c:v>
                </c:pt>
                <c:pt idx="9126">
                  <c:v>20</c:v>
                </c:pt>
                <c:pt idx="9127">
                  <c:v>20</c:v>
                </c:pt>
                <c:pt idx="9128">
                  <c:v>23</c:v>
                </c:pt>
                <c:pt idx="9129">
                  <c:v>24</c:v>
                </c:pt>
                <c:pt idx="9130">
                  <c:v>21</c:v>
                </c:pt>
                <c:pt idx="9131">
                  <c:v>28</c:v>
                </c:pt>
                <c:pt idx="9132">
                  <c:v>22</c:v>
                </c:pt>
                <c:pt idx="9133">
                  <c:v>25</c:v>
                </c:pt>
                <c:pt idx="9134">
                  <c:v>24</c:v>
                </c:pt>
                <c:pt idx="9135">
                  <c:v>21</c:v>
                </c:pt>
                <c:pt idx="9136">
                  <c:v>24</c:v>
                </c:pt>
                <c:pt idx="9137">
                  <c:v>25</c:v>
                </c:pt>
                <c:pt idx="9138">
                  <c:v>24</c:v>
                </c:pt>
                <c:pt idx="9139">
                  <c:v>27</c:v>
                </c:pt>
                <c:pt idx="9140">
                  <c:v>22</c:v>
                </c:pt>
                <c:pt idx="9141">
                  <c:v>22</c:v>
                </c:pt>
                <c:pt idx="9142">
                  <c:v>22</c:v>
                </c:pt>
                <c:pt idx="9143">
                  <c:v>20</c:v>
                </c:pt>
                <c:pt idx="9144">
                  <c:v>23</c:v>
                </c:pt>
                <c:pt idx="9145">
                  <c:v>24</c:v>
                </c:pt>
                <c:pt idx="9146">
                  <c:v>22</c:v>
                </c:pt>
                <c:pt idx="9147">
                  <c:v>22</c:v>
                </c:pt>
                <c:pt idx="9148">
                  <c:v>22</c:v>
                </c:pt>
                <c:pt idx="9149">
                  <c:v>20</c:v>
                </c:pt>
                <c:pt idx="9150">
                  <c:v>22</c:v>
                </c:pt>
                <c:pt idx="9151">
                  <c:v>25</c:v>
                </c:pt>
                <c:pt idx="9152">
                  <c:v>23</c:v>
                </c:pt>
                <c:pt idx="9153">
                  <c:v>22</c:v>
                </c:pt>
                <c:pt idx="9154">
                  <c:v>28</c:v>
                </c:pt>
                <c:pt idx="9155">
                  <c:v>23</c:v>
                </c:pt>
                <c:pt idx="9156">
                  <c:v>22</c:v>
                </c:pt>
                <c:pt idx="9157">
                  <c:v>22</c:v>
                </c:pt>
                <c:pt idx="9158">
                  <c:v>22</c:v>
                </c:pt>
                <c:pt idx="9159">
                  <c:v>22</c:v>
                </c:pt>
                <c:pt idx="9160">
                  <c:v>23</c:v>
                </c:pt>
                <c:pt idx="9161">
                  <c:v>23</c:v>
                </c:pt>
                <c:pt idx="9162">
                  <c:v>24</c:v>
                </c:pt>
                <c:pt idx="9163">
                  <c:v>26</c:v>
                </c:pt>
                <c:pt idx="9164">
                  <c:v>21</c:v>
                </c:pt>
                <c:pt idx="9165">
                  <c:v>23</c:v>
                </c:pt>
                <c:pt idx="9166">
                  <c:v>21</c:v>
                </c:pt>
                <c:pt idx="9167">
                  <c:v>24</c:v>
                </c:pt>
                <c:pt idx="9168">
                  <c:v>21</c:v>
                </c:pt>
                <c:pt idx="9169">
                  <c:v>21</c:v>
                </c:pt>
                <c:pt idx="9170">
                  <c:v>21</c:v>
                </c:pt>
                <c:pt idx="9171">
                  <c:v>21</c:v>
                </c:pt>
                <c:pt idx="9172">
                  <c:v>27</c:v>
                </c:pt>
                <c:pt idx="9173">
                  <c:v>21</c:v>
                </c:pt>
                <c:pt idx="9174">
                  <c:v>21</c:v>
                </c:pt>
                <c:pt idx="9175">
                  <c:v>28</c:v>
                </c:pt>
                <c:pt idx="9176">
                  <c:v>21</c:v>
                </c:pt>
                <c:pt idx="9177">
                  <c:v>20</c:v>
                </c:pt>
                <c:pt idx="9178">
                  <c:v>20</c:v>
                </c:pt>
                <c:pt idx="9179">
                  <c:v>19</c:v>
                </c:pt>
                <c:pt idx="9180">
                  <c:v>24</c:v>
                </c:pt>
                <c:pt idx="9181">
                  <c:v>20</c:v>
                </c:pt>
                <c:pt idx="9182">
                  <c:v>21</c:v>
                </c:pt>
                <c:pt idx="9183">
                  <c:v>20</c:v>
                </c:pt>
                <c:pt idx="9184">
                  <c:v>23</c:v>
                </c:pt>
                <c:pt idx="9185">
                  <c:v>25</c:v>
                </c:pt>
                <c:pt idx="9186">
                  <c:v>22</c:v>
                </c:pt>
                <c:pt idx="9187">
                  <c:v>22</c:v>
                </c:pt>
                <c:pt idx="9188">
                  <c:v>25</c:v>
                </c:pt>
                <c:pt idx="9189">
                  <c:v>24</c:v>
                </c:pt>
                <c:pt idx="9190">
                  <c:v>21</c:v>
                </c:pt>
                <c:pt idx="9191">
                  <c:v>22</c:v>
                </c:pt>
                <c:pt idx="9192">
                  <c:v>23</c:v>
                </c:pt>
                <c:pt idx="9193">
                  <c:v>22</c:v>
                </c:pt>
                <c:pt idx="9194">
                  <c:v>17</c:v>
                </c:pt>
                <c:pt idx="9195">
                  <c:v>23</c:v>
                </c:pt>
                <c:pt idx="9196">
                  <c:v>23</c:v>
                </c:pt>
                <c:pt idx="9197">
                  <c:v>22</c:v>
                </c:pt>
                <c:pt idx="9198">
                  <c:v>23</c:v>
                </c:pt>
                <c:pt idx="9199">
                  <c:v>23</c:v>
                </c:pt>
                <c:pt idx="9200">
                  <c:v>22</c:v>
                </c:pt>
                <c:pt idx="9201">
                  <c:v>24</c:v>
                </c:pt>
                <c:pt idx="9202">
                  <c:v>21</c:v>
                </c:pt>
                <c:pt idx="9203">
                  <c:v>23</c:v>
                </c:pt>
                <c:pt idx="9204">
                  <c:v>22</c:v>
                </c:pt>
                <c:pt idx="9205">
                  <c:v>22</c:v>
                </c:pt>
                <c:pt idx="9206">
                  <c:v>22</c:v>
                </c:pt>
                <c:pt idx="9207">
                  <c:v>21</c:v>
                </c:pt>
                <c:pt idx="9208">
                  <c:v>26</c:v>
                </c:pt>
                <c:pt idx="9209">
                  <c:v>21</c:v>
                </c:pt>
                <c:pt idx="9210">
                  <c:v>22</c:v>
                </c:pt>
                <c:pt idx="9211">
                  <c:v>21</c:v>
                </c:pt>
                <c:pt idx="9212">
                  <c:v>26</c:v>
                </c:pt>
                <c:pt idx="9213">
                  <c:v>25</c:v>
                </c:pt>
                <c:pt idx="9214">
                  <c:v>21</c:v>
                </c:pt>
                <c:pt idx="9215">
                  <c:v>23</c:v>
                </c:pt>
                <c:pt idx="9216">
                  <c:v>20</c:v>
                </c:pt>
                <c:pt idx="9217">
                  <c:v>21</c:v>
                </c:pt>
                <c:pt idx="9218">
                  <c:v>21</c:v>
                </c:pt>
                <c:pt idx="9219">
                  <c:v>23</c:v>
                </c:pt>
                <c:pt idx="9220">
                  <c:v>19</c:v>
                </c:pt>
                <c:pt idx="9221">
                  <c:v>22</c:v>
                </c:pt>
                <c:pt idx="9222">
                  <c:v>21</c:v>
                </c:pt>
                <c:pt idx="9223">
                  <c:v>20</c:v>
                </c:pt>
                <c:pt idx="9224">
                  <c:v>22</c:v>
                </c:pt>
                <c:pt idx="9225">
                  <c:v>21</c:v>
                </c:pt>
                <c:pt idx="9226">
                  <c:v>22</c:v>
                </c:pt>
                <c:pt idx="9227">
                  <c:v>21</c:v>
                </c:pt>
                <c:pt idx="9228">
                  <c:v>23</c:v>
                </c:pt>
                <c:pt idx="9229">
                  <c:v>22</c:v>
                </c:pt>
                <c:pt idx="9230">
                  <c:v>22</c:v>
                </c:pt>
                <c:pt idx="9231">
                  <c:v>20</c:v>
                </c:pt>
                <c:pt idx="9232">
                  <c:v>21</c:v>
                </c:pt>
                <c:pt idx="9233">
                  <c:v>21</c:v>
                </c:pt>
                <c:pt idx="9234">
                  <c:v>23</c:v>
                </c:pt>
                <c:pt idx="9235">
                  <c:v>22</c:v>
                </c:pt>
                <c:pt idx="9236">
                  <c:v>22</c:v>
                </c:pt>
                <c:pt idx="9237">
                  <c:v>25</c:v>
                </c:pt>
                <c:pt idx="9238">
                  <c:v>21</c:v>
                </c:pt>
                <c:pt idx="9239">
                  <c:v>22</c:v>
                </c:pt>
                <c:pt idx="9240">
                  <c:v>22</c:v>
                </c:pt>
                <c:pt idx="9241">
                  <c:v>22</c:v>
                </c:pt>
                <c:pt idx="9242">
                  <c:v>21</c:v>
                </c:pt>
                <c:pt idx="9243">
                  <c:v>23</c:v>
                </c:pt>
                <c:pt idx="9244">
                  <c:v>23</c:v>
                </c:pt>
                <c:pt idx="9245">
                  <c:v>25</c:v>
                </c:pt>
                <c:pt idx="9246">
                  <c:v>23</c:v>
                </c:pt>
                <c:pt idx="9247">
                  <c:v>27</c:v>
                </c:pt>
                <c:pt idx="9248">
                  <c:v>25</c:v>
                </c:pt>
                <c:pt idx="9249">
                  <c:v>22</c:v>
                </c:pt>
                <c:pt idx="9250">
                  <c:v>22</c:v>
                </c:pt>
                <c:pt idx="9251">
                  <c:v>22</c:v>
                </c:pt>
                <c:pt idx="9252">
                  <c:v>23</c:v>
                </c:pt>
                <c:pt idx="9253">
                  <c:v>26</c:v>
                </c:pt>
                <c:pt idx="9254">
                  <c:v>24</c:v>
                </c:pt>
                <c:pt idx="9255">
                  <c:v>22</c:v>
                </c:pt>
                <c:pt idx="9256">
                  <c:v>21</c:v>
                </c:pt>
                <c:pt idx="9257">
                  <c:v>22</c:v>
                </c:pt>
                <c:pt idx="9258">
                  <c:v>22</c:v>
                </c:pt>
                <c:pt idx="9259">
                  <c:v>22</c:v>
                </c:pt>
                <c:pt idx="9260">
                  <c:v>22</c:v>
                </c:pt>
                <c:pt idx="9261">
                  <c:v>21</c:v>
                </c:pt>
                <c:pt idx="9262">
                  <c:v>22</c:v>
                </c:pt>
                <c:pt idx="9263">
                  <c:v>23</c:v>
                </c:pt>
                <c:pt idx="9264">
                  <c:v>22</c:v>
                </c:pt>
                <c:pt idx="9265">
                  <c:v>22</c:v>
                </c:pt>
                <c:pt idx="9266">
                  <c:v>24</c:v>
                </c:pt>
                <c:pt idx="9267">
                  <c:v>24</c:v>
                </c:pt>
                <c:pt idx="9268">
                  <c:v>22</c:v>
                </c:pt>
                <c:pt idx="9269">
                  <c:v>22</c:v>
                </c:pt>
                <c:pt idx="9270">
                  <c:v>22</c:v>
                </c:pt>
                <c:pt idx="9271">
                  <c:v>21</c:v>
                </c:pt>
                <c:pt idx="9272">
                  <c:v>27</c:v>
                </c:pt>
                <c:pt idx="9273">
                  <c:v>25</c:v>
                </c:pt>
                <c:pt idx="9274">
                  <c:v>23</c:v>
                </c:pt>
                <c:pt idx="9275">
                  <c:v>23</c:v>
                </c:pt>
                <c:pt idx="9276">
                  <c:v>20</c:v>
                </c:pt>
                <c:pt idx="9277">
                  <c:v>26</c:v>
                </c:pt>
                <c:pt idx="9278">
                  <c:v>23</c:v>
                </c:pt>
                <c:pt idx="9279">
                  <c:v>21</c:v>
                </c:pt>
                <c:pt idx="9280">
                  <c:v>25</c:v>
                </c:pt>
                <c:pt idx="9281">
                  <c:v>30</c:v>
                </c:pt>
                <c:pt idx="9282">
                  <c:v>24</c:v>
                </c:pt>
                <c:pt idx="9283">
                  <c:v>22</c:v>
                </c:pt>
                <c:pt idx="9284">
                  <c:v>20</c:v>
                </c:pt>
                <c:pt idx="9285">
                  <c:v>21</c:v>
                </c:pt>
                <c:pt idx="9286">
                  <c:v>20</c:v>
                </c:pt>
                <c:pt idx="9287">
                  <c:v>22</c:v>
                </c:pt>
                <c:pt idx="9288">
                  <c:v>20</c:v>
                </c:pt>
                <c:pt idx="9289">
                  <c:v>21</c:v>
                </c:pt>
                <c:pt idx="9290">
                  <c:v>22</c:v>
                </c:pt>
                <c:pt idx="9291">
                  <c:v>21</c:v>
                </c:pt>
                <c:pt idx="9292">
                  <c:v>20</c:v>
                </c:pt>
                <c:pt idx="9293">
                  <c:v>26</c:v>
                </c:pt>
                <c:pt idx="9294">
                  <c:v>20</c:v>
                </c:pt>
                <c:pt idx="9295">
                  <c:v>20</c:v>
                </c:pt>
                <c:pt idx="9296">
                  <c:v>21</c:v>
                </c:pt>
                <c:pt idx="9297">
                  <c:v>21</c:v>
                </c:pt>
                <c:pt idx="9298">
                  <c:v>21</c:v>
                </c:pt>
                <c:pt idx="9299">
                  <c:v>23</c:v>
                </c:pt>
                <c:pt idx="9300">
                  <c:v>23</c:v>
                </c:pt>
                <c:pt idx="9301">
                  <c:v>20</c:v>
                </c:pt>
                <c:pt idx="9302">
                  <c:v>21</c:v>
                </c:pt>
                <c:pt idx="9303">
                  <c:v>22</c:v>
                </c:pt>
                <c:pt idx="9304">
                  <c:v>24</c:v>
                </c:pt>
                <c:pt idx="9305">
                  <c:v>24</c:v>
                </c:pt>
                <c:pt idx="9306">
                  <c:v>23</c:v>
                </c:pt>
                <c:pt idx="9307">
                  <c:v>25</c:v>
                </c:pt>
                <c:pt idx="9308">
                  <c:v>21</c:v>
                </c:pt>
                <c:pt idx="9309">
                  <c:v>23</c:v>
                </c:pt>
                <c:pt idx="9310">
                  <c:v>22</c:v>
                </c:pt>
                <c:pt idx="9311">
                  <c:v>24</c:v>
                </c:pt>
                <c:pt idx="9312">
                  <c:v>21</c:v>
                </c:pt>
                <c:pt idx="9313">
                  <c:v>23</c:v>
                </c:pt>
                <c:pt idx="9314">
                  <c:v>21</c:v>
                </c:pt>
                <c:pt idx="9315">
                  <c:v>24</c:v>
                </c:pt>
                <c:pt idx="9316">
                  <c:v>26</c:v>
                </c:pt>
                <c:pt idx="9317">
                  <c:v>25</c:v>
                </c:pt>
                <c:pt idx="9318">
                  <c:v>21</c:v>
                </c:pt>
                <c:pt idx="9319">
                  <c:v>24</c:v>
                </c:pt>
                <c:pt idx="9320">
                  <c:v>24</c:v>
                </c:pt>
                <c:pt idx="9321">
                  <c:v>22</c:v>
                </c:pt>
                <c:pt idx="9322">
                  <c:v>22</c:v>
                </c:pt>
                <c:pt idx="9323">
                  <c:v>25</c:v>
                </c:pt>
                <c:pt idx="9324">
                  <c:v>21</c:v>
                </c:pt>
                <c:pt idx="9325">
                  <c:v>22</c:v>
                </c:pt>
                <c:pt idx="9326">
                  <c:v>24</c:v>
                </c:pt>
                <c:pt idx="9327">
                  <c:v>23</c:v>
                </c:pt>
                <c:pt idx="9328">
                  <c:v>23</c:v>
                </c:pt>
                <c:pt idx="9329">
                  <c:v>25</c:v>
                </c:pt>
                <c:pt idx="9330">
                  <c:v>23</c:v>
                </c:pt>
                <c:pt idx="9331">
                  <c:v>26</c:v>
                </c:pt>
                <c:pt idx="9332">
                  <c:v>25</c:v>
                </c:pt>
                <c:pt idx="9333">
                  <c:v>19</c:v>
                </c:pt>
                <c:pt idx="9334">
                  <c:v>22</c:v>
                </c:pt>
                <c:pt idx="9335">
                  <c:v>21</c:v>
                </c:pt>
                <c:pt idx="9336">
                  <c:v>22</c:v>
                </c:pt>
                <c:pt idx="9337">
                  <c:v>23</c:v>
                </c:pt>
                <c:pt idx="9338">
                  <c:v>21</c:v>
                </c:pt>
                <c:pt idx="9339">
                  <c:v>21</c:v>
                </c:pt>
                <c:pt idx="9340">
                  <c:v>22</c:v>
                </c:pt>
                <c:pt idx="9341">
                  <c:v>22</c:v>
                </c:pt>
                <c:pt idx="9342">
                  <c:v>21</c:v>
                </c:pt>
                <c:pt idx="9343">
                  <c:v>24</c:v>
                </c:pt>
                <c:pt idx="9344">
                  <c:v>21</c:v>
                </c:pt>
                <c:pt idx="9345">
                  <c:v>20</c:v>
                </c:pt>
                <c:pt idx="9346">
                  <c:v>21</c:v>
                </c:pt>
                <c:pt idx="9347">
                  <c:v>21</c:v>
                </c:pt>
                <c:pt idx="9348">
                  <c:v>21</c:v>
                </c:pt>
                <c:pt idx="9349">
                  <c:v>22</c:v>
                </c:pt>
                <c:pt idx="9350">
                  <c:v>22</c:v>
                </c:pt>
                <c:pt idx="9351">
                  <c:v>22</c:v>
                </c:pt>
                <c:pt idx="9352">
                  <c:v>22</c:v>
                </c:pt>
                <c:pt idx="9353">
                  <c:v>23</c:v>
                </c:pt>
                <c:pt idx="9354">
                  <c:v>24</c:v>
                </c:pt>
                <c:pt idx="9355">
                  <c:v>30</c:v>
                </c:pt>
                <c:pt idx="9356">
                  <c:v>26</c:v>
                </c:pt>
                <c:pt idx="9357">
                  <c:v>25</c:v>
                </c:pt>
                <c:pt idx="9358">
                  <c:v>21</c:v>
                </c:pt>
                <c:pt idx="9359">
                  <c:v>22</c:v>
                </c:pt>
                <c:pt idx="9360">
                  <c:v>25</c:v>
                </c:pt>
                <c:pt idx="9361">
                  <c:v>25</c:v>
                </c:pt>
                <c:pt idx="9362">
                  <c:v>23</c:v>
                </c:pt>
                <c:pt idx="9363">
                  <c:v>24</c:v>
                </c:pt>
                <c:pt idx="9364">
                  <c:v>25</c:v>
                </c:pt>
                <c:pt idx="9365">
                  <c:v>22</c:v>
                </c:pt>
                <c:pt idx="9366">
                  <c:v>23</c:v>
                </c:pt>
                <c:pt idx="9367">
                  <c:v>22</c:v>
                </c:pt>
                <c:pt idx="9368">
                  <c:v>21</c:v>
                </c:pt>
                <c:pt idx="9369">
                  <c:v>24</c:v>
                </c:pt>
                <c:pt idx="9370">
                  <c:v>22</c:v>
                </c:pt>
                <c:pt idx="9371">
                  <c:v>21</c:v>
                </c:pt>
                <c:pt idx="9372">
                  <c:v>18</c:v>
                </c:pt>
                <c:pt idx="9373">
                  <c:v>23</c:v>
                </c:pt>
                <c:pt idx="9374">
                  <c:v>23</c:v>
                </c:pt>
                <c:pt idx="9375">
                  <c:v>22</c:v>
                </c:pt>
                <c:pt idx="9376">
                  <c:v>22</c:v>
                </c:pt>
                <c:pt idx="9377">
                  <c:v>24</c:v>
                </c:pt>
                <c:pt idx="9378">
                  <c:v>22</c:v>
                </c:pt>
                <c:pt idx="9379">
                  <c:v>23</c:v>
                </c:pt>
                <c:pt idx="9380">
                  <c:v>25</c:v>
                </c:pt>
                <c:pt idx="9381">
                  <c:v>25</c:v>
                </c:pt>
                <c:pt idx="9382">
                  <c:v>23</c:v>
                </c:pt>
                <c:pt idx="9383">
                  <c:v>20</c:v>
                </c:pt>
                <c:pt idx="9384">
                  <c:v>22</c:v>
                </c:pt>
                <c:pt idx="9385">
                  <c:v>21</c:v>
                </c:pt>
                <c:pt idx="9386">
                  <c:v>22</c:v>
                </c:pt>
                <c:pt idx="9387">
                  <c:v>23</c:v>
                </c:pt>
                <c:pt idx="9388">
                  <c:v>21</c:v>
                </c:pt>
                <c:pt idx="9389">
                  <c:v>22</c:v>
                </c:pt>
                <c:pt idx="9390">
                  <c:v>22</c:v>
                </c:pt>
                <c:pt idx="9391">
                  <c:v>23</c:v>
                </c:pt>
                <c:pt idx="9392">
                  <c:v>21</c:v>
                </c:pt>
                <c:pt idx="9393">
                  <c:v>21</c:v>
                </c:pt>
                <c:pt idx="9394">
                  <c:v>25</c:v>
                </c:pt>
                <c:pt idx="9395">
                  <c:v>23</c:v>
                </c:pt>
                <c:pt idx="9396">
                  <c:v>22</c:v>
                </c:pt>
                <c:pt idx="9397">
                  <c:v>21</c:v>
                </c:pt>
                <c:pt idx="9398">
                  <c:v>22</c:v>
                </c:pt>
                <c:pt idx="9399">
                  <c:v>23</c:v>
                </c:pt>
                <c:pt idx="9400">
                  <c:v>25</c:v>
                </c:pt>
                <c:pt idx="9401">
                  <c:v>24</c:v>
                </c:pt>
                <c:pt idx="9402">
                  <c:v>24</c:v>
                </c:pt>
                <c:pt idx="9403">
                  <c:v>22</c:v>
                </c:pt>
                <c:pt idx="9404">
                  <c:v>25</c:v>
                </c:pt>
                <c:pt idx="9405">
                  <c:v>25</c:v>
                </c:pt>
                <c:pt idx="9406">
                  <c:v>25</c:v>
                </c:pt>
                <c:pt idx="9407">
                  <c:v>22</c:v>
                </c:pt>
                <c:pt idx="9408">
                  <c:v>22</c:v>
                </c:pt>
                <c:pt idx="9409">
                  <c:v>23</c:v>
                </c:pt>
                <c:pt idx="9410">
                  <c:v>19</c:v>
                </c:pt>
                <c:pt idx="9411">
                  <c:v>22</c:v>
                </c:pt>
                <c:pt idx="9412">
                  <c:v>24</c:v>
                </c:pt>
                <c:pt idx="9413">
                  <c:v>25</c:v>
                </c:pt>
                <c:pt idx="9414">
                  <c:v>21</c:v>
                </c:pt>
                <c:pt idx="9415">
                  <c:v>23</c:v>
                </c:pt>
                <c:pt idx="9416">
                  <c:v>23</c:v>
                </c:pt>
                <c:pt idx="9417">
                  <c:v>23</c:v>
                </c:pt>
                <c:pt idx="9418">
                  <c:v>23</c:v>
                </c:pt>
                <c:pt idx="9419">
                  <c:v>23</c:v>
                </c:pt>
                <c:pt idx="9420">
                  <c:v>23</c:v>
                </c:pt>
                <c:pt idx="9421">
                  <c:v>26</c:v>
                </c:pt>
                <c:pt idx="9422">
                  <c:v>22</c:v>
                </c:pt>
                <c:pt idx="9423">
                  <c:v>26</c:v>
                </c:pt>
                <c:pt idx="9424">
                  <c:v>24</c:v>
                </c:pt>
                <c:pt idx="9425">
                  <c:v>23</c:v>
                </c:pt>
                <c:pt idx="9426">
                  <c:v>24</c:v>
                </c:pt>
                <c:pt idx="9427">
                  <c:v>23</c:v>
                </c:pt>
                <c:pt idx="9428">
                  <c:v>24</c:v>
                </c:pt>
                <c:pt idx="9429">
                  <c:v>26</c:v>
                </c:pt>
                <c:pt idx="9430">
                  <c:v>26</c:v>
                </c:pt>
                <c:pt idx="9431">
                  <c:v>20</c:v>
                </c:pt>
                <c:pt idx="9432">
                  <c:v>21</c:v>
                </c:pt>
                <c:pt idx="9433">
                  <c:v>21</c:v>
                </c:pt>
                <c:pt idx="9434">
                  <c:v>20</c:v>
                </c:pt>
                <c:pt idx="9435">
                  <c:v>21</c:v>
                </c:pt>
                <c:pt idx="9436">
                  <c:v>21</c:v>
                </c:pt>
                <c:pt idx="9437">
                  <c:v>20</c:v>
                </c:pt>
                <c:pt idx="9438">
                  <c:v>21</c:v>
                </c:pt>
                <c:pt idx="9439">
                  <c:v>21</c:v>
                </c:pt>
                <c:pt idx="9440">
                  <c:v>21</c:v>
                </c:pt>
                <c:pt idx="9441">
                  <c:v>23</c:v>
                </c:pt>
                <c:pt idx="9442">
                  <c:v>24</c:v>
                </c:pt>
                <c:pt idx="9443">
                  <c:v>23</c:v>
                </c:pt>
                <c:pt idx="9444">
                  <c:v>20</c:v>
                </c:pt>
                <c:pt idx="9445">
                  <c:v>23</c:v>
                </c:pt>
                <c:pt idx="9446">
                  <c:v>22</c:v>
                </c:pt>
                <c:pt idx="9447">
                  <c:v>21</c:v>
                </c:pt>
                <c:pt idx="9448">
                  <c:v>20</c:v>
                </c:pt>
                <c:pt idx="9449">
                  <c:v>22</c:v>
                </c:pt>
                <c:pt idx="9450">
                  <c:v>23</c:v>
                </c:pt>
                <c:pt idx="9451">
                  <c:v>23</c:v>
                </c:pt>
                <c:pt idx="9452">
                  <c:v>25</c:v>
                </c:pt>
                <c:pt idx="9453">
                  <c:v>24</c:v>
                </c:pt>
                <c:pt idx="9454">
                  <c:v>24</c:v>
                </c:pt>
                <c:pt idx="9455">
                  <c:v>24</c:v>
                </c:pt>
                <c:pt idx="9456">
                  <c:v>25</c:v>
                </c:pt>
                <c:pt idx="9457">
                  <c:v>20</c:v>
                </c:pt>
                <c:pt idx="9458">
                  <c:v>23</c:v>
                </c:pt>
                <c:pt idx="9459">
                  <c:v>17</c:v>
                </c:pt>
                <c:pt idx="9460">
                  <c:v>28</c:v>
                </c:pt>
                <c:pt idx="9461">
                  <c:v>22</c:v>
                </c:pt>
                <c:pt idx="9462">
                  <c:v>20</c:v>
                </c:pt>
                <c:pt idx="9463">
                  <c:v>25</c:v>
                </c:pt>
                <c:pt idx="9464">
                  <c:v>32</c:v>
                </c:pt>
                <c:pt idx="9465">
                  <c:v>21</c:v>
                </c:pt>
                <c:pt idx="9466">
                  <c:v>21</c:v>
                </c:pt>
                <c:pt idx="9467">
                  <c:v>21</c:v>
                </c:pt>
                <c:pt idx="9468">
                  <c:v>20</c:v>
                </c:pt>
                <c:pt idx="9469">
                  <c:v>23</c:v>
                </c:pt>
                <c:pt idx="9470">
                  <c:v>23</c:v>
                </c:pt>
                <c:pt idx="9471">
                  <c:v>21</c:v>
                </c:pt>
                <c:pt idx="9472">
                  <c:v>20</c:v>
                </c:pt>
                <c:pt idx="9473">
                  <c:v>22</c:v>
                </c:pt>
                <c:pt idx="9474">
                  <c:v>26</c:v>
                </c:pt>
                <c:pt idx="9475">
                  <c:v>26</c:v>
                </c:pt>
                <c:pt idx="9476">
                  <c:v>20</c:v>
                </c:pt>
                <c:pt idx="9477">
                  <c:v>19</c:v>
                </c:pt>
                <c:pt idx="9478">
                  <c:v>23</c:v>
                </c:pt>
                <c:pt idx="9479">
                  <c:v>25</c:v>
                </c:pt>
                <c:pt idx="9480">
                  <c:v>25</c:v>
                </c:pt>
                <c:pt idx="9481">
                  <c:v>25</c:v>
                </c:pt>
                <c:pt idx="9482">
                  <c:v>21</c:v>
                </c:pt>
                <c:pt idx="9483">
                  <c:v>22</c:v>
                </c:pt>
                <c:pt idx="9484">
                  <c:v>22</c:v>
                </c:pt>
                <c:pt idx="9485">
                  <c:v>22</c:v>
                </c:pt>
                <c:pt idx="9486">
                  <c:v>21</c:v>
                </c:pt>
                <c:pt idx="9487">
                  <c:v>22</c:v>
                </c:pt>
                <c:pt idx="9488">
                  <c:v>21</c:v>
                </c:pt>
                <c:pt idx="9489">
                  <c:v>21</c:v>
                </c:pt>
                <c:pt idx="9490">
                  <c:v>18</c:v>
                </c:pt>
                <c:pt idx="9491">
                  <c:v>22</c:v>
                </c:pt>
                <c:pt idx="9492">
                  <c:v>24</c:v>
                </c:pt>
                <c:pt idx="9493">
                  <c:v>23</c:v>
                </c:pt>
                <c:pt idx="9494">
                  <c:v>32</c:v>
                </c:pt>
                <c:pt idx="9495">
                  <c:v>24</c:v>
                </c:pt>
                <c:pt idx="9496">
                  <c:v>21</c:v>
                </c:pt>
                <c:pt idx="9497">
                  <c:v>26</c:v>
                </c:pt>
                <c:pt idx="9498">
                  <c:v>21</c:v>
                </c:pt>
                <c:pt idx="9499">
                  <c:v>28</c:v>
                </c:pt>
                <c:pt idx="9500">
                  <c:v>22</c:v>
                </c:pt>
                <c:pt idx="9501">
                  <c:v>24</c:v>
                </c:pt>
                <c:pt idx="9502">
                  <c:v>24</c:v>
                </c:pt>
                <c:pt idx="9503">
                  <c:v>33</c:v>
                </c:pt>
                <c:pt idx="9504">
                  <c:v>28</c:v>
                </c:pt>
                <c:pt idx="9505">
                  <c:v>39</c:v>
                </c:pt>
                <c:pt idx="9506">
                  <c:v>25</c:v>
                </c:pt>
                <c:pt idx="9507">
                  <c:v>21</c:v>
                </c:pt>
                <c:pt idx="9508">
                  <c:v>25</c:v>
                </c:pt>
                <c:pt idx="9509">
                  <c:v>20</c:v>
                </c:pt>
                <c:pt idx="9510">
                  <c:v>20</c:v>
                </c:pt>
                <c:pt idx="9511">
                  <c:v>22</c:v>
                </c:pt>
                <c:pt idx="9512">
                  <c:v>21</c:v>
                </c:pt>
                <c:pt idx="9513">
                  <c:v>22</c:v>
                </c:pt>
                <c:pt idx="9514">
                  <c:v>24</c:v>
                </c:pt>
                <c:pt idx="9515">
                  <c:v>20</c:v>
                </c:pt>
                <c:pt idx="9516">
                  <c:v>21</c:v>
                </c:pt>
                <c:pt idx="9517">
                  <c:v>27</c:v>
                </c:pt>
                <c:pt idx="9518">
                  <c:v>20</c:v>
                </c:pt>
                <c:pt idx="9519">
                  <c:v>23</c:v>
                </c:pt>
                <c:pt idx="9520">
                  <c:v>20</c:v>
                </c:pt>
                <c:pt idx="9521">
                  <c:v>25</c:v>
                </c:pt>
                <c:pt idx="9522">
                  <c:v>22</c:v>
                </c:pt>
                <c:pt idx="9523">
                  <c:v>20</c:v>
                </c:pt>
                <c:pt idx="9524">
                  <c:v>23</c:v>
                </c:pt>
                <c:pt idx="9525">
                  <c:v>21</c:v>
                </c:pt>
                <c:pt idx="9526">
                  <c:v>20</c:v>
                </c:pt>
                <c:pt idx="9527">
                  <c:v>23</c:v>
                </c:pt>
                <c:pt idx="9528">
                  <c:v>24</c:v>
                </c:pt>
                <c:pt idx="9529">
                  <c:v>22</c:v>
                </c:pt>
                <c:pt idx="9530">
                  <c:v>46</c:v>
                </c:pt>
                <c:pt idx="9531">
                  <c:v>21</c:v>
                </c:pt>
                <c:pt idx="9532">
                  <c:v>25</c:v>
                </c:pt>
                <c:pt idx="9533">
                  <c:v>23</c:v>
                </c:pt>
                <c:pt idx="9534">
                  <c:v>21</c:v>
                </c:pt>
                <c:pt idx="9535">
                  <c:v>21</c:v>
                </c:pt>
                <c:pt idx="9536">
                  <c:v>21</c:v>
                </c:pt>
                <c:pt idx="9537">
                  <c:v>24</c:v>
                </c:pt>
                <c:pt idx="9538">
                  <c:v>22</c:v>
                </c:pt>
                <c:pt idx="9539">
                  <c:v>20</c:v>
                </c:pt>
                <c:pt idx="9540">
                  <c:v>19</c:v>
                </c:pt>
                <c:pt idx="9541">
                  <c:v>21</c:v>
                </c:pt>
                <c:pt idx="9542">
                  <c:v>21</c:v>
                </c:pt>
                <c:pt idx="9543">
                  <c:v>23</c:v>
                </c:pt>
                <c:pt idx="9544">
                  <c:v>24</c:v>
                </c:pt>
                <c:pt idx="9545">
                  <c:v>22</c:v>
                </c:pt>
                <c:pt idx="9546">
                  <c:v>22</c:v>
                </c:pt>
                <c:pt idx="9547">
                  <c:v>23</c:v>
                </c:pt>
                <c:pt idx="9548">
                  <c:v>22</c:v>
                </c:pt>
                <c:pt idx="9549">
                  <c:v>24</c:v>
                </c:pt>
                <c:pt idx="9550">
                  <c:v>22</c:v>
                </c:pt>
                <c:pt idx="9551">
                  <c:v>21</c:v>
                </c:pt>
                <c:pt idx="9552">
                  <c:v>25</c:v>
                </c:pt>
                <c:pt idx="9553">
                  <c:v>23</c:v>
                </c:pt>
                <c:pt idx="9554">
                  <c:v>24</c:v>
                </c:pt>
                <c:pt idx="9555">
                  <c:v>25</c:v>
                </c:pt>
                <c:pt idx="9556">
                  <c:v>23</c:v>
                </c:pt>
                <c:pt idx="9557">
                  <c:v>26</c:v>
                </c:pt>
                <c:pt idx="9558">
                  <c:v>18</c:v>
                </c:pt>
                <c:pt idx="9559">
                  <c:v>18</c:v>
                </c:pt>
                <c:pt idx="9560">
                  <c:v>25</c:v>
                </c:pt>
                <c:pt idx="9561">
                  <c:v>23</c:v>
                </c:pt>
                <c:pt idx="9562">
                  <c:v>22</c:v>
                </c:pt>
                <c:pt idx="9563">
                  <c:v>20</c:v>
                </c:pt>
                <c:pt idx="9564">
                  <c:v>21</c:v>
                </c:pt>
                <c:pt idx="9565">
                  <c:v>24</c:v>
                </c:pt>
                <c:pt idx="9566">
                  <c:v>20</c:v>
                </c:pt>
                <c:pt idx="9567">
                  <c:v>22</c:v>
                </c:pt>
                <c:pt idx="9568">
                  <c:v>18</c:v>
                </c:pt>
                <c:pt idx="9569">
                  <c:v>25</c:v>
                </c:pt>
                <c:pt idx="9570">
                  <c:v>20</c:v>
                </c:pt>
                <c:pt idx="9571">
                  <c:v>20</c:v>
                </c:pt>
                <c:pt idx="9572">
                  <c:v>22</c:v>
                </c:pt>
                <c:pt idx="9573">
                  <c:v>21</c:v>
                </c:pt>
                <c:pt idx="9574">
                  <c:v>25</c:v>
                </c:pt>
                <c:pt idx="9575">
                  <c:v>21</c:v>
                </c:pt>
                <c:pt idx="9576">
                  <c:v>23</c:v>
                </c:pt>
                <c:pt idx="9577">
                  <c:v>22</c:v>
                </c:pt>
                <c:pt idx="9578">
                  <c:v>20</c:v>
                </c:pt>
                <c:pt idx="9579">
                  <c:v>23</c:v>
                </c:pt>
                <c:pt idx="9580">
                  <c:v>24</c:v>
                </c:pt>
                <c:pt idx="9581">
                  <c:v>22</c:v>
                </c:pt>
                <c:pt idx="9582">
                  <c:v>21</c:v>
                </c:pt>
                <c:pt idx="9583">
                  <c:v>25</c:v>
                </c:pt>
                <c:pt idx="9584">
                  <c:v>21</c:v>
                </c:pt>
                <c:pt idx="9585">
                  <c:v>19</c:v>
                </c:pt>
                <c:pt idx="9586">
                  <c:v>24</c:v>
                </c:pt>
                <c:pt idx="9587">
                  <c:v>20</c:v>
                </c:pt>
                <c:pt idx="9588">
                  <c:v>21</c:v>
                </c:pt>
                <c:pt idx="9589">
                  <c:v>21</c:v>
                </c:pt>
                <c:pt idx="9590">
                  <c:v>23</c:v>
                </c:pt>
                <c:pt idx="9591">
                  <c:v>25</c:v>
                </c:pt>
                <c:pt idx="9592">
                  <c:v>25</c:v>
                </c:pt>
                <c:pt idx="9593">
                  <c:v>24</c:v>
                </c:pt>
                <c:pt idx="9594">
                  <c:v>23</c:v>
                </c:pt>
                <c:pt idx="9595">
                  <c:v>21</c:v>
                </c:pt>
                <c:pt idx="9596">
                  <c:v>23</c:v>
                </c:pt>
                <c:pt idx="9597">
                  <c:v>24</c:v>
                </c:pt>
                <c:pt idx="9598">
                  <c:v>23</c:v>
                </c:pt>
                <c:pt idx="9599">
                  <c:v>24</c:v>
                </c:pt>
                <c:pt idx="9600">
                  <c:v>22</c:v>
                </c:pt>
                <c:pt idx="9601">
                  <c:v>24</c:v>
                </c:pt>
                <c:pt idx="9602">
                  <c:v>27</c:v>
                </c:pt>
                <c:pt idx="9603">
                  <c:v>22</c:v>
                </c:pt>
                <c:pt idx="9604">
                  <c:v>20</c:v>
                </c:pt>
                <c:pt idx="9605">
                  <c:v>21</c:v>
                </c:pt>
                <c:pt idx="9606">
                  <c:v>21</c:v>
                </c:pt>
                <c:pt idx="9607">
                  <c:v>22</c:v>
                </c:pt>
                <c:pt idx="9608">
                  <c:v>23</c:v>
                </c:pt>
                <c:pt idx="9609">
                  <c:v>24</c:v>
                </c:pt>
                <c:pt idx="9610">
                  <c:v>21</c:v>
                </c:pt>
                <c:pt idx="9611">
                  <c:v>24</c:v>
                </c:pt>
                <c:pt idx="9612">
                  <c:v>28</c:v>
                </c:pt>
                <c:pt idx="9613">
                  <c:v>19</c:v>
                </c:pt>
                <c:pt idx="9614">
                  <c:v>24</c:v>
                </c:pt>
                <c:pt idx="9615">
                  <c:v>23</c:v>
                </c:pt>
                <c:pt idx="9616">
                  <c:v>25</c:v>
                </c:pt>
                <c:pt idx="9617">
                  <c:v>23</c:v>
                </c:pt>
                <c:pt idx="9618">
                  <c:v>24</c:v>
                </c:pt>
                <c:pt idx="9619">
                  <c:v>22</c:v>
                </c:pt>
                <c:pt idx="9620">
                  <c:v>21</c:v>
                </c:pt>
                <c:pt idx="9621">
                  <c:v>21</c:v>
                </c:pt>
                <c:pt idx="9622">
                  <c:v>21</c:v>
                </c:pt>
                <c:pt idx="9623">
                  <c:v>20</c:v>
                </c:pt>
                <c:pt idx="9624">
                  <c:v>22</c:v>
                </c:pt>
                <c:pt idx="9625">
                  <c:v>23</c:v>
                </c:pt>
                <c:pt idx="9626">
                  <c:v>20</c:v>
                </c:pt>
                <c:pt idx="9627">
                  <c:v>21</c:v>
                </c:pt>
                <c:pt idx="9628">
                  <c:v>25</c:v>
                </c:pt>
                <c:pt idx="9629">
                  <c:v>21</c:v>
                </c:pt>
                <c:pt idx="9630">
                  <c:v>24</c:v>
                </c:pt>
                <c:pt idx="9631">
                  <c:v>21</c:v>
                </c:pt>
                <c:pt idx="9632">
                  <c:v>21</c:v>
                </c:pt>
                <c:pt idx="9633">
                  <c:v>23</c:v>
                </c:pt>
                <c:pt idx="9634">
                  <c:v>20</c:v>
                </c:pt>
                <c:pt idx="9635">
                  <c:v>28</c:v>
                </c:pt>
                <c:pt idx="9636">
                  <c:v>24</c:v>
                </c:pt>
                <c:pt idx="9637">
                  <c:v>24</c:v>
                </c:pt>
                <c:pt idx="9638">
                  <c:v>21</c:v>
                </c:pt>
                <c:pt idx="9639">
                  <c:v>23</c:v>
                </c:pt>
                <c:pt idx="9640">
                  <c:v>19</c:v>
                </c:pt>
                <c:pt idx="9641">
                  <c:v>21</c:v>
                </c:pt>
                <c:pt idx="9642">
                  <c:v>26</c:v>
                </c:pt>
                <c:pt idx="9643">
                  <c:v>21</c:v>
                </c:pt>
                <c:pt idx="9644">
                  <c:v>25</c:v>
                </c:pt>
                <c:pt idx="9645">
                  <c:v>20</c:v>
                </c:pt>
                <c:pt idx="9646">
                  <c:v>21</c:v>
                </c:pt>
                <c:pt idx="9647">
                  <c:v>22</c:v>
                </c:pt>
                <c:pt idx="9648">
                  <c:v>21</c:v>
                </c:pt>
                <c:pt idx="9649">
                  <c:v>22</c:v>
                </c:pt>
                <c:pt idx="9650">
                  <c:v>22</c:v>
                </c:pt>
                <c:pt idx="9651">
                  <c:v>24</c:v>
                </c:pt>
                <c:pt idx="9652">
                  <c:v>24</c:v>
                </c:pt>
                <c:pt idx="9653">
                  <c:v>26</c:v>
                </c:pt>
                <c:pt idx="9654">
                  <c:v>25</c:v>
                </c:pt>
                <c:pt idx="9655">
                  <c:v>25</c:v>
                </c:pt>
                <c:pt idx="9656">
                  <c:v>25</c:v>
                </c:pt>
                <c:pt idx="9657">
                  <c:v>22</c:v>
                </c:pt>
                <c:pt idx="9658">
                  <c:v>22</c:v>
                </c:pt>
                <c:pt idx="9659">
                  <c:v>22</c:v>
                </c:pt>
                <c:pt idx="9660">
                  <c:v>25</c:v>
                </c:pt>
                <c:pt idx="9661">
                  <c:v>25</c:v>
                </c:pt>
                <c:pt idx="9662">
                  <c:v>23</c:v>
                </c:pt>
                <c:pt idx="9663">
                  <c:v>21</c:v>
                </c:pt>
                <c:pt idx="9664">
                  <c:v>22</c:v>
                </c:pt>
                <c:pt idx="9665">
                  <c:v>20</c:v>
                </c:pt>
                <c:pt idx="9666">
                  <c:v>23</c:v>
                </c:pt>
                <c:pt idx="9667">
                  <c:v>21</c:v>
                </c:pt>
                <c:pt idx="9668">
                  <c:v>23</c:v>
                </c:pt>
                <c:pt idx="9669">
                  <c:v>26</c:v>
                </c:pt>
                <c:pt idx="9670">
                  <c:v>22</c:v>
                </c:pt>
                <c:pt idx="9671">
                  <c:v>22</c:v>
                </c:pt>
                <c:pt idx="9672">
                  <c:v>21</c:v>
                </c:pt>
                <c:pt idx="9673">
                  <c:v>22</c:v>
                </c:pt>
                <c:pt idx="9674">
                  <c:v>22</c:v>
                </c:pt>
                <c:pt idx="9675">
                  <c:v>24</c:v>
                </c:pt>
                <c:pt idx="9676">
                  <c:v>22</c:v>
                </c:pt>
                <c:pt idx="9677">
                  <c:v>22</c:v>
                </c:pt>
                <c:pt idx="9678">
                  <c:v>22</c:v>
                </c:pt>
                <c:pt idx="9679">
                  <c:v>22</c:v>
                </c:pt>
                <c:pt idx="9680">
                  <c:v>25</c:v>
                </c:pt>
                <c:pt idx="9681">
                  <c:v>23</c:v>
                </c:pt>
                <c:pt idx="9682">
                  <c:v>18</c:v>
                </c:pt>
                <c:pt idx="9683">
                  <c:v>20</c:v>
                </c:pt>
                <c:pt idx="9684">
                  <c:v>24</c:v>
                </c:pt>
                <c:pt idx="9685">
                  <c:v>23</c:v>
                </c:pt>
                <c:pt idx="9686">
                  <c:v>24</c:v>
                </c:pt>
                <c:pt idx="9687">
                  <c:v>20</c:v>
                </c:pt>
                <c:pt idx="9688">
                  <c:v>21</c:v>
                </c:pt>
                <c:pt idx="9689">
                  <c:v>25</c:v>
                </c:pt>
                <c:pt idx="9690">
                  <c:v>22</c:v>
                </c:pt>
                <c:pt idx="9691">
                  <c:v>22</c:v>
                </c:pt>
                <c:pt idx="9692">
                  <c:v>20</c:v>
                </c:pt>
                <c:pt idx="9693">
                  <c:v>28</c:v>
                </c:pt>
                <c:pt idx="9694">
                  <c:v>23</c:v>
                </c:pt>
                <c:pt idx="9695">
                  <c:v>19</c:v>
                </c:pt>
                <c:pt idx="9696">
                  <c:v>25</c:v>
                </c:pt>
                <c:pt idx="9697">
                  <c:v>23</c:v>
                </c:pt>
                <c:pt idx="9698">
                  <c:v>25</c:v>
                </c:pt>
                <c:pt idx="9699">
                  <c:v>23</c:v>
                </c:pt>
                <c:pt idx="9700">
                  <c:v>21</c:v>
                </c:pt>
                <c:pt idx="9701">
                  <c:v>23</c:v>
                </c:pt>
                <c:pt idx="9702">
                  <c:v>23</c:v>
                </c:pt>
                <c:pt idx="9703">
                  <c:v>20</c:v>
                </c:pt>
                <c:pt idx="9704">
                  <c:v>22</c:v>
                </c:pt>
                <c:pt idx="9705">
                  <c:v>23</c:v>
                </c:pt>
                <c:pt idx="9706">
                  <c:v>20</c:v>
                </c:pt>
                <c:pt idx="9707">
                  <c:v>22</c:v>
                </c:pt>
                <c:pt idx="9708">
                  <c:v>25</c:v>
                </c:pt>
                <c:pt idx="9709">
                  <c:v>31</c:v>
                </c:pt>
                <c:pt idx="9710">
                  <c:v>25</c:v>
                </c:pt>
                <c:pt idx="9711">
                  <c:v>25</c:v>
                </c:pt>
                <c:pt idx="9712">
                  <c:v>22</c:v>
                </c:pt>
                <c:pt idx="9713">
                  <c:v>20</c:v>
                </c:pt>
                <c:pt idx="9714">
                  <c:v>22</c:v>
                </c:pt>
                <c:pt idx="9715">
                  <c:v>29</c:v>
                </c:pt>
                <c:pt idx="9716">
                  <c:v>23</c:v>
                </c:pt>
                <c:pt idx="9717">
                  <c:v>24</c:v>
                </c:pt>
                <c:pt idx="9718">
                  <c:v>25</c:v>
                </c:pt>
                <c:pt idx="9719">
                  <c:v>23</c:v>
                </c:pt>
                <c:pt idx="9720">
                  <c:v>23</c:v>
                </c:pt>
                <c:pt idx="9721">
                  <c:v>23</c:v>
                </c:pt>
                <c:pt idx="9722">
                  <c:v>21</c:v>
                </c:pt>
                <c:pt idx="9723">
                  <c:v>20</c:v>
                </c:pt>
                <c:pt idx="9724">
                  <c:v>17</c:v>
                </c:pt>
                <c:pt idx="9725">
                  <c:v>21</c:v>
                </c:pt>
                <c:pt idx="9726">
                  <c:v>19</c:v>
                </c:pt>
                <c:pt idx="9727">
                  <c:v>21</c:v>
                </c:pt>
                <c:pt idx="9728">
                  <c:v>23</c:v>
                </c:pt>
                <c:pt idx="9729">
                  <c:v>27</c:v>
                </c:pt>
                <c:pt idx="9730">
                  <c:v>21</c:v>
                </c:pt>
                <c:pt idx="9731">
                  <c:v>22</c:v>
                </c:pt>
                <c:pt idx="9732">
                  <c:v>22</c:v>
                </c:pt>
                <c:pt idx="9733">
                  <c:v>18</c:v>
                </c:pt>
                <c:pt idx="9734">
                  <c:v>26</c:v>
                </c:pt>
                <c:pt idx="9735">
                  <c:v>26</c:v>
                </c:pt>
                <c:pt idx="9736">
                  <c:v>22</c:v>
                </c:pt>
                <c:pt idx="9737">
                  <c:v>22</c:v>
                </c:pt>
                <c:pt idx="9738">
                  <c:v>22</c:v>
                </c:pt>
                <c:pt idx="9739">
                  <c:v>25</c:v>
                </c:pt>
                <c:pt idx="9740">
                  <c:v>21</c:v>
                </c:pt>
                <c:pt idx="9741">
                  <c:v>21</c:v>
                </c:pt>
                <c:pt idx="9742">
                  <c:v>19</c:v>
                </c:pt>
                <c:pt idx="9743">
                  <c:v>26</c:v>
                </c:pt>
                <c:pt idx="9744">
                  <c:v>21</c:v>
                </c:pt>
                <c:pt idx="9745">
                  <c:v>25</c:v>
                </c:pt>
                <c:pt idx="9746">
                  <c:v>25</c:v>
                </c:pt>
                <c:pt idx="9747">
                  <c:v>23</c:v>
                </c:pt>
                <c:pt idx="9748">
                  <c:v>23</c:v>
                </c:pt>
                <c:pt idx="9749">
                  <c:v>18</c:v>
                </c:pt>
                <c:pt idx="9750">
                  <c:v>23</c:v>
                </c:pt>
                <c:pt idx="9751">
                  <c:v>27</c:v>
                </c:pt>
                <c:pt idx="9752">
                  <c:v>22</c:v>
                </c:pt>
                <c:pt idx="9753">
                  <c:v>25</c:v>
                </c:pt>
                <c:pt idx="9754">
                  <c:v>22</c:v>
                </c:pt>
                <c:pt idx="9755">
                  <c:v>21</c:v>
                </c:pt>
                <c:pt idx="9756">
                  <c:v>21</c:v>
                </c:pt>
                <c:pt idx="9757">
                  <c:v>19</c:v>
                </c:pt>
                <c:pt idx="9758">
                  <c:v>20</c:v>
                </c:pt>
                <c:pt idx="9759">
                  <c:v>24</c:v>
                </c:pt>
                <c:pt idx="9760">
                  <c:v>19</c:v>
                </c:pt>
                <c:pt idx="9761">
                  <c:v>24</c:v>
                </c:pt>
                <c:pt idx="9762">
                  <c:v>19</c:v>
                </c:pt>
                <c:pt idx="9763">
                  <c:v>23</c:v>
                </c:pt>
                <c:pt idx="9764">
                  <c:v>20</c:v>
                </c:pt>
                <c:pt idx="9765">
                  <c:v>28</c:v>
                </c:pt>
                <c:pt idx="9766">
                  <c:v>23</c:v>
                </c:pt>
                <c:pt idx="9767">
                  <c:v>23</c:v>
                </c:pt>
                <c:pt idx="9768">
                  <c:v>22</c:v>
                </c:pt>
                <c:pt idx="9769">
                  <c:v>23</c:v>
                </c:pt>
                <c:pt idx="9770">
                  <c:v>19</c:v>
                </c:pt>
                <c:pt idx="9771">
                  <c:v>18</c:v>
                </c:pt>
                <c:pt idx="9772">
                  <c:v>22</c:v>
                </c:pt>
                <c:pt idx="9773">
                  <c:v>24</c:v>
                </c:pt>
                <c:pt idx="9774">
                  <c:v>21</c:v>
                </c:pt>
                <c:pt idx="9775">
                  <c:v>24</c:v>
                </c:pt>
                <c:pt idx="9776">
                  <c:v>21</c:v>
                </c:pt>
                <c:pt idx="9777">
                  <c:v>21</c:v>
                </c:pt>
                <c:pt idx="9778">
                  <c:v>23</c:v>
                </c:pt>
                <c:pt idx="9779">
                  <c:v>21</c:v>
                </c:pt>
                <c:pt idx="9780">
                  <c:v>24</c:v>
                </c:pt>
                <c:pt idx="9781">
                  <c:v>21</c:v>
                </c:pt>
                <c:pt idx="9782">
                  <c:v>22</c:v>
                </c:pt>
                <c:pt idx="9783">
                  <c:v>21</c:v>
                </c:pt>
                <c:pt idx="9784">
                  <c:v>21</c:v>
                </c:pt>
                <c:pt idx="9785">
                  <c:v>21</c:v>
                </c:pt>
                <c:pt idx="9786">
                  <c:v>20</c:v>
                </c:pt>
                <c:pt idx="9787">
                  <c:v>23</c:v>
                </c:pt>
                <c:pt idx="9788">
                  <c:v>20</c:v>
                </c:pt>
                <c:pt idx="9789">
                  <c:v>23</c:v>
                </c:pt>
                <c:pt idx="9790">
                  <c:v>23</c:v>
                </c:pt>
                <c:pt idx="9791">
                  <c:v>24</c:v>
                </c:pt>
                <c:pt idx="9792">
                  <c:v>24</c:v>
                </c:pt>
                <c:pt idx="9793">
                  <c:v>19</c:v>
                </c:pt>
                <c:pt idx="9794">
                  <c:v>20</c:v>
                </c:pt>
                <c:pt idx="9795">
                  <c:v>24</c:v>
                </c:pt>
                <c:pt idx="9796">
                  <c:v>20</c:v>
                </c:pt>
                <c:pt idx="9797">
                  <c:v>22</c:v>
                </c:pt>
                <c:pt idx="9798">
                  <c:v>26</c:v>
                </c:pt>
                <c:pt idx="9799">
                  <c:v>21</c:v>
                </c:pt>
                <c:pt idx="9800">
                  <c:v>18</c:v>
                </c:pt>
                <c:pt idx="9801">
                  <c:v>24</c:v>
                </c:pt>
                <c:pt idx="9802">
                  <c:v>23</c:v>
                </c:pt>
                <c:pt idx="9803">
                  <c:v>22</c:v>
                </c:pt>
                <c:pt idx="9804">
                  <c:v>20</c:v>
                </c:pt>
                <c:pt idx="9805">
                  <c:v>23</c:v>
                </c:pt>
                <c:pt idx="9806">
                  <c:v>26</c:v>
                </c:pt>
                <c:pt idx="9807">
                  <c:v>25</c:v>
                </c:pt>
                <c:pt idx="9808">
                  <c:v>26</c:v>
                </c:pt>
                <c:pt idx="9809">
                  <c:v>23</c:v>
                </c:pt>
                <c:pt idx="9810">
                  <c:v>22</c:v>
                </c:pt>
                <c:pt idx="9811">
                  <c:v>25</c:v>
                </c:pt>
                <c:pt idx="9812">
                  <c:v>20</c:v>
                </c:pt>
                <c:pt idx="9813">
                  <c:v>29</c:v>
                </c:pt>
                <c:pt idx="9814">
                  <c:v>31</c:v>
                </c:pt>
                <c:pt idx="9815">
                  <c:v>25</c:v>
                </c:pt>
                <c:pt idx="9816">
                  <c:v>28</c:v>
                </c:pt>
                <c:pt idx="9817">
                  <c:v>27</c:v>
                </c:pt>
                <c:pt idx="9818">
                  <c:v>23</c:v>
                </c:pt>
                <c:pt idx="9819">
                  <c:v>29</c:v>
                </c:pt>
                <c:pt idx="9820">
                  <c:v>21</c:v>
                </c:pt>
                <c:pt idx="9821">
                  <c:v>31</c:v>
                </c:pt>
                <c:pt idx="9822">
                  <c:v>27</c:v>
                </c:pt>
                <c:pt idx="9823">
                  <c:v>23</c:v>
                </c:pt>
                <c:pt idx="9824">
                  <c:v>26</c:v>
                </c:pt>
                <c:pt idx="9825">
                  <c:v>22</c:v>
                </c:pt>
                <c:pt idx="9826">
                  <c:v>23</c:v>
                </c:pt>
                <c:pt idx="9827">
                  <c:v>24</c:v>
                </c:pt>
                <c:pt idx="9828">
                  <c:v>23</c:v>
                </c:pt>
                <c:pt idx="9829">
                  <c:v>20</c:v>
                </c:pt>
                <c:pt idx="9830">
                  <c:v>24</c:v>
                </c:pt>
                <c:pt idx="9831">
                  <c:v>26</c:v>
                </c:pt>
                <c:pt idx="9832">
                  <c:v>25</c:v>
                </c:pt>
                <c:pt idx="9833">
                  <c:v>21</c:v>
                </c:pt>
                <c:pt idx="9834">
                  <c:v>21</c:v>
                </c:pt>
                <c:pt idx="9835">
                  <c:v>25</c:v>
                </c:pt>
                <c:pt idx="9836">
                  <c:v>24</c:v>
                </c:pt>
                <c:pt idx="9837">
                  <c:v>24</c:v>
                </c:pt>
                <c:pt idx="9838">
                  <c:v>27</c:v>
                </c:pt>
                <c:pt idx="9839">
                  <c:v>26</c:v>
                </c:pt>
                <c:pt idx="9840">
                  <c:v>29</c:v>
                </c:pt>
                <c:pt idx="9841">
                  <c:v>26</c:v>
                </c:pt>
                <c:pt idx="9842">
                  <c:v>28</c:v>
                </c:pt>
                <c:pt idx="9843">
                  <c:v>27</c:v>
                </c:pt>
                <c:pt idx="9844">
                  <c:v>25</c:v>
                </c:pt>
                <c:pt idx="9845">
                  <c:v>23</c:v>
                </c:pt>
                <c:pt idx="9846">
                  <c:v>24</c:v>
                </c:pt>
                <c:pt idx="9847">
                  <c:v>29</c:v>
                </c:pt>
                <c:pt idx="9848">
                  <c:v>28</c:v>
                </c:pt>
                <c:pt idx="9849">
                  <c:v>21</c:v>
                </c:pt>
                <c:pt idx="9850">
                  <c:v>25</c:v>
                </c:pt>
                <c:pt idx="9851">
                  <c:v>29</c:v>
                </c:pt>
                <c:pt idx="9852">
                  <c:v>24</c:v>
                </c:pt>
                <c:pt idx="9853">
                  <c:v>21</c:v>
                </c:pt>
                <c:pt idx="9854">
                  <c:v>24</c:v>
                </c:pt>
                <c:pt idx="9855">
                  <c:v>22</c:v>
                </c:pt>
                <c:pt idx="9856">
                  <c:v>22</c:v>
                </c:pt>
                <c:pt idx="9857">
                  <c:v>20</c:v>
                </c:pt>
                <c:pt idx="9858">
                  <c:v>21</c:v>
                </c:pt>
                <c:pt idx="9859">
                  <c:v>21</c:v>
                </c:pt>
                <c:pt idx="9860">
                  <c:v>24</c:v>
                </c:pt>
                <c:pt idx="9861">
                  <c:v>22</c:v>
                </c:pt>
                <c:pt idx="9862">
                  <c:v>27</c:v>
                </c:pt>
                <c:pt idx="9863">
                  <c:v>22</c:v>
                </c:pt>
                <c:pt idx="9864">
                  <c:v>28</c:v>
                </c:pt>
                <c:pt idx="9865">
                  <c:v>20</c:v>
                </c:pt>
                <c:pt idx="9866">
                  <c:v>25</c:v>
                </c:pt>
                <c:pt idx="9867">
                  <c:v>20</c:v>
                </c:pt>
                <c:pt idx="9868">
                  <c:v>29</c:v>
                </c:pt>
                <c:pt idx="9869">
                  <c:v>24</c:v>
                </c:pt>
                <c:pt idx="9870">
                  <c:v>23</c:v>
                </c:pt>
                <c:pt idx="9871">
                  <c:v>25</c:v>
                </c:pt>
                <c:pt idx="9872">
                  <c:v>24</c:v>
                </c:pt>
                <c:pt idx="9873">
                  <c:v>29</c:v>
                </c:pt>
                <c:pt idx="9874">
                  <c:v>22</c:v>
                </c:pt>
                <c:pt idx="9875">
                  <c:v>21</c:v>
                </c:pt>
                <c:pt idx="9876">
                  <c:v>23</c:v>
                </c:pt>
                <c:pt idx="9877">
                  <c:v>29</c:v>
                </c:pt>
                <c:pt idx="9878">
                  <c:v>20</c:v>
                </c:pt>
                <c:pt idx="9879">
                  <c:v>22</c:v>
                </c:pt>
                <c:pt idx="9880">
                  <c:v>21</c:v>
                </c:pt>
                <c:pt idx="9881">
                  <c:v>25</c:v>
                </c:pt>
                <c:pt idx="9882">
                  <c:v>22</c:v>
                </c:pt>
                <c:pt idx="9883">
                  <c:v>22</c:v>
                </c:pt>
                <c:pt idx="9884">
                  <c:v>21</c:v>
                </c:pt>
                <c:pt idx="9885">
                  <c:v>22</c:v>
                </c:pt>
                <c:pt idx="9886">
                  <c:v>23</c:v>
                </c:pt>
                <c:pt idx="9887">
                  <c:v>23</c:v>
                </c:pt>
                <c:pt idx="9888">
                  <c:v>24</c:v>
                </c:pt>
                <c:pt idx="9889">
                  <c:v>22</c:v>
                </c:pt>
                <c:pt idx="9890">
                  <c:v>19</c:v>
                </c:pt>
                <c:pt idx="9891">
                  <c:v>28</c:v>
                </c:pt>
                <c:pt idx="9892">
                  <c:v>25</c:v>
                </c:pt>
                <c:pt idx="9893">
                  <c:v>23</c:v>
                </c:pt>
                <c:pt idx="9894">
                  <c:v>21</c:v>
                </c:pt>
                <c:pt idx="9895">
                  <c:v>18</c:v>
                </c:pt>
                <c:pt idx="9896">
                  <c:v>21</c:v>
                </c:pt>
                <c:pt idx="9897">
                  <c:v>23</c:v>
                </c:pt>
                <c:pt idx="9898">
                  <c:v>24</c:v>
                </c:pt>
                <c:pt idx="9899">
                  <c:v>25</c:v>
                </c:pt>
                <c:pt idx="9900">
                  <c:v>23</c:v>
                </c:pt>
                <c:pt idx="9901">
                  <c:v>25</c:v>
                </c:pt>
                <c:pt idx="9902">
                  <c:v>26</c:v>
                </c:pt>
                <c:pt idx="9903">
                  <c:v>25</c:v>
                </c:pt>
                <c:pt idx="9904">
                  <c:v>23</c:v>
                </c:pt>
                <c:pt idx="9905">
                  <c:v>28</c:v>
                </c:pt>
                <c:pt idx="9906">
                  <c:v>24</c:v>
                </c:pt>
                <c:pt idx="9907">
                  <c:v>26</c:v>
                </c:pt>
                <c:pt idx="9908">
                  <c:v>24</c:v>
                </c:pt>
                <c:pt idx="9909">
                  <c:v>30</c:v>
                </c:pt>
                <c:pt idx="9910">
                  <c:v>24</c:v>
                </c:pt>
                <c:pt idx="9911">
                  <c:v>24</c:v>
                </c:pt>
                <c:pt idx="9912">
                  <c:v>22</c:v>
                </c:pt>
                <c:pt idx="9913">
                  <c:v>26</c:v>
                </c:pt>
                <c:pt idx="9914">
                  <c:v>22</c:v>
                </c:pt>
                <c:pt idx="9915">
                  <c:v>25</c:v>
                </c:pt>
                <c:pt idx="9916">
                  <c:v>18</c:v>
                </c:pt>
                <c:pt idx="9917">
                  <c:v>24</c:v>
                </c:pt>
                <c:pt idx="9918">
                  <c:v>22</c:v>
                </c:pt>
                <c:pt idx="9919">
                  <c:v>25</c:v>
                </c:pt>
                <c:pt idx="9920">
                  <c:v>22</c:v>
                </c:pt>
                <c:pt idx="9921">
                  <c:v>26</c:v>
                </c:pt>
                <c:pt idx="9922">
                  <c:v>23</c:v>
                </c:pt>
                <c:pt idx="9923">
                  <c:v>24</c:v>
                </c:pt>
                <c:pt idx="9924">
                  <c:v>28</c:v>
                </c:pt>
                <c:pt idx="9925">
                  <c:v>22</c:v>
                </c:pt>
                <c:pt idx="9926">
                  <c:v>25</c:v>
                </c:pt>
                <c:pt idx="9927">
                  <c:v>22</c:v>
                </c:pt>
                <c:pt idx="9928">
                  <c:v>26</c:v>
                </c:pt>
                <c:pt idx="9929">
                  <c:v>22</c:v>
                </c:pt>
                <c:pt idx="9930">
                  <c:v>20</c:v>
                </c:pt>
                <c:pt idx="9931">
                  <c:v>21</c:v>
                </c:pt>
                <c:pt idx="9932">
                  <c:v>23</c:v>
                </c:pt>
                <c:pt idx="9933">
                  <c:v>18</c:v>
                </c:pt>
                <c:pt idx="9934">
                  <c:v>30</c:v>
                </c:pt>
                <c:pt idx="9935">
                  <c:v>22</c:v>
                </c:pt>
                <c:pt idx="9936">
                  <c:v>22</c:v>
                </c:pt>
                <c:pt idx="9937">
                  <c:v>21</c:v>
                </c:pt>
                <c:pt idx="9938">
                  <c:v>21</c:v>
                </c:pt>
                <c:pt idx="9939">
                  <c:v>22</c:v>
                </c:pt>
                <c:pt idx="9940">
                  <c:v>17</c:v>
                </c:pt>
                <c:pt idx="9941">
                  <c:v>22</c:v>
                </c:pt>
                <c:pt idx="9942">
                  <c:v>26</c:v>
                </c:pt>
                <c:pt idx="9943">
                  <c:v>24</c:v>
                </c:pt>
                <c:pt idx="9944">
                  <c:v>23</c:v>
                </c:pt>
                <c:pt idx="9945">
                  <c:v>25</c:v>
                </c:pt>
                <c:pt idx="9946">
                  <c:v>24</c:v>
                </c:pt>
                <c:pt idx="9947">
                  <c:v>27</c:v>
                </c:pt>
                <c:pt idx="9948">
                  <c:v>22</c:v>
                </c:pt>
                <c:pt idx="9949">
                  <c:v>23</c:v>
                </c:pt>
                <c:pt idx="9950">
                  <c:v>24</c:v>
                </c:pt>
                <c:pt idx="9951">
                  <c:v>20</c:v>
                </c:pt>
                <c:pt idx="9952">
                  <c:v>18</c:v>
                </c:pt>
                <c:pt idx="9953">
                  <c:v>27</c:v>
                </c:pt>
                <c:pt idx="9954">
                  <c:v>23</c:v>
                </c:pt>
                <c:pt idx="9955">
                  <c:v>23</c:v>
                </c:pt>
                <c:pt idx="9956">
                  <c:v>25</c:v>
                </c:pt>
                <c:pt idx="9957">
                  <c:v>24</c:v>
                </c:pt>
                <c:pt idx="9958">
                  <c:v>21</c:v>
                </c:pt>
                <c:pt idx="9959">
                  <c:v>22</c:v>
                </c:pt>
                <c:pt idx="9960">
                  <c:v>24</c:v>
                </c:pt>
                <c:pt idx="9961">
                  <c:v>26</c:v>
                </c:pt>
                <c:pt idx="9962">
                  <c:v>23</c:v>
                </c:pt>
                <c:pt idx="9963">
                  <c:v>25</c:v>
                </c:pt>
                <c:pt idx="9964">
                  <c:v>25</c:v>
                </c:pt>
                <c:pt idx="9965">
                  <c:v>26</c:v>
                </c:pt>
                <c:pt idx="9966">
                  <c:v>21</c:v>
                </c:pt>
                <c:pt idx="9967">
                  <c:v>24</c:v>
                </c:pt>
                <c:pt idx="9968">
                  <c:v>23</c:v>
                </c:pt>
                <c:pt idx="9969">
                  <c:v>23</c:v>
                </c:pt>
                <c:pt idx="9970">
                  <c:v>22</c:v>
                </c:pt>
                <c:pt idx="9971">
                  <c:v>25</c:v>
                </c:pt>
                <c:pt idx="9972">
                  <c:v>26</c:v>
                </c:pt>
                <c:pt idx="9973">
                  <c:v>24</c:v>
                </c:pt>
                <c:pt idx="9974">
                  <c:v>20</c:v>
                </c:pt>
                <c:pt idx="9975">
                  <c:v>20</c:v>
                </c:pt>
                <c:pt idx="9976">
                  <c:v>23</c:v>
                </c:pt>
                <c:pt idx="9977">
                  <c:v>26</c:v>
                </c:pt>
                <c:pt idx="9978">
                  <c:v>24</c:v>
                </c:pt>
                <c:pt idx="9979">
                  <c:v>23</c:v>
                </c:pt>
                <c:pt idx="9980">
                  <c:v>22</c:v>
                </c:pt>
                <c:pt idx="9981">
                  <c:v>23</c:v>
                </c:pt>
                <c:pt idx="9982">
                  <c:v>25</c:v>
                </c:pt>
                <c:pt idx="9983">
                  <c:v>25</c:v>
                </c:pt>
                <c:pt idx="9984">
                  <c:v>24</c:v>
                </c:pt>
                <c:pt idx="9985">
                  <c:v>24</c:v>
                </c:pt>
                <c:pt idx="9986">
                  <c:v>24</c:v>
                </c:pt>
                <c:pt idx="9987">
                  <c:v>22</c:v>
                </c:pt>
                <c:pt idx="9988">
                  <c:v>29</c:v>
                </c:pt>
                <c:pt idx="9989">
                  <c:v>23</c:v>
                </c:pt>
                <c:pt idx="9990">
                  <c:v>25</c:v>
                </c:pt>
                <c:pt idx="9991">
                  <c:v>24</c:v>
                </c:pt>
                <c:pt idx="9992">
                  <c:v>25</c:v>
                </c:pt>
                <c:pt idx="9993">
                  <c:v>23</c:v>
                </c:pt>
                <c:pt idx="9994">
                  <c:v>23</c:v>
                </c:pt>
                <c:pt idx="9995">
                  <c:v>22</c:v>
                </c:pt>
                <c:pt idx="9996">
                  <c:v>24</c:v>
                </c:pt>
                <c:pt idx="9997">
                  <c:v>31</c:v>
                </c:pt>
                <c:pt idx="9998">
                  <c:v>26</c:v>
                </c:pt>
              </c:numCache>
            </c:numRef>
          </c:yVal>
          <c:smooth val="0"/>
          <c:extLst>
            <c:ext xmlns:c16="http://schemas.microsoft.com/office/drawing/2014/chart" uri="{C3380CC4-5D6E-409C-BE32-E72D297353CC}">
              <c16:uniqueId val="{00000000-03CA-8A4B-AE11-AD05288637F3}"/>
            </c:ext>
          </c:extLst>
        </c:ser>
        <c:dLbls>
          <c:showLegendKey val="0"/>
          <c:showVal val="0"/>
          <c:showCatName val="0"/>
          <c:showSerName val="0"/>
          <c:showPercent val="0"/>
          <c:showBubbleSize val="0"/>
        </c:dLbls>
        <c:axId val="1279585200"/>
        <c:axId val="1279586928"/>
      </c:scatterChart>
      <c:valAx>
        <c:axId val="1279585200"/>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sse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9586928"/>
        <c:crosses val="autoZero"/>
        <c:crossBetween val="midCat"/>
      </c:valAx>
      <c:valAx>
        <c:axId val="1279586928"/>
        <c:scaling>
          <c:orientation val="minMax"/>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illiseconds</a:t>
                </a:r>
              </a:p>
            </c:rich>
          </c:tx>
          <c:layout>
            <c:manualLayout>
              <c:xMode val="edge"/>
              <c:yMode val="edge"/>
              <c:x val="2.240083135488953E-2"/>
              <c:y val="0.337374760987192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95852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Groth16</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538748359920461"/>
          <c:y val="6.8084507675560263E-2"/>
          <c:w val="0.86229687931465504"/>
          <c:h val="0.6848068956960921"/>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C$102:$C$123</c:f>
              <c:numCache>
                <c:formatCode>General</c:formatCode>
                <c:ptCount val="22"/>
                <c:pt idx="0">
                  <c:v>16</c:v>
                </c:pt>
                <c:pt idx="1">
                  <c:v>17</c:v>
                </c:pt>
                <c:pt idx="2">
                  <c:v>18</c:v>
                </c:pt>
                <c:pt idx="3">
                  <c:v>19</c:v>
                </c:pt>
                <c:pt idx="4">
                  <c:v>20</c:v>
                </c:pt>
                <c:pt idx="5">
                  <c:v>21</c:v>
                </c:pt>
                <c:pt idx="6">
                  <c:v>22</c:v>
                </c:pt>
                <c:pt idx="7">
                  <c:v>23</c:v>
                </c:pt>
                <c:pt idx="8">
                  <c:v>24</c:v>
                </c:pt>
                <c:pt idx="9">
                  <c:v>25</c:v>
                </c:pt>
                <c:pt idx="10">
                  <c:v>26</c:v>
                </c:pt>
                <c:pt idx="11">
                  <c:v>27</c:v>
                </c:pt>
                <c:pt idx="12">
                  <c:v>28</c:v>
                </c:pt>
                <c:pt idx="13">
                  <c:v>29</c:v>
                </c:pt>
                <c:pt idx="14">
                  <c:v>30</c:v>
                </c:pt>
                <c:pt idx="15">
                  <c:v>31</c:v>
                </c:pt>
                <c:pt idx="16">
                  <c:v>32</c:v>
                </c:pt>
                <c:pt idx="17">
                  <c:v>33</c:v>
                </c:pt>
                <c:pt idx="18">
                  <c:v>34</c:v>
                </c:pt>
                <c:pt idx="19">
                  <c:v>37</c:v>
                </c:pt>
                <c:pt idx="20">
                  <c:v>39</c:v>
                </c:pt>
                <c:pt idx="21">
                  <c:v>46</c:v>
                </c:pt>
              </c:numCache>
            </c:numRef>
          </c:cat>
          <c:val>
            <c:numRef>
              <c:f>Sheet1!$A$102:$A$123</c:f>
              <c:numCache>
                <c:formatCode>0.00</c:formatCode>
                <c:ptCount val="22"/>
                <c:pt idx="0">
                  <c:v>0.02</c:v>
                </c:pt>
                <c:pt idx="1">
                  <c:v>0.11</c:v>
                </c:pt>
                <c:pt idx="2">
                  <c:v>0.25</c:v>
                </c:pt>
                <c:pt idx="3">
                  <c:v>1.28</c:v>
                </c:pt>
                <c:pt idx="4">
                  <c:v>7.46</c:v>
                </c:pt>
                <c:pt idx="5">
                  <c:v>21.94</c:v>
                </c:pt>
                <c:pt idx="6">
                  <c:v>28.82</c:v>
                </c:pt>
                <c:pt idx="7">
                  <c:v>17.059999999999999</c:v>
                </c:pt>
                <c:pt idx="8">
                  <c:v>9.629999999999999</c:v>
                </c:pt>
                <c:pt idx="9">
                  <c:v>6.81</c:v>
                </c:pt>
                <c:pt idx="10">
                  <c:v>3.16</c:v>
                </c:pt>
                <c:pt idx="11">
                  <c:v>1.51</c:v>
                </c:pt>
                <c:pt idx="12">
                  <c:v>0.89</c:v>
                </c:pt>
                <c:pt idx="13">
                  <c:v>0.54999999999999993</c:v>
                </c:pt>
                <c:pt idx="14">
                  <c:v>0.22999999999999998</c:v>
                </c:pt>
                <c:pt idx="15">
                  <c:v>0.11</c:v>
                </c:pt>
                <c:pt idx="16">
                  <c:v>0.08</c:v>
                </c:pt>
                <c:pt idx="17">
                  <c:v>0.02</c:v>
                </c:pt>
                <c:pt idx="18">
                  <c:v>0.02</c:v>
                </c:pt>
                <c:pt idx="19">
                  <c:v>0.01</c:v>
                </c:pt>
                <c:pt idx="20">
                  <c:v>0.02</c:v>
                </c:pt>
                <c:pt idx="21">
                  <c:v>0.01</c:v>
                </c:pt>
              </c:numCache>
            </c:numRef>
          </c:val>
          <c:extLst>
            <c:ext xmlns:c16="http://schemas.microsoft.com/office/drawing/2014/chart" uri="{C3380CC4-5D6E-409C-BE32-E72D297353CC}">
              <c16:uniqueId val="{00000000-0290-0C44-8978-888113134768}"/>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3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8010074949388326E-2"/>
              <c:y val="0.28047077394651659"/>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flonk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6770150307264728E-2"/>
          <c:y val="2.6687788286819183E-2"/>
          <c:w val="0.89665183738183962"/>
          <c:h val="0.83689174754318496"/>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yVal>
            <c:numRef>
              <c:f>Sheet1!$A$1:$NTP$1</c:f>
              <c:numCache>
                <c:formatCode>General</c:formatCode>
                <c:ptCount val="10000"/>
                <c:pt idx="0">
                  <c:v>43</c:v>
                </c:pt>
                <c:pt idx="1">
                  <c:v>25</c:v>
                </c:pt>
                <c:pt idx="2">
                  <c:v>22</c:v>
                </c:pt>
                <c:pt idx="3">
                  <c:v>22</c:v>
                </c:pt>
                <c:pt idx="4">
                  <c:v>23</c:v>
                </c:pt>
                <c:pt idx="5">
                  <c:v>23</c:v>
                </c:pt>
                <c:pt idx="6">
                  <c:v>21</c:v>
                </c:pt>
                <c:pt idx="7">
                  <c:v>23</c:v>
                </c:pt>
                <c:pt idx="8">
                  <c:v>16</c:v>
                </c:pt>
                <c:pt idx="9">
                  <c:v>23</c:v>
                </c:pt>
                <c:pt idx="10">
                  <c:v>21</c:v>
                </c:pt>
                <c:pt idx="11">
                  <c:v>21</c:v>
                </c:pt>
                <c:pt idx="12">
                  <c:v>24</c:v>
                </c:pt>
                <c:pt idx="13">
                  <c:v>22</c:v>
                </c:pt>
                <c:pt idx="14">
                  <c:v>22</c:v>
                </c:pt>
                <c:pt idx="15">
                  <c:v>21</c:v>
                </c:pt>
                <c:pt idx="16">
                  <c:v>20</c:v>
                </c:pt>
                <c:pt idx="17">
                  <c:v>19</c:v>
                </c:pt>
                <c:pt idx="18">
                  <c:v>21</c:v>
                </c:pt>
                <c:pt idx="19">
                  <c:v>20</c:v>
                </c:pt>
                <c:pt idx="20">
                  <c:v>23</c:v>
                </c:pt>
                <c:pt idx="21">
                  <c:v>21</c:v>
                </c:pt>
                <c:pt idx="22">
                  <c:v>20</c:v>
                </c:pt>
                <c:pt idx="23">
                  <c:v>22</c:v>
                </c:pt>
                <c:pt idx="24">
                  <c:v>23</c:v>
                </c:pt>
                <c:pt idx="25">
                  <c:v>20</c:v>
                </c:pt>
                <c:pt idx="26">
                  <c:v>22</c:v>
                </c:pt>
                <c:pt idx="27">
                  <c:v>21</c:v>
                </c:pt>
                <c:pt idx="28">
                  <c:v>22</c:v>
                </c:pt>
                <c:pt idx="29">
                  <c:v>21</c:v>
                </c:pt>
                <c:pt idx="30">
                  <c:v>21</c:v>
                </c:pt>
                <c:pt idx="31">
                  <c:v>21</c:v>
                </c:pt>
                <c:pt idx="32">
                  <c:v>22</c:v>
                </c:pt>
                <c:pt idx="33">
                  <c:v>22</c:v>
                </c:pt>
                <c:pt idx="34">
                  <c:v>23</c:v>
                </c:pt>
                <c:pt idx="35">
                  <c:v>21</c:v>
                </c:pt>
                <c:pt idx="36">
                  <c:v>20</c:v>
                </c:pt>
                <c:pt idx="37">
                  <c:v>22</c:v>
                </c:pt>
                <c:pt idx="38">
                  <c:v>23</c:v>
                </c:pt>
                <c:pt idx="39">
                  <c:v>21</c:v>
                </c:pt>
                <c:pt idx="40">
                  <c:v>20</c:v>
                </c:pt>
                <c:pt idx="41">
                  <c:v>22</c:v>
                </c:pt>
                <c:pt idx="42">
                  <c:v>23</c:v>
                </c:pt>
                <c:pt idx="43">
                  <c:v>21</c:v>
                </c:pt>
                <c:pt idx="44">
                  <c:v>23</c:v>
                </c:pt>
                <c:pt idx="45">
                  <c:v>22</c:v>
                </c:pt>
                <c:pt idx="46">
                  <c:v>20</c:v>
                </c:pt>
                <c:pt idx="47">
                  <c:v>22</c:v>
                </c:pt>
                <c:pt idx="48">
                  <c:v>22</c:v>
                </c:pt>
                <c:pt idx="49">
                  <c:v>21</c:v>
                </c:pt>
                <c:pt idx="50">
                  <c:v>23</c:v>
                </c:pt>
                <c:pt idx="51">
                  <c:v>21</c:v>
                </c:pt>
                <c:pt idx="52">
                  <c:v>21</c:v>
                </c:pt>
                <c:pt idx="53">
                  <c:v>22</c:v>
                </c:pt>
                <c:pt idx="54">
                  <c:v>22</c:v>
                </c:pt>
                <c:pt idx="55">
                  <c:v>22</c:v>
                </c:pt>
                <c:pt idx="56">
                  <c:v>23</c:v>
                </c:pt>
                <c:pt idx="57">
                  <c:v>21</c:v>
                </c:pt>
                <c:pt idx="58">
                  <c:v>21</c:v>
                </c:pt>
                <c:pt idx="59">
                  <c:v>23</c:v>
                </c:pt>
                <c:pt idx="60">
                  <c:v>23</c:v>
                </c:pt>
                <c:pt idx="61">
                  <c:v>23</c:v>
                </c:pt>
                <c:pt idx="62">
                  <c:v>22</c:v>
                </c:pt>
                <c:pt idx="63">
                  <c:v>21</c:v>
                </c:pt>
                <c:pt idx="64">
                  <c:v>22</c:v>
                </c:pt>
                <c:pt idx="65">
                  <c:v>23</c:v>
                </c:pt>
                <c:pt idx="66">
                  <c:v>21</c:v>
                </c:pt>
                <c:pt idx="67">
                  <c:v>23</c:v>
                </c:pt>
                <c:pt idx="68">
                  <c:v>21</c:v>
                </c:pt>
                <c:pt idx="69">
                  <c:v>20</c:v>
                </c:pt>
                <c:pt idx="70">
                  <c:v>22</c:v>
                </c:pt>
                <c:pt idx="71">
                  <c:v>23</c:v>
                </c:pt>
                <c:pt idx="72">
                  <c:v>20</c:v>
                </c:pt>
                <c:pt idx="73">
                  <c:v>21</c:v>
                </c:pt>
                <c:pt idx="74">
                  <c:v>21</c:v>
                </c:pt>
                <c:pt idx="75">
                  <c:v>21</c:v>
                </c:pt>
                <c:pt idx="76">
                  <c:v>20</c:v>
                </c:pt>
                <c:pt idx="77">
                  <c:v>20</c:v>
                </c:pt>
                <c:pt idx="78">
                  <c:v>23</c:v>
                </c:pt>
                <c:pt idx="79">
                  <c:v>21</c:v>
                </c:pt>
                <c:pt idx="80">
                  <c:v>21</c:v>
                </c:pt>
                <c:pt idx="81">
                  <c:v>19</c:v>
                </c:pt>
                <c:pt idx="82">
                  <c:v>21</c:v>
                </c:pt>
                <c:pt idx="83">
                  <c:v>21</c:v>
                </c:pt>
                <c:pt idx="84">
                  <c:v>21</c:v>
                </c:pt>
                <c:pt idx="85">
                  <c:v>21</c:v>
                </c:pt>
                <c:pt idx="86">
                  <c:v>20</c:v>
                </c:pt>
                <c:pt idx="87">
                  <c:v>19</c:v>
                </c:pt>
                <c:pt idx="88">
                  <c:v>21</c:v>
                </c:pt>
                <c:pt idx="89">
                  <c:v>22</c:v>
                </c:pt>
                <c:pt idx="90">
                  <c:v>21</c:v>
                </c:pt>
                <c:pt idx="91">
                  <c:v>23</c:v>
                </c:pt>
                <c:pt idx="92">
                  <c:v>22</c:v>
                </c:pt>
                <c:pt idx="93">
                  <c:v>24</c:v>
                </c:pt>
                <c:pt idx="94">
                  <c:v>21</c:v>
                </c:pt>
                <c:pt idx="95">
                  <c:v>22</c:v>
                </c:pt>
                <c:pt idx="96">
                  <c:v>22</c:v>
                </c:pt>
                <c:pt idx="97">
                  <c:v>21</c:v>
                </c:pt>
                <c:pt idx="98">
                  <c:v>22</c:v>
                </c:pt>
                <c:pt idx="99">
                  <c:v>21</c:v>
                </c:pt>
                <c:pt idx="100">
                  <c:v>20</c:v>
                </c:pt>
                <c:pt idx="101">
                  <c:v>22</c:v>
                </c:pt>
                <c:pt idx="102">
                  <c:v>21</c:v>
                </c:pt>
                <c:pt idx="103">
                  <c:v>19</c:v>
                </c:pt>
                <c:pt idx="104">
                  <c:v>21</c:v>
                </c:pt>
                <c:pt idx="105">
                  <c:v>20</c:v>
                </c:pt>
                <c:pt idx="106">
                  <c:v>22</c:v>
                </c:pt>
                <c:pt idx="107">
                  <c:v>21</c:v>
                </c:pt>
                <c:pt idx="108">
                  <c:v>22</c:v>
                </c:pt>
                <c:pt idx="109">
                  <c:v>20</c:v>
                </c:pt>
                <c:pt idx="110">
                  <c:v>21</c:v>
                </c:pt>
                <c:pt idx="111">
                  <c:v>22</c:v>
                </c:pt>
                <c:pt idx="112">
                  <c:v>20</c:v>
                </c:pt>
                <c:pt idx="113">
                  <c:v>21</c:v>
                </c:pt>
                <c:pt idx="114">
                  <c:v>21</c:v>
                </c:pt>
                <c:pt idx="115">
                  <c:v>21</c:v>
                </c:pt>
                <c:pt idx="116">
                  <c:v>19</c:v>
                </c:pt>
                <c:pt idx="117">
                  <c:v>22</c:v>
                </c:pt>
                <c:pt idx="118">
                  <c:v>22</c:v>
                </c:pt>
                <c:pt idx="119">
                  <c:v>20</c:v>
                </c:pt>
                <c:pt idx="120">
                  <c:v>21</c:v>
                </c:pt>
                <c:pt idx="121">
                  <c:v>19</c:v>
                </c:pt>
                <c:pt idx="122">
                  <c:v>21</c:v>
                </c:pt>
                <c:pt idx="123">
                  <c:v>21</c:v>
                </c:pt>
                <c:pt idx="124">
                  <c:v>22</c:v>
                </c:pt>
                <c:pt idx="125">
                  <c:v>22</c:v>
                </c:pt>
                <c:pt idx="126">
                  <c:v>21</c:v>
                </c:pt>
                <c:pt idx="127">
                  <c:v>22</c:v>
                </c:pt>
                <c:pt idx="128">
                  <c:v>22</c:v>
                </c:pt>
                <c:pt idx="129">
                  <c:v>21</c:v>
                </c:pt>
                <c:pt idx="130">
                  <c:v>22</c:v>
                </c:pt>
                <c:pt idx="131">
                  <c:v>20</c:v>
                </c:pt>
                <c:pt idx="132">
                  <c:v>21</c:v>
                </c:pt>
                <c:pt idx="133">
                  <c:v>25</c:v>
                </c:pt>
                <c:pt idx="134">
                  <c:v>22</c:v>
                </c:pt>
                <c:pt idx="135">
                  <c:v>22</c:v>
                </c:pt>
                <c:pt idx="136">
                  <c:v>22</c:v>
                </c:pt>
                <c:pt idx="137">
                  <c:v>22</c:v>
                </c:pt>
                <c:pt idx="138">
                  <c:v>22</c:v>
                </c:pt>
                <c:pt idx="139">
                  <c:v>22</c:v>
                </c:pt>
                <c:pt idx="140">
                  <c:v>21</c:v>
                </c:pt>
                <c:pt idx="141">
                  <c:v>21</c:v>
                </c:pt>
                <c:pt idx="142">
                  <c:v>18</c:v>
                </c:pt>
                <c:pt idx="143">
                  <c:v>19</c:v>
                </c:pt>
                <c:pt idx="144">
                  <c:v>14</c:v>
                </c:pt>
                <c:pt idx="145">
                  <c:v>23</c:v>
                </c:pt>
                <c:pt idx="146">
                  <c:v>21</c:v>
                </c:pt>
                <c:pt idx="147">
                  <c:v>21</c:v>
                </c:pt>
                <c:pt idx="148">
                  <c:v>20</c:v>
                </c:pt>
                <c:pt idx="149">
                  <c:v>23</c:v>
                </c:pt>
                <c:pt idx="150">
                  <c:v>22</c:v>
                </c:pt>
                <c:pt idx="151">
                  <c:v>20</c:v>
                </c:pt>
                <c:pt idx="152">
                  <c:v>22</c:v>
                </c:pt>
                <c:pt idx="153">
                  <c:v>23</c:v>
                </c:pt>
                <c:pt idx="154">
                  <c:v>22</c:v>
                </c:pt>
                <c:pt idx="155">
                  <c:v>22</c:v>
                </c:pt>
                <c:pt idx="156">
                  <c:v>21</c:v>
                </c:pt>
                <c:pt idx="157">
                  <c:v>21</c:v>
                </c:pt>
                <c:pt idx="158">
                  <c:v>15</c:v>
                </c:pt>
                <c:pt idx="159">
                  <c:v>21</c:v>
                </c:pt>
                <c:pt idx="160">
                  <c:v>21</c:v>
                </c:pt>
                <c:pt idx="161">
                  <c:v>20</c:v>
                </c:pt>
                <c:pt idx="162">
                  <c:v>22</c:v>
                </c:pt>
                <c:pt idx="163">
                  <c:v>21</c:v>
                </c:pt>
                <c:pt idx="164">
                  <c:v>21</c:v>
                </c:pt>
                <c:pt idx="165">
                  <c:v>23</c:v>
                </c:pt>
                <c:pt idx="166">
                  <c:v>20</c:v>
                </c:pt>
                <c:pt idx="167">
                  <c:v>21</c:v>
                </c:pt>
                <c:pt idx="168">
                  <c:v>21</c:v>
                </c:pt>
                <c:pt idx="169">
                  <c:v>20</c:v>
                </c:pt>
                <c:pt idx="170">
                  <c:v>22</c:v>
                </c:pt>
                <c:pt idx="171">
                  <c:v>22</c:v>
                </c:pt>
                <c:pt idx="172">
                  <c:v>21</c:v>
                </c:pt>
                <c:pt idx="173">
                  <c:v>21</c:v>
                </c:pt>
                <c:pt idx="174">
                  <c:v>21</c:v>
                </c:pt>
                <c:pt idx="175">
                  <c:v>21</c:v>
                </c:pt>
                <c:pt idx="176">
                  <c:v>20</c:v>
                </c:pt>
                <c:pt idx="177">
                  <c:v>22</c:v>
                </c:pt>
                <c:pt idx="178">
                  <c:v>21</c:v>
                </c:pt>
                <c:pt idx="179">
                  <c:v>20</c:v>
                </c:pt>
                <c:pt idx="180">
                  <c:v>23</c:v>
                </c:pt>
                <c:pt idx="181">
                  <c:v>22</c:v>
                </c:pt>
                <c:pt idx="182">
                  <c:v>20</c:v>
                </c:pt>
                <c:pt idx="183">
                  <c:v>21</c:v>
                </c:pt>
                <c:pt idx="184">
                  <c:v>22</c:v>
                </c:pt>
                <c:pt idx="185">
                  <c:v>22</c:v>
                </c:pt>
                <c:pt idx="186">
                  <c:v>22</c:v>
                </c:pt>
                <c:pt idx="187">
                  <c:v>21</c:v>
                </c:pt>
                <c:pt idx="188">
                  <c:v>22</c:v>
                </c:pt>
                <c:pt idx="189">
                  <c:v>20</c:v>
                </c:pt>
                <c:pt idx="190">
                  <c:v>22</c:v>
                </c:pt>
                <c:pt idx="191">
                  <c:v>22</c:v>
                </c:pt>
                <c:pt idx="192">
                  <c:v>20</c:v>
                </c:pt>
                <c:pt idx="193">
                  <c:v>21</c:v>
                </c:pt>
                <c:pt idx="194">
                  <c:v>22</c:v>
                </c:pt>
                <c:pt idx="195">
                  <c:v>20</c:v>
                </c:pt>
                <c:pt idx="196">
                  <c:v>21</c:v>
                </c:pt>
                <c:pt idx="197">
                  <c:v>20</c:v>
                </c:pt>
                <c:pt idx="198">
                  <c:v>22</c:v>
                </c:pt>
                <c:pt idx="199">
                  <c:v>22</c:v>
                </c:pt>
                <c:pt idx="200">
                  <c:v>21</c:v>
                </c:pt>
                <c:pt idx="201">
                  <c:v>23</c:v>
                </c:pt>
                <c:pt idx="202">
                  <c:v>22</c:v>
                </c:pt>
                <c:pt idx="203">
                  <c:v>23</c:v>
                </c:pt>
                <c:pt idx="204">
                  <c:v>22</c:v>
                </c:pt>
                <c:pt idx="205">
                  <c:v>22</c:v>
                </c:pt>
                <c:pt idx="206">
                  <c:v>22</c:v>
                </c:pt>
                <c:pt idx="207">
                  <c:v>21</c:v>
                </c:pt>
                <c:pt idx="208">
                  <c:v>22</c:v>
                </c:pt>
                <c:pt idx="209">
                  <c:v>22</c:v>
                </c:pt>
                <c:pt idx="210">
                  <c:v>22</c:v>
                </c:pt>
                <c:pt idx="211">
                  <c:v>19</c:v>
                </c:pt>
                <c:pt idx="212">
                  <c:v>21</c:v>
                </c:pt>
                <c:pt idx="213">
                  <c:v>22</c:v>
                </c:pt>
                <c:pt idx="214">
                  <c:v>21</c:v>
                </c:pt>
                <c:pt idx="215">
                  <c:v>20</c:v>
                </c:pt>
                <c:pt idx="216">
                  <c:v>21</c:v>
                </c:pt>
                <c:pt idx="217">
                  <c:v>21</c:v>
                </c:pt>
                <c:pt idx="218">
                  <c:v>21</c:v>
                </c:pt>
                <c:pt idx="219">
                  <c:v>20</c:v>
                </c:pt>
                <c:pt idx="220">
                  <c:v>20</c:v>
                </c:pt>
                <c:pt idx="221">
                  <c:v>21</c:v>
                </c:pt>
                <c:pt idx="222">
                  <c:v>22</c:v>
                </c:pt>
                <c:pt idx="223">
                  <c:v>20</c:v>
                </c:pt>
                <c:pt idx="224">
                  <c:v>21</c:v>
                </c:pt>
                <c:pt idx="225">
                  <c:v>21</c:v>
                </c:pt>
                <c:pt idx="226">
                  <c:v>20</c:v>
                </c:pt>
                <c:pt idx="227">
                  <c:v>20</c:v>
                </c:pt>
                <c:pt idx="228">
                  <c:v>23</c:v>
                </c:pt>
                <c:pt idx="229">
                  <c:v>21</c:v>
                </c:pt>
                <c:pt idx="230">
                  <c:v>22</c:v>
                </c:pt>
                <c:pt idx="231">
                  <c:v>20</c:v>
                </c:pt>
                <c:pt idx="232">
                  <c:v>23</c:v>
                </c:pt>
                <c:pt idx="233">
                  <c:v>22</c:v>
                </c:pt>
                <c:pt idx="234">
                  <c:v>20</c:v>
                </c:pt>
                <c:pt idx="235">
                  <c:v>21</c:v>
                </c:pt>
                <c:pt idx="236">
                  <c:v>22</c:v>
                </c:pt>
                <c:pt idx="237">
                  <c:v>23</c:v>
                </c:pt>
                <c:pt idx="238">
                  <c:v>21</c:v>
                </c:pt>
                <c:pt idx="239">
                  <c:v>21</c:v>
                </c:pt>
                <c:pt idx="240">
                  <c:v>20</c:v>
                </c:pt>
                <c:pt idx="241">
                  <c:v>20</c:v>
                </c:pt>
                <c:pt idx="242">
                  <c:v>22</c:v>
                </c:pt>
                <c:pt idx="243">
                  <c:v>20</c:v>
                </c:pt>
                <c:pt idx="244">
                  <c:v>23</c:v>
                </c:pt>
                <c:pt idx="245">
                  <c:v>20</c:v>
                </c:pt>
                <c:pt idx="246">
                  <c:v>21</c:v>
                </c:pt>
                <c:pt idx="247">
                  <c:v>21</c:v>
                </c:pt>
                <c:pt idx="248">
                  <c:v>20</c:v>
                </c:pt>
                <c:pt idx="249">
                  <c:v>21</c:v>
                </c:pt>
                <c:pt idx="250">
                  <c:v>19</c:v>
                </c:pt>
                <c:pt idx="251">
                  <c:v>21</c:v>
                </c:pt>
                <c:pt idx="252">
                  <c:v>21</c:v>
                </c:pt>
                <c:pt idx="253">
                  <c:v>21</c:v>
                </c:pt>
                <c:pt idx="254">
                  <c:v>22</c:v>
                </c:pt>
                <c:pt idx="255">
                  <c:v>21</c:v>
                </c:pt>
                <c:pt idx="256">
                  <c:v>21</c:v>
                </c:pt>
                <c:pt idx="257">
                  <c:v>20</c:v>
                </c:pt>
                <c:pt idx="258">
                  <c:v>21</c:v>
                </c:pt>
                <c:pt idx="259">
                  <c:v>21</c:v>
                </c:pt>
                <c:pt idx="260">
                  <c:v>22</c:v>
                </c:pt>
                <c:pt idx="261">
                  <c:v>21</c:v>
                </c:pt>
                <c:pt idx="262">
                  <c:v>23</c:v>
                </c:pt>
                <c:pt idx="263">
                  <c:v>20</c:v>
                </c:pt>
                <c:pt idx="264">
                  <c:v>22</c:v>
                </c:pt>
                <c:pt idx="265">
                  <c:v>21</c:v>
                </c:pt>
                <c:pt idx="266">
                  <c:v>21</c:v>
                </c:pt>
                <c:pt idx="267">
                  <c:v>22</c:v>
                </c:pt>
                <c:pt idx="268">
                  <c:v>20</c:v>
                </c:pt>
                <c:pt idx="269">
                  <c:v>20</c:v>
                </c:pt>
                <c:pt idx="270">
                  <c:v>19</c:v>
                </c:pt>
                <c:pt idx="271">
                  <c:v>22</c:v>
                </c:pt>
                <c:pt idx="272">
                  <c:v>20</c:v>
                </c:pt>
                <c:pt idx="273">
                  <c:v>21</c:v>
                </c:pt>
                <c:pt idx="274">
                  <c:v>21</c:v>
                </c:pt>
                <c:pt idx="275">
                  <c:v>19</c:v>
                </c:pt>
                <c:pt idx="276">
                  <c:v>20</c:v>
                </c:pt>
                <c:pt idx="277">
                  <c:v>22</c:v>
                </c:pt>
                <c:pt idx="278">
                  <c:v>23</c:v>
                </c:pt>
                <c:pt idx="279">
                  <c:v>20</c:v>
                </c:pt>
                <c:pt idx="280">
                  <c:v>20</c:v>
                </c:pt>
                <c:pt idx="281">
                  <c:v>22</c:v>
                </c:pt>
                <c:pt idx="282">
                  <c:v>21</c:v>
                </c:pt>
                <c:pt idx="283">
                  <c:v>18</c:v>
                </c:pt>
                <c:pt idx="284">
                  <c:v>22</c:v>
                </c:pt>
                <c:pt idx="285">
                  <c:v>20</c:v>
                </c:pt>
                <c:pt idx="286">
                  <c:v>19</c:v>
                </c:pt>
                <c:pt idx="287">
                  <c:v>21</c:v>
                </c:pt>
                <c:pt idx="288">
                  <c:v>20</c:v>
                </c:pt>
                <c:pt idx="289">
                  <c:v>20</c:v>
                </c:pt>
                <c:pt idx="290">
                  <c:v>21</c:v>
                </c:pt>
                <c:pt idx="291">
                  <c:v>23</c:v>
                </c:pt>
                <c:pt idx="292">
                  <c:v>20</c:v>
                </c:pt>
                <c:pt idx="293">
                  <c:v>22</c:v>
                </c:pt>
                <c:pt idx="294">
                  <c:v>20</c:v>
                </c:pt>
                <c:pt idx="295">
                  <c:v>22</c:v>
                </c:pt>
                <c:pt idx="296">
                  <c:v>22</c:v>
                </c:pt>
                <c:pt idx="297">
                  <c:v>20</c:v>
                </c:pt>
                <c:pt idx="298">
                  <c:v>22</c:v>
                </c:pt>
                <c:pt idx="299">
                  <c:v>20</c:v>
                </c:pt>
                <c:pt idx="300">
                  <c:v>21</c:v>
                </c:pt>
                <c:pt idx="301">
                  <c:v>20</c:v>
                </c:pt>
                <c:pt idx="302">
                  <c:v>21</c:v>
                </c:pt>
                <c:pt idx="303">
                  <c:v>20</c:v>
                </c:pt>
                <c:pt idx="304">
                  <c:v>20</c:v>
                </c:pt>
                <c:pt idx="305">
                  <c:v>21</c:v>
                </c:pt>
                <c:pt idx="306">
                  <c:v>19</c:v>
                </c:pt>
                <c:pt idx="307">
                  <c:v>22</c:v>
                </c:pt>
                <c:pt idx="308">
                  <c:v>20</c:v>
                </c:pt>
                <c:pt idx="309">
                  <c:v>21</c:v>
                </c:pt>
                <c:pt idx="310">
                  <c:v>22</c:v>
                </c:pt>
                <c:pt idx="311">
                  <c:v>20</c:v>
                </c:pt>
                <c:pt idx="312">
                  <c:v>20</c:v>
                </c:pt>
                <c:pt idx="313">
                  <c:v>20</c:v>
                </c:pt>
                <c:pt idx="314">
                  <c:v>20</c:v>
                </c:pt>
                <c:pt idx="315">
                  <c:v>20</c:v>
                </c:pt>
                <c:pt idx="316">
                  <c:v>20</c:v>
                </c:pt>
                <c:pt idx="317">
                  <c:v>21</c:v>
                </c:pt>
                <c:pt idx="318">
                  <c:v>20</c:v>
                </c:pt>
                <c:pt idx="319">
                  <c:v>23</c:v>
                </c:pt>
                <c:pt idx="320">
                  <c:v>19</c:v>
                </c:pt>
                <c:pt idx="321">
                  <c:v>20</c:v>
                </c:pt>
                <c:pt idx="322">
                  <c:v>20</c:v>
                </c:pt>
                <c:pt idx="323">
                  <c:v>21</c:v>
                </c:pt>
                <c:pt idx="324">
                  <c:v>23</c:v>
                </c:pt>
                <c:pt idx="325">
                  <c:v>21</c:v>
                </c:pt>
                <c:pt idx="326">
                  <c:v>22</c:v>
                </c:pt>
                <c:pt idx="327">
                  <c:v>21</c:v>
                </c:pt>
                <c:pt idx="328">
                  <c:v>21</c:v>
                </c:pt>
                <c:pt idx="329">
                  <c:v>21</c:v>
                </c:pt>
                <c:pt idx="330">
                  <c:v>19</c:v>
                </c:pt>
                <c:pt idx="331">
                  <c:v>22</c:v>
                </c:pt>
                <c:pt idx="332">
                  <c:v>20</c:v>
                </c:pt>
                <c:pt idx="333">
                  <c:v>21</c:v>
                </c:pt>
                <c:pt idx="334">
                  <c:v>20</c:v>
                </c:pt>
                <c:pt idx="335">
                  <c:v>20</c:v>
                </c:pt>
                <c:pt idx="336">
                  <c:v>22</c:v>
                </c:pt>
                <c:pt idx="337">
                  <c:v>21</c:v>
                </c:pt>
                <c:pt idx="338">
                  <c:v>20</c:v>
                </c:pt>
                <c:pt idx="339">
                  <c:v>24</c:v>
                </c:pt>
                <c:pt idx="340">
                  <c:v>20</c:v>
                </c:pt>
                <c:pt idx="341">
                  <c:v>20</c:v>
                </c:pt>
                <c:pt idx="342">
                  <c:v>21</c:v>
                </c:pt>
                <c:pt idx="343">
                  <c:v>21</c:v>
                </c:pt>
                <c:pt idx="344">
                  <c:v>20</c:v>
                </c:pt>
                <c:pt idx="345">
                  <c:v>20</c:v>
                </c:pt>
                <c:pt idx="346">
                  <c:v>20</c:v>
                </c:pt>
                <c:pt idx="347">
                  <c:v>20</c:v>
                </c:pt>
                <c:pt idx="348">
                  <c:v>21</c:v>
                </c:pt>
                <c:pt idx="349">
                  <c:v>20</c:v>
                </c:pt>
                <c:pt idx="350">
                  <c:v>22</c:v>
                </c:pt>
                <c:pt idx="351">
                  <c:v>21</c:v>
                </c:pt>
                <c:pt idx="352">
                  <c:v>21</c:v>
                </c:pt>
                <c:pt idx="353">
                  <c:v>20</c:v>
                </c:pt>
                <c:pt idx="354">
                  <c:v>21</c:v>
                </c:pt>
                <c:pt idx="355">
                  <c:v>21</c:v>
                </c:pt>
                <c:pt idx="356">
                  <c:v>20</c:v>
                </c:pt>
                <c:pt idx="357">
                  <c:v>19</c:v>
                </c:pt>
                <c:pt idx="358">
                  <c:v>20</c:v>
                </c:pt>
                <c:pt idx="359">
                  <c:v>20</c:v>
                </c:pt>
                <c:pt idx="360">
                  <c:v>23</c:v>
                </c:pt>
                <c:pt idx="361">
                  <c:v>20</c:v>
                </c:pt>
                <c:pt idx="362">
                  <c:v>23</c:v>
                </c:pt>
                <c:pt idx="363">
                  <c:v>19</c:v>
                </c:pt>
                <c:pt idx="364">
                  <c:v>20</c:v>
                </c:pt>
                <c:pt idx="365">
                  <c:v>21</c:v>
                </c:pt>
                <c:pt idx="366">
                  <c:v>20</c:v>
                </c:pt>
                <c:pt idx="367">
                  <c:v>20</c:v>
                </c:pt>
                <c:pt idx="368">
                  <c:v>20</c:v>
                </c:pt>
                <c:pt idx="369">
                  <c:v>20</c:v>
                </c:pt>
                <c:pt idx="370">
                  <c:v>18</c:v>
                </c:pt>
                <c:pt idx="371">
                  <c:v>21</c:v>
                </c:pt>
                <c:pt idx="372">
                  <c:v>22</c:v>
                </c:pt>
                <c:pt idx="373">
                  <c:v>20</c:v>
                </c:pt>
                <c:pt idx="374">
                  <c:v>20</c:v>
                </c:pt>
                <c:pt idx="375">
                  <c:v>21</c:v>
                </c:pt>
                <c:pt idx="376">
                  <c:v>20</c:v>
                </c:pt>
                <c:pt idx="377">
                  <c:v>20</c:v>
                </c:pt>
                <c:pt idx="378">
                  <c:v>19</c:v>
                </c:pt>
                <c:pt idx="379">
                  <c:v>21</c:v>
                </c:pt>
                <c:pt idx="380">
                  <c:v>21</c:v>
                </c:pt>
                <c:pt idx="381">
                  <c:v>20</c:v>
                </c:pt>
                <c:pt idx="382">
                  <c:v>20</c:v>
                </c:pt>
                <c:pt idx="383">
                  <c:v>20</c:v>
                </c:pt>
                <c:pt idx="384">
                  <c:v>22</c:v>
                </c:pt>
                <c:pt idx="385">
                  <c:v>20</c:v>
                </c:pt>
                <c:pt idx="386">
                  <c:v>21</c:v>
                </c:pt>
                <c:pt idx="387">
                  <c:v>20</c:v>
                </c:pt>
                <c:pt idx="388">
                  <c:v>20</c:v>
                </c:pt>
                <c:pt idx="389">
                  <c:v>23</c:v>
                </c:pt>
                <c:pt idx="390">
                  <c:v>21</c:v>
                </c:pt>
                <c:pt idx="391">
                  <c:v>21</c:v>
                </c:pt>
                <c:pt idx="392">
                  <c:v>20</c:v>
                </c:pt>
                <c:pt idx="393">
                  <c:v>21</c:v>
                </c:pt>
                <c:pt idx="394">
                  <c:v>22</c:v>
                </c:pt>
                <c:pt idx="395">
                  <c:v>22</c:v>
                </c:pt>
                <c:pt idx="396">
                  <c:v>20</c:v>
                </c:pt>
                <c:pt idx="397">
                  <c:v>19</c:v>
                </c:pt>
                <c:pt idx="398">
                  <c:v>23</c:v>
                </c:pt>
                <c:pt idx="399">
                  <c:v>19</c:v>
                </c:pt>
                <c:pt idx="400">
                  <c:v>20</c:v>
                </c:pt>
                <c:pt idx="401">
                  <c:v>20</c:v>
                </c:pt>
                <c:pt idx="402">
                  <c:v>23</c:v>
                </c:pt>
                <c:pt idx="403">
                  <c:v>21</c:v>
                </c:pt>
                <c:pt idx="404">
                  <c:v>21</c:v>
                </c:pt>
                <c:pt idx="405">
                  <c:v>21</c:v>
                </c:pt>
                <c:pt idx="406">
                  <c:v>17</c:v>
                </c:pt>
                <c:pt idx="407">
                  <c:v>20</c:v>
                </c:pt>
                <c:pt idx="408">
                  <c:v>21</c:v>
                </c:pt>
                <c:pt idx="409">
                  <c:v>21</c:v>
                </c:pt>
                <c:pt idx="410">
                  <c:v>21</c:v>
                </c:pt>
                <c:pt idx="411">
                  <c:v>20</c:v>
                </c:pt>
                <c:pt idx="412">
                  <c:v>21</c:v>
                </c:pt>
                <c:pt idx="413">
                  <c:v>19</c:v>
                </c:pt>
                <c:pt idx="414">
                  <c:v>21</c:v>
                </c:pt>
                <c:pt idx="415">
                  <c:v>20</c:v>
                </c:pt>
                <c:pt idx="416">
                  <c:v>21</c:v>
                </c:pt>
                <c:pt idx="417">
                  <c:v>19</c:v>
                </c:pt>
                <c:pt idx="418">
                  <c:v>21</c:v>
                </c:pt>
                <c:pt idx="419">
                  <c:v>22</c:v>
                </c:pt>
                <c:pt idx="420">
                  <c:v>20</c:v>
                </c:pt>
                <c:pt idx="421">
                  <c:v>23</c:v>
                </c:pt>
                <c:pt idx="422">
                  <c:v>20</c:v>
                </c:pt>
                <c:pt idx="423">
                  <c:v>23</c:v>
                </c:pt>
                <c:pt idx="424">
                  <c:v>18</c:v>
                </c:pt>
                <c:pt idx="425">
                  <c:v>21</c:v>
                </c:pt>
                <c:pt idx="426">
                  <c:v>22</c:v>
                </c:pt>
                <c:pt idx="427">
                  <c:v>22</c:v>
                </c:pt>
                <c:pt idx="428">
                  <c:v>23</c:v>
                </c:pt>
                <c:pt idx="429">
                  <c:v>21</c:v>
                </c:pt>
                <c:pt idx="430">
                  <c:v>19</c:v>
                </c:pt>
                <c:pt idx="431">
                  <c:v>22</c:v>
                </c:pt>
                <c:pt idx="432">
                  <c:v>20</c:v>
                </c:pt>
                <c:pt idx="433">
                  <c:v>22</c:v>
                </c:pt>
                <c:pt idx="434">
                  <c:v>21</c:v>
                </c:pt>
                <c:pt idx="435">
                  <c:v>21</c:v>
                </c:pt>
                <c:pt idx="436">
                  <c:v>20</c:v>
                </c:pt>
                <c:pt idx="437">
                  <c:v>20</c:v>
                </c:pt>
                <c:pt idx="438">
                  <c:v>22</c:v>
                </c:pt>
                <c:pt idx="439">
                  <c:v>20</c:v>
                </c:pt>
                <c:pt idx="440">
                  <c:v>20</c:v>
                </c:pt>
                <c:pt idx="441">
                  <c:v>21</c:v>
                </c:pt>
                <c:pt idx="442">
                  <c:v>22</c:v>
                </c:pt>
                <c:pt idx="443">
                  <c:v>20</c:v>
                </c:pt>
                <c:pt idx="444">
                  <c:v>20</c:v>
                </c:pt>
                <c:pt idx="445">
                  <c:v>21</c:v>
                </c:pt>
                <c:pt idx="446">
                  <c:v>20</c:v>
                </c:pt>
                <c:pt idx="447">
                  <c:v>23</c:v>
                </c:pt>
                <c:pt idx="448">
                  <c:v>22</c:v>
                </c:pt>
                <c:pt idx="449">
                  <c:v>20</c:v>
                </c:pt>
                <c:pt idx="450">
                  <c:v>21</c:v>
                </c:pt>
                <c:pt idx="451">
                  <c:v>21</c:v>
                </c:pt>
                <c:pt idx="452">
                  <c:v>20</c:v>
                </c:pt>
                <c:pt idx="453">
                  <c:v>21</c:v>
                </c:pt>
                <c:pt idx="454">
                  <c:v>19</c:v>
                </c:pt>
                <c:pt idx="455">
                  <c:v>23</c:v>
                </c:pt>
                <c:pt idx="456">
                  <c:v>21</c:v>
                </c:pt>
                <c:pt idx="457">
                  <c:v>20</c:v>
                </c:pt>
                <c:pt idx="458">
                  <c:v>22</c:v>
                </c:pt>
                <c:pt idx="459">
                  <c:v>22</c:v>
                </c:pt>
                <c:pt idx="460">
                  <c:v>21</c:v>
                </c:pt>
                <c:pt idx="461">
                  <c:v>22</c:v>
                </c:pt>
                <c:pt idx="462">
                  <c:v>21</c:v>
                </c:pt>
                <c:pt idx="463">
                  <c:v>20</c:v>
                </c:pt>
                <c:pt idx="464">
                  <c:v>18</c:v>
                </c:pt>
                <c:pt idx="465">
                  <c:v>21</c:v>
                </c:pt>
                <c:pt idx="466">
                  <c:v>22</c:v>
                </c:pt>
                <c:pt idx="467">
                  <c:v>21</c:v>
                </c:pt>
                <c:pt idx="468">
                  <c:v>21</c:v>
                </c:pt>
                <c:pt idx="469">
                  <c:v>21</c:v>
                </c:pt>
                <c:pt idx="470">
                  <c:v>18</c:v>
                </c:pt>
                <c:pt idx="471">
                  <c:v>20</c:v>
                </c:pt>
                <c:pt idx="472">
                  <c:v>21</c:v>
                </c:pt>
                <c:pt idx="473">
                  <c:v>19</c:v>
                </c:pt>
                <c:pt idx="474">
                  <c:v>23</c:v>
                </c:pt>
                <c:pt idx="475">
                  <c:v>20</c:v>
                </c:pt>
                <c:pt idx="476">
                  <c:v>19</c:v>
                </c:pt>
                <c:pt idx="477">
                  <c:v>21</c:v>
                </c:pt>
                <c:pt idx="478">
                  <c:v>21</c:v>
                </c:pt>
                <c:pt idx="479">
                  <c:v>20</c:v>
                </c:pt>
                <c:pt idx="480">
                  <c:v>19</c:v>
                </c:pt>
                <c:pt idx="481">
                  <c:v>21</c:v>
                </c:pt>
                <c:pt idx="482">
                  <c:v>21</c:v>
                </c:pt>
                <c:pt idx="483">
                  <c:v>20</c:v>
                </c:pt>
                <c:pt idx="484">
                  <c:v>21</c:v>
                </c:pt>
                <c:pt idx="485">
                  <c:v>20</c:v>
                </c:pt>
                <c:pt idx="486">
                  <c:v>22</c:v>
                </c:pt>
                <c:pt idx="487">
                  <c:v>22</c:v>
                </c:pt>
                <c:pt idx="488">
                  <c:v>20</c:v>
                </c:pt>
                <c:pt idx="489">
                  <c:v>21</c:v>
                </c:pt>
                <c:pt idx="490">
                  <c:v>19</c:v>
                </c:pt>
                <c:pt idx="491">
                  <c:v>20</c:v>
                </c:pt>
                <c:pt idx="492">
                  <c:v>19</c:v>
                </c:pt>
                <c:pt idx="493">
                  <c:v>22</c:v>
                </c:pt>
                <c:pt idx="494">
                  <c:v>20</c:v>
                </c:pt>
                <c:pt idx="495">
                  <c:v>22</c:v>
                </c:pt>
                <c:pt idx="496">
                  <c:v>21</c:v>
                </c:pt>
                <c:pt idx="497">
                  <c:v>21</c:v>
                </c:pt>
                <c:pt idx="498">
                  <c:v>21</c:v>
                </c:pt>
                <c:pt idx="499">
                  <c:v>21</c:v>
                </c:pt>
                <c:pt idx="500">
                  <c:v>21</c:v>
                </c:pt>
                <c:pt idx="501">
                  <c:v>20</c:v>
                </c:pt>
                <c:pt idx="502">
                  <c:v>21</c:v>
                </c:pt>
                <c:pt idx="503">
                  <c:v>20</c:v>
                </c:pt>
                <c:pt idx="504">
                  <c:v>20</c:v>
                </c:pt>
                <c:pt idx="505">
                  <c:v>22</c:v>
                </c:pt>
                <c:pt idx="506">
                  <c:v>22</c:v>
                </c:pt>
                <c:pt idx="507">
                  <c:v>22</c:v>
                </c:pt>
                <c:pt idx="508">
                  <c:v>21</c:v>
                </c:pt>
                <c:pt idx="509">
                  <c:v>20</c:v>
                </c:pt>
                <c:pt idx="510">
                  <c:v>22</c:v>
                </c:pt>
                <c:pt idx="511">
                  <c:v>21</c:v>
                </c:pt>
                <c:pt idx="512">
                  <c:v>25</c:v>
                </c:pt>
                <c:pt idx="513">
                  <c:v>21</c:v>
                </c:pt>
                <c:pt idx="514">
                  <c:v>21</c:v>
                </c:pt>
                <c:pt idx="515">
                  <c:v>22</c:v>
                </c:pt>
                <c:pt idx="516">
                  <c:v>21</c:v>
                </c:pt>
                <c:pt idx="517">
                  <c:v>21</c:v>
                </c:pt>
                <c:pt idx="518">
                  <c:v>20</c:v>
                </c:pt>
                <c:pt idx="519">
                  <c:v>21</c:v>
                </c:pt>
                <c:pt idx="520">
                  <c:v>20</c:v>
                </c:pt>
                <c:pt idx="521">
                  <c:v>20</c:v>
                </c:pt>
                <c:pt idx="522">
                  <c:v>20</c:v>
                </c:pt>
                <c:pt idx="523">
                  <c:v>21</c:v>
                </c:pt>
                <c:pt idx="524">
                  <c:v>21</c:v>
                </c:pt>
                <c:pt idx="525">
                  <c:v>21</c:v>
                </c:pt>
                <c:pt idx="526">
                  <c:v>22</c:v>
                </c:pt>
                <c:pt idx="527">
                  <c:v>20</c:v>
                </c:pt>
                <c:pt idx="528">
                  <c:v>20</c:v>
                </c:pt>
                <c:pt idx="529">
                  <c:v>19</c:v>
                </c:pt>
                <c:pt idx="530">
                  <c:v>22</c:v>
                </c:pt>
                <c:pt idx="531">
                  <c:v>20</c:v>
                </c:pt>
                <c:pt idx="532">
                  <c:v>21</c:v>
                </c:pt>
                <c:pt idx="533">
                  <c:v>20</c:v>
                </c:pt>
                <c:pt idx="534">
                  <c:v>20</c:v>
                </c:pt>
                <c:pt idx="535">
                  <c:v>19</c:v>
                </c:pt>
                <c:pt idx="536">
                  <c:v>21</c:v>
                </c:pt>
                <c:pt idx="537">
                  <c:v>20</c:v>
                </c:pt>
                <c:pt idx="538">
                  <c:v>20</c:v>
                </c:pt>
                <c:pt idx="539">
                  <c:v>21</c:v>
                </c:pt>
                <c:pt idx="540">
                  <c:v>23</c:v>
                </c:pt>
                <c:pt idx="541">
                  <c:v>20</c:v>
                </c:pt>
                <c:pt idx="542">
                  <c:v>20</c:v>
                </c:pt>
                <c:pt idx="543">
                  <c:v>20</c:v>
                </c:pt>
                <c:pt idx="544">
                  <c:v>20</c:v>
                </c:pt>
                <c:pt idx="545">
                  <c:v>18</c:v>
                </c:pt>
                <c:pt idx="546">
                  <c:v>24</c:v>
                </c:pt>
                <c:pt idx="547">
                  <c:v>20</c:v>
                </c:pt>
                <c:pt idx="548">
                  <c:v>20</c:v>
                </c:pt>
                <c:pt idx="549">
                  <c:v>19</c:v>
                </c:pt>
                <c:pt idx="550">
                  <c:v>20</c:v>
                </c:pt>
                <c:pt idx="551">
                  <c:v>20</c:v>
                </c:pt>
                <c:pt idx="552">
                  <c:v>22</c:v>
                </c:pt>
                <c:pt idx="553">
                  <c:v>23</c:v>
                </c:pt>
                <c:pt idx="554">
                  <c:v>21</c:v>
                </c:pt>
                <c:pt idx="555">
                  <c:v>23</c:v>
                </c:pt>
                <c:pt idx="556">
                  <c:v>20</c:v>
                </c:pt>
                <c:pt idx="557">
                  <c:v>21</c:v>
                </c:pt>
                <c:pt idx="558">
                  <c:v>21</c:v>
                </c:pt>
                <c:pt idx="559">
                  <c:v>21</c:v>
                </c:pt>
                <c:pt idx="560">
                  <c:v>20</c:v>
                </c:pt>
                <c:pt idx="561">
                  <c:v>20</c:v>
                </c:pt>
                <c:pt idx="562">
                  <c:v>20</c:v>
                </c:pt>
                <c:pt idx="563">
                  <c:v>21</c:v>
                </c:pt>
                <c:pt idx="564">
                  <c:v>22</c:v>
                </c:pt>
                <c:pt idx="565">
                  <c:v>21</c:v>
                </c:pt>
                <c:pt idx="566">
                  <c:v>21</c:v>
                </c:pt>
                <c:pt idx="567">
                  <c:v>21</c:v>
                </c:pt>
                <c:pt idx="568">
                  <c:v>21</c:v>
                </c:pt>
                <c:pt idx="569">
                  <c:v>20</c:v>
                </c:pt>
                <c:pt idx="570">
                  <c:v>22</c:v>
                </c:pt>
                <c:pt idx="571">
                  <c:v>20</c:v>
                </c:pt>
                <c:pt idx="572">
                  <c:v>20</c:v>
                </c:pt>
                <c:pt idx="573">
                  <c:v>20</c:v>
                </c:pt>
                <c:pt idx="574">
                  <c:v>20</c:v>
                </c:pt>
                <c:pt idx="575">
                  <c:v>23</c:v>
                </c:pt>
                <c:pt idx="576">
                  <c:v>20</c:v>
                </c:pt>
                <c:pt idx="577">
                  <c:v>21</c:v>
                </c:pt>
                <c:pt idx="578">
                  <c:v>21</c:v>
                </c:pt>
                <c:pt idx="579">
                  <c:v>21</c:v>
                </c:pt>
                <c:pt idx="580">
                  <c:v>22</c:v>
                </c:pt>
                <c:pt idx="581">
                  <c:v>21</c:v>
                </c:pt>
                <c:pt idx="582">
                  <c:v>20</c:v>
                </c:pt>
                <c:pt idx="583">
                  <c:v>22</c:v>
                </c:pt>
                <c:pt idx="584">
                  <c:v>21</c:v>
                </c:pt>
                <c:pt idx="585">
                  <c:v>20</c:v>
                </c:pt>
                <c:pt idx="586">
                  <c:v>20</c:v>
                </c:pt>
                <c:pt idx="587">
                  <c:v>21</c:v>
                </c:pt>
                <c:pt idx="588">
                  <c:v>19</c:v>
                </c:pt>
                <c:pt idx="589">
                  <c:v>21</c:v>
                </c:pt>
                <c:pt idx="590">
                  <c:v>21</c:v>
                </c:pt>
                <c:pt idx="591">
                  <c:v>21</c:v>
                </c:pt>
                <c:pt idx="592">
                  <c:v>23</c:v>
                </c:pt>
                <c:pt idx="593">
                  <c:v>20</c:v>
                </c:pt>
                <c:pt idx="594">
                  <c:v>20</c:v>
                </c:pt>
                <c:pt idx="595">
                  <c:v>21</c:v>
                </c:pt>
                <c:pt idx="596">
                  <c:v>20</c:v>
                </c:pt>
                <c:pt idx="597">
                  <c:v>21</c:v>
                </c:pt>
                <c:pt idx="598">
                  <c:v>21</c:v>
                </c:pt>
                <c:pt idx="599">
                  <c:v>20</c:v>
                </c:pt>
                <c:pt idx="600">
                  <c:v>20</c:v>
                </c:pt>
                <c:pt idx="601">
                  <c:v>21</c:v>
                </c:pt>
                <c:pt idx="602">
                  <c:v>20</c:v>
                </c:pt>
                <c:pt idx="603">
                  <c:v>20</c:v>
                </c:pt>
                <c:pt idx="604">
                  <c:v>20</c:v>
                </c:pt>
                <c:pt idx="605">
                  <c:v>21</c:v>
                </c:pt>
                <c:pt idx="606">
                  <c:v>21</c:v>
                </c:pt>
                <c:pt idx="607">
                  <c:v>20</c:v>
                </c:pt>
                <c:pt idx="608">
                  <c:v>23</c:v>
                </c:pt>
                <c:pt idx="609">
                  <c:v>20</c:v>
                </c:pt>
                <c:pt idx="610">
                  <c:v>20</c:v>
                </c:pt>
                <c:pt idx="611">
                  <c:v>20</c:v>
                </c:pt>
                <c:pt idx="612">
                  <c:v>21</c:v>
                </c:pt>
                <c:pt idx="613">
                  <c:v>21</c:v>
                </c:pt>
                <c:pt idx="614">
                  <c:v>20</c:v>
                </c:pt>
                <c:pt idx="615">
                  <c:v>22</c:v>
                </c:pt>
                <c:pt idx="616">
                  <c:v>20</c:v>
                </c:pt>
                <c:pt idx="617">
                  <c:v>22</c:v>
                </c:pt>
                <c:pt idx="618">
                  <c:v>20</c:v>
                </c:pt>
                <c:pt idx="619">
                  <c:v>21</c:v>
                </c:pt>
                <c:pt idx="620">
                  <c:v>21</c:v>
                </c:pt>
                <c:pt idx="621">
                  <c:v>20</c:v>
                </c:pt>
                <c:pt idx="622">
                  <c:v>20</c:v>
                </c:pt>
                <c:pt idx="623">
                  <c:v>21</c:v>
                </c:pt>
                <c:pt idx="624">
                  <c:v>21</c:v>
                </c:pt>
                <c:pt idx="625">
                  <c:v>20</c:v>
                </c:pt>
                <c:pt idx="626">
                  <c:v>19</c:v>
                </c:pt>
                <c:pt idx="627">
                  <c:v>20</c:v>
                </c:pt>
                <c:pt idx="628">
                  <c:v>21</c:v>
                </c:pt>
                <c:pt idx="629">
                  <c:v>21</c:v>
                </c:pt>
                <c:pt idx="630">
                  <c:v>21</c:v>
                </c:pt>
                <c:pt idx="631">
                  <c:v>20</c:v>
                </c:pt>
                <c:pt idx="632">
                  <c:v>21</c:v>
                </c:pt>
                <c:pt idx="633">
                  <c:v>20</c:v>
                </c:pt>
                <c:pt idx="634">
                  <c:v>21</c:v>
                </c:pt>
                <c:pt idx="635">
                  <c:v>20</c:v>
                </c:pt>
                <c:pt idx="636">
                  <c:v>22</c:v>
                </c:pt>
                <c:pt idx="637">
                  <c:v>22</c:v>
                </c:pt>
                <c:pt idx="638">
                  <c:v>23</c:v>
                </c:pt>
                <c:pt idx="639">
                  <c:v>23</c:v>
                </c:pt>
                <c:pt idx="640">
                  <c:v>21</c:v>
                </c:pt>
                <c:pt idx="641">
                  <c:v>21</c:v>
                </c:pt>
                <c:pt idx="642">
                  <c:v>22</c:v>
                </c:pt>
                <c:pt idx="643">
                  <c:v>21</c:v>
                </c:pt>
                <c:pt idx="644">
                  <c:v>18</c:v>
                </c:pt>
                <c:pt idx="645">
                  <c:v>19</c:v>
                </c:pt>
                <c:pt idx="646">
                  <c:v>21</c:v>
                </c:pt>
                <c:pt idx="647">
                  <c:v>20</c:v>
                </c:pt>
                <c:pt idx="648">
                  <c:v>23</c:v>
                </c:pt>
                <c:pt idx="649">
                  <c:v>20</c:v>
                </c:pt>
                <c:pt idx="650">
                  <c:v>21</c:v>
                </c:pt>
                <c:pt idx="651">
                  <c:v>22</c:v>
                </c:pt>
                <c:pt idx="652">
                  <c:v>22</c:v>
                </c:pt>
                <c:pt idx="653">
                  <c:v>21</c:v>
                </c:pt>
                <c:pt idx="654">
                  <c:v>21</c:v>
                </c:pt>
                <c:pt idx="655">
                  <c:v>19</c:v>
                </c:pt>
                <c:pt idx="656">
                  <c:v>20</c:v>
                </c:pt>
                <c:pt idx="657">
                  <c:v>19</c:v>
                </c:pt>
                <c:pt idx="658">
                  <c:v>21</c:v>
                </c:pt>
                <c:pt idx="659">
                  <c:v>21</c:v>
                </c:pt>
                <c:pt idx="660">
                  <c:v>20</c:v>
                </c:pt>
                <c:pt idx="661">
                  <c:v>20</c:v>
                </c:pt>
                <c:pt idx="662">
                  <c:v>21</c:v>
                </c:pt>
                <c:pt idx="663">
                  <c:v>20</c:v>
                </c:pt>
                <c:pt idx="664">
                  <c:v>21</c:v>
                </c:pt>
                <c:pt idx="665">
                  <c:v>22</c:v>
                </c:pt>
                <c:pt idx="666">
                  <c:v>21</c:v>
                </c:pt>
                <c:pt idx="667">
                  <c:v>22</c:v>
                </c:pt>
                <c:pt idx="668">
                  <c:v>21</c:v>
                </c:pt>
                <c:pt idx="669">
                  <c:v>20</c:v>
                </c:pt>
                <c:pt idx="670">
                  <c:v>22</c:v>
                </c:pt>
                <c:pt idx="671">
                  <c:v>21</c:v>
                </c:pt>
                <c:pt idx="672">
                  <c:v>22</c:v>
                </c:pt>
                <c:pt idx="673">
                  <c:v>20</c:v>
                </c:pt>
                <c:pt idx="674">
                  <c:v>21</c:v>
                </c:pt>
                <c:pt idx="675">
                  <c:v>22</c:v>
                </c:pt>
                <c:pt idx="676">
                  <c:v>20</c:v>
                </c:pt>
                <c:pt idx="677">
                  <c:v>19</c:v>
                </c:pt>
                <c:pt idx="678">
                  <c:v>20</c:v>
                </c:pt>
                <c:pt idx="679">
                  <c:v>19</c:v>
                </c:pt>
                <c:pt idx="680">
                  <c:v>21</c:v>
                </c:pt>
                <c:pt idx="681">
                  <c:v>21</c:v>
                </c:pt>
                <c:pt idx="682">
                  <c:v>21</c:v>
                </c:pt>
                <c:pt idx="683">
                  <c:v>19</c:v>
                </c:pt>
                <c:pt idx="684">
                  <c:v>20</c:v>
                </c:pt>
                <c:pt idx="685">
                  <c:v>20</c:v>
                </c:pt>
                <c:pt idx="686">
                  <c:v>21</c:v>
                </c:pt>
                <c:pt idx="687">
                  <c:v>20</c:v>
                </c:pt>
                <c:pt idx="688">
                  <c:v>20</c:v>
                </c:pt>
                <c:pt idx="689">
                  <c:v>21</c:v>
                </c:pt>
                <c:pt idx="690">
                  <c:v>20</c:v>
                </c:pt>
                <c:pt idx="691">
                  <c:v>20</c:v>
                </c:pt>
                <c:pt idx="692">
                  <c:v>21</c:v>
                </c:pt>
                <c:pt idx="693">
                  <c:v>21</c:v>
                </c:pt>
                <c:pt idx="694">
                  <c:v>20</c:v>
                </c:pt>
                <c:pt idx="695">
                  <c:v>19</c:v>
                </c:pt>
                <c:pt idx="696">
                  <c:v>21</c:v>
                </c:pt>
                <c:pt idx="697">
                  <c:v>22</c:v>
                </c:pt>
                <c:pt idx="698">
                  <c:v>22</c:v>
                </c:pt>
                <c:pt idx="699">
                  <c:v>21</c:v>
                </c:pt>
                <c:pt idx="700">
                  <c:v>22</c:v>
                </c:pt>
                <c:pt idx="701">
                  <c:v>21</c:v>
                </c:pt>
                <c:pt idx="702">
                  <c:v>17</c:v>
                </c:pt>
                <c:pt idx="703">
                  <c:v>21</c:v>
                </c:pt>
                <c:pt idx="704">
                  <c:v>20</c:v>
                </c:pt>
                <c:pt idx="705">
                  <c:v>21</c:v>
                </c:pt>
                <c:pt idx="706">
                  <c:v>20</c:v>
                </c:pt>
                <c:pt idx="707">
                  <c:v>20</c:v>
                </c:pt>
                <c:pt idx="708">
                  <c:v>19</c:v>
                </c:pt>
                <c:pt idx="709">
                  <c:v>21</c:v>
                </c:pt>
                <c:pt idx="710">
                  <c:v>22</c:v>
                </c:pt>
                <c:pt idx="711">
                  <c:v>20</c:v>
                </c:pt>
                <c:pt idx="712">
                  <c:v>22</c:v>
                </c:pt>
                <c:pt idx="713">
                  <c:v>20</c:v>
                </c:pt>
                <c:pt idx="714">
                  <c:v>18</c:v>
                </c:pt>
                <c:pt idx="715">
                  <c:v>22</c:v>
                </c:pt>
                <c:pt idx="716">
                  <c:v>21</c:v>
                </c:pt>
                <c:pt idx="717">
                  <c:v>21</c:v>
                </c:pt>
                <c:pt idx="718">
                  <c:v>20</c:v>
                </c:pt>
                <c:pt idx="719">
                  <c:v>22</c:v>
                </c:pt>
                <c:pt idx="720">
                  <c:v>20</c:v>
                </c:pt>
                <c:pt idx="721">
                  <c:v>20</c:v>
                </c:pt>
                <c:pt idx="722">
                  <c:v>21</c:v>
                </c:pt>
                <c:pt idx="723">
                  <c:v>17</c:v>
                </c:pt>
                <c:pt idx="724">
                  <c:v>20</c:v>
                </c:pt>
                <c:pt idx="725">
                  <c:v>20</c:v>
                </c:pt>
                <c:pt idx="726">
                  <c:v>22</c:v>
                </c:pt>
                <c:pt idx="727">
                  <c:v>21</c:v>
                </c:pt>
                <c:pt idx="728">
                  <c:v>20</c:v>
                </c:pt>
                <c:pt idx="729">
                  <c:v>21</c:v>
                </c:pt>
                <c:pt idx="730">
                  <c:v>20</c:v>
                </c:pt>
                <c:pt idx="731">
                  <c:v>19</c:v>
                </c:pt>
                <c:pt idx="732">
                  <c:v>22</c:v>
                </c:pt>
                <c:pt idx="733">
                  <c:v>20</c:v>
                </c:pt>
                <c:pt idx="734">
                  <c:v>22</c:v>
                </c:pt>
                <c:pt idx="735">
                  <c:v>19</c:v>
                </c:pt>
                <c:pt idx="736">
                  <c:v>20</c:v>
                </c:pt>
                <c:pt idx="737">
                  <c:v>22</c:v>
                </c:pt>
                <c:pt idx="738">
                  <c:v>20</c:v>
                </c:pt>
                <c:pt idx="739">
                  <c:v>20</c:v>
                </c:pt>
                <c:pt idx="740">
                  <c:v>21</c:v>
                </c:pt>
                <c:pt idx="741">
                  <c:v>20</c:v>
                </c:pt>
                <c:pt idx="742">
                  <c:v>20</c:v>
                </c:pt>
                <c:pt idx="743">
                  <c:v>20</c:v>
                </c:pt>
                <c:pt idx="744">
                  <c:v>20</c:v>
                </c:pt>
                <c:pt idx="745">
                  <c:v>21</c:v>
                </c:pt>
                <c:pt idx="746">
                  <c:v>21</c:v>
                </c:pt>
                <c:pt idx="747">
                  <c:v>21</c:v>
                </c:pt>
                <c:pt idx="748">
                  <c:v>22</c:v>
                </c:pt>
                <c:pt idx="749">
                  <c:v>20</c:v>
                </c:pt>
                <c:pt idx="750">
                  <c:v>20</c:v>
                </c:pt>
                <c:pt idx="751">
                  <c:v>21</c:v>
                </c:pt>
                <c:pt idx="752">
                  <c:v>20</c:v>
                </c:pt>
                <c:pt idx="753">
                  <c:v>21</c:v>
                </c:pt>
                <c:pt idx="754">
                  <c:v>21</c:v>
                </c:pt>
                <c:pt idx="755">
                  <c:v>19</c:v>
                </c:pt>
                <c:pt idx="756">
                  <c:v>20</c:v>
                </c:pt>
                <c:pt idx="757">
                  <c:v>23</c:v>
                </c:pt>
                <c:pt idx="758">
                  <c:v>20</c:v>
                </c:pt>
                <c:pt idx="759">
                  <c:v>22</c:v>
                </c:pt>
                <c:pt idx="760">
                  <c:v>21</c:v>
                </c:pt>
                <c:pt idx="761">
                  <c:v>20</c:v>
                </c:pt>
                <c:pt idx="762">
                  <c:v>21</c:v>
                </c:pt>
                <c:pt idx="763">
                  <c:v>21</c:v>
                </c:pt>
                <c:pt idx="764">
                  <c:v>20</c:v>
                </c:pt>
                <c:pt idx="765">
                  <c:v>22</c:v>
                </c:pt>
                <c:pt idx="766">
                  <c:v>19</c:v>
                </c:pt>
                <c:pt idx="767">
                  <c:v>21</c:v>
                </c:pt>
                <c:pt idx="768">
                  <c:v>20</c:v>
                </c:pt>
                <c:pt idx="769">
                  <c:v>21</c:v>
                </c:pt>
                <c:pt idx="770">
                  <c:v>20</c:v>
                </c:pt>
                <c:pt idx="771">
                  <c:v>22</c:v>
                </c:pt>
                <c:pt idx="772">
                  <c:v>21</c:v>
                </c:pt>
                <c:pt idx="773">
                  <c:v>20</c:v>
                </c:pt>
                <c:pt idx="774">
                  <c:v>22</c:v>
                </c:pt>
                <c:pt idx="775">
                  <c:v>21</c:v>
                </c:pt>
                <c:pt idx="776">
                  <c:v>21</c:v>
                </c:pt>
                <c:pt idx="777">
                  <c:v>22</c:v>
                </c:pt>
                <c:pt idx="778">
                  <c:v>21</c:v>
                </c:pt>
                <c:pt idx="779">
                  <c:v>20</c:v>
                </c:pt>
                <c:pt idx="780">
                  <c:v>21</c:v>
                </c:pt>
                <c:pt idx="781">
                  <c:v>21</c:v>
                </c:pt>
                <c:pt idx="782">
                  <c:v>20</c:v>
                </c:pt>
                <c:pt idx="783">
                  <c:v>19</c:v>
                </c:pt>
                <c:pt idx="784">
                  <c:v>20</c:v>
                </c:pt>
                <c:pt idx="785">
                  <c:v>20</c:v>
                </c:pt>
                <c:pt idx="786">
                  <c:v>21</c:v>
                </c:pt>
                <c:pt idx="787">
                  <c:v>19</c:v>
                </c:pt>
                <c:pt idx="788">
                  <c:v>21</c:v>
                </c:pt>
                <c:pt idx="789">
                  <c:v>20</c:v>
                </c:pt>
                <c:pt idx="790">
                  <c:v>19</c:v>
                </c:pt>
                <c:pt idx="791">
                  <c:v>20</c:v>
                </c:pt>
                <c:pt idx="792">
                  <c:v>21</c:v>
                </c:pt>
                <c:pt idx="793">
                  <c:v>21</c:v>
                </c:pt>
                <c:pt idx="794">
                  <c:v>21</c:v>
                </c:pt>
                <c:pt idx="795">
                  <c:v>19</c:v>
                </c:pt>
                <c:pt idx="796">
                  <c:v>18</c:v>
                </c:pt>
                <c:pt idx="797">
                  <c:v>20</c:v>
                </c:pt>
                <c:pt idx="798">
                  <c:v>22</c:v>
                </c:pt>
                <c:pt idx="799">
                  <c:v>21</c:v>
                </c:pt>
                <c:pt idx="800">
                  <c:v>20</c:v>
                </c:pt>
                <c:pt idx="801">
                  <c:v>22</c:v>
                </c:pt>
                <c:pt idx="802">
                  <c:v>22</c:v>
                </c:pt>
                <c:pt idx="803">
                  <c:v>20</c:v>
                </c:pt>
                <c:pt idx="804">
                  <c:v>21</c:v>
                </c:pt>
                <c:pt idx="805">
                  <c:v>20</c:v>
                </c:pt>
                <c:pt idx="806">
                  <c:v>21</c:v>
                </c:pt>
                <c:pt idx="807">
                  <c:v>22</c:v>
                </c:pt>
                <c:pt idx="808">
                  <c:v>20</c:v>
                </c:pt>
                <c:pt idx="809">
                  <c:v>21</c:v>
                </c:pt>
                <c:pt idx="810">
                  <c:v>21</c:v>
                </c:pt>
                <c:pt idx="811">
                  <c:v>22</c:v>
                </c:pt>
                <c:pt idx="812">
                  <c:v>21</c:v>
                </c:pt>
                <c:pt idx="813">
                  <c:v>20</c:v>
                </c:pt>
                <c:pt idx="814">
                  <c:v>20</c:v>
                </c:pt>
                <c:pt idx="815">
                  <c:v>20</c:v>
                </c:pt>
                <c:pt idx="816">
                  <c:v>22</c:v>
                </c:pt>
                <c:pt idx="817">
                  <c:v>20</c:v>
                </c:pt>
                <c:pt idx="818">
                  <c:v>21</c:v>
                </c:pt>
                <c:pt idx="819">
                  <c:v>20</c:v>
                </c:pt>
                <c:pt idx="820">
                  <c:v>20</c:v>
                </c:pt>
                <c:pt idx="821">
                  <c:v>17</c:v>
                </c:pt>
                <c:pt idx="822">
                  <c:v>21</c:v>
                </c:pt>
                <c:pt idx="823">
                  <c:v>23</c:v>
                </c:pt>
                <c:pt idx="824">
                  <c:v>20</c:v>
                </c:pt>
                <c:pt idx="825">
                  <c:v>21</c:v>
                </c:pt>
                <c:pt idx="826">
                  <c:v>19</c:v>
                </c:pt>
                <c:pt idx="827">
                  <c:v>20</c:v>
                </c:pt>
                <c:pt idx="828">
                  <c:v>21</c:v>
                </c:pt>
                <c:pt idx="829">
                  <c:v>21</c:v>
                </c:pt>
                <c:pt idx="830">
                  <c:v>19</c:v>
                </c:pt>
                <c:pt idx="831">
                  <c:v>20</c:v>
                </c:pt>
                <c:pt idx="832">
                  <c:v>20</c:v>
                </c:pt>
                <c:pt idx="833">
                  <c:v>19</c:v>
                </c:pt>
                <c:pt idx="834">
                  <c:v>21</c:v>
                </c:pt>
                <c:pt idx="835">
                  <c:v>22</c:v>
                </c:pt>
                <c:pt idx="836">
                  <c:v>21</c:v>
                </c:pt>
                <c:pt idx="837">
                  <c:v>22</c:v>
                </c:pt>
                <c:pt idx="838">
                  <c:v>22</c:v>
                </c:pt>
                <c:pt idx="839">
                  <c:v>19</c:v>
                </c:pt>
                <c:pt idx="840">
                  <c:v>21</c:v>
                </c:pt>
                <c:pt idx="841">
                  <c:v>20</c:v>
                </c:pt>
                <c:pt idx="842">
                  <c:v>20</c:v>
                </c:pt>
                <c:pt idx="843">
                  <c:v>20</c:v>
                </c:pt>
                <c:pt idx="844">
                  <c:v>20</c:v>
                </c:pt>
                <c:pt idx="845">
                  <c:v>20</c:v>
                </c:pt>
                <c:pt idx="846">
                  <c:v>20</c:v>
                </c:pt>
                <c:pt idx="847">
                  <c:v>22</c:v>
                </c:pt>
                <c:pt idx="848">
                  <c:v>21</c:v>
                </c:pt>
                <c:pt idx="849">
                  <c:v>21</c:v>
                </c:pt>
                <c:pt idx="850">
                  <c:v>21</c:v>
                </c:pt>
                <c:pt idx="851">
                  <c:v>21</c:v>
                </c:pt>
                <c:pt idx="852">
                  <c:v>20</c:v>
                </c:pt>
                <c:pt idx="853">
                  <c:v>22</c:v>
                </c:pt>
                <c:pt idx="854">
                  <c:v>20</c:v>
                </c:pt>
                <c:pt idx="855">
                  <c:v>21</c:v>
                </c:pt>
                <c:pt idx="856">
                  <c:v>22</c:v>
                </c:pt>
                <c:pt idx="857">
                  <c:v>23</c:v>
                </c:pt>
                <c:pt idx="858">
                  <c:v>22</c:v>
                </c:pt>
                <c:pt idx="859">
                  <c:v>22</c:v>
                </c:pt>
                <c:pt idx="860">
                  <c:v>20</c:v>
                </c:pt>
                <c:pt idx="861">
                  <c:v>20</c:v>
                </c:pt>
                <c:pt idx="862">
                  <c:v>21</c:v>
                </c:pt>
                <c:pt idx="863">
                  <c:v>21</c:v>
                </c:pt>
                <c:pt idx="864">
                  <c:v>21</c:v>
                </c:pt>
                <c:pt idx="865">
                  <c:v>20</c:v>
                </c:pt>
                <c:pt idx="866">
                  <c:v>21</c:v>
                </c:pt>
                <c:pt idx="867">
                  <c:v>19</c:v>
                </c:pt>
                <c:pt idx="868">
                  <c:v>21</c:v>
                </c:pt>
                <c:pt idx="869">
                  <c:v>22</c:v>
                </c:pt>
                <c:pt idx="870">
                  <c:v>22</c:v>
                </c:pt>
                <c:pt idx="871">
                  <c:v>20</c:v>
                </c:pt>
                <c:pt idx="872">
                  <c:v>20</c:v>
                </c:pt>
                <c:pt idx="873">
                  <c:v>20</c:v>
                </c:pt>
                <c:pt idx="874">
                  <c:v>22</c:v>
                </c:pt>
                <c:pt idx="875">
                  <c:v>21</c:v>
                </c:pt>
                <c:pt idx="876">
                  <c:v>20</c:v>
                </c:pt>
                <c:pt idx="877">
                  <c:v>21</c:v>
                </c:pt>
                <c:pt idx="878">
                  <c:v>21</c:v>
                </c:pt>
                <c:pt idx="879">
                  <c:v>20</c:v>
                </c:pt>
                <c:pt idx="880">
                  <c:v>21</c:v>
                </c:pt>
                <c:pt idx="881">
                  <c:v>22</c:v>
                </c:pt>
                <c:pt idx="882">
                  <c:v>20</c:v>
                </c:pt>
                <c:pt idx="883">
                  <c:v>20</c:v>
                </c:pt>
                <c:pt idx="884">
                  <c:v>21</c:v>
                </c:pt>
                <c:pt idx="885">
                  <c:v>21</c:v>
                </c:pt>
                <c:pt idx="886">
                  <c:v>20</c:v>
                </c:pt>
                <c:pt idx="887">
                  <c:v>21</c:v>
                </c:pt>
                <c:pt idx="888">
                  <c:v>21</c:v>
                </c:pt>
                <c:pt idx="889">
                  <c:v>20</c:v>
                </c:pt>
                <c:pt idx="890">
                  <c:v>20</c:v>
                </c:pt>
                <c:pt idx="891">
                  <c:v>17</c:v>
                </c:pt>
                <c:pt idx="892">
                  <c:v>22</c:v>
                </c:pt>
                <c:pt idx="893">
                  <c:v>20</c:v>
                </c:pt>
                <c:pt idx="894">
                  <c:v>20</c:v>
                </c:pt>
                <c:pt idx="895">
                  <c:v>21</c:v>
                </c:pt>
                <c:pt idx="896">
                  <c:v>20</c:v>
                </c:pt>
                <c:pt idx="897">
                  <c:v>21</c:v>
                </c:pt>
                <c:pt idx="898">
                  <c:v>21</c:v>
                </c:pt>
                <c:pt idx="899">
                  <c:v>21</c:v>
                </c:pt>
                <c:pt idx="900">
                  <c:v>21</c:v>
                </c:pt>
                <c:pt idx="901">
                  <c:v>21</c:v>
                </c:pt>
                <c:pt idx="902">
                  <c:v>23</c:v>
                </c:pt>
                <c:pt idx="903">
                  <c:v>20</c:v>
                </c:pt>
                <c:pt idx="904">
                  <c:v>20</c:v>
                </c:pt>
                <c:pt idx="905">
                  <c:v>20</c:v>
                </c:pt>
                <c:pt idx="906">
                  <c:v>21</c:v>
                </c:pt>
                <c:pt idx="907">
                  <c:v>21</c:v>
                </c:pt>
                <c:pt idx="908">
                  <c:v>21</c:v>
                </c:pt>
                <c:pt idx="909">
                  <c:v>21</c:v>
                </c:pt>
                <c:pt idx="910">
                  <c:v>21</c:v>
                </c:pt>
                <c:pt idx="911">
                  <c:v>20</c:v>
                </c:pt>
                <c:pt idx="912">
                  <c:v>21</c:v>
                </c:pt>
                <c:pt idx="913">
                  <c:v>20</c:v>
                </c:pt>
                <c:pt idx="914">
                  <c:v>18</c:v>
                </c:pt>
                <c:pt idx="915">
                  <c:v>20</c:v>
                </c:pt>
                <c:pt idx="916">
                  <c:v>23</c:v>
                </c:pt>
                <c:pt idx="917">
                  <c:v>21</c:v>
                </c:pt>
                <c:pt idx="918">
                  <c:v>20</c:v>
                </c:pt>
                <c:pt idx="919">
                  <c:v>21</c:v>
                </c:pt>
                <c:pt idx="920">
                  <c:v>20</c:v>
                </c:pt>
                <c:pt idx="921">
                  <c:v>20</c:v>
                </c:pt>
                <c:pt idx="922">
                  <c:v>20</c:v>
                </c:pt>
                <c:pt idx="923">
                  <c:v>20</c:v>
                </c:pt>
                <c:pt idx="924">
                  <c:v>20</c:v>
                </c:pt>
                <c:pt idx="925">
                  <c:v>20</c:v>
                </c:pt>
                <c:pt idx="926">
                  <c:v>20</c:v>
                </c:pt>
                <c:pt idx="927">
                  <c:v>21</c:v>
                </c:pt>
                <c:pt idx="928">
                  <c:v>19</c:v>
                </c:pt>
                <c:pt idx="929">
                  <c:v>21</c:v>
                </c:pt>
                <c:pt idx="930">
                  <c:v>20</c:v>
                </c:pt>
                <c:pt idx="931">
                  <c:v>21</c:v>
                </c:pt>
                <c:pt idx="932">
                  <c:v>21</c:v>
                </c:pt>
                <c:pt idx="933">
                  <c:v>22</c:v>
                </c:pt>
                <c:pt idx="934">
                  <c:v>21</c:v>
                </c:pt>
                <c:pt idx="935">
                  <c:v>21</c:v>
                </c:pt>
                <c:pt idx="936">
                  <c:v>21</c:v>
                </c:pt>
                <c:pt idx="937">
                  <c:v>20</c:v>
                </c:pt>
                <c:pt idx="938">
                  <c:v>19</c:v>
                </c:pt>
                <c:pt idx="939">
                  <c:v>21</c:v>
                </c:pt>
                <c:pt idx="940">
                  <c:v>22</c:v>
                </c:pt>
                <c:pt idx="941">
                  <c:v>21</c:v>
                </c:pt>
                <c:pt idx="942">
                  <c:v>22</c:v>
                </c:pt>
                <c:pt idx="943">
                  <c:v>20</c:v>
                </c:pt>
                <c:pt idx="944">
                  <c:v>20</c:v>
                </c:pt>
                <c:pt idx="945">
                  <c:v>20</c:v>
                </c:pt>
                <c:pt idx="946">
                  <c:v>21</c:v>
                </c:pt>
                <c:pt idx="947">
                  <c:v>20</c:v>
                </c:pt>
                <c:pt idx="948">
                  <c:v>21</c:v>
                </c:pt>
                <c:pt idx="949">
                  <c:v>19</c:v>
                </c:pt>
                <c:pt idx="950">
                  <c:v>20</c:v>
                </c:pt>
                <c:pt idx="951">
                  <c:v>20</c:v>
                </c:pt>
                <c:pt idx="952">
                  <c:v>23</c:v>
                </c:pt>
                <c:pt idx="953">
                  <c:v>21</c:v>
                </c:pt>
                <c:pt idx="954">
                  <c:v>22</c:v>
                </c:pt>
                <c:pt idx="955">
                  <c:v>21</c:v>
                </c:pt>
                <c:pt idx="956">
                  <c:v>19</c:v>
                </c:pt>
                <c:pt idx="957">
                  <c:v>20</c:v>
                </c:pt>
                <c:pt idx="958">
                  <c:v>20</c:v>
                </c:pt>
                <c:pt idx="959">
                  <c:v>21</c:v>
                </c:pt>
                <c:pt idx="960">
                  <c:v>18</c:v>
                </c:pt>
                <c:pt idx="961">
                  <c:v>20</c:v>
                </c:pt>
                <c:pt idx="962">
                  <c:v>20</c:v>
                </c:pt>
                <c:pt idx="963">
                  <c:v>20</c:v>
                </c:pt>
                <c:pt idx="964">
                  <c:v>20</c:v>
                </c:pt>
                <c:pt idx="965">
                  <c:v>21</c:v>
                </c:pt>
                <c:pt idx="966">
                  <c:v>20</c:v>
                </c:pt>
                <c:pt idx="967">
                  <c:v>20</c:v>
                </c:pt>
                <c:pt idx="968">
                  <c:v>19</c:v>
                </c:pt>
                <c:pt idx="969">
                  <c:v>19</c:v>
                </c:pt>
                <c:pt idx="970">
                  <c:v>20</c:v>
                </c:pt>
                <c:pt idx="971">
                  <c:v>20</c:v>
                </c:pt>
                <c:pt idx="972">
                  <c:v>19</c:v>
                </c:pt>
                <c:pt idx="973">
                  <c:v>19</c:v>
                </c:pt>
                <c:pt idx="974">
                  <c:v>22</c:v>
                </c:pt>
                <c:pt idx="975">
                  <c:v>20</c:v>
                </c:pt>
                <c:pt idx="976">
                  <c:v>20</c:v>
                </c:pt>
                <c:pt idx="977">
                  <c:v>20</c:v>
                </c:pt>
                <c:pt idx="978">
                  <c:v>22</c:v>
                </c:pt>
                <c:pt idx="979">
                  <c:v>20</c:v>
                </c:pt>
                <c:pt idx="980">
                  <c:v>20</c:v>
                </c:pt>
                <c:pt idx="981">
                  <c:v>19</c:v>
                </c:pt>
                <c:pt idx="982">
                  <c:v>20</c:v>
                </c:pt>
                <c:pt idx="983">
                  <c:v>21</c:v>
                </c:pt>
                <c:pt idx="984">
                  <c:v>21</c:v>
                </c:pt>
                <c:pt idx="985">
                  <c:v>21</c:v>
                </c:pt>
                <c:pt idx="986">
                  <c:v>20</c:v>
                </c:pt>
                <c:pt idx="987">
                  <c:v>21</c:v>
                </c:pt>
                <c:pt idx="988">
                  <c:v>21</c:v>
                </c:pt>
                <c:pt idx="989">
                  <c:v>21</c:v>
                </c:pt>
                <c:pt idx="990">
                  <c:v>20</c:v>
                </c:pt>
                <c:pt idx="991">
                  <c:v>21</c:v>
                </c:pt>
                <c:pt idx="992">
                  <c:v>20</c:v>
                </c:pt>
                <c:pt idx="993">
                  <c:v>21</c:v>
                </c:pt>
                <c:pt idx="994">
                  <c:v>21</c:v>
                </c:pt>
                <c:pt idx="995">
                  <c:v>21</c:v>
                </c:pt>
                <c:pt idx="996">
                  <c:v>20</c:v>
                </c:pt>
                <c:pt idx="997">
                  <c:v>21</c:v>
                </c:pt>
                <c:pt idx="998">
                  <c:v>21</c:v>
                </c:pt>
                <c:pt idx="999">
                  <c:v>21</c:v>
                </c:pt>
                <c:pt idx="1000">
                  <c:v>20</c:v>
                </c:pt>
                <c:pt idx="1001">
                  <c:v>20</c:v>
                </c:pt>
                <c:pt idx="1002">
                  <c:v>21</c:v>
                </c:pt>
                <c:pt idx="1003">
                  <c:v>22</c:v>
                </c:pt>
                <c:pt idx="1004">
                  <c:v>20</c:v>
                </c:pt>
                <c:pt idx="1005">
                  <c:v>22</c:v>
                </c:pt>
                <c:pt idx="1006">
                  <c:v>20</c:v>
                </c:pt>
                <c:pt idx="1007">
                  <c:v>21</c:v>
                </c:pt>
                <c:pt idx="1008">
                  <c:v>20</c:v>
                </c:pt>
                <c:pt idx="1009">
                  <c:v>21</c:v>
                </c:pt>
                <c:pt idx="1010">
                  <c:v>22</c:v>
                </c:pt>
                <c:pt idx="1011">
                  <c:v>21</c:v>
                </c:pt>
                <c:pt idx="1012">
                  <c:v>21</c:v>
                </c:pt>
                <c:pt idx="1013">
                  <c:v>20</c:v>
                </c:pt>
                <c:pt idx="1014">
                  <c:v>21</c:v>
                </c:pt>
                <c:pt idx="1015">
                  <c:v>21</c:v>
                </c:pt>
                <c:pt idx="1016">
                  <c:v>22</c:v>
                </c:pt>
                <c:pt idx="1017">
                  <c:v>20</c:v>
                </c:pt>
                <c:pt idx="1018">
                  <c:v>21</c:v>
                </c:pt>
                <c:pt idx="1019">
                  <c:v>19</c:v>
                </c:pt>
                <c:pt idx="1020">
                  <c:v>21</c:v>
                </c:pt>
                <c:pt idx="1021">
                  <c:v>21</c:v>
                </c:pt>
                <c:pt idx="1022">
                  <c:v>21</c:v>
                </c:pt>
                <c:pt idx="1023">
                  <c:v>20</c:v>
                </c:pt>
                <c:pt idx="1024">
                  <c:v>22</c:v>
                </c:pt>
                <c:pt idx="1025">
                  <c:v>20</c:v>
                </c:pt>
                <c:pt idx="1026">
                  <c:v>20</c:v>
                </c:pt>
                <c:pt idx="1027">
                  <c:v>20</c:v>
                </c:pt>
                <c:pt idx="1028">
                  <c:v>19</c:v>
                </c:pt>
                <c:pt idx="1029">
                  <c:v>21</c:v>
                </c:pt>
                <c:pt idx="1030">
                  <c:v>20</c:v>
                </c:pt>
                <c:pt idx="1031">
                  <c:v>20</c:v>
                </c:pt>
                <c:pt idx="1032">
                  <c:v>22</c:v>
                </c:pt>
                <c:pt idx="1033">
                  <c:v>20</c:v>
                </c:pt>
                <c:pt idx="1034">
                  <c:v>21</c:v>
                </c:pt>
                <c:pt idx="1035">
                  <c:v>20</c:v>
                </c:pt>
                <c:pt idx="1036">
                  <c:v>20</c:v>
                </c:pt>
                <c:pt idx="1037">
                  <c:v>19</c:v>
                </c:pt>
                <c:pt idx="1038">
                  <c:v>20</c:v>
                </c:pt>
                <c:pt idx="1039">
                  <c:v>21</c:v>
                </c:pt>
                <c:pt idx="1040">
                  <c:v>20</c:v>
                </c:pt>
                <c:pt idx="1041">
                  <c:v>19</c:v>
                </c:pt>
                <c:pt idx="1042">
                  <c:v>20</c:v>
                </c:pt>
                <c:pt idx="1043">
                  <c:v>21</c:v>
                </c:pt>
                <c:pt idx="1044">
                  <c:v>22</c:v>
                </c:pt>
                <c:pt idx="1045">
                  <c:v>21</c:v>
                </c:pt>
                <c:pt idx="1046">
                  <c:v>21</c:v>
                </c:pt>
                <c:pt idx="1047">
                  <c:v>20</c:v>
                </c:pt>
                <c:pt idx="1048">
                  <c:v>21</c:v>
                </c:pt>
                <c:pt idx="1049">
                  <c:v>23</c:v>
                </c:pt>
                <c:pt idx="1050">
                  <c:v>22</c:v>
                </c:pt>
                <c:pt idx="1051">
                  <c:v>20</c:v>
                </c:pt>
                <c:pt idx="1052">
                  <c:v>23</c:v>
                </c:pt>
                <c:pt idx="1053">
                  <c:v>20</c:v>
                </c:pt>
                <c:pt idx="1054">
                  <c:v>21</c:v>
                </c:pt>
                <c:pt idx="1055">
                  <c:v>21</c:v>
                </c:pt>
                <c:pt idx="1056">
                  <c:v>21</c:v>
                </c:pt>
                <c:pt idx="1057">
                  <c:v>20</c:v>
                </c:pt>
                <c:pt idx="1058">
                  <c:v>21</c:v>
                </c:pt>
                <c:pt idx="1059">
                  <c:v>21</c:v>
                </c:pt>
                <c:pt idx="1060">
                  <c:v>19</c:v>
                </c:pt>
                <c:pt idx="1061">
                  <c:v>20</c:v>
                </c:pt>
                <c:pt idx="1062">
                  <c:v>21</c:v>
                </c:pt>
                <c:pt idx="1063">
                  <c:v>20</c:v>
                </c:pt>
                <c:pt idx="1064">
                  <c:v>23</c:v>
                </c:pt>
                <c:pt idx="1065">
                  <c:v>21</c:v>
                </c:pt>
                <c:pt idx="1066">
                  <c:v>21</c:v>
                </c:pt>
                <c:pt idx="1067">
                  <c:v>19</c:v>
                </c:pt>
                <c:pt idx="1068">
                  <c:v>20</c:v>
                </c:pt>
                <c:pt idx="1069">
                  <c:v>20</c:v>
                </c:pt>
                <c:pt idx="1070">
                  <c:v>20</c:v>
                </c:pt>
                <c:pt idx="1071">
                  <c:v>22</c:v>
                </c:pt>
                <c:pt idx="1072">
                  <c:v>20</c:v>
                </c:pt>
                <c:pt idx="1073">
                  <c:v>21</c:v>
                </c:pt>
                <c:pt idx="1074">
                  <c:v>21</c:v>
                </c:pt>
                <c:pt idx="1075">
                  <c:v>22</c:v>
                </c:pt>
                <c:pt idx="1076">
                  <c:v>20</c:v>
                </c:pt>
                <c:pt idx="1077">
                  <c:v>22</c:v>
                </c:pt>
                <c:pt idx="1078">
                  <c:v>20</c:v>
                </c:pt>
                <c:pt idx="1079">
                  <c:v>20</c:v>
                </c:pt>
                <c:pt idx="1080">
                  <c:v>22</c:v>
                </c:pt>
                <c:pt idx="1081">
                  <c:v>20</c:v>
                </c:pt>
                <c:pt idx="1082">
                  <c:v>20</c:v>
                </c:pt>
                <c:pt idx="1083">
                  <c:v>21</c:v>
                </c:pt>
                <c:pt idx="1084">
                  <c:v>21</c:v>
                </c:pt>
                <c:pt idx="1085">
                  <c:v>20</c:v>
                </c:pt>
                <c:pt idx="1086">
                  <c:v>20</c:v>
                </c:pt>
                <c:pt idx="1087">
                  <c:v>19</c:v>
                </c:pt>
                <c:pt idx="1088">
                  <c:v>19</c:v>
                </c:pt>
                <c:pt idx="1089">
                  <c:v>20</c:v>
                </c:pt>
                <c:pt idx="1090">
                  <c:v>18</c:v>
                </c:pt>
                <c:pt idx="1091">
                  <c:v>22</c:v>
                </c:pt>
                <c:pt idx="1092">
                  <c:v>20</c:v>
                </c:pt>
                <c:pt idx="1093">
                  <c:v>21</c:v>
                </c:pt>
                <c:pt idx="1094">
                  <c:v>21</c:v>
                </c:pt>
                <c:pt idx="1095">
                  <c:v>22</c:v>
                </c:pt>
                <c:pt idx="1096">
                  <c:v>19</c:v>
                </c:pt>
                <c:pt idx="1097">
                  <c:v>20</c:v>
                </c:pt>
                <c:pt idx="1098">
                  <c:v>22</c:v>
                </c:pt>
                <c:pt idx="1099">
                  <c:v>20</c:v>
                </c:pt>
                <c:pt idx="1100">
                  <c:v>19</c:v>
                </c:pt>
                <c:pt idx="1101">
                  <c:v>23</c:v>
                </c:pt>
                <c:pt idx="1102">
                  <c:v>20</c:v>
                </c:pt>
                <c:pt idx="1103">
                  <c:v>22</c:v>
                </c:pt>
                <c:pt idx="1104">
                  <c:v>20</c:v>
                </c:pt>
                <c:pt idx="1105">
                  <c:v>21</c:v>
                </c:pt>
                <c:pt idx="1106">
                  <c:v>22</c:v>
                </c:pt>
                <c:pt idx="1107">
                  <c:v>21</c:v>
                </c:pt>
                <c:pt idx="1108">
                  <c:v>18</c:v>
                </c:pt>
                <c:pt idx="1109">
                  <c:v>20</c:v>
                </c:pt>
                <c:pt idx="1110">
                  <c:v>19</c:v>
                </c:pt>
                <c:pt idx="1111">
                  <c:v>22</c:v>
                </c:pt>
                <c:pt idx="1112">
                  <c:v>22</c:v>
                </c:pt>
                <c:pt idx="1113">
                  <c:v>21</c:v>
                </c:pt>
                <c:pt idx="1114">
                  <c:v>19</c:v>
                </c:pt>
                <c:pt idx="1115">
                  <c:v>21</c:v>
                </c:pt>
                <c:pt idx="1116">
                  <c:v>22</c:v>
                </c:pt>
                <c:pt idx="1117">
                  <c:v>21</c:v>
                </c:pt>
                <c:pt idx="1118">
                  <c:v>21</c:v>
                </c:pt>
                <c:pt idx="1119">
                  <c:v>22</c:v>
                </c:pt>
                <c:pt idx="1120">
                  <c:v>17</c:v>
                </c:pt>
                <c:pt idx="1121">
                  <c:v>21</c:v>
                </c:pt>
                <c:pt idx="1122">
                  <c:v>20</c:v>
                </c:pt>
                <c:pt idx="1123">
                  <c:v>21</c:v>
                </c:pt>
                <c:pt idx="1124">
                  <c:v>20</c:v>
                </c:pt>
                <c:pt idx="1125">
                  <c:v>23</c:v>
                </c:pt>
                <c:pt idx="1126">
                  <c:v>19</c:v>
                </c:pt>
                <c:pt idx="1127">
                  <c:v>21</c:v>
                </c:pt>
                <c:pt idx="1128">
                  <c:v>21</c:v>
                </c:pt>
                <c:pt idx="1129">
                  <c:v>21</c:v>
                </c:pt>
                <c:pt idx="1130">
                  <c:v>21</c:v>
                </c:pt>
                <c:pt idx="1131">
                  <c:v>20</c:v>
                </c:pt>
                <c:pt idx="1132">
                  <c:v>19</c:v>
                </c:pt>
                <c:pt idx="1133">
                  <c:v>20</c:v>
                </c:pt>
                <c:pt idx="1134">
                  <c:v>20</c:v>
                </c:pt>
                <c:pt idx="1135">
                  <c:v>21</c:v>
                </c:pt>
                <c:pt idx="1136">
                  <c:v>21</c:v>
                </c:pt>
                <c:pt idx="1137">
                  <c:v>20</c:v>
                </c:pt>
                <c:pt idx="1138">
                  <c:v>19</c:v>
                </c:pt>
                <c:pt idx="1139">
                  <c:v>20</c:v>
                </c:pt>
                <c:pt idx="1140">
                  <c:v>23</c:v>
                </c:pt>
                <c:pt idx="1141">
                  <c:v>20</c:v>
                </c:pt>
                <c:pt idx="1142">
                  <c:v>21</c:v>
                </c:pt>
                <c:pt idx="1143">
                  <c:v>20</c:v>
                </c:pt>
                <c:pt idx="1144">
                  <c:v>20</c:v>
                </c:pt>
                <c:pt idx="1145">
                  <c:v>21</c:v>
                </c:pt>
                <c:pt idx="1146">
                  <c:v>21</c:v>
                </c:pt>
                <c:pt idx="1147">
                  <c:v>21</c:v>
                </c:pt>
                <c:pt idx="1148">
                  <c:v>22</c:v>
                </c:pt>
                <c:pt idx="1149">
                  <c:v>21</c:v>
                </c:pt>
                <c:pt idx="1150">
                  <c:v>19</c:v>
                </c:pt>
                <c:pt idx="1151">
                  <c:v>21</c:v>
                </c:pt>
                <c:pt idx="1152">
                  <c:v>20</c:v>
                </c:pt>
                <c:pt idx="1153">
                  <c:v>20</c:v>
                </c:pt>
                <c:pt idx="1154">
                  <c:v>21</c:v>
                </c:pt>
                <c:pt idx="1155">
                  <c:v>20</c:v>
                </c:pt>
                <c:pt idx="1156">
                  <c:v>19</c:v>
                </c:pt>
                <c:pt idx="1157">
                  <c:v>20</c:v>
                </c:pt>
                <c:pt idx="1158">
                  <c:v>21</c:v>
                </c:pt>
                <c:pt idx="1159">
                  <c:v>20</c:v>
                </c:pt>
                <c:pt idx="1160">
                  <c:v>22</c:v>
                </c:pt>
                <c:pt idx="1161">
                  <c:v>20</c:v>
                </c:pt>
                <c:pt idx="1162">
                  <c:v>18</c:v>
                </c:pt>
                <c:pt idx="1163">
                  <c:v>20</c:v>
                </c:pt>
                <c:pt idx="1164">
                  <c:v>20</c:v>
                </c:pt>
                <c:pt idx="1165">
                  <c:v>21</c:v>
                </c:pt>
                <c:pt idx="1166">
                  <c:v>20</c:v>
                </c:pt>
                <c:pt idx="1167">
                  <c:v>21</c:v>
                </c:pt>
                <c:pt idx="1168">
                  <c:v>18</c:v>
                </c:pt>
                <c:pt idx="1169">
                  <c:v>21</c:v>
                </c:pt>
                <c:pt idx="1170">
                  <c:v>21</c:v>
                </c:pt>
                <c:pt idx="1171">
                  <c:v>20</c:v>
                </c:pt>
                <c:pt idx="1172">
                  <c:v>21</c:v>
                </c:pt>
                <c:pt idx="1173">
                  <c:v>20</c:v>
                </c:pt>
                <c:pt idx="1174">
                  <c:v>20</c:v>
                </c:pt>
                <c:pt idx="1175">
                  <c:v>20</c:v>
                </c:pt>
                <c:pt idx="1176">
                  <c:v>21</c:v>
                </c:pt>
                <c:pt idx="1177">
                  <c:v>22</c:v>
                </c:pt>
                <c:pt idx="1178">
                  <c:v>22</c:v>
                </c:pt>
                <c:pt idx="1179">
                  <c:v>21</c:v>
                </c:pt>
                <c:pt idx="1180">
                  <c:v>18</c:v>
                </c:pt>
                <c:pt idx="1181">
                  <c:v>20</c:v>
                </c:pt>
                <c:pt idx="1182">
                  <c:v>20</c:v>
                </c:pt>
                <c:pt idx="1183">
                  <c:v>21</c:v>
                </c:pt>
                <c:pt idx="1184">
                  <c:v>21</c:v>
                </c:pt>
                <c:pt idx="1185">
                  <c:v>20</c:v>
                </c:pt>
                <c:pt idx="1186">
                  <c:v>18</c:v>
                </c:pt>
                <c:pt idx="1187">
                  <c:v>20</c:v>
                </c:pt>
                <c:pt idx="1188">
                  <c:v>21</c:v>
                </c:pt>
                <c:pt idx="1189">
                  <c:v>20</c:v>
                </c:pt>
                <c:pt idx="1190">
                  <c:v>21</c:v>
                </c:pt>
                <c:pt idx="1191">
                  <c:v>22</c:v>
                </c:pt>
                <c:pt idx="1192">
                  <c:v>19</c:v>
                </c:pt>
                <c:pt idx="1193">
                  <c:v>21</c:v>
                </c:pt>
                <c:pt idx="1194">
                  <c:v>22</c:v>
                </c:pt>
                <c:pt idx="1195">
                  <c:v>21</c:v>
                </c:pt>
                <c:pt idx="1196">
                  <c:v>21</c:v>
                </c:pt>
                <c:pt idx="1197">
                  <c:v>20</c:v>
                </c:pt>
                <c:pt idx="1198">
                  <c:v>19</c:v>
                </c:pt>
                <c:pt idx="1199">
                  <c:v>21</c:v>
                </c:pt>
                <c:pt idx="1200">
                  <c:v>20</c:v>
                </c:pt>
                <c:pt idx="1201">
                  <c:v>20</c:v>
                </c:pt>
                <c:pt idx="1202">
                  <c:v>22</c:v>
                </c:pt>
                <c:pt idx="1203">
                  <c:v>20</c:v>
                </c:pt>
                <c:pt idx="1204">
                  <c:v>20</c:v>
                </c:pt>
                <c:pt idx="1205">
                  <c:v>21</c:v>
                </c:pt>
                <c:pt idx="1206">
                  <c:v>21</c:v>
                </c:pt>
                <c:pt idx="1207">
                  <c:v>20</c:v>
                </c:pt>
                <c:pt idx="1208">
                  <c:v>18</c:v>
                </c:pt>
                <c:pt idx="1209">
                  <c:v>21</c:v>
                </c:pt>
                <c:pt idx="1210">
                  <c:v>17</c:v>
                </c:pt>
                <c:pt idx="1211">
                  <c:v>21</c:v>
                </c:pt>
                <c:pt idx="1212">
                  <c:v>21</c:v>
                </c:pt>
                <c:pt idx="1213">
                  <c:v>19</c:v>
                </c:pt>
                <c:pt idx="1214">
                  <c:v>21</c:v>
                </c:pt>
                <c:pt idx="1215">
                  <c:v>20</c:v>
                </c:pt>
                <c:pt idx="1216">
                  <c:v>19</c:v>
                </c:pt>
                <c:pt idx="1217">
                  <c:v>21</c:v>
                </c:pt>
                <c:pt idx="1218">
                  <c:v>19</c:v>
                </c:pt>
                <c:pt idx="1219">
                  <c:v>20</c:v>
                </c:pt>
                <c:pt idx="1220">
                  <c:v>21</c:v>
                </c:pt>
                <c:pt idx="1221">
                  <c:v>20</c:v>
                </c:pt>
                <c:pt idx="1222">
                  <c:v>21</c:v>
                </c:pt>
                <c:pt idx="1223">
                  <c:v>21</c:v>
                </c:pt>
                <c:pt idx="1224">
                  <c:v>22</c:v>
                </c:pt>
                <c:pt idx="1225">
                  <c:v>20</c:v>
                </c:pt>
                <c:pt idx="1226">
                  <c:v>21</c:v>
                </c:pt>
                <c:pt idx="1227">
                  <c:v>23</c:v>
                </c:pt>
                <c:pt idx="1228">
                  <c:v>16</c:v>
                </c:pt>
                <c:pt idx="1229">
                  <c:v>21</c:v>
                </c:pt>
                <c:pt idx="1230">
                  <c:v>19</c:v>
                </c:pt>
                <c:pt idx="1231">
                  <c:v>19</c:v>
                </c:pt>
                <c:pt idx="1232">
                  <c:v>22</c:v>
                </c:pt>
                <c:pt idx="1233">
                  <c:v>22</c:v>
                </c:pt>
                <c:pt idx="1234">
                  <c:v>19</c:v>
                </c:pt>
                <c:pt idx="1235">
                  <c:v>20</c:v>
                </c:pt>
                <c:pt idx="1236">
                  <c:v>20</c:v>
                </c:pt>
                <c:pt idx="1237">
                  <c:v>20</c:v>
                </c:pt>
                <c:pt idx="1238">
                  <c:v>20</c:v>
                </c:pt>
                <c:pt idx="1239">
                  <c:v>21</c:v>
                </c:pt>
                <c:pt idx="1240">
                  <c:v>18</c:v>
                </c:pt>
                <c:pt idx="1241">
                  <c:v>20</c:v>
                </c:pt>
                <c:pt idx="1242">
                  <c:v>20</c:v>
                </c:pt>
                <c:pt idx="1243">
                  <c:v>21</c:v>
                </c:pt>
                <c:pt idx="1244">
                  <c:v>21</c:v>
                </c:pt>
                <c:pt idx="1245">
                  <c:v>21</c:v>
                </c:pt>
                <c:pt idx="1246">
                  <c:v>19</c:v>
                </c:pt>
                <c:pt idx="1247">
                  <c:v>19</c:v>
                </c:pt>
                <c:pt idx="1248">
                  <c:v>20</c:v>
                </c:pt>
                <c:pt idx="1249">
                  <c:v>21</c:v>
                </c:pt>
                <c:pt idx="1250">
                  <c:v>20</c:v>
                </c:pt>
                <c:pt idx="1251">
                  <c:v>22</c:v>
                </c:pt>
                <c:pt idx="1252">
                  <c:v>19</c:v>
                </c:pt>
                <c:pt idx="1253">
                  <c:v>19</c:v>
                </c:pt>
                <c:pt idx="1254">
                  <c:v>20</c:v>
                </c:pt>
                <c:pt idx="1255">
                  <c:v>21</c:v>
                </c:pt>
                <c:pt idx="1256">
                  <c:v>20</c:v>
                </c:pt>
                <c:pt idx="1257">
                  <c:v>20</c:v>
                </c:pt>
                <c:pt idx="1258">
                  <c:v>20</c:v>
                </c:pt>
                <c:pt idx="1259">
                  <c:v>21</c:v>
                </c:pt>
                <c:pt idx="1260">
                  <c:v>21</c:v>
                </c:pt>
                <c:pt idx="1261">
                  <c:v>23</c:v>
                </c:pt>
                <c:pt idx="1262">
                  <c:v>21</c:v>
                </c:pt>
                <c:pt idx="1263">
                  <c:v>21</c:v>
                </c:pt>
                <c:pt idx="1264">
                  <c:v>19</c:v>
                </c:pt>
                <c:pt idx="1265">
                  <c:v>20</c:v>
                </c:pt>
                <c:pt idx="1266">
                  <c:v>20</c:v>
                </c:pt>
                <c:pt idx="1267">
                  <c:v>21</c:v>
                </c:pt>
                <c:pt idx="1268">
                  <c:v>20</c:v>
                </c:pt>
                <c:pt idx="1269">
                  <c:v>22</c:v>
                </c:pt>
                <c:pt idx="1270">
                  <c:v>21</c:v>
                </c:pt>
                <c:pt idx="1271">
                  <c:v>21</c:v>
                </c:pt>
                <c:pt idx="1272">
                  <c:v>21</c:v>
                </c:pt>
                <c:pt idx="1273">
                  <c:v>20</c:v>
                </c:pt>
                <c:pt idx="1274">
                  <c:v>21</c:v>
                </c:pt>
                <c:pt idx="1275">
                  <c:v>21</c:v>
                </c:pt>
                <c:pt idx="1276">
                  <c:v>21</c:v>
                </c:pt>
                <c:pt idx="1277">
                  <c:v>20</c:v>
                </c:pt>
                <c:pt idx="1278">
                  <c:v>22</c:v>
                </c:pt>
                <c:pt idx="1279">
                  <c:v>21</c:v>
                </c:pt>
                <c:pt idx="1280">
                  <c:v>19</c:v>
                </c:pt>
                <c:pt idx="1281">
                  <c:v>20</c:v>
                </c:pt>
                <c:pt idx="1282">
                  <c:v>20</c:v>
                </c:pt>
                <c:pt idx="1283">
                  <c:v>19</c:v>
                </c:pt>
                <c:pt idx="1284">
                  <c:v>20</c:v>
                </c:pt>
                <c:pt idx="1285">
                  <c:v>20</c:v>
                </c:pt>
                <c:pt idx="1286">
                  <c:v>21</c:v>
                </c:pt>
                <c:pt idx="1287">
                  <c:v>20</c:v>
                </c:pt>
                <c:pt idx="1288">
                  <c:v>24</c:v>
                </c:pt>
                <c:pt idx="1289">
                  <c:v>13</c:v>
                </c:pt>
                <c:pt idx="1290">
                  <c:v>22</c:v>
                </c:pt>
                <c:pt idx="1291">
                  <c:v>21</c:v>
                </c:pt>
                <c:pt idx="1292">
                  <c:v>19</c:v>
                </c:pt>
                <c:pt idx="1293">
                  <c:v>19</c:v>
                </c:pt>
                <c:pt idx="1294">
                  <c:v>21</c:v>
                </c:pt>
                <c:pt idx="1295">
                  <c:v>21</c:v>
                </c:pt>
                <c:pt idx="1296">
                  <c:v>20</c:v>
                </c:pt>
                <c:pt idx="1297">
                  <c:v>20</c:v>
                </c:pt>
                <c:pt idx="1298">
                  <c:v>20</c:v>
                </c:pt>
                <c:pt idx="1299">
                  <c:v>19</c:v>
                </c:pt>
                <c:pt idx="1300">
                  <c:v>20</c:v>
                </c:pt>
                <c:pt idx="1301">
                  <c:v>20</c:v>
                </c:pt>
                <c:pt idx="1302">
                  <c:v>23</c:v>
                </c:pt>
                <c:pt idx="1303">
                  <c:v>20</c:v>
                </c:pt>
                <c:pt idx="1304">
                  <c:v>20</c:v>
                </c:pt>
                <c:pt idx="1305">
                  <c:v>19</c:v>
                </c:pt>
                <c:pt idx="1306">
                  <c:v>21</c:v>
                </c:pt>
                <c:pt idx="1307">
                  <c:v>20</c:v>
                </c:pt>
                <c:pt idx="1308">
                  <c:v>20</c:v>
                </c:pt>
                <c:pt idx="1309">
                  <c:v>21</c:v>
                </c:pt>
                <c:pt idx="1310">
                  <c:v>19</c:v>
                </c:pt>
                <c:pt idx="1311">
                  <c:v>19</c:v>
                </c:pt>
                <c:pt idx="1312">
                  <c:v>23</c:v>
                </c:pt>
                <c:pt idx="1313">
                  <c:v>20</c:v>
                </c:pt>
                <c:pt idx="1314">
                  <c:v>21</c:v>
                </c:pt>
                <c:pt idx="1315">
                  <c:v>20</c:v>
                </c:pt>
                <c:pt idx="1316">
                  <c:v>19</c:v>
                </c:pt>
                <c:pt idx="1317">
                  <c:v>20</c:v>
                </c:pt>
                <c:pt idx="1318">
                  <c:v>20</c:v>
                </c:pt>
                <c:pt idx="1319">
                  <c:v>20</c:v>
                </c:pt>
                <c:pt idx="1320">
                  <c:v>21</c:v>
                </c:pt>
                <c:pt idx="1321">
                  <c:v>20</c:v>
                </c:pt>
                <c:pt idx="1322">
                  <c:v>21</c:v>
                </c:pt>
                <c:pt idx="1323">
                  <c:v>20</c:v>
                </c:pt>
                <c:pt idx="1324">
                  <c:v>21</c:v>
                </c:pt>
                <c:pt idx="1325">
                  <c:v>21</c:v>
                </c:pt>
                <c:pt idx="1326">
                  <c:v>22</c:v>
                </c:pt>
                <c:pt idx="1327">
                  <c:v>21</c:v>
                </c:pt>
                <c:pt idx="1328">
                  <c:v>21</c:v>
                </c:pt>
                <c:pt idx="1329">
                  <c:v>20</c:v>
                </c:pt>
                <c:pt idx="1330">
                  <c:v>21</c:v>
                </c:pt>
                <c:pt idx="1331">
                  <c:v>20</c:v>
                </c:pt>
                <c:pt idx="1332">
                  <c:v>20</c:v>
                </c:pt>
                <c:pt idx="1333">
                  <c:v>20</c:v>
                </c:pt>
                <c:pt idx="1334">
                  <c:v>20</c:v>
                </c:pt>
                <c:pt idx="1335">
                  <c:v>21</c:v>
                </c:pt>
                <c:pt idx="1336">
                  <c:v>19</c:v>
                </c:pt>
                <c:pt idx="1337">
                  <c:v>21</c:v>
                </c:pt>
                <c:pt idx="1338">
                  <c:v>20</c:v>
                </c:pt>
                <c:pt idx="1339">
                  <c:v>19</c:v>
                </c:pt>
                <c:pt idx="1340">
                  <c:v>20</c:v>
                </c:pt>
                <c:pt idx="1341">
                  <c:v>21</c:v>
                </c:pt>
                <c:pt idx="1342">
                  <c:v>21</c:v>
                </c:pt>
                <c:pt idx="1343">
                  <c:v>20</c:v>
                </c:pt>
                <c:pt idx="1344">
                  <c:v>22</c:v>
                </c:pt>
                <c:pt idx="1345">
                  <c:v>20</c:v>
                </c:pt>
                <c:pt idx="1346">
                  <c:v>21</c:v>
                </c:pt>
                <c:pt idx="1347">
                  <c:v>21</c:v>
                </c:pt>
                <c:pt idx="1348">
                  <c:v>22</c:v>
                </c:pt>
                <c:pt idx="1349">
                  <c:v>21</c:v>
                </c:pt>
                <c:pt idx="1350">
                  <c:v>20</c:v>
                </c:pt>
                <c:pt idx="1351">
                  <c:v>20</c:v>
                </c:pt>
                <c:pt idx="1352">
                  <c:v>21</c:v>
                </c:pt>
                <c:pt idx="1353">
                  <c:v>19</c:v>
                </c:pt>
                <c:pt idx="1354">
                  <c:v>21</c:v>
                </c:pt>
                <c:pt idx="1355">
                  <c:v>21</c:v>
                </c:pt>
                <c:pt idx="1356">
                  <c:v>20</c:v>
                </c:pt>
                <c:pt idx="1357">
                  <c:v>22</c:v>
                </c:pt>
                <c:pt idx="1358">
                  <c:v>19</c:v>
                </c:pt>
                <c:pt idx="1359">
                  <c:v>20</c:v>
                </c:pt>
                <c:pt idx="1360">
                  <c:v>21</c:v>
                </c:pt>
                <c:pt idx="1361">
                  <c:v>20</c:v>
                </c:pt>
                <c:pt idx="1362">
                  <c:v>22</c:v>
                </c:pt>
                <c:pt idx="1363">
                  <c:v>20</c:v>
                </c:pt>
                <c:pt idx="1364">
                  <c:v>20</c:v>
                </c:pt>
                <c:pt idx="1365">
                  <c:v>20</c:v>
                </c:pt>
                <c:pt idx="1366">
                  <c:v>21</c:v>
                </c:pt>
                <c:pt idx="1367">
                  <c:v>20</c:v>
                </c:pt>
                <c:pt idx="1368">
                  <c:v>21</c:v>
                </c:pt>
                <c:pt idx="1369">
                  <c:v>22</c:v>
                </c:pt>
                <c:pt idx="1370">
                  <c:v>20</c:v>
                </c:pt>
                <c:pt idx="1371">
                  <c:v>20</c:v>
                </c:pt>
                <c:pt idx="1372">
                  <c:v>21</c:v>
                </c:pt>
                <c:pt idx="1373">
                  <c:v>21</c:v>
                </c:pt>
                <c:pt idx="1374">
                  <c:v>21</c:v>
                </c:pt>
                <c:pt idx="1375">
                  <c:v>20</c:v>
                </c:pt>
                <c:pt idx="1376">
                  <c:v>19</c:v>
                </c:pt>
                <c:pt idx="1377">
                  <c:v>19</c:v>
                </c:pt>
                <c:pt idx="1378">
                  <c:v>22</c:v>
                </c:pt>
                <c:pt idx="1379">
                  <c:v>20</c:v>
                </c:pt>
                <c:pt idx="1380">
                  <c:v>19</c:v>
                </c:pt>
                <c:pt idx="1381">
                  <c:v>20</c:v>
                </c:pt>
                <c:pt idx="1382">
                  <c:v>21</c:v>
                </c:pt>
                <c:pt idx="1383">
                  <c:v>22</c:v>
                </c:pt>
                <c:pt idx="1384">
                  <c:v>22</c:v>
                </c:pt>
                <c:pt idx="1385">
                  <c:v>21</c:v>
                </c:pt>
                <c:pt idx="1386">
                  <c:v>21</c:v>
                </c:pt>
                <c:pt idx="1387">
                  <c:v>21</c:v>
                </c:pt>
                <c:pt idx="1388">
                  <c:v>20</c:v>
                </c:pt>
                <c:pt idx="1389">
                  <c:v>22</c:v>
                </c:pt>
                <c:pt idx="1390">
                  <c:v>22</c:v>
                </c:pt>
                <c:pt idx="1391">
                  <c:v>21</c:v>
                </c:pt>
                <c:pt idx="1392">
                  <c:v>21</c:v>
                </c:pt>
                <c:pt idx="1393">
                  <c:v>19</c:v>
                </c:pt>
                <c:pt idx="1394">
                  <c:v>21</c:v>
                </c:pt>
                <c:pt idx="1395">
                  <c:v>21</c:v>
                </c:pt>
                <c:pt idx="1396">
                  <c:v>22</c:v>
                </c:pt>
                <c:pt idx="1397">
                  <c:v>18</c:v>
                </c:pt>
                <c:pt idx="1398">
                  <c:v>22</c:v>
                </c:pt>
                <c:pt idx="1399">
                  <c:v>20</c:v>
                </c:pt>
                <c:pt idx="1400">
                  <c:v>18</c:v>
                </c:pt>
                <c:pt idx="1401">
                  <c:v>21</c:v>
                </c:pt>
                <c:pt idx="1402">
                  <c:v>19</c:v>
                </c:pt>
                <c:pt idx="1403">
                  <c:v>21</c:v>
                </c:pt>
                <c:pt idx="1404">
                  <c:v>19</c:v>
                </c:pt>
                <c:pt idx="1405">
                  <c:v>21</c:v>
                </c:pt>
                <c:pt idx="1406">
                  <c:v>21</c:v>
                </c:pt>
                <c:pt idx="1407">
                  <c:v>20</c:v>
                </c:pt>
                <c:pt idx="1408">
                  <c:v>22</c:v>
                </c:pt>
                <c:pt idx="1409">
                  <c:v>19</c:v>
                </c:pt>
                <c:pt idx="1410">
                  <c:v>22</c:v>
                </c:pt>
                <c:pt idx="1411">
                  <c:v>20</c:v>
                </c:pt>
                <c:pt idx="1412">
                  <c:v>21</c:v>
                </c:pt>
                <c:pt idx="1413">
                  <c:v>21</c:v>
                </c:pt>
                <c:pt idx="1414">
                  <c:v>21</c:v>
                </c:pt>
                <c:pt idx="1415">
                  <c:v>17</c:v>
                </c:pt>
                <c:pt idx="1416">
                  <c:v>20</c:v>
                </c:pt>
                <c:pt idx="1417">
                  <c:v>20</c:v>
                </c:pt>
                <c:pt idx="1418">
                  <c:v>22</c:v>
                </c:pt>
                <c:pt idx="1419">
                  <c:v>20</c:v>
                </c:pt>
                <c:pt idx="1420">
                  <c:v>20</c:v>
                </c:pt>
                <c:pt idx="1421">
                  <c:v>18</c:v>
                </c:pt>
                <c:pt idx="1422">
                  <c:v>21</c:v>
                </c:pt>
                <c:pt idx="1423">
                  <c:v>21</c:v>
                </c:pt>
                <c:pt idx="1424">
                  <c:v>21</c:v>
                </c:pt>
                <c:pt idx="1425">
                  <c:v>21</c:v>
                </c:pt>
                <c:pt idx="1426">
                  <c:v>20</c:v>
                </c:pt>
                <c:pt idx="1427">
                  <c:v>17</c:v>
                </c:pt>
                <c:pt idx="1428">
                  <c:v>22</c:v>
                </c:pt>
                <c:pt idx="1429">
                  <c:v>20</c:v>
                </c:pt>
                <c:pt idx="1430">
                  <c:v>21</c:v>
                </c:pt>
                <c:pt idx="1431">
                  <c:v>21</c:v>
                </c:pt>
                <c:pt idx="1432">
                  <c:v>20</c:v>
                </c:pt>
                <c:pt idx="1433">
                  <c:v>19</c:v>
                </c:pt>
                <c:pt idx="1434">
                  <c:v>21</c:v>
                </c:pt>
                <c:pt idx="1435">
                  <c:v>21</c:v>
                </c:pt>
                <c:pt idx="1436">
                  <c:v>22</c:v>
                </c:pt>
                <c:pt idx="1437">
                  <c:v>21</c:v>
                </c:pt>
                <c:pt idx="1438">
                  <c:v>21</c:v>
                </c:pt>
                <c:pt idx="1439">
                  <c:v>20</c:v>
                </c:pt>
                <c:pt idx="1440">
                  <c:v>20</c:v>
                </c:pt>
                <c:pt idx="1441">
                  <c:v>19</c:v>
                </c:pt>
                <c:pt idx="1442">
                  <c:v>19</c:v>
                </c:pt>
                <c:pt idx="1443">
                  <c:v>20</c:v>
                </c:pt>
                <c:pt idx="1444">
                  <c:v>20</c:v>
                </c:pt>
                <c:pt idx="1445">
                  <c:v>21</c:v>
                </c:pt>
                <c:pt idx="1446">
                  <c:v>21</c:v>
                </c:pt>
                <c:pt idx="1447">
                  <c:v>20</c:v>
                </c:pt>
                <c:pt idx="1448">
                  <c:v>21</c:v>
                </c:pt>
                <c:pt idx="1449">
                  <c:v>20</c:v>
                </c:pt>
                <c:pt idx="1450">
                  <c:v>19</c:v>
                </c:pt>
                <c:pt idx="1451">
                  <c:v>21</c:v>
                </c:pt>
                <c:pt idx="1452">
                  <c:v>20</c:v>
                </c:pt>
                <c:pt idx="1453">
                  <c:v>21</c:v>
                </c:pt>
                <c:pt idx="1454">
                  <c:v>21</c:v>
                </c:pt>
                <c:pt idx="1455">
                  <c:v>21</c:v>
                </c:pt>
                <c:pt idx="1456">
                  <c:v>19</c:v>
                </c:pt>
                <c:pt idx="1457">
                  <c:v>20</c:v>
                </c:pt>
                <c:pt idx="1458">
                  <c:v>20</c:v>
                </c:pt>
                <c:pt idx="1459">
                  <c:v>20</c:v>
                </c:pt>
                <c:pt idx="1460">
                  <c:v>20</c:v>
                </c:pt>
                <c:pt idx="1461">
                  <c:v>22</c:v>
                </c:pt>
                <c:pt idx="1462">
                  <c:v>21</c:v>
                </c:pt>
                <c:pt idx="1463">
                  <c:v>20</c:v>
                </c:pt>
                <c:pt idx="1464">
                  <c:v>20</c:v>
                </c:pt>
                <c:pt idx="1465">
                  <c:v>21</c:v>
                </c:pt>
                <c:pt idx="1466">
                  <c:v>21</c:v>
                </c:pt>
                <c:pt idx="1467">
                  <c:v>22</c:v>
                </c:pt>
                <c:pt idx="1468">
                  <c:v>20</c:v>
                </c:pt>
                <c:pt idx="1469">
                  <c:v>21</c:v>
                </c:pt>
                <c:pt idx="1470">
                  <c:v>20</c:v>
                </c:pt>
                <c:pt idx="1471">
                  <c:v>20</c:v>
                </c:pt>
                <c:pt idx="1472">
                  <c:v>20</c:v>
                </c:pt>
                <c:pt idx="1473">
                  <c:v>21</c:v>
                </c:pt>
                <c:pt idx="1474">
                  <c:v>19</c:v>
                </c:pt>
                <c:pt idx="1475">
                  <c:v>20</c:v>
                </c:pt>
                <c:pt idx="1476">
                  <c:v>20</c:v>
                </c:pt>
                <c:pt idx="1477">
                  <c:v>24</c:v>
                </c:pt>
                <c:pt idx="1478">
                  <c:v>20</c:v>
                </c:pt>
                <c:pt idx="1479">
                  <c:v>21</c:v>
                </c:pt>
                <c:pt idx="1480">
                  <c:v>21</c:v>
                </c:pt>
                <c:pt idx="1481">
                  <c:v>21</c:v>
                </c:pt>
                <c:pt idx="1482">
                  <c:v>23</c:v>
                </c:pt>
                <c:pt idx="1483">
                  <c:v>23</c:v>
                </c:pt>
                <c:pt idx="1484">
                  <c:v>20</c:v>
                </c:pt>
                <c:pt idx="1485">
                  <c:v>20</c:v>
                </c:pt>
                <c:pt idx="1486">
                  <c:v>22</c:v>
                </c:pt>
                <c:pt idx="1487">
                  <c:v>22</c:v>
                </c:pt>
                <c:pt idx="1488">
                  <c:v>22</c:v>
                </c:pt>
                <c:pt idx="1489">
                  <c:v>20</c:v>
                </c:pt>
                <c:pt idx="1490">
                  <c:v>20</c:v>
                </c:pt>
                <c:pt idx="1491">
                  <c:v>22</c:v>
                </c:pt>
                <c:pt idx="1492">
                  <c:v>20</c:v>
                </c:pt>
                <c:pt idx="1493">
                  <c:v>21</c:v>
                </c:pt>
                <c:pt idx="1494">
                  <c:v>20</c:v>
                </c:pt>
                <c:pt idx="1495">
                  <c:v>20</c:v>
                </c:pt>
                <c:pt idx="1496">
                  <c:v>20</c:v>
                </c:pt>
                <c:pt idx="1497">
                  <c:v>23</c:v>
                </c:pt>
                <c:pt idx="1498">
                  <c:v>20</c:v>
                </c:pt>
                <c:pt idx="1499">
                  <c:v>20</c:v>
                </c:pt>
                <c:pt idx="1500">
                  <c:v>22</c:v>
                </c:pt>
                <c:pt idx="1501">
                  <c:v>20</c:v>
                </c:pt>
                <c:pt idx="1502">
                  <c:v>22</c:v>
                </c:pt>
                <c:pt idx="1503">
                  <c:v>20</c:v>
                </c:pt>
                <c:pt idx="1504">
                  <c:v>21</c:v>
                </c:pt>
                <c:pt idx="1505">
                  <c:v>21</c:v>
                </c:pt>
                <c:pt idx="1506">
                  <c:v>21</c:v>
                </c:pt>
                <c:pt idx="1507">
                  <c:v>22</c:v>
                </c:pt>
                <c:pt idx="1508">
                  <c:v>21</c:v>
                </c:pt>
                <c:pt idx="1509">
                  <c:v>20</c:v>
                </c:pt>
                <c:pt idx="1510">
                  <c:v>20</c:v>
                </c:pt>
                <c:pt idx="1511">
                  <c:v>21</c:v>
                </c:pt>
                <c:pt idx="1512">
                  <c:v>20</c:v>
                </c:pt>
                <c:pt idx="1513">
                  <c:v>21</c:v>
                </c:pt>
                <c:pt idx="1514">
                  <c:v>20</c:v>
                </c:pt>
                <c:pt idx="1515">
                  <c:v>21</c:v>
                </c:pt>
                <c:pt idx="1516">
                  <c:v>21</c:v>
                </c:pt>
                <c:pt idx="1517">
                  <c:v>21</c:v>
                </c:pt>
                <c:pt idx="1518">
                  <c:v>17</c:v>
                </c:pt>
                <c:pt idx="1519">
                  <c:v>20</c:v>
                </c:pt>
                <c:pt idx="1520">
                  <c:v>20</c:v>
                </c:pt>
                <c:pt idx="1521">
                  <c:v>20</c:v>
                </c:pt>
                <c:pt idx="1522">
                  <c:v>21</c:v>
                </c:pt>
                <c:pt idx="1523">
                  <c:v>21</c:v>
                </c:pt>
                <c:pt idx="1524">
                  <c:v>18</c:v>
                </c:pt>
                <c:pt idx="1525">
                  <c:v>20</c:v>
                </c:pt>
                <c:pt idx="1526">
                  <c:v>21</c:v>
                </c:pt>
                <c:pt idx="1527">
                  <c:v>20</c:v>
                </c:pt>
                <c:pt idx="1528">
                  <c:v>20</c:v>
                </c:pt>
                <c:pt idx="1529">
                  <c:v>21</c:v>
                </c:pt>
                <c:pt idx="1530">
                  <c:v>24</c:v>
                </c:pt>
                <c:pt idx="1531">
                  <c:v>20</c:v>
                </c:pt>
                <c:pt idx="1532">
                  <c:v>21</c:v>
                </c:pt>
                <c:pt idx="1533">
                  <c:v>21</c:v>
                </c:pt>
                <c:pt idx="1534">
                  <c:v>20</c:v>
                </c:pt>
                <c:pt idx="1535">
                  <c:v>18</c:v>
                </c:pt>
                <c:pt idx="1536">
                  <c:v>21</c:v>
                </c:pt>
                <c:pt idx="1537">
                  <c:v>21</c:v>
                </c:pt>
                <c:pt idx="1538">
                  <c:v>22</c:v>
                </c:pt>
                <c:pt idx="1539">
                  <c:v>20</c:v>
                </c:pt>
                <c:pt idx="1540">
                  <c:v>20</c:v>
                </c:pt>
                <c:pt idx="1541">
                  <c:v>20</c:v>
                </c:pt>
                <c:pt idx="1542">
                  <c:v>22</c:v>
                </c:pt>
                <c:pt idx="1543">
                  <c:v>22</c:v>
                </c:pt>
                <c:pt idx="1544">
                  <c:v>19</c:v>
                </c:pt>
                <c:pt idx="1545">
                  <c:v>20</c:v>
                </c:pt>
                <c:pt idx="1546">
                  <c:v>24</c:v>
                </c:pt>
                <c:pt idx="1547">
                  <c:v>20</c:v>
                </c:pt>
                <c:pt idx="1548">
                  <c:v>20</c:v>
                </c:pt>
                <c:pt idx="1549">
                  <c:v>20</c:v>
                </c:pt>
                <c:pt idx="1550">
                  <c:v>21</c:v>
                </c:pt>
                <c:pt idx="1551">
                  <c:v>21</c:v>
                </c:pt>
                <c:pt idx="1552">
                  <c:v>22</c:v>
                </c:pt>
                <c:pt idx="1553">
                  <c:v>19</c:v>
                </c:pt>
                <c:pt idx="1554">
                  <c:v>21</c:v>
                </c:pt>
                <c:pt idx="1555">
                  <c:v>22</c:v>
                </c:pt>
                <c:pt idx="1556">
                  <c:v>19</c:v>
                </c:pt>
                <c:pt idx="1557">
                  <c:v>20</c:v>
                </c:pt>
                <c:pt idx="1558">
                  <c:v>21</c:v>
                </c:pt>
                <c:pt idx="1559">
                  <c:v>21</c:v>
                </c:pt>
                <c:pt idx="1560">
                  <c:v>21</c:v>
                </c:pt>
                <c:pt idx="1561">
                  <c:v>22</c:v>
                </c:pt>
                <c:pt idx="1562">
                  <c:v>22</c:v>
                </c:pt>
                <c:pt idx="1563">
                  <c:v>19</c:v>
                </c:pt>
                <c:pt idx="1564">
                  <c:v>21</c:v>
                </c:pt>
                <c:pt idx="1565">
                  <c:v>20</c:v>
                </c:pt>
                <c:pt idx="1566">
                  <c:v>20</c:v>
                </c:pt>
                <c:pt idx="1567">
                  <c:v>22</c:v>
                </c:pt>
                <c:pt idx="1568">
                  <c:v>22</c:v>
                </c:pt>
                <c:pt idx="1569">
                  <c:v>13</c:v>
                </c:pt>
                <c:pt idx="1570">
                  <c:v>23</c:v>
                </c:pt>
                <c:pt idx="1571">
                  <c:v>20</c:v>
                </c:pt>
                <c:pt idx="1572">
                  <c:v>23</c:v>
                </c:pt>
                <c:pt idx="1573">
                  <c:v>22</c:v>
                </c:pt>
                <c:pt idx="1574">
                  <c:v>22</c:v>
                </c:pt>
                <c:pt idx="1575">
                  <c:v>25</c:v>
                </c:pt>
                <c:pt idx="1576">
                  <c:v>20</c:v>
                </c:pt>
                <c:pt idx="1577">
                  <c:v>22</c:v>
                </c:pt>
                <c:pt idx="1578">
                  <c:v>24</c:v>
                </c:pt>
                <c:pt idx="1579">
                  <c:v>20</c:v>
                </c:pt>
                <c:pt idx="1580">
                  <c:v>17</c:v>
                </c:pt>
                <c:pt idx="1581">
                  <c:v>22</c:v>
                </c:pt>
                <c:pt idx="1582">
                  <c:v>21</c:v>
                </c:pt>
                <c:pt idx="1583">
                  <c:v>22</c:v>
                </c:pt>
                <c:pt idx="1584">
                  <c:v>22</c:v>
                </c:pt>
                <c:pt idx="1585">
                  <c:v>22</c:v>
                </c:pt>
                <c:pt idx="1586">
                  <c:v>22</c:v>
                </c:pt>
                <c:pt idx="1587">
                  <c:v>22</c:v>
                </c:pt>
                <c:pt idx="1588">
                  <c:v>29</c:v>
                </c:pt>
                <c:pt idx="1589">
                  <c:v>21</c:v>
                </c:pt>
                <c:pt idx="1590">
                  <c:v>20</c:v>
                </c:pt>
                <c:pt idx="1591">
                  <c:v>18</c:v>
                </c:pt>
                <c:pt idx="1592">
                  <c:v>22</c:v>
                </c:pt>
                <c:pt idx="1593">
                  <c:v>20</c:v>
                </c:pt>
                <c:pt idx="1594">
                  <c:v>20</c:v>
                </c:pt>
                <c:pt idx="1595">
                  <c:v>19</c:v>
                </c:pt>
                <c:pt idx="1596">
                  <c:v>22</c:v>
                </c:pt>
                <c:pt idx="1597">
                  <c:v>20</c:v>
                </c:pt>
                <c:pt idx="1598">
                  <c:v>22</c:v>
                </c:pt>
                <c:pt idx="1599">
                  <c:v>21</c:v>
                </c:pt>
                <c:pt idx="1600">
                  <c:v>21</c:v>
                </c:pt>
                <c:pt idx="1601">
                  <c:v>21</c:v>
                </c:pt>
                <c:pt idx="1602">
                  <c:v>21</c:v>
                </c:pt>
                <c:pt idx="1603">
                  <c:v>21</c:v>
                </c:pt>
                <c:pt idx="1604">
                  <c:v>21</c:v>
                </c:pt>
                <c:pt idx="1605">
                  <c:v>21</c:v>
                </c:pt>
                <c:pt idx="1606">
                  <c:v>20</c:v>
                </c:pt>
                <c:pt idx="1607">
                  <c:v>20</c:v>
                </c:pt>
                <c:pt idx="1608">
                  <c:v>23</c:v>
                </c:pt>
                <c:pt idx="1609">
                  <c:v>21</c:v>
                </c:pt>
                <c:pt idx="1610">
                  <c:v>21</c:v>
                </c:pt>
                <c:pt idx="1611">
                  <c:v>21</c:v>
                </c:pt>
                <c:pt idx="1612">
                  <c:v>22</c:v>
                </c:pt>
                <c:pt idx="1613">
                  <c:v>21</c:v>
                </c:pt>
                <c:pt idx="1614">
                  <c:v>19</c:v>
                </c:pt>
                <c:pt idx="1615">
                  <c:v>22</c:v>
                </c:pt>
                <c:pt idx="1616">
                  <c:v>21</c:v>
                </c:pt>
                <c:pt idx="1617">
                  <c:v>20</c:v>
                </c:pt>
                <c:pt idx="1618">
                  <c:v>20</c:v>
                </c:pt>
                <c:pt idx="1619">
                  <c:v>23</c:v>
                </c:pt>
                <c:pt idx="1620">
                  <c:v>21</c:v>
                </c:pt>
                <c:pt idx="1621">
                  <c:v>20</c:v>
                </c:pt>
                <c:pt idx="1622">
                  <c:v>20</c:v>
                </c:pt>
                <c:pt idx="1623">
                  <c:v>22</c:v>
                </c:pt>
                <c:pt idx="1624">
                  <c:v>21</c:v>
                </c:pt>
                <c:pt idx="1625">
                  <c:v>20</c:v>
                </c:pt>
                <c:pt idx="1626">
                  <c:v>22</c:v>
                </c:pt>
                <c:pt idx="1627">
                  <c:v>20</c:v>
                </c:pt>
                <c:pt idx="1628">
                  <c:v>21</c:v>
                </c:pt>
                <c:pt idx="1629">
                  <c:v>21</c:v>
                </c:pt>
                <c:pt idx="1630">
                  <c:v>19</c:v>
                </c:pt>
                <c:pt idx="1631">
                  <c:v>22</c:v>
                </c:pt>
                <c:pt idx="1632">
                  <c:v>20</c:v>
                </c:pt>
                <c:pt idx="1633">
                  <c:v>19</c:v>
                </c:pt>
                <c:pt idx="1634">
                  <c:v>22</c:v>
                </c:pt>
                <c:pt idx="1635">
                  <c:v>21</c:v>
                </c:pt>
                <c:pt idx="1636">
                  <c:v>21</c:v>
                </c:pt>
                <c:pt idx="1637">
                  <c:v>20</c:v>
                </c:pt>
                <c:pt idx="1638">
                  <c:v>24</c:v>
                </c:pt>
                <c:pt idx="1639">
                  <c:v>20</c:v>
                </c:pt>
                <c:pt idx="1640">
                  <c:v>20</c:v>
                </c:pt>
                <c:pt idx="1641">
                  <c:v>21</c:v>
                </c:pt>
                <c:pt idx="1642">
                  <c:v>22</c:v>
                </c:pt>
                <c:pt idx="1643">
                  <c:v>19</c:v>
                </c:pt>
                <c:pt idx="1644">
                  <c:v>23</c:v>
                </c:pt>
                <c:pt idx="1645">
                  <c:v>20</c:v>
                </c:pt>
                <c:pt idx="1646">
                  <c:v>21</c:v>
                </c:pt>
                <c:pt idx="1647">
                  <c:v>21</c:v>
                </c:pt>
                <c:pt idx="1648">
                  <c:v>19</c:v>
                </c:pt>
                <c:pt idx="1649">
                  <c:v>20</c:v>
                </c:pt>
                <c:pt idx="1650">
                  <c:v>21</c:v>
                </c:pt>
                <c:pt idx="1651">
                  <c:v>21</c:v>
                </c:pt>
                <c:pt idx="1652">
                  <c:v>20</c:v>
                </c:pt>
                <c:pt idx="1653">
                  <c:v>22</c:v>
                </c:pt>
                <c:pt idx="1654">
                  <c:v>21</c:v>
                </c:pt>
                <c:pt idx="1655">
                  <c:v>20</c:v>
                </c:pt>
                <c:pt idx="1656">
                  <c:v>22</c:v>
                </c:pt>
                <c:pt idx="1657">
                  <c:v>20</c:v>
                </c:pt>
                <c:pt idx="1658">
                  <c:v>20</c:v>
                </c:pt>
                <c:pt idx="1659">
                  <c:v>21</c:v>
                </c:pt>
                <c:pt idx="1660">
                  <c:v>21</c:v>
                </c:pt>
                <c:pt idx="1661">
                  <c:v>20</c:v>
                </c:pt>
                <c:pt idx="1662">
                  <c:v>21</c:v>
                </c:pt>
                <c:pt idx="1663">
                  <c:v>21</c:v>
                </c:pt>
                <c:pt idx="1664">
                  <c:v>22</c:v>
                </c:pt>
                <c:pt idx="1665">
                  <c:v>20</c:v>
                </c:pt>
                <c:pt idx="1666">
                  <c:v>21</c:v>
                </c:pt>
                <c:pt idx="1667">
                  <c:v>21</c:v>
                </c:pt>
                <c:pt idx="1668">
                  <c:v>20</c:v>
                </c:pt>
                <c:pt idx="1669">
                  <c:v>20</c:v>
                </c:pt>
                <c:pt idx="1670">
                  <c:v>19</c:v>
                </c:pt>
                <c:pt idx="1671">
                  <c:v>21</c:v>
                </c:pt>
                <c:pt idx="1672">
                  <c:v>21</c:v>
                </c:pt>
                <c:pt idx="1673">
                  <c:v>19</c:v>
                </c:pt>
                <c:pt idx="1674">
                  <c:v>21</c:v>
                </c:pt>
                <c:pt idx="1675">
                  <c:v>21</c:v>
                </c:pt>
                <c:pt idx="1676">
                  <c:v>21</c:v>
                </c:pt>
                <c:pt idx="1677">
                  <c:v>21</c:v>
                </c:pt>
                <c:pt idx="1678">
                  <c:v>19</c:v>
                </c:pt>
                <c:pt idx="1679">
                  <c:v>21</c:v>
                </c:pt>
                <c:pt idx="1680">
                  <c:v>20</c:v>
                </c:pt>
                <c:pt idx="1681">
                  <c:v>20</c:v>
                </c:pt>
                <c:pt idx="1682">
                  <c:v>19</c:v>
                </c:pt>
                <c:pt idx="1683">
                  <c:v>21</c:v>
                </c:pt>
                <c:pt idx="1684">
                  <c:v>21</c:v>
                </c:pt>
                <c:pt idx="1685">
                  <c:v>20</c:v>
                </c:pt>
                <c:pt idx="1686">
                  <c:v>21</c:v>
                </c:pt>
                <c:pt idx="1687">
                  <c:v>20</c:v>
                </c:pt>
                <c:pt idx="1688">
                  <c:v>20</c:v>
                </c:pt>
                <c:pt idx="1689">
                  <c:v>20</c:v>
                </c:pt>
                <c:pt idx="1690">
                  <c:v>20</c:v>
                </c:pt>
                <c:pt idx="1691">
                  <c:v>19</c:v>
                </c:pt>
                <c:pt idx="1692">
                  <c:v>21</c:v>
                </c:pt>
                <c:pt idx="1693">
                  <c:v>21</c:v>
                </c:pt>
                <c:pt idx="1694">
                  <c:v>23</c:v>
                </c:pt>
                <c:pt idx="1695">
                  <c:v>21</c:v>
                </c:pt>
                <c:pt idx="1696">
                  <c:v>21</c:v>
                </c:pt>
                <c:pt idx="1697">
                  <c:v>18</c:v>
                </c:pt>
                <c:pt idx="1698">
                  <c:v>21</c:v>
                </c:pt>
                <c:pt idx="1699">
                  <c:v>21</c:v>
                </c:pt>
                <c:pt idx="1700">
                  <c:v>22</c:v>
                </c:pt>
                <c:pt idx="1701">
                  <c:v>20</c:v>
                </c:pt>
                <c:pt idx="1702">
                  <c:v>18</c:v>
                </c:pt>
                <c:pt idx="1703">
                  <c:v>21</c:v>
                </c:pt>
                <c:pt idx="1704">
                  <c:v>21</c:v>
                </c:pt>
                <c:pt idx="1705">
                  <c:v>21</c:v>
                </c:pt>
                <c:pt idx="1706">
                  <c:v>22</c:v>
                </c:pt>
                <c:pt idx="1707">
                  <c:v>20</c:v>
                </c:pt>
                <c:pt idx="1708">
                  <c:v>19</c:v>
                </c:pt>
                <c:pt idx="1709">
                  <c:v>20</c:v>
                </c:pt>
                <c:pt idx="1710">
                  <c:v>21</c:v>
                </c:pt>
                <c:pt idx="1711">
                  <c:v>22</c:v>
                </c:pt>
                <c:pt idx="1712">
                  <c:v>20</c:v>
                </c:pt>
                <c:pt idx="1713">
                  <c:v>20</c:v>
                </c:pt>
                <c:pt idx="1714">
                  <c:v>21</c:v>
                </c:pt>
                <c:pt idx="1715">
                  <c:v>20</c:v>
                </c:pt>
                <c:pt idx="1716">
                  <c:v>20</c:v>
                </c:pt>
                <c:pt idx="1717">
                  <c:v>22</c:v>
                </c:pt>
                <c:pt idx="1718">
                  <c:v>20</c:v>
                </c:pt>
                <c:pt idx="1719">
                  <c:v>20</c:v>
                </c:pt>
                <c:pt idx="1720">
                  <c:v>20</c:v>
                </c:pt>
                <c:pt idx="1721">
                  <c:v>20</c:v>
                </c:pt>
                <c:pt idx="1722">
                  <c:v>19</c:v>
                </c:pt>
                <c:pt idx="1723">
                  <c:v>20</c:v>
                </c:pt>
                <c:pt idx="1724">
                  <c:v>23</c:v>
                </c:pt>
                <c:pt idx="1725">
                  <c:v>20</c:v>
                </c:pt>
                <c:pt idx="1726">
                  <c:v>18</c:v>
                </c:pt>
                <c:pt idx="1727">
                  <c:v>21</c:v>
                </c:pt>
                <c:pt idx="1728">
                  <c:v>20</c:v>
                </c:pt>
                <c:pt idx="1729">
                  <c:v>21</c:v>
                </c:pt>
                <c:pt idx="1730">
                  <c:v>23</c:v>
                </c:pt>
                <c:pt idx="1731">
                  <c:v>20</c:v>
                </c:pt>
                <c:pt idx="1732">
                  <c:v>20</c:v>
                </c:pt>
                <c:pt idx="1733">
                  <c:v>22</c:v>
                </c:pt>
                <c:pt idx="1734">
                  <c:v>19</c:v>
                </c:pt>
                <c:pt idx="1735">
                  <c:v>21</c:v>
                </c:pt>
                <c:pt idx="1736">
                  <c:v>21</c:v>
                </c:pt>
                <c:pt idx="1737">
                  <c:v>18</c:v>
                </c:pt>
                <c:pt idx="1738">
                  <c:v>20</c:v>
                </c:pt>
                <c:pt idx="1739">
                  <c:v>22</c:v>
                </c:pt>
                <c:pt idx="1740">
                  <c:v>20</c:v>
                </c:pt>
                <c:pt idx="1741">
                  <c:v>23</c:v>
                </c:pt>
                <c:pt idx="1742">
                  <c:v>20</c:v>
                </c:pt>
                <c:pt idx="1743">
                  <c:v>20</c:v>
                </c:pt>
                <c:pt idx="1744">
                  <c:v>21</c:v>
                </c:pt>
                <c:pt idx="1745">
                  <c:v>21</c:v>
                </c:pt>
                <c:pt idx="1746">
                  <c:v>20</c:v>
                </c:pt>
                <c:pt idx="1747">
                  <c:v>20</c:v>
                </c:pt>
                <c:pt idx="1748">
                  <c:v>23</c:v>
                </c:pt>
                <c:pt idx="1749">
                  <c:v>20</c:v>
                </c:pt>
                <c:pt idx="1750">
                  <c:v>21</c:v>
                </c:pt>
                <c:pt idx="1751">
                  <c:v>21</c:v>
                </c:pt>
                <c:pt idx="1752">
                  <c:v>21</c:v>
                </c:pt>
                <c:pt idx="1753">
                  <c:v>21</c:v>
                </c:pt>
                <c:pt idx="1754">
                  <c:v>20</c:v>
                </c:pt>
                <c:pt idx="1755">
                  <c:v>19</c:v>
                </c:pt>
                <c:pt idx="1756">
                  <c:v>21</c:v>
                </c:pt>
                <c:pt idx="1757">
                  <c:v>20</c:v>
                </c:pt>
                <c:pt idx="1758">
                  <c:v>20</c:v>
                </c:pt>
                <c:pt idx="1759">
                  <c:v>19</c:v>
                </c:pt>
                <c:pt idx="1760">
                  <c:v>25</c:v>
                </c:pt>
                <c:pt idx="1761">
                  <c:v>23</c:v>
                </c:pt>
                <c:pt idx="1762">
                  <c:v>22</c:v>
                </c:pt>
                <c:pt idx="1763">
                  <c:v>21</c:v>
                </c:pt>
                <c:pt idx="1764">
                  <c:v>20</c:v>
                </c:pt>
                <c:pt idx="1765">
                  <c:v>19</c:v>
                </c:pt>
                <c:pt idx="1766">
                  <c:v>19</c:v>
                </c:pt>
                <c:pt idx="1767">
                  <c:v>19</c:v>
                </c:pt>
                <c:pt idx="1768">
                  <c:v>21</c:v>
                </c:pt>
                <c:pt idx="1769">
                  <c:v>21</c:v>
                </c:pt>
                <c:pt idx="1770">
                  <c:v>21</c:v>
                </c:pt>
                <c:pt idx="1771">
                  <c:v>22</c:v>
                </c:pt>
                <c:pt idx="1772">
                  <c:v>21</c:v>
                </c:pt>
                <c:pt idx="1773">
                  <c:v>21</c:v>
                </c:pt>
                <c:pt idx="1774">
                  <c:v>21</c:v>
                </c:pt>
                <c:pt idx="1775">
                  <c:v>22</c:v>
                </c:pt>
                <c:pt idx="1776">
                  <c:v>20</c:v>
                </c:pt>
                <c:pt idx="1777">
                  <c:v>20</c:v>
                </c:pt>
                <c:pt idx="1778">
                  <c:v>21</c:v>
                </c:pt>
                <c:pt idx="1779">
                  <c:v>20</c:v>
                </c:pt>
                <c:pt idx="1780">
                  <c:v>22</c:v>
                </c:pt>
                <c:pt idx="1781">
                  <c:v>21</c:v>
                </c:pt>
                <c:pt idx="1782">
                  <c:v>20</c:v>
                </c:pt>
                <c:pt idx="1783">
                  <c:v>22</c:v>
                </c:pt>
                <c:pt idx="1784">
                  <c:v>20</c:v>
                </c:pt>
                <c:pt idx="1785">
                  <c:v>20</c:v>
                </c:pt>
                <c:pt idx="1786">
                  <c:v>21</c:v>
                </c:pt>
                <c:pt idx="1787">
                  <c:v>22</c:v>
                </c:pt>
                <c:pt idx="1788">
                  <c:v>21</c:v>
                </c:pt>
                <c:pt idx="1789">
                  <c:v>20</c:v>
                </c:pt>
                <c:pt idx="1790">
                  <c:v>23</c:v>
                </c:pt>
                <c:pt idx="1791">
                  <c:v>22</c:v>
                </c:pt>
                <c:pt idx="1792">
                  <c:v>20</c:v>
                </c:pt>
                <c:pt idx="1793">
                  <c:v>20</c:v>
                </c:pt>
                <c:pt idx="1794">
                  <c:v>20</c:v>
                </c:pt>
                <c:pt idx="1795">
                  <c:v>20</c:v>
                </c:pt>
                <c:pt idx="1796">
                  <c:v>21</c:v>
                </c:pt>
                <c:pt idx="1797">
                  <c:v>21</c:v>
                </c:pt>
                <c:pt idx="1798">
                  <c:v>19</c:v>
                </c:pt>
                <c:pt idx="1799">
                  <c:v>20</c:v>
                </c:pt>
                <c:pt idx="1800">
                  <c:v>20</c:v>
                </c:pt>
                <c:pt idx="1801">
                  <c:v>20</c:v>
                </c:pt>
                <c:pt idx="1802">
                  <c:v>21</c:v>
                </c:pt>
                <c:pt idx="1803">
                  <c:v>21</c:v>
                </c:pt>
                <c:pt idx="1804">
                  <c:v>21</c:v>
                </c:pt>
                <c:pt idx="1805">
                  <c:v>21</c:v>
                </c:pt>
                <c:pt idx="1806">
                  <c:v>20</c:v>
                </c:pt>
                <c:pt idx="1807">
                  <c:v>20</c:v>
                </c:pt>
                <c:pt idx="1808">
                  <c:v>23</c:v>
                </c:pt>
                <c:pt idx="1809">
                  <c:v>21</c:v>
                </c:pt>
                <c:pt idx="1810">
                  <c:v>22</c:v>
                </c:pt>
                <c:pt idx="1811">
                  <c:v>20</c:v>
                </c:pt>
                <c:pt idx="1812">
                  <c:v>20</c:v>
                </c:pt>
                <c:pt idx="1813">
                  <c:v>22</c:v>
                </c:pt>
                <c:pt idx="1814">
                  <c:v>21</c:v>
                </c:pt>
                <c:pt idx="1815">
                  <c:v>22</c:v>
                </c:pt>
                <c:pt idx="1816">
                  <c:v>20</c:v>
                </c:pt>
                <c:pt idx="1817">
                  <c:v>21</c:v>
                </c:pt>
                <c:pt idx="1818">
                  <c:v>20</c:v>
                </c:pt>
                <c:pt idx="1819">
                  <c:v>21</c:v>
                </c:pt>
                <c:pt idx="1820">
                  <c:v>20</c:v>
                </c:pt>
                <c:pt idx="1821">
                  <c:v>21</c:v>
                </c:pt>
                <c:pt idx="1822">
                  <c:v>20</c:v>
                </c:pt>
                <c:pt idx="1823">
                  <c:v>21</c:v>
                </c:pt>
                <c:pt idx="1824">
                  <c:v>20</c:v>
                </c:pt>
                <c:pt idx="1825">
                  <c:v>21</c:v>
                </c:pt>
                <c:pt idx="1826">
                  <c:v>19</c:v>
                </c:pt>
                <c:pt idx="1827">
                  <c:v>21</c:v>
                </c:pt>
                <c:pt idx="1828">
                  <c:v>20</c:v>
                </c:pt>
                <c:pt idx="1829">
                  <c:v>20</c:v>
                </c:pt>
                <c:pt idx="1830">
                  <c:v>21</c:v>
                </c:pt>
                <c:pt idx="1831">
                  <c:v>22</c:v>
                </c:pt>
                <c:pt idx="1832">
                  <c:v>20</c:v>
                </c:pt>
                <c:pt idx="1833">
                  <c:v>22</c:v>
                </c:pt>
                <c:pt idx="1834">
                  <c:v>21</c:v>
                </c:pt>
                <c:pt idx="1835">
                  <c:v>21</c:v>
                </c:pt>
                <c:pt idx="1836">
                  <c:v>21</c:v>
                </c:pt>
                <c:pt idx="1837">
                  <c:v>22</c:v>
                </c:pt>
                <c:pt idx="1838">
                  <c:v>21</c:v>
                </c:pt>
                <c:pt idx="1839">
                  <c:v>22</c:v>
                </c:pt>
                <c:pt idx="1840">
                  <c:v>22</c:v>
                </c:pt>
                <c:pt idx="1841">
                  <c:v>23</c:v>
                </c:pt>
                <c:pt idx="1842">
                  <c:v>22</c:v>
                </c:pt>
                <c:pt idx="1843">
                  <c:v>20</c:v>
                </c:pt>
                <c:pt idx="1844">
                  <c:v>20</c:v>
                </c:pt>
                <c:pt idx="1845">
                  <c:v>21</c:v>
                </c:pt>
                <c:pt idx="1846">
                  <c:v>21</c:v>
                </c:pt>
                <c:pt idx="1847">
                  <c:v>20</c:v>
                </c:pt>
                <c:pt idx="1848">
                  <c:v>21</c:v>
                </c:pt>
                <c:pt idx="1849">
                  <c:v>21</c:v>
                </c:pt>
                <c:pt idx="1850">
                  <c:v>20</c:v>
                </c:pt>
                <c:pt idx="1851">
                  <c:v>21</c:v>
                </c:pt>
                <c:pt idx="1852">
                  <c:v>21</c:v>
                </c:pt>
                <c:pt idx="1853">
                  <c:v>17</c:v>
                </c:pt>
                <c:pt idx="1854">
                  <c:v>21</c:v>
                </c:pt>
                <c:pt idx="1855">
                  <c:v>20</c:v>
                </c:pt>
                <c:pt idx="1856">
                  <c:v>21</c:v>
                </c:pt>
                <c:pt idx="1857">
                  <c:v>20</c:v>
                </c:pt>
                <c:pt idx="1858">
                  <c:v>21</c:v>
                </c:pt>
                <c:pt idx="1859">
                  <c:v>21</c:v>
                </c:pt>
                <c:pt idx="1860">
                  <c:v>22</c:v>
                </c:pt>
                <c:pt idx="1861">
                  <c:v>22</c:v>
                </c:pt>
                <c:pt idx="1862">
                  <c:v>20</c:v>
                </c:pt>
                <c:pt idx="1863">
                  <c:v>21</c:v>
                </c:pt>
                <c:pt idx="1864">
                  <c:v>18</c:v>
                </c:pt>
                <c:pt idx="1865">
                  <c:v>23</c:v>
                </c:pt>
                <c:pt idx="1866">
                  <c:v>20</c:v>
                </c:pt>
                <c:pt idx="1867">
                  <c:v>21</c:v>
                </c:pt>
                <c:pt idx="1868">
                  <c:v>20</c:v>
                </c:pt>
                <c:pt idx="1869">
                  <c:v>22</c:v>
                </c:pt>
                <c:pt idx="1870">
                  <c:v>20</c:v>
                </c:pt>
                <c:pt idx="1871">
                  <c:v>21</c:v>
                </c:pt>
                <c:pt idx="1872">
                  <c:v>19</c:v>
                </c:pt>
                <c:pt idx="1873">
                  <c:v>22</c:v>
                </c:pt>
                <c:pt idx="1874">
                  <c:v>20</c:v>
                </c:pt>
                <c:pt idx="1875">
                  <c:v>20</c:v>
                </c:pt>
                <c:pt idx="1876">
                  <c:v>20</c:v>
                </c:pt>
                <c:pt idx="1877">
                  <c:v>20</c:v>
                </c:pt>
                <c:pt idx="1878">
                  <c:v>20</c:v>
                </c:pt>
                <c:pt idx="1879">
                  <c:v>21</c:v>
                </c:pt>
                <c:pt idx="1880">
                  <c:v>21</c:v>
                </c:pt>
                <c:pt idx="1881">
                  <c:v>22</c:v>
                </c:pt>
                <c:pt idx="1882">
                  <c:v>20</c:v>
                </c:pt>
                <c:pt idx="1883">
                  <c:v>21</c:v>
                </c:pt>
                <c:pt idx="1884">
                  <c:v>21</c:v>
                </c:pt>
                <c:pt idx="1885">
                  <c:v>21</c:v>
                </c:pt>
                <c:pt idx="1886">
                  <c:v>21</c:v>
                </c:pt>
                <c:pt idx="1887">
                  <c:v>20</c:v>
                </c:pt>
                <c:pt idx="1888">
                  <c:v>21</c:v>
                </c:pt>
                <c:pt idx="1889">
                  <c:v>22</c:v>
                </c:pt>
                <c:pt idx="1890">
                  <c:v>22</c:v>
                </c:pt>
                <c:pt idx="1891">
                  <c:v>22</c:v>
                </c:pt>
                <c:pt idx="1892">
                  <c:v>20</c:v>
                </c:pt>
                <c:pt idx="1893">
                  <c:v>20</c:v>
                </c:pt>
                <c:pt idx="1894">
                  <c:v>21</c:v>
                </c:pt>
                <c:pt idx="1895">
                  <c:v>21</c:v>
                </c:pt>
                <c:pt idx="1896">
                  <c:v>21</c:v>
                </c:pt>
                <c:pt idx="1897">
                  <c:v>21</c:v>
                </c:pt>
                <c:pt idx="1898">
                  <c:v>20</c:v>
                </c:pt>
                <c:pt idx="1899">
                  <c:v>21</c:v>
                </c:pt>
                <c:pt idx="1900">
                  <c:v>20</c:v>
                </c:pt>
                <c:pt idx="1901">
                  <c:v>21</c:v>
                </c:pt>
                <c:pt idx="1902">
                  <c:v>21</c:v>
                </c:pt>
                <c:pt idx="1903">
                  <c:v>22</c:v>
                </c:pt>
                <c:pt idx="1904">
                  <c:v>20</c:v>
                </c:pt>
                <c:pt idx="1905">
                  <c:v>20</c:v>
                </c:pt>
                <c:pt idx="1906">
                  <c:v>21</c:v>
                </c:pt>
                <c:pt idx="1907">
                  <c:v>21</c:v>
                </c:pt>
                <c:pt idx="1908">
                  <c:v>21</c:v>
                </c:pt>
                <c:pt idx="1909">
                  <c:v>21</c:v>
                </c:pt>
                <c:pt idx="1910">
                  <c:v>20</c:v>
                </c:pt>
                <c:pt idx="1911">
                  <c:v>20</c:v>
                </c:pt>
                <c:pt idx="1912">
                  <c:v>21</c:v>
                </c:pt>
                <c:pt idx="1913">
                  <c:v>21</c:v>
                </c:pt>
                <c:pt idx="1914">
                  <c:v>23</c:v>
                </c:pt>
                <c:pt idx="1915">
                  <c:v>21</c:v>
                </c:pt>
                <c:pt idx="1916">
                  <c:v>20</c:v>
                </c:pt>
                <c:pt idx="1917">
                  <c:v>20</c:v>
                </c:pt>
                <c:pt idx="1918">
                  <c:v>22</c:v>
                </c:pt>
                <c:pt idx="1919">
                  <c:v>18</c:v>
                </c:pt>
                <c:pt idx="1920">
                  <c:v>21</c:v>
                </c:pt>
                <c:pt idx="1921">
                  <c:v>21</c:v>
                </c:pt>
                <c:pt idx="1922">
                  <c:v>20</c:v>
                </c:pt>
                <c:pt idx="1923">
                  <c:v>20</c:v>
                </c:pt>
                <c:pt idx="1924">
                  <c:v>21</c:v>
                </c:pt>
                <c:pt idx="1925">
                  <c:v>20</c:v>
                </c:pt>
                <c:pt idx="1926">
                  <c:v>19</c:v>
                </c:pt>
                <c:pt idx="1927">
                  <c:v>20</c:v>
                </c:pt>
                <c:pt idx="1928">
                  <c:v>21</c:v>
                </c:pt>
                <c:pt idx="1929">
                  <c:v>21</c:v>
                </c:pt>
                <c:pt idx="1930">
                  <c:v>20</c:v>
                </c:pt>
                <c:pt idx="1931">
                  <c:v>20</c:v>
                </c:pt>
                <c:pt idx="1932">
                  <c:v>21</c:v>
                </c:pt>
                <c:pt idx="1933">
                  <c:v>20</c:v>
                </c:pt>
                <c:pt idx="1934">
                  <c:v>21</c:v>
                </c:pt>
                <c:pt idx="1935">
                  <c:v>21</c:v>
                </c:pt>
                <c:pt idx="1936">
                  <c:v>21</c:v>
                </c:pt>
                <c:pt idx="1937">
                  <c:v>23</c:v>
                </c:pt>
                <c:pt idx="1938">
                  <c:v>20</c:v>
                </c:pt>
                <c:pt idx="1939">
                  <c:v>19</c:v>
                </c:pt>
                <c:pt idx="1940">
                  <c:v>19</c:v>
                </c:pt>
                <c:pt idx="1941">
                  <c:v>21</c:v>
                </c:pt>
                <c:pt idx="1942">
                  <c:v>22</c:v>
                </c:pt>
                <c:pt idx="1943">
                  <c:v>20</c:v>
                </c:pt>
                <c:pt idx="1944">
                  <c:v>21</c:v>
                </c:pt>
                <c:pt idx="1945">
                  <c:v>20</c:v>
                </c:pt>
                <c:pt idx="1946">
                  <c:v>20</c:v>
                </c:pt>
                <c:pt idx="1947">
                  <c:v>23</c:v>
                </c:pt>
                <c:pt idx="1948">
                  <c:v>19</c:v>
                </c:pt>
                <c:pt idx="1949">
                  <c:v>22</c:v>
                </c:pt>
                <c:pt idx="1950">
                  <c:v>20</c:v>
                </c:pt>
                <c:pt idx="1951">
                  <c:v>22</c:v>
                </c:pt>
                <c:pt idx="1952">
                  <c:v>19</c:v>
                </c:pt>
                <c:pt idx="1953">
                  <c:v>20</c:v>
                </c:pt>
                <c:pt idx="1954">
                  <c:v>21</c:v>
                </c:pt>
                <c:pt idx="1955">
                  <c:v>21</c:v>
                </c:pt>
                <c:pt idx="1956">
                  <c:v>21</c:v>
                </c:pt>
                <c:pt idx="1957">
                  <c:v>17</c:v>
                </c:pt>
                <c:pt idx="1958">
                  <c:v>20</c:v>
                </c:pt>
                <c:pt idx="1959">
                  <c:v>21</c:v>
                </c:pt>
                <c:pt idx="1960">
                  <c:v>22</c:v>
                </c:pt>
                <c:pt idx="1961">
                  <c:v>20</c:v>
                </c:pt>
                <c:pt idx="1962">
                  <c:v>21</c:v>
                </c:pt>
                <c:pt idx="1963">
                  <c:v>19</c:v>
                </c:pt>
                <c:pt idx="1964">
                  <c:v>21</c:v>
                </c:pt>
                <c:pt idx="1965">
                  <c:v>20</c:v>
                </c:pt>
                <c:pt idx="1966">
                  <c:v>20</c:v>
                </c:pt>
                <c:pt idx="1967">
                  <c:v>21</c:v>
                </c:pt>
                <c:pt idx="1968">
                  <c:v>19</c:v>
                </c:pt>
                <c:pt idx="1969">
                  <c:v>22</c:v>
                </c:pt>
                <c:pt idx="1970">
                  <c:v>21</c:v>
                </c:pt>
                <c:pt idx="1971">
                  <c:v>20</c:v>
                </c:pt>
                <c:pt idx="1972">
                  <c:v>21</c:v>
                </c:pt>
                <c:pt idx="1973">
                  <c:v>21</c:v>
                </c:pt>
                <c:pt idx="1974">
                  <c:v>20</c:v>
                </c:pt>
                <c:pt idx="1975">
                  <c:v>20</c:v>
                </c:pt>
                <c:pt idx="1976">
                  <c:v>22</c:v>
                </c:pt>
                <c:pt idx="1977">
                  <c:v>21</c:v>
                </c:pt>
                <c:pt idx="1978">
                  <c:v>21</c:v>
                </c:pt>
                <c:pt idx="1979">
                  <c:v>20</c:v>
                </c:pt>
                <c:pt idx="1980">
                  <c:v>22</c:v>
                </c:pt>
                <c:pt idx="1981">
                  <c:v>21</c:v>
                </c:pt>
                <c:pt idx="1982">
                  <c:v>21</c:v>
                </c:pt>
                <c:pt idx="1983">
                  <c:v>20</c:v>
                </c:pt>
                <c:pt idx="1984">
                  <c:v>19</c:v>
                </c:pt>
                <c:pt idx="1985">
                  <c:v>20</c:v>
                </c:pt>
                <c:pt idx="1986">
                  <c:v>21</c:v>
                </c:pt>
                <c:pt idx="1987">
                  <c:v>21</c:v>
                </c:pt>
                <c:pt idx="1988">
                  <c:v>21</c:v>
                </c:pt>
                <c:pt idx="1989">
                  <c:v>20</c:v>
                </c:pt>
                <c:pt idx="1990">
                  <c:v>20</c:v>
                </c:pt>
                <c:pt idx="1991">
                  <c:v>21</c:v>
                </c:pt>
                <c:pt idx="1992">
                  <c:v>21</c:v>
                </c:pt>
                <c:pt idx="1993">
                  <c:v>21</c:v>
                </c:pt>
                <c:pt idx="1994">
                  <c:v>21</c:v>
                </c:pt>
                <c:pt idx="1995">
                  <c:v>20</c:v>
                </c:pt>
                <c:pt idx="1996">
                  <c:v>22</c:v>
                </c:pt>
                <c:pt idx="1997">
                  <c:v>21</c:v>
                </c:pt>
                <c:pt idx="1998">
                  <c:v>22</c:v>
                </c:pt>
                <c:pt idx="1999">
                  <c:v>20</c:v>
                </c:pt>
                <c:pt idx="2000">
                  <c:v>22</c:v>
                </c:pt>
                <c:pt idx="2001">
                  <c:v>22</c:v>
                </c:pt>
                <c:pt idx="2002">
                  <c:v>21</c:v>
                </c:pt>
                <c:pt idx="2003">
                  <c:v>20</c:v>
                </c:pt>
                <c:pt idx="2004">
                  <c:v>20</c:v>
                </c:pt>
                <c:pt idx="2005">
                  <c:v>21</c:v>
                </c:pt>
                <c:pt idx="2006">
                  <c:v>19</c:v>
                </c:pt>
                <c:pt idx="2007">
                  <c:v>20</c:v>
                </c:pt>
                <c:pt idx="2008">
                  <c:v>21</c:v>
                </c:pt>
                <c:pt idx="2009">
                  <c:v>20</c:v>
                </c:pt>
                <c:pt idx="2010">
                  <c:v>20</c:v>
                </c:pt>
                <c:pt idx="2011">
                  <c:v>21</c:v>
                </c:pt>
                <c:pt idx="2012">
                  <c:v>21</c:v>
                </c:pt>
                <c:pt idx="2013">
                  <c:v>21</c:v>
                </c:pt>
                <c:pt idx="2014">
                  <c:v>21</c:v>
                </c:pt>
                <c:pt idx="2015">
                  <c:v>20</c:v>
                </c:pt>
                <c:pt idx="2016">
                  <c:v>20</c:v>
                </c:pt>
                <c:pt idx="2017">
                  <c:v>19</c:v>
                </c:pt>
                <c:pt idx="2018">
                  <c:v>22</c:v>
                </c:pt>
                <c:pt idx="2019">
                  <c:v>20</c:v>
                </c:pt>
                <c:pt idx="2020">
                  <c:v>21</c:v>
                </c:pt>
                <c:pt idx="2021">
                  <c:v>22</c:v>
                </c:pt>
                <c:pt idx="2022">
                  <c:v>20</c:v>
                </c:pt>
                <c:pt idx="2023">
                  <c:v>21</c:v>
                </c:pt>
                <c:pt idx="2024">
                  <c:v>21</c:v>
                </c:pt>
                <c:pt idx="2025">
                  <c:v>22</c:v>
                </c:pt>
                <c:pt idx="2026">
                  <c:v>21</c:v>
                </c:pt>
                <c:pt idx="2027">
                  <c:v>20</c:v>
                </c:pt>
                <c:pt idx="2028">
                  <c:v>20</c:v>
                </c:pt>
                <c:pt idx="2029">
                  <c:v>21</c:v>
                </c:pt>
                <c:pt idx="2030">
                  <c:v>20</c:v>
                </c:pt>
                <c:pt idx="2031">
                  <c:v>21</c:v>
                </c:pt>
                <c:pt idx="2032">
                  <c:v>20</c:v>
                </c:pt>
                <c:pt idx="2033">
                  <c:v>21</c:v>
                </c:pt>
                <c:pt idx="2034">
                  <c:v>21</c:v>
                </c:pt>
                <c:pt idx="2035">
                  <c:v>21</c:v>
                </c:pt>
                <c:pt idx="2036">
                  <c:v>21</c:v>
                </c:pt>
                <c:pt idx="2037">
                  <c:v>21</c:v>
                </c:pt>
                <c:pt idx="2038">
                  <c:v>20</c:v>
                </c:pt>
                <c:pt idx="2039">
                  <c:v>21</c:v>
                </c:pt>
                <c:pt idx="2040">
                  <c:v>21</c:v>
                </c:pt>
                <c:pt idx="2041">
                  <c:v>20</c:v>
                </c:pt>
                <c:pt idx="2042">
                  <c:v>21</c:v>
                </c:pt>
                <c:pt idx="2043">
                  <c:v>20</c:v>
                </c:pt>
                <c:pt idx="2044">
                  <c:v>20</c:v>
                </c:pt>
                <c:pt idx="2045">
                  <c:v>21</c:v>
                </c:pt>
                <c:pt idx="2046">
                  <c:v>20</c:v>
                </c:pt>
                <c:pt idx="2047">
                  <c:v>22</c:v>
                </c:pt>
                <c:pt idx="2048">
                  <c:v>19</c:v>
                </c:pt>
                <c:pt idx="2049">
                  <c:v>21</c:v>
                </c:pt>
                <c:pt idx="2050">
                  <c:v>20</c:v>
                </c:pt>
                <c:pt idx="2051">
                  <c:v>22</c:v>
                </c:pt>
                <c:pt idx="2052">
                  <c:v>22</c:v>
                </c:pt>
                <c:pt idx="2053">
                  <c:v>20</c:v>
                </c:pt>
                <c:pt idx="2054">
                  <c:v>20</c:v>
                </c:pt>
                <c:pt idx="2055">
                  <c:v>21</c:v>
                </c:pt>
                <c:pt idx="2056">
                  <c:v>20</c:v>
                </c:pt>
                <c:pt idx="2057">
                  <c:v>20</c:v>
                </c:pt>
                <c:pt idx="2058">
                  <c:v>21</c:v>
                </c:pt>
                <c:pt idx="2059">
                  <c:v>22</c:v>
                </c:pt>
                <c:pt idx="2060">
                  <c:v>19</c:v>
                </c:pt>
                <c:pt idx="2061">
                  <c:v>20</c:v>
                </c:pt>
                <c:pt idx="2062">
                  <c:v>20</c:v>
                </c:pt>
                <c:pt idx="2063">
                  <c:v>22</c:v>
                </c:pt>
                <c:pt idx="2064">
                  <c:v>22</c:v>
                </c:pt>
                <c:pt idx="2065">
                  <c:v>20</c:v>
                </c:pt>
                <c:pt idx="2066">
                  <c:v>22</c:v>
                </c:pt>
                <c:pt idx="2067">
                  <c:v>21</c:v>
                </c:pt>
                <c:pt idx="2068">
                  <c:v>21</c:v>
                </c:pt>
                <c:pt idx="2069">
                  <c:v>20</c:v>
                </c:pt>
                <c:pt idx="2070">
                  <c:v>22</c:v>
                </c:pt>
                <c:pt idx="2071">
                  <c:v>20</c:v>
                </c:pt>
                <c:pt idx="2072">
                  <c:v>20</c:v>
                </c:pt>
                <c:pt idx="2073">
                  <c:v>19</c:v>
                </c:pt>
                <c:pt idx="2074">
                  <c:v>21</c:v>
                </c:pt>
                <c:pt idx="2075">
                  <c:v>20</c:v>
                </c:pt>
                <c:pt idx="2076">
                  <c:v>22</c:v>
                </c:pt>
                <c:pt idx="2077">
                  <c:v>21</c:v>
                </c:pt>
                <c:pt idx="2078">
                  <c:v>20</c:v>
                </c:pt>
                <c:pt idx="2079">
                  <c:v>20</c:v>
                </c:pt>
                <c:pt idx="2080">
                  <c:v>21</c:v>
                </c:pt>
                <c:pt idx="2081">
                  <c:v>21</c:v>
                </c:pt>
                <c:pt idx="2082">
                  <c:v>14</c:v>
                </c:pt>
                <c:pt idx="2083">
                  <c:v>22</c:v>
                </c:pt>
                <c:pt idx="2084">
                  <c:v>21</c:v>
                </c:pt>
                <c:pt idx="2085">
                  <c:v>21</c:v>
                </c:pt>
                <c:pt idx="2086">
                  <c:v>20</c:v>
                </c:pt>
                <c:pt idx="2087">
                  <c:v>20</c:v>
                </c:pt>
                <c:pt idx="2088">
                  <c:v>22</c:v>
                </c:pt>
                <c:pt idx="2089">
                  <c:v>18</c:v>
                </c:pt>
                <c:pt idx="2090">
                  <c:v>13</c:v>
                </c:pt>
                <c:pt idx="2091">
                  <c:v>12</c:v>
                </c:pt>
                <c:pt idx="2092">
                  <c:v>23</c:v>
                </c:pt>
                <c:pt idx="2093">
                  <c:v>21</c:v>
                </c:pt>
                <c:pt idx="2094">
                  <c:v>22</c:v>
                </c:pt>
                <c:pt idx="2095">
                  <c:v>20</c:v>
                </c:pt>
                <c:pt idx="2096">
                  <c:v>23</c:v>
                </c:pt>
                <c:pt idx="2097">
                  <c:v>20</c:v>
                </c:pt>
                <c:pt idx="2098">
                  <c:v>18</c:v>
                </c:pt>
                <c:pt idx="2099">
                  <c:v>21</c:v>
                </c:pt>
                <c:pt idx="2100">
                  <c:v>19</c:v>
                </c:pt>
                <c:pt idx="2101">
                  <c:v>21</c:v>
                </c:pt>
                <c:pt idx="2102">
                  <c:v>20</c:v>
                </c:pt>
                <c:pt idx="2103">
                  <c:v>21</c:v>
                </c:pt>
                <c:pt idx="2104">
                  <c:v>21</c:v>
                </c:pt>
                <c:pt idx="2105">
                  <c:v>20</c:v>
                </c:pt>
                <c:pt idx="2106">
                  <c:v>20</c:v>
                </c:pt>
                <c:pt idx="2107">
                  <c:v>20</c:v>
                </c:pt>
                <c:pt idx="2108">
                  <c:v>23</c:v>
                </c:pt>
                <c:pt idx="2109">
                  <c:v>19</c:v>
                </c:pt>
                <c:pt idx="2110">
                  <c:v>20</c:v>
                </c:pt>
                <c:pt idx="2111">
                  <c:v>22</c:v>
                </c:pt>
                <c:pt idx="2112">
                  <c:v>20</c:v>
                </c:pt>
                <c:pt idx="2113">
                  <c:v>21</c:v>
                </c:pt>
                <c:pt idx="2114">
                  <c:v>21</c:v>
                </c:pt>
                <c:pt idx="2115">
                  <c:v>20</c:v>
                </c:pt>
                <c:pt idx="2116">
                  <c:v>20</c:v>
                </c:pt>
                <c:pt idx="2117">
                  <c:v>22</c:v>
                </c:pt>
                <c:pt idx="2118">
                  <c:v>21</c:v>
                </c:pt>
                <c:pt idx="2119">
                  <c:v>21</c:v>
                </c:pt>
                <c:pt idx="2120">
                  <c:v>21</c:v>
                </c:pt>
                <c:pt idx="2121">
                  <c:v>23</c:v>
                </c:pt>
                <c:pt idx="2122">
                  <c:v>21</c:v>
                </c:pt>
                <c:pt idx="2123">
                  <c:v>19</c:v>
                </c:pt>
                <c:pt idx="2124">
                  <c:v>21</c:v>
                </c:pt>
                <c:pt idx="2125">
                  <c:v>21</c:v>
                </c:pt>
                <c:pt idx="2126">
                  <c:v>21</c:v>
                </c:pt>
                <c:pt idx="2127">
                  <c:v>22</c:v>
                </c:pt>
                <c:pt idx="2128">
                  <c:v>20</c:v>
                </c:pt>
                <c:pt idx="2129">
                  <c:v>21</c:v>
                </c:pt>
                <c:pt idx="2130">
                  <c:v>22</c:v>
                </c:pt>
                <c:pt idx="2131">
                  <c:v>20</c:v>
                </c:pt>
                <c:pt idx="2132">
                  <c:v>20</c:v>
                </c:pt>
                <c:pt idx="2133">
                  <c:v>13</c:v>
                </c:pt>
                <c:pt idx="2134">
                  <c:v>20</c:v>
                </c:pt>
                <c:pt idx="2135">
                  <c:v>23</c:v>
                </c:pt>
                <c:pt idx="2136">
                  <c:v>21</c:v>
                </c:pt>
                <c:pt idx="2137">
                  <c:v>20</c:v>
                </c:pt>
                <c:pt idx="2138">
                  <c:v>20</c:v>
                </c:pt>
                <c:pt idx="2139">
                  <c:v>20</c:v>
                </c:pt>
                <c:pt idx="2140">
                  <c:v>20</c:v>
                </c:pt>
                <c:pt idx="2141">
                  <c:v>19</c:v>
                </c:pt>
                <c:pt idx="2142">
                  <c:v>20</c:v>
                </c:pt>
                <c:pt idx="2143">
                  <c:v>21</c:v>
                </c:pt>
                <c:pt idx="2144">
                  <c:v>20</c:v>
                </c:pt>
                <c:pt idx="2145">
                  <c:v>20</c:v>
                </c:pt>
                <c:pt idx="2146">
                  <c:v>20</c:v>
                </c:pt>
                <c:pt idx="2147">
                  <c:v>23</c:v>
                </c:pt>
                <c:pt idx="2148">
                  <c:v>20</c:v>
                </c:pt>
                <c:pt idx="2149">
                  <c:v>23</c:v>
                </c:pt>
                <c:pt idx="2150">
                  <c:v>20</c:v>
                </c:pt>
                <c:pt idx="2151">
                  <c:v>13</c:v>
                </c:pt>
                <c:pt idx="2152">
                  <c:v>19</c:v>
                </c:pt>
                <c:pt idx="2153">
                  <c:v>20</c:v>
                </c:pt>
                <c:pt idx="2154">
                  <c:v>21</c:v>
                </c:pt>
                <c:pt idx="2155">
                  <c:v>20</c:v>
                </c:pt>
                <c:pt idx="2156">
                  <c:v>20</c:v>
                </c:pt>
                <c:pt idx="2157">
                  <c:v>19</c:v>
                </c:pt>
                <c:pt idx="2158">
                  <c:v>20</c:v>
                </c:pt>
                <c:pt idx="2159">
                  <c:v>20</c:v>
                </c:pt>
                <c:pt idx="2160">
                  <c:v>21</c:v>
                </c:pt>
                <c:pt idx="2161">
                  <c:v>21</c:v>
                </c:pt>
                <c:pt idx="2162">
                  <c:v>20</c:v>
                </c:pt>
                <c:pt idx="2163">
                  <c:v>22</c:v>
                </c:pt>
                <c:pt idx="2164">
                  <c:v>21</c:v>
                </c:pt>
                <c:pt idx="2165">
                  <c:v>21</c:v>
                </c:pt>
                <c:pt idx="2166">
                  <c:v>20</c:v>
                </c:pt>
                <c:pt idx="2167">
                  <c:v>20</c:v>
                </c:pt>
                <c:pt idx="2168">
                  <c:v>19</c:v>
                </c:pt>
                <c:pt idx="2169">
                  <c:v>20</c:v>
                </c:pt>
                <c:pt idx="2170">
                  <c:v>20</c:v>
                </c:pt>
                <c:pt idx="2171">
                  <c:v>20</c:v>
                </c:pt>
                <c:pt idx="2172">
                  <c:v>20</c:v>
                </c:pt>
                <c:pt idx="2173">
                  <c:v>21</c:v>
                </c:pt>
                <c:pt idx="2174">
                  <c:v>20</c:v>
                </c:pt>
                <c:pt idx="2175">
                  <c:v>22</c:v>
                </c:pt>
                <c:pt idx="2176">
                  <c:v>21</c:v>
                </c:pt>
                <c:pt idx="2177">
                  <c:v>23</c:v>
                </c:pt>
                <c:pt idx="2178">
                  <c:v>20</c:v>
                </c:pt>
                <c:pt idx="2179">
                  <c:v>21</c:v>
                </c:pt>
                <c:pt idx="2180">
                  <c:v>21</c:v>
                </c:pt>
                <c:pt idx="2181">
                  <c:v>21</c:v>
                </c:pt>
                <c:pt idx="2182">
                  <c:v>23</c:v>
                </c:pt>
                <c:pt idx="2183">
                  <c:v>22</c:v>
                </c:pt>
                <c:pt idx="2184">
                  <c:v>19</c:v>
                </c:pt>
                <c:pt idx="2185">
                  <c:v>22</c:v>
                </c:pt>
                <c:pt idx="2186">
                  <c:v>20</c:v>
                </c:pt>
                <c:pt idx="2187">
                  <c:v>22</c:v>
                </c:pt>
                <c:pt idx="2188">
                  <c:v>20</c:v>
                </c:pt>
                <c:pt idx="2189">
                  <c:v>19</c:v>
                </c:pt>
                <c:pt idx="2190">
                  <c:v>21</c:v>
                </c:pt>
                <c:pt idx="2191">
                  <c:v>20</c:v>
                </c:pt>
                <c:pt idx="2192">
                  <c:v>20</c:v>
                </c:pt>
                <c:pt idx="2193">
                  <c:v>22</c:v>
                </c:pt>
                <c:pt idx="2194">
                  <c:v>22</c:v>
                </c:pt>
                <c:pt idx="2195">
                  <c:v>21</c:v>
                </c:pt>
                <c:pt idx="2196">
                  <c:v>21</c:v>
                </c:pt>
                <c:pt idx="2197">
                  <c:v>20</c:v>
                </c:pt>
                <c:pt idx="2198">
                  <c:v>19</c:v>
                </c:pt>
                <c:pt idx="2199">
                  <c:v>19</c:v>
                </c:pt>
                <c:pt idx="2200">
                  <c:v>22</c:v>
                </c:pt>
                <c:pt idx="2201">
                  <c:v>22</c:v>
                </c:pt>
                <c:pt idx="2202">
                  <c:v>22</c:v>
                </c:pt>
                <c:pt idx="2203">
                  <c:v>21</c:v>
                </c:pt>
                <c:pt idx="2204">
                  <c:v>20</c:v>
                </c:pt>
                <c:pt idx="2205">
                  <c:v>20</c:v>
                </c:pt>
                <c:pt idx="2206">
                  <c:v>22</c:v>
                </c:pt>
                <c:pt idx="2207">
                  <c:v>21</c:v>
                </c:pt>
                <c:pt idx="2208">
                  <c:v>21</c:v>
                </c:pt>
                <c:pt idx="2209">
                  <c:v>22</c:v>
                </c:pt>
                <c:pt idx="2210">
                  <c:v>21</c:v>
                </c:pt>
                <c:pt idx="2211">
                  <c:v>21</c:v>
                </c:pt>
                <c:pt idx="2212">
                  <c:v>22</c:v>
                </c:pt>
                <c:pt idx="2213">
                  <c:v>22</c:v>
                </c:pt>
                <c:pt idx="2214">
                  <c:v>20</c:v>
                </c:pt>
                <c:pt idx="2215">
                  <c:v>19</c:v>
                </c:pt>
                <c:pt idx="2216">
                  <c:v>20</c:v>
                </c:pt>
                <c:pt idx="2217">
                  <c:v>21</c:v>
                </c:pt>
                <c:pt idx="2218">
                  <c:v>21</c:v>
                </c:pt>
                <c:pt idx="2219">
                  <c:v>21</c:v>
                </c:pt>
                <c:pt idx="2220">
                  <c:v>22</c:v>
                </c:pt>
                <c:pt idx="2221">
                  <c:v>21</c:v>
                </c:pt>
                <c:pt idx="2222">
                  <c:v>21</c:v>
                </c:pt>
                <c:pt idx="2223">
                  <c:v>21</c:v>
                </c:pt>
                <c:pt idx="2224">
                  <c:v>22</c:v>
                </c:pt>
                <c:pt idx="2225">
                  <c:v>21</c:v>
                </c:pt>
                <c:pt idx="2226">
                  <c:v>19</c:v>
                </c:pt>
                <c:pt idx="2227">
                  <c:v>22</c:v>
                </c:pt>
                <c:pt idx="2228">
                  <c:v>20</c:v>
                </c:pt>
                <c:pt idx="2229">
                  <c:v>20</c:v>
                </c:pt>
                <c:pt idx="2230">
                  <c:v>21</c:v>
                </c:pt>
                <c:pt idx="2231">
                  <c:v>21</c:v>
                </c:pt>
                <c:pt idx="2232">
                  <c:v>21</c:v>
                </c:pt>
                <c:pt idx="2233">
                  <c:v>20</c:v>
                </c:pt>
                <c:pt idx="2234">
                  <c:v>20</c:v>
                </c:pt>
                <c:pt idx="2235">
                  <c:v>21</c:v>
                </c:pt>
                <c:pt idx="2236">
                  <c:v>22</c:v>
                </c:pt>
                <c:pt idx="2237">
                  <c:v>21</c:v>
                </c:pt>
                <c:pt idx="2238">
                  <c:v>14</c:v>
                </c:pt>
                <c:pt idx="2239">
                  <c:v>21</c:v>
                </c:pt>
                <c:pt idx="2240">
                  <c:v>22</c:v>
                </c:pt>
                <c:pt idx="2241">
                  <c:v>20</c:v>
                </c:pt>
                <c:pt idx="2242">
                  <c:v>21</c:v>
                </c:pt>
                <c:pt idx="2243">
                  <c:v>21</c:v>
                </c:pt>
                <c:pt idx="2244">
                  <c:v>20</c:v>
                </c:pt>
                <c:pt idx="2245">
                  <c:v>21</c:v>
                </c:pt>
                <c:pt idx="2246">
                  <c:v>22</c:v>
                </c:pt>
                <c:pt idx="2247">
                  <c:v>21</c:v>
                </c:pt>
                <c:pt idx="2248">
                  <c:v>23</c:v>
                </c:pt>
                <c:pt idx="2249">
                  <c:v>21</c:v>
                </c:pt>
                <c:pt idx="2250">
                  <c:v>20</c:v>
                </c:pt>
                <c:pt idx="2251">
                  <c:v>20</c:v>
                </c:pt>
                <c:pt idx="2252">
                  <c:v>21</c:v>
                </c:pt>
                <c:pt idx="2253">
                  <c:v>22</c:v>
                </c:pt>
                <c:pt idx="2254">
                  <c:v>20</c:v>
                </c:pt>
                <c:pt idx="2255">
                  <c:v>20</c:v>
                </c:pt>
                <c:pt idx="2256">
                  <c:v>22</c:v>
                </c:pt>
                <c:pt idx="2257">
                  <c:v>20</c:v>
                </c:pt>
                <c:pt idx="2258">
                  <c:v>21</c:v>
                </c:pt>
                <c:pt idx="2259">
                  <c:v>21</c:v>
                </c:pt>
                <c:pt idx="2260">
                  <c:v>20</c:v>
                </c:pt>
                <c:pt idx="2261">
                  <c:v>22</c:v>
                </c:pt>
                <c:pt idx="2262">
                  <c:v>21</c:v>
                </c:pt>
                <c:pt idx="2263">
                  <c:v>19</c:v>
                </c:pt>
                <c:pt idx="2264">
                  <c:v>20</c:v>
                </c:pt>
                <c:pt idx="2265">
                  <c:v>20</c:v>
                </c:pt>
                <c:pt idx="2266">
                  <c:v>21</c:v>
                </c:pt>
                <c:pt idx="2267">
                  <c:v>21</c:v>
                </c:pt>
                <c:pt idx="2268">
                  <c:v>21</c:v>
                </c:pt>
                <c:pt idx="2269">
                  <c:v>22</c:v>
                </c:pt>
                <c:pt idx="2270">
                  <c:v>20</c:v>
                </c:pt>
                <c:pt idx="2271">
                  <c:v>21</c:v>
                </c:pt>
                <c:pt idx="2272">
                  <c:v>21</c:v>
                </c:pt>
                <c:pt idx="2273">
                  <c:v>21</c:v>
                </c:pt>
                <c:pt idx="2274">
                  <c:v>22</c:v>
                </c:pt>
                <c:pt idx="2275">
                  <c:v>22</c:v>
                </c:pt>
                <c:pt idx="2276">
                  <c:v>20</c:v>
                </c:pt>
                <c:pt idx="2277">
                  <c:v>21</c:v>
                </c:pt>
                <c:pt idx="2278">
                  <c:v>20</c:v>
                </c:pt>
                <c:pt idx="2279">
                  <c:v>21</c:v>
                </c:pt>
                <c:pt idx="2280">
                  <c:v>22</c:v>
                </c:pt>
                <c:pt idx="2281">
                  <c:v>20</c:v>
                </c:pt>
                <c:pt idx="2282">
                  <c:v>21</c:v>
                </c:pt>
                <c:pt idx="2283">
                  <c:v>21</c:v>
                </c:pt>
                <c:pt idx="2284">
                  <c:v>21</c:v>
                </c:pt>
                <c:pt idx="2285">
                  <c:v>22</c:v>
                </c:pt>
                <c:pt idx="2286">
                  <c:v>21</c:v>
                </c:pt>
                <c:pt idx="2287">
                  <c:v>21</c:v>
                </c:pt>
                <c:pt idx="2288">
                  <c:v>22</c:v>
                </c:pt>
                <c:pt idx="2289">
                  <c:v>19</c:v>
                </c:pt>
                <c:pt idx="2290">
                  <c:v>20</c:v>
                </c:pt>
                <c:pt idx="2291">
                  <c:v>20</c:v>
                </c:pt>
                <c:pt idx="2292">
                  <c:v>21</c:v>
                </c:pt>
                <c:pt idx="2293">
                  <c:v>21</c:v>
                </c:pt>
                <c:pt idx="2294">
                  <c:v>19</c:v>
                </c:pt>
                <c:pt idx="2295">
                  <c:v>21</c:v>
                </c:pt>
                <c:pt idx="2296">
                  <c:v>21</c:v>
                </c:pt>
                <c:pt idx="2297">
                  <c:v>21</c:v>
                </c:pt>
                <c:pt idx="2298">
                  <c:v>20</c:v>
                </c:pt>
                <c:pt idx="2299">
                  <c:v>21</c:v>
                </c:pt>
                <c:pt idx="2300">
                  <c:v>23</c:v>
                </c:pt>
                <c:pt idx="2301">
                  <c:v>22</c:v>
                </c:pt>
                <c:pt idx="2302">
                  <c:v>20</c:v>
                </c:pt>
                <c:pt idx="2303">
                  <c:v>22</c:v>
                </c:pt>
                <c:pt idx="2304">
                  <c:v>21</c:v>
                </c:pt>
                <c:pt idx="2305">
                  <c:v>20</c:v>
                </c:pt>
                <c:pt idx="2306">
                  <c:v>22</c:v>
                </c:pt>
                <c:pt idx="2307">
                  <c:v>21</c:v>
                </c:pt>
                <c:pt idx="2308">
                  <c:v>20</c:v>
                </c:pt>
                <c:pt idx="2309">
                  <c:v>22</c:v>
                </c:pt>
                <c:pt idx="2310">
                  <c:v>20</c:v>
                </c:pt>
                <c:pt idx="2311">
                  <c:v>22</c:v>
                </c:pt>
                <c:pt idx="2312">
                  <c:v>22</c:v>
                </c:pt>
                <c:pt idx="2313">
                  <c:v>21</c:v>
                </c:pt>
                <c:pt idx="2314">
                  <c:v>20</c:v>
                </c:pt>
                <c:pt idx="2315">
                  <c:v>20</c:v>
                </c:pt>
                <c:pt idx="2316">
                  <c:v>21</c:v>
                </c:pt>
                <c:pt idx="2317">
                  <c:v>22</c:v>
                </c:pt>
                <c:pt idx="2318">
                  <c:v>20</c:v>
                </c:pt>
                <c:pt idx="2319">
                  <c:v>20</c:v>
                </c:pt>
                <c:pt idx="2320">
                  <c:v>20</c:v>
                </c:pt>
                <c:pt idx="2321">
                  <c:v>21</c:v>
                </c:pt>
                <c:pt idx="2322">
                  <c:v>20</c:v>
                </c:pt>
                <c:pt idx="2323">
                  <c:v>21</c:v>
                </c:pt>
                <c:pt idx="2324">
                  <c:v>22</c:v>
                </c:pt>
                <c:pt idx="2325">
                  <c:v>22</c:v>
                </c:pt>
                <c:pt idx="2326">
                  <c:v>19</c:v>
                </c:pt>
                <c:pt idx="2327">
                  <c:v>20</c:v>
                </c:pt>
                <c:pt idx="2328">
                  <c:v>20</c:v>
                </c:pt>
                <c:pt idx="2329">
                  <c:v>18</c:v>
                </c:pt>
                <c:pt idx="2330">
                  <c:v>21</c:v>
                </c:pt>
                <c:pt idx="2331">
                  <c:v>21</c:v>
                </c:pt>
                <c:pt idx="2332">
                  <c:v>21</c:v>
                </c:pt>
                <c:pt idx="2333">
                  <c:v>22</c:v>
                </c:pt>
                <c:pt idx="2334">
                  <c:v>21</c:v>
                </c:pt>
                <c:pt idx="2335">
                  <c:v>13</c:v>
                </c:pt>
                <c:pt idx="2336">
                  <c:v>23</c:v>
                </c:pt>
                <c:pt idx="2337">
                  <c:v>21</c:v>
                </c:pt>
                <c:pt idx="2338">
                  <c:v>21</c:v>
                </c:pt>
                <c:pt idx="2339">
                  <c:v>21</c:v>
                </c:pt>
                <c:pt idx="2340">
                  <c:v>20</c:v>
                </c:pt>
                <c:pt idx="2341">
                  <c:v>21</c:v>
                </c:pt>
                <c:pt idx="2342">
                  <c:v>22</c:v>
                </c:pt>
                <c:pt idx="2343">
                  <c:v>21</c:v>
                </c:pt>
                <c:pt idx="2344">
                  <c:v>22</c:v>
                </c:pt>
                <c:pt idx="2345">
                  <c:v>20</c:v>
                </c:pt>
                <c:pt idx="2346">
                  <c:v>20</c:v>
                </c:pt>
                <c:pt idx="2347">
                  <c:v>20</c:v>
                </c:pt>
                <c:pt idx="2348">
                  <c:v>22</c:v>
                </c:pt>
                <c:pt idx="2349">
                  <c:v>23</c:v>
                </c:pt>
                <c:pt idx="2350">
                  <c:v>22</c:v>
                </c:pt>
                <c:pt idx="2351">
                  <c:v>21</c:v>
                </c:pt>
                <c:pt idx="2352">
                  <c:v>21</c:v>
                </c:pt>
                <c:pt idx="2353">
                  <c:v>21</c:v>
                </c:pt>
                <c:pt idx="2354">
                  <c:v>21</c:v>
                </c:pt>
                <c:pt idx="2355">
                  <c:v>22</c:v>
                </c:pt>
                <c:pt idx="2356">
                  <c:v>21</c:v>
                </c:pt>
                <c:pt idx="2357">
                  <c:v>21</c:v>
                </c:pt>
                <c:pt idx="2358">
                  <c:v>21</c:v>
                </c:pt>
                <c:pt idx="2359">
                  <c:v>21</c:v>
                </c:pt>
                <c:pt idx="2360">
                  <c:v>22</c:v>
                </c:pt>
                <c:pt idx="2361">
                  <c:v>21</c:v>
                </c:pt>
                <c:pt idx="2362">
                  <c:v>20</c:v>
                </c:pt>
                <c:pt idx="2363">
                  <c:v>20</c:v>
                </c:pt>
                <c:pt idx="2364">
                  <c:v>22</c:v>
                </c:pt>
                <c:pt idx="2365">
                  <c:v>20</c:v>
                </c:pt>
                <c:pt idx="2366">
                  <c:v>21</c:v>
                </c:pt>
                <c:pt idx="2367">
                  <c:v>22</c:v>
                </c:pt>
                <c:pt idx="2368">
                  <c:v>22</c:v>
                </c:pt>
                <c:pt idx="2369">
                  <c:v>21</c:v>
                </c:pt>
                <c:pt idx="2370">
                  <c:v>22</c:v>
                </c:pt>
                <c:pt idx="2371">
                  <c:v>20</c:v>
                </c:pt>
                <c:pt idx="2372">
                  <c:v>22</c:v>
                </c:pt>
                <c:pt idx="2373">
                  <c:v>19</c:v>
                </c:pt>
                <c:pt idx="2374">
                  <c:v>23</c:v>
                </c:pt>
                <c:pt idx="2375">
                  <c:v>20</c:v>
                </c:pt>
                <c:pt idx="2376">
                  <c:v>20</c:v>
                </c:pt>
                <c:pt idx="2377">
                  <c:v>21</c:v>
                </c:pt>
                <c:pt idx="2378">
                  <c:v>21</c:v>
                </c:pt>
                <c:pt idx="2379">
                  <c:v>20</c:v>
                </c:pt>
                <c:pt idx="2380">
                  <c:v>21</c:v>
                </c:pt>
                <c:pt idx="2381">
                  <c:v>20</c:v>
                </c:pt>
                <c:pt idx="2382">
                  <c:v>20</c:v>
                </c:pt>
                <c:pt idx="2383">
                  <c:v>20</c:v>
                </c:pt>
                <c:pt idx="2384">
                  <c:v>21</c:v>
                </c:pt>
                <c:pt idx="2385">
                  <c:v>21</c:v>
                </c:pt>
                <c:pt idx="2386">
                  <c:v>21</c:v>
                </c:pt>
                <c:pt idx="2387">
                  <c:v>23</c:v>
                </c:pt>
                <c:pt idx="2388">
                  <c:v>21</c:v>
                </c:pt>
                <c:pt idx="2389">
                  <c:v>21</c:v>
                </c:pt>
                <c:pt idx="2390">
                  <c:v>21</c:v>
                </c:pt>
                <c:pt idx="2391">
                  <c:v>20</c:v>
                </c:pt>
                <c:pt idx="2392">
                  <c:v>20</c:v>
                </c:pt>
                <c:pt idx="2393">
                  <c:v>21</c:v>
                </c:pt>
                <c:pt idx="2394">
                  <c:v>20</c:v>
                </c:pt>
                <c:pt idx="2395">
                  <c:v>19</c:v>
                </c:pt>
                <c:pt idx="2396">
                  <c:v>17</c:v>
                </c:pt>
                <c:pt idx="2397">
                  <c:v>14</c:v>
                </c:pt>
                <c:pt idx="2398">
                  <c:v>22</c:v>
                </c:pt>
                <c:pt idx="2399">
                  <c:v>20</c:v>
                </c:pt>
                <c:pt idx="2400">
                  <c:v>20</c:v>
                </c:pt>
                <c:pt idx="2401">
                  <c:v>20</c:v>
                </c:pt>
                <c:pt idx="2402">
                  <c:v>20</c:v>
                </c:pt>
                <c:pt idx="2403">
                  <c:v>21</c:v>
                </c:pt>
                <c:pt idx="2404">
                  <c:v>22</c:v>
                </c:pt>
                <c:pt idx="2405">
                  <c:v>19</c:v>
                </c:pt>
                <c:pt idx="2406">
                  <c:v>20</c:v>
                </c:pt>
                <c:pt idx="2407">
                  <c:v>22</c:v>
                </c:pt>
                <c:pt idx="2408">
                  <c:v>22</c:v>
                </c:pt>
                <c:pt idx="2409">
                  <c:v>21</c:v>
                </c:pt>
                <c:pt idx="2410">
                  <c:v>21</c:v>
                </c:pt>
                <c:pt idx="2411">
                  <c:v>22</c:v>
                </c:pt>
                <c:pt idx="2412">
                  <c:v>21</c:v>
                </c:pt>
                <c:pt idx="2413">
                  <c:v>22</c:v>
                </c:pt>
                <c:pt idx="2414">
                  <c:v>22</c:v>
                </c:pt>
                <c:pt idx="2415">
                  <c:v>20</c:v>
                </c:pt>
                <c:pt idx="2416">
                  <c:v>21</c:v>
                </c:pt>
                <c:pt idx="2417">
                  <c:v>20</c:v>
                </c:pt>
                <c:pt idx="2418">
                  <c:v>19</c:v>
                </c:pt>
                <c:pt idx="2419">
                  <c:v>22</c:v>
                </c:pt>
                <c:pt idx="2420">
                  <c:v>20</c:v>
                </c:pt>
                <c:pt idx="2421">
                  <c:v>12</c:v>
                </c:pt>
                <c:pt idx="2422">
                  <c:v>21</c:v>
                </c:pt>
                <c:pt idx="2423">
                  <c:v>22</c:v>
                </c:pt>
                <c:pt idx="2424">
                  <c:v>20</c:v>
                </c:pt>
                <c:pt idx="2425">
                  <c:v>22</c:v>
                </c:pt>
                <c:pt idx="2426">
                  <c:v>21</c:v>
                </c:pt>
                <c:pt idx="2427">
                  <c:v>22</c:v>
                </c:pt>
                <c:pt idx="2428">
                  <c:v>20</c:v>
                </c:pt>
                <c:pt idx="2429">
                  <c:v>22</c:v>
                </c:pt>
                <c:pt idx="2430">
                  <c:v>20</c:v>
                </c:pt>
                <c:pt idx="2431">
                  <c:v>22</c:v>
                </c:pt>
                <c:pt idx="2432">
                  <c:v>20</c:v>
                </c:pt>
                <c:pt idx="2433">
                  <c:v>22</c:v>
                </c:pt>
                <c:pt idx="2434">
                  <c:v>21</c:v>
                </c:pt>
                <c:pt idx="2435">
                  <c:v>21</c:v>
                </c:pt>
                <c:pt idx="2436">
                  <c:v>23</c:v>
                </c:pt>
                <c:pt idx="2437">
                  <c:v>21</c:v>
                </c:pt>
                <c:pt idx="2438">
                  <c:v>21</c:v>
                </c:pt>
                <c:pt idx="2439">
                  <c:v>21</c:v>
                </c:pt>
                <c:pt idx="2440">
                  <c:v>20</c:v>
                </c:pt>
                <c:pt idx="2441">
                  <c:v>23</c:v>
                </c:pt>
                <c:pt idx="2442">
                  <c:v>21</c:v>
                </c:pt>
                <c:pt idx="2443">
                  <c:v>20</c:v>
                </c:pt>
                <c:pt idx="2444">
                  <c:v>20</c:v>
                </c:pt>
                <c:pt idx="2445">
                  <c:v>22</c:v>
                </c:pt>
                <c:pt idx="2446">
                  <c:v>20</c:v>
                </c:pt>
                <c:pt idx="2447">
                  <c:v>21</c:v>
                </c:pt>
                <c:pt idx="2448">
                  <c:v>21</c:v>
                </c:pt>
                <c:pt idx="2449">
                  <c:v>22</c:v>
                </c:pt>
                <c:pt idx="2450">
                  <c:v>20</c:v>
                </c:pt>
                <c:pt idx="2451">
                  <c:v>21</c:v>
                </c:pt>
                <c:pt idx="2452">
                  <c:v>23</c:v>
                </c:pt>
                <c:pt idx="2453">
                  <c:v>21</c:v>
                </c:pt>
                <c:pt idx="2454">
                  <c:v>20</c:v>
                </c:pt>
                <c:pt idx="2455">
                  <c:v>20</c:v>
                </c:pt>
                <c:pt idx="2456">
                  <c:v>20</c:v>
                </c:pt>
                <c:pt idx="2457">
                  <c:v>21</c:v>
                </c:pt>
                <c:pt idx="2458">
                  <c:v>21</c:v>
                </c:pt>
                <c:pt idx="2459">
                  <c:v>22</c:v>
                </c:pt>
                <c:pt idx="2460">
                  <c:v>20</c:v>
                </c:pt>
                <c:pt idx="2461">
                  <c:v>20</c:v>
                </c:pt>
                <c:pt idx="2462">
                  <c:v>22</c:v>
                </c:pt>
                <c:pt idx="2463">
                  <c:v>19</c:v>
                </c:pt>
                <c:pt idx="2464">
                  <c:v>20</c:v>
                </c:pt>
                <c:pt idx="2465">
                  <c:v>24</c:v>
                </c:pt>
                <c:pt idx="2466">
                  <c:v>20</c:v>
                </c:pt>
                <c:pt idx="2467">
                  <c:v>22</c:v>
                </c:pt>
                <c:pt idx="2468">
                  <c:v>20</c:v>
                </c:pt>
                <c:pt idx="2469">
                  <c:v>20</c:v>
                </c:pt>
                <c:pt idx="2470">
                  <c:v>20</c:v>
                </c:pt>
                <c:pt idx="2471">
                  <c:v>20</c:v>
                </c:pt>
                <c:pt idx="2472">
                  <c:v>20</c:v>
                </c:pt>
                <c:pt idx="2473">
                  <c:v>21</c:v>
                </c:pt>
                <c:pt idx="2474">
                  <c:v>21</c:v>
                </c:pt>
                <c:pt idx="2475">
                  <c:v>18</c:v>
                </c:pt>
                <c:pt idx="2476">
                  <c:v>20</c:v>
                </c:pt>
                <c:pt idx="2477">
                  <c:v>20</c:v>
                </c:pt>
                <c:pt idx="2478">
                  <c:v>21</c:v>
                </c:pt>
                <c:pt idx="2479">
                  <c:v>20</c:v>
                </c:pt>
                <c:pt idx="2480">
                  <c:v>23</c:v>
                </c:pt>
                <c:pt idx="2481">
                  <c:v>19</c:v>
                </c:pt>
                <c:pt idx="2482">
                  <c:v>21</c:v>
                </c:pt>
                <c:pt idx="2483">
                  <c:v>21</c:v>
                </c:pt>
                <c:pt idx="2484">
                  <c:v>21</c:v>
                </c:pt>
                <c:pt idx="2485">
                  <c:v>20</c:v>
                </c:pt>
                <c:pt idx="2486">
                  <c:v>21</c:v>
                </c:pt>
                <c:pt idx="2487">
                  <c:v>20</c:v>
                </c:pt>
                <c:pt idx="2488">
                  <c:v>21</c:v>
                </c:pt>
                <c:pt idx="2489">
                  <c:v>21</c:v>
                </c:pt>
                <c:pt idx="2490">
                  <c:v>22</c:v>
                </c:pt>
                <c:pt idx="2491">
                  <c:v>23</c:v>
                </c:pt>
                <c:pt idx="2492">
                  <c:v>21</c:v>
                </c:pt>
                <c:pt idx="2493">
                  <c:v>21</c:v>
                </c:pt>
                <c:pt idx="2494">
                  <c:v>21</c:v>
                </c:pt>
                <c:pt idx="2495">
                  <c:v>22</c:v>
                </c:pt>
                <c:pt idx="2496">
                  <c:v>21</c:v>
                </c:pt>
                <c:pt idx="2497">
                  <c:v>21</c:v>
                </c:pt>
                <c:pt idx="2498">
                  <c:v>22</c:v>
                </c:pt>
                <c:pt idx="2499">
                  <c:v>21</c:v>
                </c:pt>
                <c:pt idx="2500">
                  <c:v>21</c:v>
                </c:pt>
                <c:pt idx="2501">
                  <c:v>19</c:v>
                </c:pt>
                <c:pt idx="2502">
                  <c:v>21</c:v>
                </c:pt>
                <c:pt idx="2503">
                  <c:v>20</c:v>
                </c:pt>
                <c:pt idx="2504">
                  <c:v>21</c:v>
                </c:pt>
                <c:pt idx="2505">
                  <c:v>19</c:v>
                </c:pt>
                <c:pt idx="2506">
                  <c:v>20</c:v>
                </c:pt>
                <c:pt idx="2507">
                  <c:v>20</c:v>
                </c:pt>
                <c:pt idx="2508">
                  <c:v>20</c:v>
                </c:pt>
                <c:pt idx="2509">
                  <c:v>20</c:v>
                </c:pt>
                <c:pt idx="2510">
                  <c:v>20</c:v>
                </c:pt>
                <c:pt idx="2511">
                  <c:v>19</c:v>
                </c:pt>
                <c:pt idx="2512">
                  <c:v>21</c:v>
                </c:pt>
                <c:pt idx="2513">
                  <c:v>21</c:v>
                </c:pt>
                <c:pt idx="2514">
                  <c:v>21</c:v>
                </c:pt>
                <c:pt idx="2515">
                  <c:v>20</c:v>
                </c:pt>
                <c:pt idx="2516">
                  <c:v>20</c:v>
                </c:pt>
                <c:pt idx="2517">
                  <c:v>21</c:v>
                </c:pt>
                <c:pt idx="2518">
                  <c:v>21</c:v>
                </c:pt>
                <c:pt idx="2519">
                  <c:v>23</c:v>
                </c:pt>
                <c:pt idx="2520">
                  <c:v>21</c:v>
                </c:pt>
                <c:pt idx="2521">
                  <c:v>20</c:v>
                </c:pt>
                <c:pt idx="2522">
                  <c:v>20</c:v>
                </c:pt>
                <c:pt idx="2523">
                  <c:v>20</c:v>
                </c:pt>
                <c:pt idx="2524">
                  <c:v>21</c:v>
                </c:pt>
                <c:pt idx="2525">
                  <c:v>21</c:v>
                </c:pt>
                <c:pt idx="2526">
                  <c:v>20</c:v>
                </c:pt>
                <c:pt idx="2527">
                  <c:v>20</c:v>
                </c:pt>
                <c:pt idx="2528">
                  <c:v>21</c:v>
                </c:pt>
                <c:pt idx="2529">
                  <c:v>21</c:v>
                </c:pt>
                <c:pt idx="2530">
                  <c:v>19</c:v>
                </c:pt>
                <c:pt idx="2531">
                  <c:v>23</c:v>
                </c:pt>
                <c:pt idx="2532">
                  <c:v>20</c:v>
                </c:pt>
                <c:pt idx="2533">
                  <c:v>21</c:v>
                </c:pt>
                <c:pt idx="2534">
                  <c:v>22</c:v>
                </c:pt>
                <c:pt idx="2535">
                  <c:v>20</c:v>
                </c:pt>
                <c:pt idx="2536">
                  <c:v>21</c:v>
                </c:pt>
                <c:pt idx="2537">
                  <c:v>20</c:v>
                </c:pt>
                <c:pt idx="2538">
                  <c:v>20</c:v>
                </c:pt>
                <c:pt idx="2539">
                  <c:v>20</c:v>
                </c:pt>
                <c:pt idx="2540">
                  <c:v>21</c:v>
                </c:pt>
                <c:pt idx="2541">
                  <c:v>22</c:v>
                </c:pt>
                <c:pt idx="2542">
                  <c:v>23</c:v>
                </c:pt>
                <c:pt idx="2543">
                  <c:v>19</c:v>
                </c:pt>
                <c:pt idx="2544">
                  <c:v>20</c:v>
                </c:pt>
                <c:pt idx="2545">
                  <c:v>21</c:v>
                </c:pt>
                <c:pt idx="2546">
                  <c:v>21</c:v>
                </c:pt>
                <c:pt idx="2547">
                  <c:v>21</c:v>
                </c:pt>
                <c:pt idx="2548">
                  <c:v>21</c:v>
                </c:pt>
                <c:pt idx="2549">
                  <c:v>20</c:v>
                </c:pt>
                <c:pt idx="2550">
                  <c:v>21</c:v>
                </c:pt>
                <c:pt idx="2551">
                  <c:v>21</c:v>
                </c:pt>
                <c:pt idx="2552">
                  <c:v>21</c:v>
                </c:pt>
                <c:pt idx="2553">
                  <c:v>20</c:v>
                </c:pt>
                <c:pt idx="2554">
                  <c:v>20</c:v>
                </c:pt>
                <c:pt idx="2555">
                  <c:v>20</c:v>
                </c:pt>
                <c:pt idx="2556">
                  <c:v>20</c:v>
                </c:pt>
                <c:pt idx="2557">
                  <c:v>20</c:v>
                </c:pt>
                <c:pt idx="2558">
                  <c:v>21</c:v>
                </c:pt>
                <c:pt idx="2559">
                  <c:v>20</c:v>
                </c:pt>
                <c:pt idx="2560">
                  <c:v>20</c:v>
                </c:pt>
                <c:pt idx="2561">
                  <c:v>21</c:v>
                </c:pt>
                <c:pt idx="2562">
                  <c:v>20</c:v>
                </c:pt>
                <c:pt idx="2563">
                  <c:v>20</c:v>
                </c:pt>
                <c:pt idx="2564">
                  <c:v>22</c:v>
                </c:pt>
                <c:pt idx="2565">
                  <c:v>19</c:v>
                </c:pt>
                <c:pt idx="2566">
                  <c:v>20</c:v>
                </c:pt>
                <c:pt idx="2567">
                  <c:v>20</c:v>
                </c:pt>
                <c:pt idx="2568">
                  <c:v>21</c:v>
                </c:pt>
                <c:pt idx="2569">
                  <c:v>21</c:v>
                </c:pt>
                <c:pt idx="2570">
                  <c:v>21</c:v>
                </c:pt>
                <c:pt idx="2571">
                  <c:v>21</c:v>
                </c:pt>
                <c:pt idx="2572">
                  <c:v>20</c:v>
                </c:pt>
                <c:pt idx="2573">
                  <c:v>21</c:v>
                </c:pt>
                <c:pt idx="2574">
                  <c:v>21</c:v>
                </c:pt>
                <c:pt idx="2575">
                  <c:v>21</c:v>
                </c:pt>
                <c:pt idx="2576">
                  <c:v>21</c:v>
                </c:pt>
                <c:pt idx="2577">
                  <c:v>20</c:v>
                </c:pt>
                <c:pt idx="2578">
                  <c:v>20</c:v>
                </c:pt>
                <c:pt idx="2579">
                  <c:v>21</c:v>
                </c:pt>
                <c:pt idx="2580">
                  <c:v>20</c:v>
                </c:pt>
                <c:pt idx="2581">
                  <c:v>21</c:v>
                </c:pt>
                <c:pt idx="2582">
                  <c:v>21</c:v>
                </c:pt>
                <c:pt idx="2583">
                  <c:v>20</c:v>
                </c:pt>
                <c:pt idx="2584">
                  <c:v>19</c:v>
                </c:pt>
                <c:pt idx="2585">
                  <c:v>20</c:v>
                </c:pt>
                <c:pt idx="2586">
                  <c:v>19</c:v>
                </c:pt>
                <c:pt idx="2587">
                  <c:v>21</c:v>
                </c:pt>
                <c:pt idx="2588">
                  <c:v>20</c:v>
                </c:pt>
                <c:pt idx="2589">
                  <c:v>20</c:v>
                </c:pt>
                <c:pt idx="2590">
                  <c:v>19</c:v>
                </c:pt>
                <c:pt idx="2591">
                  <c:v>21</c:v>
                </c:pt>
                <c:pt idx="2592">
                  <c:v>22</c:v>
                </c:pt>
                <c:pt idx="2593">
                  <c:v>17</c:v>
                </c:pt>
                <c:pt idx="2594">
                  <c:v>20</c:v>
                </c:pt>
                <c:pt idx="2595">
                  <c:v>20</c:v>
                </c:pt>
                <c:pt idx="2596">
                  <c:v>20</c:v>
                </c:pt>
                <c:pt idx="2597">
                  <c:v>21</c:v>
                </c:pt>
                <c:pt idx="2598">
                  <c:v>20</c:v>
                </c:pt>
                <c:pt idx="2599">
                  <c:v>21</c:v>
                </c:pt>
                <c:pt idx="2600">
                  <c:v>20</c:v>
                </c:pt>
                <c:pt idx="2601">
                  <c:v>20</c:v>
                </c:pt>
                <c:pt idx="2602">
                  <c:v>21</c:v>
                </c:pt>
                <c:pt idx="2603">
                  <c:v>21</c:v>
                </c:pt>
                <c:pt idx="2604">
                  <c:v>20</c:v>
                </c:pt>
                <c:pt idx="2605">
                  <c:v>21</c:v>
                </c:pt>
                <c:pt idx="2606">
                  <c:v>20</c:v>
                </c:pt>
                <c:pt idx="2607">
                  <c:v>21</c:v>
                </c:pt>
                <c:pt idx="2608">
                  <c:v>21</c:v>
                </c:pt>
                <c:pt idx="2609">
                  <c:v>21</c:v>
                </c:pt>
                <c:pt idx="2610">
                  <c:v>22</c:v>
                </c:pt>
                <c:pt idx="2611">
                  <c:v>20</c:v>
                </c:pt>
                <c:pt idx="2612">
                  <c:v>21</c:v>
                </c:pt>
                <c:pt idx="2613">
                  <c:v>21</c:v>
                </c:pt>
                <c:pt idx="2614">
                  <c:v>20</c:v>
                </c:pt>
                <c:pt idx="2615">
                  <c:v>21</c:v>
                </c:pt>
                <c:pt idx="2616">
                  <c:v>20</c:v>
                </c:pt>
                <c:pt idx="2617">
                  <c:v>22</c:v>
                </c:pt>
                <c:pt idx="2618">
                  <c:v>19</c:v>
                </c:pt>
                <c:pt idx="2619">
                  <c:v>19</c:v>
                </c:pt>
                <c:pt idx="2620">
                  <c:v>21</c:v>
                </c:pt>
                <c:pt idx="2621">
                  <c:v>23</c:v>
                </c:pt>
                <c:pt idx="2622">
                  <c:v>20</c:v>
                </c:pt>
                <c:pt idx="2623">
                  <c:v>20</c:v>
                </c:pt>
                <c:pt idx="2624">
                  <c:v>22</c:v>
                </c:pt>
                <c:pt idx="2625">
                  <c:v>21</c:v>
                </c:pt>
                <c:pt idx="2626">
                  <c:v>20</c:v>
                </c:pt>
                <c:pt idx="2627">
                  <c:v>21</c:v>
                </c:pt>
                <c:pt idx="2628">
                  <c:v>20</c:v>
                </c:pt>
                <c:pt idx="2629">
                  <c:v>22</c:v>
                </c:pt>
                <c:pt idx="2630">
                  <c:v>20</c:v>
                </c:pt>
                <c:pt idx="2631">
                  <c:v>20</c:v>
                </c:pt>
                <c:pt idx="2632">
                  <c:v>22</c:v>
                </c:pt>
                <c:pt idx="2633">
                  <c:v>21</c:v>
                </c:pt>
                <c:pt idx="2634">
                  <c:v>22</c:v>
                </c:pt>
                <c:pt idx="2635">
                  <c:v>19</c:v>
                </c:pt>
                <c:pt idx="2636">
                  <c:v>16</c:v>
                </c:pt>
                <c:pt idx="2637">
                  <c:v>21</c:v>
                </c:pt>
                <c:pt idx="2638">
                  <c:v>20</c:v>
                </c:pt>
                <c:pt idx="2639">
                  <c:v>21</c:v>
                </c:pt>
                <c:pt idx="2640">
                  <c:v>20</c:v>
                </c:pt>
                <c:pt idx="2641">
                  <c:v>21</c:v>
                </c:pt>
                <c:pt idx="2642">
                  <c:v>20</c:v>
                </c:pt>
                <c:pt idx="2643">
                  <c:v>18</c:v>
                </c:pt>
                <c:pt idx="2644">
                  <c:v>21</c:v>
                </c:pt>
                <c:pt idx="2645">
                  <c:v>20</c:v>
                </c:pt>
                <c:pt idx="2646">
                  <c:v>22</c:v>
                </c:pt>
                <c:pt idx="2647">
                  <c:v>20</c:v>
                </c:pt>
                <c:pt idx="2648">
                  <c:v>19</c:v>
                </c:pt>
                <c:pt idx="2649">
                  <c:v>21</c:v>
                </c:pt>
                <c:pt idx="2650">
                  <c:v>26</c:v>
                </c:pt>
                <c:pt idx="2651">
                  <c:v>20</c:v>
                </c:pt>
                <c:pt idx="2652">
                  <c:v>20</c:v>
                </c:pt>
                <c:pt idx="2653">
                  <c:v>21</c:v>
                </c:pt>
                <c:pt idx="2654">
                  <c:v>20</c:v>
                </c:pt>
                <c:pt idx="2655">
                  <c:v>21</c:v>
                </c:pt>
                <c:pt idx="2656">
                  <c:v>21</c:v>
                </c:pt>
                <c:pt idx="2657">
                  <c:v>21</c:v>
                </c:pt>
                <c:pt idx="2658">
                  <c:v>19</c:v>
                </c:pt>
                <c:pt idx="2659">
                  <c:v>21</c:v>
                </c:pt>
                <c:pt idx="2660">
                  <c:v>21</c:v>
                </c:pt>
                <c:pt idx="2661">
                  <c:v>20</c:v>
                </c:pt>
                <c:pt idx="2662">
                  <c:v>21</c:v>
                </c:pt>
                <c:pt idx="2663">
                  <c:v>20</c:v>
                </c:pt>
                <c:pt idx="2664">
                  <c:v>18</c:v>
                </c:pt>
                <c:pt idx="2665">
                  <c:v>20</c:v>
                </c:pt>
                <c:pt idx="2666">
                  <c:v>20</c:v>
                </c:pt>
                <c:pt idx="2667">
                  <c:v>20</c:v>
                </c:pt>
                <c:pt idx="2668">
                  <c:v>18</c:v>
                </c:pt>
                <c:pt idx="2669">
                  <c:v>22</c:v>
                </c:pt>
                <c:pt idx="2670">
                  <c:v>21</c:v>
                </c:pt>
                <c:pt idx="2671">
                  <c:v>20</c:v>
                </c:pt>
                <c:pt idx="2672">
                  <c:v>20</c:v>
                </c:pt>
                <c:pt idx="2673">
                  <c:v>18</c:v>
                </c:pt>
                <c:pt idx="2674">
                  <c:v>22</c:v>
                </c:pt>
                <c:pt idx="2675">
                  <c:v>20</c:v>
                </c:pt>
                <c:pt idx="2676">
                  <c:v>20</c:v>
                </c:pt>
                <c:pt idx="2677">
                  <c:v>21</c:v>
                </c:pt>
                <c:pt idx="2678">
                  <c:v>20</c:v>
                </c:pt>
                <c:pt idx="2679">
                  <c:v>17</c:v>
                </c:pt>
                <c:pt idx="2680">
                  <c:v>21</c:v>
                </c:pt>
                <c:pt idx="2681">
                  <c:v>20</c:v>
                </c:pt>
                <c:pt idx="2682">
                  <c:v>20</c:v>
                </c:pt>
                <c:pt idx="2683">
                  <c:v>20</c:v>
                </c:pt>
                <c:pt idx="2684">
                  <c:v>20</c:v>
                </c:pt>
                <c:pt idx="2685">
                  <c:v>21</c:v>
                </c:pt>
                <c:pt idx="2686">
                  <c:v>21</c:v>
                </c:pt>
                <c:pt idx="2687">
                  <c:v>21</c:v>
                </c:pt>
                <c:pt idx="2688">
                  <c:v>20</c:v>
                </c:pt>
                <c:pt idx="2689">
                  <c:v>21</c:v>
                </c:pt>
                <c:pt idx="2690">
                  <c:v>24</c:v>
                </c:pt>
                <c:pt idx="2691">
                  <c:v>22</c:v>
                </c:pt>
                <c:pt idx="2692">
                  <c:v>21</c:v>
                </c:pt>
                <c:pt idx="2693">
                  <c:v>20</c:v>
                </c:pt>
                <c:pt idx="2694">
                  <c:v>20</c:v>
                </c:pt>
                <c:pt idx="2695">
                  <c:v>22</c:v>
                </c:pt>
                <c:pt idx="2696">
                  <c:v>21</c:v>
                </c:pt>
                <c:pt idx="2697">
                  <c:v>22</c:v>
                </c:pt>
                <c:pt idx="2698">
                  <c:v>19</c:v>
                </c:pt>
                <c:pt idx="2699">
                  <c:v>20</c:v>
                </c:pt>
                <c:pt idx="2700">
                  <c:v>20</c:v>
                </c:pt>
                <c:pt idx="2701">
                  <c:v>21</c:v>
                </c:pt>
                <c:pt idx="2702">
                  <c:v>21</c:v>
                </c:pt>
                <c:pt idx="2703">
                  <c:v>19</c:v>
                </c:pt>
                <c:pt idx="2704">
                  <c:v>20</c:v>
                </c:pt>
                <c:pt idx="2705">
                  <c:v>20</c:v>
                </c:pt>
                <c:pt idx="2706">
                  <c:v>21</c:v>
                </c:pt>
                <c:pt idx="2707">
                  <c:v>19</c:v>
                </c:pt>
                <c:pt idx="2708">
                  <c:v>21</c:v>
                </c:pt>
                <c:pt idx="2709">
                  <c:v>21</c:v>
                </c:pt>
                <c:pt idx="2710">
                  <c:v>21</c:v>
                </c:pt>
                <c:pt idx="2711">
                  <c:v>20</c:v>
                </c:pt>
                <c:pt idx="2712">
                  <c:v>20</c:v>
                </c:pt>
                <c:pt idx="2713">
                  <c:v>21</c:v>
                </c:pt>
                <c:pt idx="2714">
                  <c:v>22</c:v>
                </c:pt>
                <c:pt idx="2715">
                  <c:v>21</c:v>
                </c:pt>
                <c:pt idx="2716">
                  <c:v>20</c:v>
                </c:pt>
                <c:pt idx="2717">
                  <c:v>21</c:v>
                </c:pt>
                <c:pt idx="2718">
                  <c:v>16</c:v>
                </c:pt>
                <c:pt idx="2719">
                  <c:v>19</c:v>
                </c:pt>
                <c:pt idx="2720">
                  <c:v>22</c:v>
                </c:pt>
                <c:pt idx="2721">
                  <c:v>23</c:v>
                </c:pt>
                <c:pt idx="2722">
                  <c:v>21</c:v>
                </c:pt>
                <c:pt idx="2723">
                  <c:v>21</c:v>
                </c:pt>
                <c:pt idx="2724">
                  <c:v>22</c:v>
                </c:pt>
                <c:pt idx="2725">
                  <c:v>21</c:v>
                </c:pt>
                <c:pt idx="2726">
                  <c:v>22</c:v>
                </c:pt>
                <c:pt idx="2727">
                  <c:v>20</c:v>
                </c:pt>
                <c:pt idx="2728">
                  <c:v>20</c:v>
                </c:pt>
                <c:pt idx="2729">
                  <c:v>20</c:v>
                </c:pt>
                <c:pt idx="2730">
                  <c:v>20</c:v>
                </c:pt>
                <c:pt idx="2731">
                  <c:v>20</c:v>
                </c:pt>
                <c:pt idx="2732">
                  <c:v>21</c:v>
                </c:pt>
                <c:pt idx="2733">
                  <c:v>21</c:v>
                </c:pt>
                <c:pt idx="2734">
                  <c:v>20</c:v>
                </c:pt>
                <c:pt idx="2735">
                  <c:v>20</c:v>
                </c:pt>
                <c:pt idx="2736">
                  <c:v>21</c:v>
                </c:pt>
                <c:pt idx="2737">
                  <c:v>21</c:v>
                </c:pt>
                <c:pt idx="2738">
                  <c:v>22</c:v>
                </c:pt>
                <c:pt idx="2739">
                  <c:v>21</c:v>
                </c:pt>
                <c:pt idx="2740">
                  <c:v>20</c:v>
                </c:pt>
                <c:pt idx="2741">
                  <c:v>20</c:v>
                </c:pt>
                <c:pt idx="2742">
                  <c:v>20</c:v>
                </c:pt>
                <c:pt idx="2743">
                  <c:v>20</c:v>
                </c:pt>
                <c:pt idx="2744">
                  <c:v>20</c:v>
                </c:pt>
                <c:pt idx="2745">
                  <c:v>20</c:v>
                </c:pt>
                <c:pt idx="2746">
                  <c:v>20</c:v>
                </c:pt>
                <c:pt idx="2747">
                  <c:v>23</c:v>
                </c:pt>
                <c:pt idx="2748">
                  <c:v>21</c:v>
                </c:pt>
                <c:pt idx="2749">
                  <c:v>23</c:v>
                </c:pt>
                <c:pt idx="2750">
                  <c:v>19</c:v>
                </c:pt>
                <c:pt idx="2751">
                  <c:v>21</c:v>
                </c:pt>
                <c:pt idx="2752">
                  <c:v>20</c:v>
                </c:pt>
                <c:pt idx="2753">
                  <c:v>20</c:v>
                </c:pt>
                <c:pt idx="2754">
                  <c:v>20</c:v>
                </c:pt>
                <c:pt idx="2755">
                  <c:v>22</c:v>
                </c:pt>
                <c:pt idx="2756">
                  <c:v>20</c:v>
                </c:pt>
                <c:pt idx="2757">
                  <c:v>22</c:v>
                </c:pt>
                <c:pt idx="2758">
                  <c:v>20</c:v>
                </c:pt>
                <c:pt idx="2759">
                  <c:v>20</c:v>
                </c:pt>
                <c:pt idx="2760">
                  <c:v>20</c:v>
                </c:pt>
                <c:pt idx="2761">
                  <c:v>22</c:v>
                </c:pt>
                <c:pt idx="2762">
                  <c:v>20</c:v>
                </c:pt>
                <c:pt idx="2763">
                  <c:v>21</c:v>
                </c:pt>
                <c:pt idx="2764">
                  <c:v>20</c:v>
                </c:pt>
                <c:pt idx="2765">
                  <c:v>20</c:v>
                </c:pt>
                <c:pt idx="2766">
                  <c:v>21</c:v>
                </c:pt>
                <c:pt idx="2767">
                  <c:v>21</c:v>
                </c:pt>
                <c:pt idx="2768">
                  <c:v>21</c:v>
                </c:pt>
                <c:pt idx="2769">
                  <c:v>20</c:v>
                </c:pt>
                <c:pt idx="2770">
                  <c:v>21</c:v>
                </c:pt>
                <c:pt idx="2771">
                  <c:v>16</c:v>
                </c:pt>
                <c:pt idx="2772">
                  <c:v>22</c:v>
                </c:pt>
                <c:pt idx="2773">
                  <c:v>21</c:v>
                </c:pt>
                <c:pt idx="2774">
                  <c:v>21</c:v>
                </c:pt>
                <c:pt idx="2775">
                  <c:v>21</c:v>
                </c:pt>
                <c:pt idx="2776">
                  <c:v>19</c:v>
                </c:pt>
                <c:pt idx="2777">
                  <c:v>23</c:v>
                </c:pt>
                <c:pt idx="2778">
                  <c:v>20</c:v>
                </c:pt>
                <c:pt idx="2779">
                  <c:v>21</c:v>
                </c:pt>
                <c:pt idx="2780">
                  <c:v>20</c:v>
                </c:pt>
                <c:pt idx="2781">
                  <c:v>21</c:v>
                </c:pt>
                <c:pt idx="2782">
                  <c:v>20</c:v>
                </c:pt>
                <c:pt idx="2783">
                  <c:v>20</c:v>
                </c:pt>
                <c:pt idx="2784">
                  <c:v>21</c:v>
                </c:pt>
                <c:pt idx="2785">
                  <c:v>21</c:v>
                </c:pt>
                <c:pt idx="2786">
                  <c:v>22</c:v>
                </c:pt>
                <c:pt idx="2787">
                  <c:v>14</c:v>
                </c:pt>
                <c:pt idx="2788">
                  <c:v>22</c:v>
                </c:pt>
                <c:pt idx="2789">
                  <c:v>21</c:v>
                </c:pt>
                <c:pt idx="2790">
                  <c:v>20</c:v>
                </c:pt>
                <c:pt idx="2791">
                  <c:v>14</c:v>
                </c:pt>
                <c:pt idx="2792">
                  <c:v>21</c:v>
                </c:pt>
                <c:pt idx="2793">
                  <c:v>22</c:v>
                </c:pt>
                <c:pt idx="2794">
                  <c:v>20</c:v>
                </c:pt>
                <c:pt idx="2795">
                  <c:v>23</c:v>
                </c:pt>
                <c:pt idx="2796">
                  <c:v>21</c:v>
                </c:pt>
                <c:pt idx="2797">
                  <c:v>21</c:v>
                </c:pt>
                <c:pt idx="2798">
                  <c:v>20</c:v>
                </c:pt>
                <c:pt idx="2799">
                  <c:v>20</c:v>
                </c:pt>
                <c:pt idx="2800">
                  <c:v>21</c:v>
                </c:pt>
                <c:pt idx="2801">
                  <c:v>22</c:v>
                </c:pt>
                <c:pt idx="2802">
                  <c:v>20</c:v>
                </c:pt>
                <c:pt idx="2803">
                  <c:v>21</c:v>
                </c:pt>
                <c:pt idx="2804">
                  <c:v>19</c:v>
                </c:pt>
                <c:pt idx="2805">
                  <c:v>22</c:v>
                </c:pt>
                <c:pt idx="2806">
                  <c:v>20</c:v>
                </c:pt>
                <c:pt idx="2807">
                  <c:v>20</c:v>
                </c:pt>
                <c:pt idx="2808">
                  <c:v>21</c:v>
                </c:pt>
                <c:pt idx="2809">
                  <c:v>21</c:v>
                </c:pt>
                <c:pt idx="2810">
                  <c:v>19</c:v>
                </c:pt>
                <c:pt idx="2811">
                  <c:v>20</c:v>
                </c:pt>
                <c:pt idx="2812">
                  <c:v>19</c:v>
                </c:pt>
                <c:pt idx="2813">
                  <c:v>20</c:v>
                </c:pt>
                <c:pt idx="2814">
                  <c:v>22</c:v>
                </c:pt>
                <c:pt idx="2815">
                  <c:v>21</c:v>
                </c:pt>
                <c:pt idx="2816">
                  <c:v>21</c:v>
                </c:pt>
                <c:pt idx="2817">
                  <c:v>21</c:v>
                </c:pt>
                <c:pt idx="2818">
                  <c:v>20</c:v>
                </c:pt>
                <c:pt idx="2819">
                  <c:v>21</c:v>
                </c:pt>
                <c:pt idx="2820">
                  <c:v>21</c:v>
                </c:pt>
                <c:pt idx="2821">
                  <c:v>21</c:v>
                </c:pt>
                <c:pt idx="2822">
                  <c:v>21</c:v>
                </c:pt>
                <c:pt idx="2823">
                  <c:v>21</c:v>
                </c:pt>
                <c:pt idx="2824">
                  <c:v>20</c:v>
                </c:pt>
                <c:pt idx="2825">
                  <c:v>20</c:v>
                </c:pt>
                <c:pt idx="2826">
                  <c:v>20</c:v>
                </c:pt>
                <c:pt idx="2827">
                  <c:v>19</c:v>
                </c:pt>
                <c:pt idx="2828">
                  <c:v>20</c:v>
                </c:pt>
                <c:pt idx="2829">
                  <c:v>20</c:v>
                </c:pt>
                <c:pt idx="2830">
                  <c:v>21</c:v>
                </c:pt>
                <c:pt idx="2831">
                  <c:v>21</c:v>
                </c:pt>
                <c:pt idx="2832">
                  <c:v>20</c:v>
                </c:pt>
                <c:pt idx="2833">
                  <c:v>21</c:v>
                </c:pt>
                <c:pt idx="2834">
                  <c:v>21</c:v>
                </c:pt>
                <c:pt idx="2835">
                  <c:v>19</c:v>
                </c:pt>
                <c:pt idx="2836">
                  <c:v>20</c:v>
                </c:pt>
                <c:pt idx="2837">
                  <c:v>18</c:v>
                </c:pt>
                <c:pt idx="2838">
                  <c:v>21</c:v>
                </c:pt>
                <c:pt idx="2839">
                  <c:v>21</c:v>
                </c:pt>
                <c:pt idx="2840">
                  <c:v>20</c:v>
                </c:pt>
                <c:pt idx="2841">
                  <c:v>21</c:v>
                </c:pt>
                <c:pt idx="2842">
                  <c:v>20</c:v>
                </c:pt>
                <c:pt idx="2843">
                  <c:v>19</c:v>
                </c:pt>
                <c:pt idx="2844">
                  <c:v>22</c:v>
                </c:pt>
                <c:pt idx="2845">
                  <c:v>20</c:v>
                </c:pt>
                <c:pt idx="2846">
                  <c:v>19</c:v>
                </c:pt>
                <c:pt idx="2847">
                  <c:v>22</c:v>
                </c:pt>
                <c:pt idx="2848">
                  <c:v>21</c:v>
                </c:pt>
                <c:pt idx="2849">
                  <c:v>20</c:v>
                </c:pt>
                <c:pt idx="2850">
                  <c:v>19</c:v>
                </c:pt>
                <c:pt idx="2851">
                  <c:v>20</c:v>
                </c:pt>
                <c:pt idx="2852">
                  <c:v>21</c:v>
                </c:pt>
                <c:pt idx="2853">
                  <c:v>21</c:v>
                </c:pt>
                <c:pt idx="2854">
                  <c:v>20</c:v>
                </c:pt>
                <c:pt idx="2855">
                  <c:v>19</c:v>
                </c:pt>
                <c:pt idx="2856">
                  <c:v>20</c:v>
                </c:pt>
                <c:pt idx="2857">
                  <c:v>20</c:v>
                </c:pt>
                <c:pt idx="2858">
                  <c:v>19</c:v>
                </c:pt>
                <c:pt idx="2859">
                  <c:v>21</c:v>
                </c:pt>
                <c:pt idx="2860">
                  <c:v>21</c:v>
                </c:pt>
                <c:pt idx="2861">
                  <c:v>21</c:v>
                </c:pt>
                <c:pt idx="2862">
                  <c:v>20</c:v>
                </c:pt>
                <c:pt idx="2863">
                  <c:v>21</c:v>
                </c:pt>
                <c:pt idx="2864">
                  <c:v>21</c:v>
                </c:pt>
                <c:pt idx="2865">
                  <c:v>22</c:v>
                </c:pt>
                <c:pt idx="2866">
                  <c:v>19</c:v>
                </c:pt>
                <c:pt idx="2867">
                  <c:v>20</c:v>
                </c:pt>
                <c:pt idx="2868">
                  <c:v>20</c:v>
                </c:pt>
                <c:pt idx="2869">
                  <c:v>20</c:v>
                </c:pt>
                <c:pt idx="2870">
                  <c:v>21</c:v>
                </c:pt>
                <c:pt idx="2871">
                  <c:v>21</c:v>
                </c:pt>
                <c:pt idx="2872">
                  <c:v>23</c:v>
                </c:pt>
                <c:pt idx="2873">
                  <c:v>20</c:v>
                </c:pt>
                <c:pt idx="2874">
                  <c:v>22</c:v>
                </c:pt>
                <c:pt idx="2875">
                  <c:v>20</c:v>
                </c:pt>
                <c:pt idx="2876">
                  <c:v>21</c:v>
                </c:pt>
                <c:pt idx="2877">
                  <c:v>19</c:v>
                </c:pt>
                <c:pt idx="2878">
                  <c:v>20</c:v>
                </c:pt>
                <c:pt idx="2879">
                  <c:v>19</c:v>
                </c:pt>
                <c:pt idx="2880">
                  <c:v>21</c:v>
                </c:pt>
                <c:pt idx="2881">
                  <c:v>17</c:v>
                </c:pt>
                <c:pt idx="2882">
                  <c:v>20</c:v>
                </c:pt>
                <c:pt idx="2883">
                  <c:v>21</c:v>
                </c:pt>
                <c:pt idx="2884">
                  <c:v>21</c:v>
                </c:pt>
                <c:pt idx="2885">
                  <c:v>20</c:v>
                </c:pt>
                <c:pt idx="2886">
                  <c:v>20</c:v>
                </c:pt>
                <c:pt idx="2887">
                  <c:v>21</c:v>
                </c:pt>
                <c:pt idx="2888">
                  <c:v>20</c:v>
                </c:pt>
                <c:pt idx="2889">
                  <c:v>20</c:v>
                </c:pt>
                <c:pt idx="2890">
                  <c:v>21</c:v>
                </c:pt>
                <c:pt idx="2891">
                  <c:v>21</c:v>
                </c:pt>
                <c:pt idx="2892">
                  <c:v>22</c:v>
                </c:pt>
                <c:pt idx="2893">
                  <c:v>20</c:v>
                </c:pt>
                <c:pt idx="2894">
                  <c:v>21</c:v>
                </c:pt>
                <c:pt idx="2895">
                  <c:v>22</c:v>
                </c:pt>
                <c:pt idx="2896">
                  <c:v>19</c:v>
                </c:pt>
                <c:pt idx="2897">
                  <c:v>19</c:v>
                </c:pt>
                <c:pt idx="2898">
                  <c:v>21</c:v>
                </c:pt>
                <c:pt idx="2899">
                  <c:v>20</c:v>
                </c:pt>
                <c:pt idx="2900">
                  <c:v>21</c:v>
                </c:pt>
                <c:pt idx="2901">
                  <c:v>21</c:v>
                </c:pt>
                <c:pt idx="2902">
                  <c:v>21</c:v>
                </c:pt>
                <c:pt idx="2903">
                  <c:v>20</c:v>
                </c:pt>
                <c:pt idx="2904">
                  <c:v>20</c:v>
                </c:pt>
                <c:pt idx="2905">
                  <c:v>20</c:v>
                </c:pt>
                <c:pt idx="2906">
                  <c:v>21</c:v>
                </c:pt>
                <c:pt idx="2907">
                  <c:v>20</c:v>
                </c:pt>
                <c:pt idx="2908">
                  <c:v>21</c:v>
                </c:pt>
                <c:pt idx="2909">
                  <c:v>20</c:v>
                </c:pt>
                <c:pt idx="2910">
                  <c:v>21</c:v>
                </c:pt>
                <c:pt idx="2911">
                  <c:v>19</c:v>
                </c:pt>
                <c:pt idx="2912">
                  <c:v>20</c:v>
                </c:pt>
                <c:pt idx="2913">
                  <c:v>20</c:v>
                </c:pt>
                <c:pt idx="2914">
                  <c:v>20</c:v>
                </c:pt>
                <c:pt idx="2915">
                  <c:v>20</c:v>
                </c:pt>
                <c:pt idx="2916">
                  <c:v>20</c:v>
                </c:pt>
                <c:pt idx="2917">
                  <c:v>20</c:v>
                </c:pt>
                <c:pt idx="2918">
                  <c:v>22</c:v>
                </c:pt>
                <c:pt idx="2919">
                  <c:v>20</c:v>
                </c:pt>
                <c:pt idx="2920">
                  <c:v>20</c:v>
                </c:pt>
                <c:pt idx="2921">
                  <c:v>20</c:v>
                </c:pt>
                <c:pt idx="2922">
                  <c:v>20</c:v>
                </c:pt>
                <c:pt idx="2923">
                  <c:v>20</c:v>
                </c:pt>
                <c:pt idx="2924">
                  <c:v>21</c:v>
                </c:pt>
                <c:pt idx="2925">
                  <c:v>17</c:v>
                </c:pt>
                <c:pt idx="2926">
                  <c:v>19</c:v>
                </c:pt>
                <c:pt idx="2927">
                  <c:v>20</c:v>
                </c:pt>
                <c:pt idx="2928">
                  <c:v>22</c:v>
                </c:pt>
                <c:pt idx="2929">
                  <c:v>21</c:v>
                </c:pt>
                <c:pt idx="2930">
                  <c:v>20</c:v>
                </c:pt>
                <c:pt idx="2931">
                  <c:v>20</c:v>
                </c:pt>
                <c:pt idx="2932">
                  <c:v>21</c:v>
                </c:pt>
                <c:pt idx="2933">
                  <c:v>21</c:v>
                </c:pt>
                <c:pt idx="2934">
                  <c:v>22</c:v>
                </c:pt>
                <c:pt idx="2935">
                  <c:v>20</c:v>
                </c:pt>
                <c:pt idx="2936">
                  <c:v>22</c:v>
                </c:pt>
                <c:pt idx="2937">
                  <c:v>21</c:v>
                </c:pt>
                <c:pt idx="2938">
                  <c:v>22</c:v>
                </c:pt>
                <c:pt idx="2939">
                  <c:v>21</c:v>
                </c:pt>
                <c:pt idx="2940">
                  <c:v>13</c:v>
                </c:pt>
                <c:pt idx="2941">
                  <c:v>21</c:v>
                </c:pt>
                <c:pt idx="2942">
                  <c:v>20</c:v>
                </c:pt>
                <c:pt idx="2943">
                  <c:v>19</c:v>
                </c:pt>
                <c:pt idx="2944">
                  <c:v>21</c:v>
                </c:pt>
                <c:pt idx="2945">
                  <c:v>22</c:v>
                </c:pt>
                <c:pt idx="2946">
                  <c:v>21</c:v>
                </c:pt>
                <c:pt idx="2947">
                  <c:v>21</c:v>
                </c:pt>
                <c:pt idx="2948">
                  <c:v>21</c:v>
                </c:pt>
                <c:pt idx="2949">
                  <c:v>20</c:v>
                </c:pt>
                <c:pt idx="2950">
                  <c:v>19</c:v>
                </c:pt>
                <c:pt idx="2951">
                  <c:v>20</c:v>
                </c:pt>
                <c:pt idx="2952">
                  <c:v>21</c:v>
                </c:pt>
                <c:pt idx="2953">
                  <c:v>22</c:v>
                </c:pt>
                <c:pt idx="2954">
                  <c:v>22</c:v>
                </c:pt>
                <c:pt idx="2955">
                  <c:v>20</c:v>
                </c:pt>
                <c:pt idx="2956">
                  <c:v>19</c:v>
                </c:pt>
                <c:pt idx="2957">
                  <c:v>21</c:v>
                </c:pt>
                <c:pt idx="2958">
                  <c:v>21</c:v>
                </c:pt>
                <c:pt idx="2959">
                  <c:v>20</c:v>
                </c:pt>
                <c:pt idx="2960">
                  <c:v>23</c:v>
                </c:pt>
                <c:pt idx="2961">
                  <c:v>20</c:v>
                </c:pt>
                <c:pt idx="2962">
                  <c:v>22</c:v>
                </c:pt>
                <c:pt idx="2963">
                  <c:v>19</c:v>
                </c:pt>
                <c:pt idx="2964">
                  <c:v>20</c:v>
                </c:pt>
                <c:pt idx="2965">
                  <c:v>20</c:v>
                </c:pt>
                <c:pt idx="2966">
                  <c:v>21</c:v>
                </c:pt>
                <c:pt idx="2967">
                  <c:v>20</c:v>
                </c:pt>
                <c:pt idx="2968">
                  <c:v>20</c:v>
                </c:pt>
                <c:pt idx="2969">
                  <c:v>19</c:v>
                </c:pt>
                <c:pt idx="2970">
                  <c:v>20</c:v>
                </c:pt>
                <c:pt idx="2971">
                  <c:v>20</c:v>
                </c:pt>
                <c:pt idx="2972">
                  <c:v>20</c:v>
                </c:pt>
                <c:pt idx="2973">
                  <c:v>20</c:v>
                </c:pt>
                <c:pt idx="2974">
                  <c:v>19</c:v>
                </c:pt>
                <c:pt idx="2975">
                  <c:v>20</c:v>
                </c:pt>
                <c:pt idx="2976">
                  <c:v>21</c:v>
                </c:pt>
                <c:pt idx="2977">
                  <c:v>22</c:v>
                </c:pt>
                <c:pt idx="2978">
                  <c:v>20</c:v>
                </c:pt>
                <c:pt idx="2979">
                  <c:v>21</c:v>
                </c:pt>
                <c:pt idx="2980">
                  <c:v>20</c:v>
                </c:pt>
                <c:pt idx="2981">
                  <c:v>21</c:v>
                </c:pt>
                <c:pt idx="2982">
                  <c:v>20</c:v>
                </c:pt>
                <c:pt idx="2983">
                  <c:v>20</c:v>
                </c:pt>
                <c:pt idx="2984">
                  <c:v>20</c:v>
                </c:pt>
                <c:pt idx="2985">
                  <c:v>20</c:v>
                </c:pt>
                <c:pt idx="2986">
                  <c:v>20</c:v>
                </c:pt>
                <c:pt idx="2987">
                  <c:v>20</c:v>
                </c:pt>
                <c:pt idx="2988">
                  <c:v>22</c:v>
                </c:pt>
                <c:pt idx="2989">
                  <c:v>20</c:v>
                </c:pt>
                <c:pt idx="2990">
                  <c:v>19</c:v>
                </c:pt>
                <c:pt idx="2991">
                  <c:v>21</c:v>
                </c:pt>
                <c:pt idx="2992">
                  <c:v>20</c:v>
                </c:pt>
                <c:pt idx="2993">
                  <c:v>22</c:v>
                </c:pt>
                <c:pt idx="2994">
                  <c:v>20</c:v>
                </c:pt>
                <c:pt idx="2995">
                  <c:v>21</c:v>
                </c:pt>
                <c:pt idx="2996">
                  <c:v>21</c:v>
                </c:pt>
                <c:pt idx="2997">
                  <c:v>19</c:v>
                </c:pt>
                <c:pt idx="2998">
                  <c:v>20</c:v>
                </c:pt>
                <c:pt idx="2999">
                  <c:v>20</c:v>
                </c:pt>
                <c:pt idx="3000">
                  <c:v>20</c:v>
                </c:pt>
                <c:pt idx="3001">
                  <c:v>21</c:v>
                </c:pt>
                <c:pt idx="3002">
                  <c:v>22</c:v>
                </c:pt>
                <c:pt idx="3003">
                  <c:v>21</c:v>
                </c:pt>
                <c:pt idx="3004">
                  <c:v>20</c:v>
                </c:pt>
                <c:pt idx="3005">
                  <c:v>21</c:v>
                </c:pt>
                <c:pt idx="3006">
                  <c:v>21</c:v>
                </c:pt>
                <c:pt idx="3007">
                  <c:v>21</c:v>
                </c:pt>
                <c:pt idx="3008">
                  <c:v>19</c:v>
                </c:pt>
                <c:pt idx="3009">
                  <c:v>18</c:v>
                </c:pt>
                <c:pt idx="3010">
                  <c:v>21</c:v>
                </c:pt>
                <c:pt idx="3011">
                  <c:v>21</c:v>
                </c:pt>
                <c:pt idx="3012">
                  <c:v>20</c:v>
                </c:pt>
                <c:pt idx="3013">
                  <c:v>19</c:v>
                </c:pt>
                <c:pt idx="3014">
                  <c:v>21</c:v>
                </c:pt>
                <c:pt idx="3015">
                  <c:v>20</c:v>
                </c:pt>
                <c:pt idx="3016">
                  <c:v>20</c:v>
                </c:pt>
                <c:pt idx="3017">
                  <c:v>20</c:v>
                </c:pt>
                <c:pt idx="3018">
                  <c:v>19</c:v>
                </c:pt>
                <c:pt idx="3019">
                  <c:v>20</c:v>
                </c:pt>
                <c:pt idx="3020">
                  <c:v>21</c:v>
                </c:pt>
                <c:pt idx="3021">
                  <c:v>20</c:v>
                </c:pt>
                <c:pt idx="3022">
                  <c:v>21</c:v>
                </c:pt>
                <c:pt idx="3023">
                  <c:v>21</c:v>
                </c:pt>
                <c:pt idx="3024">
                  <c:v>22</c:v>
                </c:pt>
                <c:pt idx="3025">
                  <c:v>13</c:v>
                </c:pt>
                <c:pt idx="3026">
                  <c:v>22</c:v>
                </c:pt>
                <c:pt idx="3027">
                  <c:v>22</c:v>
                </c:pt>
                <c:pt idx="3028">
                  <c:v>21</c:v>
                </c:pt>
                <c:pt idx="3029">
                  <c:v>20</c:v>
                </c:pt>
                <c:pt idx="3030">
                  <c:v>20</c:v>
                </c:pt>
                <c:pt idx="3031">
                  <c:v>21</c:v>
                </c:pt>
                <c:pt idx="3032">
                  <c:v>20</c:v>
                </c:pt>
                <c:pt idx="3033">
                  <c:v>21</c:v>
                </c:pt>
                <c:pt idx="3034">
                  <c:v>19</c:v>
                </c:pt>
                <c:pt idx="3035">
                  <c:v>21</c:v>
                </c:pt>
                <c:pt idx="3036">
                  <c:v>20</c:v>
                </c:pt>
                <c:pt idx="3037">
                  <c:v>20</c:v>
                </c:pt>
                <c:pt idx="3038">
                  <c:v>20</c:v>
                </c:pt>
                <c:pt idx="3039">
                  <c:v>20</c:v>
                </c:pt>
                <c:pt idx="3040">
                  <c:v>21</c:v>
                </c:pt>
                <c:pt idx="3041">
                  <c:v>20</c:v>
                </c:pt>
                <c:pt idx="3042">
                  <c:v>20</c:v>
                </c:pt>
                <c:pt idx="3043">
                  <c:v>21</c:v>
                </c:pt>
                <c:pt idx="3044">
                  <c:v>21</c:v>
                </c:pt>
                <c:pt idx="3045">
                  <c:v>21</c:v>
                </c:pt>
                <c:pt idx="3046">
                  <c:v>21</c:v>
                </c:pt>
                <c:pt idx="3047">
                  <c:v>22</c:v>
                </c:pt>
                <c:pt idx="3048">
                  <c:v>21</c:v>
                </c:pt>
                <c:pt idx="3049">
                  <c:v>21</c:v>
                </c:pt>
                <c:pt idx="3050">
                  <c:v>20</c:v>
                </c:pt>
                <c:pt idx="3051">
                  <c:v>21</c:v>
                </c:pt>
                <c:pt idx="3052">
                  <c:v>20</c:v>
                </c:pt>
                <c:pt idx="3053">
                  <c:v>21</c:v>
                </c:pt>
                <c:pt idx="3054">
                  <c:v>22</c:v>
                </c:pt>
                <c:pt idx="3055">
                  <c:v>19</c:v>
                </c:pt>
                <c:pt idx="3056">
                  <c:v>21</c:v>
                </c:pt>
                <c:pt idx="3057">
                  <c:v>20</c:v>
                </c:pt>
                <c:pt idx="3058">
                  <c:v>20</c:v>
                </c:pt>
                <c:pt idx="3059">
                  <c:v>19</c:v>
                </c:pt>
                <c:pt idx="3060">
                  <c:v>20</c:v>
                </c:pt>
                <c:pt idx="3061">
                  <c:v>21</c:v>
                </c:pt>
                <c:pt idx="3062">
                  <c:v>19</c:v>
                </c:pt>
                <c:pt idx="3063">
                  <c:v>20</c:v>
                </c:pt>
                <c:pt idx="3064">
                  <c:v>22</c:v>
                </c:pt>
                <c:pt idx="3065">
                  <c:v>20</c:v>
                </c:pt>
                <c:pt idx="3066">
                  <c:v>20</c:v>
                </c:pt>
                <c:pt idx="3067">
                  <c:v>20</c:v>
                </c:pt>
                <c:pt idx="3068">
                  <c:v>21</c:v>
                </c:pt>
                <c:pt idx="3069">
                  <c:v>19</c:v>
                </c:pt>
                <c:pt idx="3070">
                  <c:v>20</c:v>
                </c:pt>
                <c:pt idx="3071">
                  <c:v>21</c:v>
                </c:pt>
                <c:pt idx="3072">
                  <c:v>20</c:v>
                </c:pt>
                <c:pt idx="3073">
                  <c:v>22</c:v>
                </c:pt>
                <c:pt idx="3074">
                  <c:v>20</c:v>
                </c:pt>
                <c:pt idx="3075">
                  <c:v>21</c:v>
                </c:pt>
                <c:pt idx="3076">
                  <c:v>19</c:v>
                </c:pt>
                <c:pt idx="3077">
                  <c:v>21</c:v>
                </c:pt>
                <c:pt idx="3078">
                  <c:v>21</c:v>
                </c:pt>
                <c:pt idx="3079">
                  <c:v>21</c:v>
                </c:pt>
                <c:pt idx="3080">
                  <c:v>21</c:v>
                </c:pt>
                <c:pt idx="3081">
                  <c:v>20</c:v>
                </c:pt>
                <c:pt idx="3082">
                  <c:v>22</c:v>
                </c:pt>
                <c:pt idx="3083">
                  <c:v>22</c:v>
                </c:pt>
                <c:pt idx="3084">
                  <c:v>22</c:v>
                </c:pt>
                <c:pt idx="3085">
                  <c:v>21</c:v>
                </c:pt>
                <c:pt idx="3086">
                  <c:v>20</c:v>
                </c:pt>
                <c:pt idx="3087">
                  <c:v>20</c:v>
                </c:pt>
                <c:pt idx="3088">
                  <c:v>21</c:v>
                </c:pt>
                <c:pt idx="3089">
                  <c:v>20</c:v>
                </c:pt>
                <c:pt idx="3090">
                  <c:v>21</c:v>
                </c:pt>
                <c:pt idx="3091">
                  <c:v>21</c:v>
                </c:pt>
                <c:pt idx="3092">
                  <c:v>19</c:v>
                </c:pt>
                <c:pt idx="3093">
                  <c:v>20</c:v>
                </c:pt>
                <c:pt idx="3094">
                  <c:v>22</c:v>
                </c:pt>
                <c:pt idx="3095">
                  <c:v>21</c:v>
                </c:pt>
                <c:pt idx="3096">
                  <c:v>20</c:v>
                </c:pt>
                <c:pt idx="3097">
                  <c:v>24</c:v>
                </c:pt>
                <c:pt idx="3098">
                  <c:v>22</c:v>
                </c:pt>
                <c:pt idx="3099">
                  <c:v>22</c:v>
                </c:pt>
                <c:pt idx="3100">
                  <c:v>23</c:v>
                </c:pt>
                <c:pt idx="3101">
                  <c:v>21</c:v>
                </c:pt>
                <c:pt idx="3102">
                  <c:v>21</c:v>
                </c:pt>
                <c:pt idx="3103">
                  <c:v>21</c:v>
                </c:pt>
                <c:pt idx="3104">
                  <c:v>19</c:v>
                </c:pt>
                <c:pt idx="3105">
                  <c:v>20</c:v>
                </c:pt>
                <c:pt idx="3106">
                  <c:v>21</c:v>
                </c:pt>
                <c:pt idx="3107">
                  <c:v>21</c:v>
                </c:pt>
                <c:pt idx="3108">
                  <c:v>22</c:v>
                </c:pt>
                <c:pt idx="3109">
                  <c:v>22</c:v>
                </c:pt>
                <c:pt idx="3110">
                  <c:v>21</c:v>
                </c:pt>
                <c:pt idx="3111">
                  <c:v>22</c:v>
                </c:pt>
                <c:pt idx="3112">
                  <c:v>23</c:v>
                </c:pt>
                <c:pt idx="3113">
                  <c:v>21</c:v>
                </c:pt>
                <c:pt idx="3114">
                  <c:v>20</c:v>
                </c:pt>
                <c:pt idx="3115">
                  <c:v>21</c:v>
                </c:pt>
                <c:pt idx="3116">
                  <c:v>21</c:v>
                </c:pt>
                <c:pt idx="3117">
                  <c:v>22</c:v>
                </c:pt>
                <c:pt idx="3118">
                  <c:v>21</c:v>
                </c:pt>
                <c:pt idx="3119">
                  <c:v>21</c:v>
                </c:pt>
                <c:pt idx="3120">
                  <c:v>20</c:v>
                </c:pt>
                <c:pt idx="3121">
                  <c:v>20</c:v>
                </c:pt>
                <c:pt idx="3122">
                  <c:v>20</c:v>
                </c:pt>
                <c:pt idx="3123">
                  <c:v>22</c:v>
                </c:pt>
                <c:pt idx="3124">
                  <c:v>20</c:v>
                </c:pt>
                <c:pt idx="3125">
                  <c:v>21</c:v>
                </c:pt>
                <c:pt idx="3126">
                  <c:v>20</c:v>
                </c:pt>
                <c:pt idx="3127">
                  <c:v>20</c:v>
                </c:pt>
                <c:pt idx="3128">
                  <c:v>21</c:v>
                </c:pt>
                <c:pt idx="3129">
                  <c:v>21</c:v>
                </c:pt>
                <c:pt idx="3130">
                  <c:v>20</c:v>
                </c:pt>
                <c:pt idx="3131">
                  <c:v>21</c:v>
                </c:pt>
                <c:pt idx="3132">
                  <c:v>20</c:v>
                </c:pt>
                <c:pt idx="3133">
                  <c:v>19</c:v>
                </c:pt>
                <c:pt idx="3134">
                  <c:v>22</c:v>
                </c:pt>
                <c:pt idx="3135">
                  <c:v>20</c:v>
                </c:pt>
                <c:pt idx="3136">
                  <c:v>20</c:v>
                </c:pt>
                <c:pt idx="3137">
                  <c:v>19</c:v>
                </c:pt>
                <c:pt idx="3138">
                  <c:v>21</c:v>
                </c:pt>
                <c:pt idx="3139">
                  <c:v>20</c:v>
                </c:pt>
                <c:pt idx="3140">
                  <c:v>23</c:v>
                </c:pt>
                <c:pt idx="3141">
                  <c:v>23</c:v>
                </c:pt>
                <c:pt idx="3142">
                  <c:v>21</c:v>
                </c:pt>
                <c:pt idx="3143">
                  <c:v>20</c:v>
                </c:pt>
                <c:pt idx="3144">
                  <c:v>19</c:v>
                </c:pt>
                <c:pt idx="3145">
                  <c:v>22</c:v>
                </c:pt>
                <c:pt idx="3146">
                  <c:v>22</c:v>
                </c:pt>
                <c:pt idx="3147">
                  <c:v>21</c:v>
                </c:pt>
                <c:pt idx="3148">
                  <c:v>21</c:v>
                </c:pt>
                <c:pt idx="3149">
                  <c:v>20</c:v>
                </c:pt>
                <c:pt idx="3150">
                  <c:v>21</c:v>
                </c:pt>
                <c:pt idx="3151">
                  <c:v>17</c:v>
                </c:pt>
                <c:pt idx="3152">
                  <c:v>20</c:v>
                </c:pt>
                <c:pt idx="3153">
                  <c:v>21</c:v>
                </c:pt>
                <c:pt idx="3154">
                  <c:v>19</c:v>
                </c:pt>
                <c:pt idx="3155">
                  <c:v>20</c:v>
                </c:pt>
                <c:pt idx="3156">
                  <c:v>20</c:v>
                </c:pt>
                <c:pt idx="3157">
                  <c:v>23</c:v>
                </c:pt>
                <c:pt idx="3158">
                  <c:v>22</c:v>
                </c:pt>
                <c:pt idx="3159">
                  <c:v>19</c:v>
                </c:pt>
                <c:pt idx="3160">
                  <c:v>20</c:v>
                </c:pt>
                <c:pt idx="3161">
                  <c:v>20</c:v>
                </c:pt>
                <c:pt idx="3162">
                  <c:v>23</c:v>
                </c:pt>
                <c:pt idx="3163">
                  <c:v>21</c:v>
                </c:pt>
                <c:pt idx="3164">
                  <c:v>20</c:v>
                </c:pt>
                <c:pt idx="3165">
                  <c:v>21</c:v>
                </c:pt>
                <c:pt idx="3166">
                  <c:v>18</c:v>
                </c:pt>
                <c:pt idx="3167">
                  <c:v>22</c:v>
                </c:pt>
                <c:pt idx="3168">
                  <c:v>20</c:v>
                </c:pt>
                <c:pt idx="3169">
                  <c:v>21</c:v>
                </c:pt>
                <c:pt idx="3170">
                  <c:v>21</c:v>
                </c:pt>
                <c:pt idx="3171">
                  <c:v>19</c:v>
                </c:pt>
                <c:pt idx="3172">
                  <c:v>19</c:v>
                </c:pt>
                <c:pt idx="3173">
                  <c:v>21</c:v>
                </c:pt>
                <c:pt idx="3174">
                  <c:v>21</c:v>
                </c:pt>
                <c:pt idx="3175">
                  <c:v>20</c:v>
                </c:pt>
                <c:pt idx="3176">
                  <c:v>21</c:v>
                </c:pt>
                <c:pt idx="3177">
                  <c:v>22</c:v>
                </c:pt>
                <c:pt idx="3178">
                  <c:v>20</c:v>
                </c:pt>
                <c:pt idx="3179">
                  <c:v>20</c:v>
                </c:pt>
                <c:pt idx="3180">
                  <c:v>21</c:v>
                </c:pt>
                <c:pt idx="3181">
                  <c:v>20</c:v>
                </c:pt>
                <c:pt idx="3182">
                  <c:v>22</c:v>
                </c:pt>
                <c:pt idx="3183">
                  <c:v>21</c:v>
                </c:pt>
                <c:pt idx="3184">
                  <c:v>20</c:v>
                </c:pt>
                <c:pt idx="3185">
                  <c:v>19</c:v>
                </c:pt>
                <c:pt idx="3186">
                  <c:v>19</c:v>
                </c:pt>
                <c:pt idx="3187">
                  <c:v>20</c:v>
                </c:pt>
                <c:pt idx="3188">
                  <c:v>20</c:v>
                </c:pt>
                <c:pt idx="3189">
                  <c:v>21</c:v>
                </c:pt>
                <c:pt idx="3190">
                  <c:v>20</c:v>
                </c:pt>
                <c:pt idx="3191">
                  <c:v>20</c:v>
                </c:pt>
                <c:pt idx="3192">
                  <c:v>21</c:v>
                </c:pt>
                <c:pt idx="3193">
                  <c:v>21</c:v>
                </c:pt>
                <c:pt idx="3194">
                  <c:v>21</c:v>
                </c:pt>
                <c:pt idx="3195">
                  <c:v>22</c:v>
                </c:pt>
                <c:pt idx="3196">
                  <c:v>22</c:v>
                </c:pt>
                <c:pt idx="3197">
                  <c:v>20</c:v>
                </c:pt>
                <c:pt idx="3198">
                  <c:v>21</c:v>
                </c:pt>
                <c:pt idx="3199">
                  <c:v>22</c:v>
                </c:pt>
                <c:pt idx="3200">
                  <c:v>21</c:v>
                </c:pt>
                <c:pt idx="3201">
                  <c:v>24</c:v>
                </c:pt>
                <c:pt idx="3202">
                  <c:v>19</c:v>
                </c:pt>
                <c:pt idx="3203">
                  <c:v>20</c:v>
                </c:pt>
                <c:pt idx="3204">
                  <c:v>22</c:v>
                </c:pt>
                <c:pt idx="3205">
                  <c:v>23</c:v>
                </c:pt>
                <c:pt idx="3206">
                  <c:v>20</c:v>
                </c:pt>
                <c:pt idx="3207">
                  <c:v>19</c:v>
                </c:pt>
                <c:pt idx="3208">
                  <c:v>21</c:v>
                </c:pt>
                <c:pt idx="3209">
                  <c:v>20</c:v>
                </c:pt>
                <c:pt idx="3210">
                  <c:v>20</c:v>
                </c:pt>
                <c:pt idx="3211">
                  <c:v>21</c:v>
                </c:pt>
                <c:pt idx="3212">
                  <c:v>22</c:v>
                </c:pt>
                <c:pt idx="3213">
                  <c:v>21</c:v>
                </c:pt>
                <c:pt idx="3214">
                  <c:v>20</c:v>
                </c:pt>
                <c:pt idx="3215">
                  <c:v>18</c:v>
                </c:pt>
                <c:pt idx="3216">
                  <c:v>21</c:v>
                </c:pt>
                <c:pt idx="3217">
                  <c:v>21</c:v>
                </c:pt>
                <c:pt idx="3218">
                  <c:v>20</c:v>
                </c:pt>
                <c:pt idx="3219">
                  <c:v>20</c:v>
                </c:pt>
                <c:pt idx="3220">
                  <c:v>21</c:v>
                </c:pt>
                <c:pt idx="3221">
                  <c:v>19</c:v>
                </c:pt>
                <c:pt idx="3222">
                  <c:v>12</c:v>
                </c:pt>
                <c:pt idx="3223">
                  <c:v>21</c:v>
                </c:pt>
                <c:pt idx="3224">
                  <c:v>20</c:v>
                </c:pt>
                <c:pt idx="3225">
                  <c:v>22</c:v>
                </c:pt>
                <c:pt idx="3226">
                  <c:v>21</c:v>
                </c:pt>
                <c:pt idx="3227">
                  <c:v>20</c:v>
                </c:pt>
                <c:pt idx="3228">
                  <c:v>21</c:v>
                </c:pt>
                <c:pt idx="3229">
                  <c:v>21</c:v>
                </c:pt>
                <c:pt idx="3230">
                  <c:v>20</c:v>
                </c:pt>
                <c:pt idx="3231">
                  <c:v>21</c:v>
                </c:pt>
                <c:pt idx="3232">
                  <c:v>19</c:v>
                </c:pt>
                <c:pt idx="3233">
                  <c:v>21</c:v>
                </c:pt>
                <c:pt idx="3234">
                  <c:v>20</c:v>
                </c:pt>
                <c:pt idx="3235">
                  <c:v>22</c:v>
                </c:pt>
                <c:pt idx="3236">
                  <c:v>21</c:v>
                </c:pt>
                <c:pt idx="3237">
                  <c:v>20</c:v>
                </c:pt>
                <c:pt idx="3238">
                  <c:v>21</c:v>
                </c:pt>
                <c:pt idx="3239">
                  <c:v>18</c:v>
                </c:pt>
                <c:pt idx="3240">
                  <c:v>22</c:v>
                </c:pt>
                <c:pt idx="3241">
                  <c:v>21</c:v>
                </c:pt>
                <c:pt idx="3242">
                  <c:v>19</c:v>
                </c:pt>
                <c:pt idx="3243">
                  <c:v>20</c:v>
                </c:pt>
                <c:pt idx="3244">
                  <c:v>21</c:v>
                </c:pt>
                <c:pt idx="3245">
                  <c:v>20</c:v>
                </c:pt>
                <c:pt idx="3246">
                  <c:v>22</c:v>
                </c:pt>
                <c:pt idx="3247">
                  <c:v>22</c:v>
                </c:pt>
                <c:pt idx="3248">
                  <c:v>20</c:v>
                </c:pt>
                <c:pt idx="3249">
                  <c:v>21</c:v>
                </c:pt>
                <c:pt idx="3250">
                  <c:v>19</c:v>
                </c:pt>
                <c:pt idx="3251">
                  <c:v>21</c:v>
                </c:pt>
                <c:pt idx="3252">
                  <c:v>22</c:v>
                </c:pt>
                <c:pt idx="3253">
                  <c:v>20</c:v>
                </c:pt>
                <c:pt idx="3254">
                  <c:v>21</c:v>
                </c:pt>
                <c:pt idx="3255">
                  <c:v>22</c:v>
                </c:pt>
                <c:pt idx="3256">
                  <c:v>20</c:v>
                </c:pt>
                <c:pt idx="3257">
                  <c:v>19</c:v>
                </c:pt>
                <c:pt idx="3258">
                  <c:v>20</c:v>
                </c:pt>
                <c:pt idx="3259">
                  <c:v>20</c:v>
                </c:pt>
                <c:pt idx="3260">
                  <c:v>20</c:v>
                </c:pt>
                <c:pt idx="3261">
                  <c:v>20</c:v>
                </c:pt>
                <c:pt idx="3262">
                  <c:v>21</c:v>
                </c:pt>
                <c:pt idx="3263">
                  <c:v>20</c:v>
                </c:pt>
                <c:pt idx="3264">
                  <c:v>19</c:v>
                </c:pt>
                <c:pt idx="3265">
                  <c:v>20</c:v>
                </c:pt>
                <c:pt idx="3266">
                  <c:v>20</c:v>
                </c:pt>
                <c:pt idx="3267">
                  <c:v>20</c:v>
                </c:pt>
                <c:pt idx="3268">
                  <c:v>20</c:v>
                </c:pt>
                <c:pt idx="3269">
                  <c:v>21</c:v>
                </c:pt>
                <c:pt idx="3270">
                  <c:v>20</c:v>
                </c:pt>
                <c:pt idx="3271">
                  <c:v>19</c:v>
                </c:pt>
                <c:pt idx="3272">
                  <c:v>19</c:v>
                </c:pt>
                <c:pt idx="3273">
                  <c:v>19</c:v>
                </c:pt>
                <c:pt idx="3274">
                  <c:v>19</c:v>
                </c:pt>
                <c:pt idx="3275">
                  <c:v>23</c:v>
                </c:pt>
                <c:pt idx="3276">
                  <c:v>21</c:v>
                </c:pt>
                <c:pt idx="3277">
                  <c:v>20</c:v>
                </c:pt>
                <c:pt idx="3278">
                  <c:v>21</c:v>
                </c:pt>
                <c:pt idx="3279">
                  <c:v>21</c:v>
                </c:pt>
                <c:pt idx="3280">
                  <c:v>20</c:v>
                </c:pt>
                <c:pt idx="3281">
                  <c:v>21</c:v>
                </c:pt>
                <c:pt idx="3282">
                  <c:v>21</c:v>
                </c:pt>
                <c:pt idx="3283">
                  <c:v>20</c:v>
                </c:pt>
                <c:pt idx="3284">
                  <c:v>20</c:v>
                </c:pt>
                <c:pt idx="3285">
                  <c:v>23</c:v>
                </c:pt>
                <c:pt idx="3286">
                  <c:v>21</c:v>
                </c:pt>
                <c:pt idx="3287">
                  <c:v>22</c:v>
                </c:pt>
                <c:pt idx="3288">
                  <c:v>22</c:v>
                </c:pt>
                <c:pt idx="3289">
                  <c:v>20</c:v>
                </c:pt>
                <c:pt idx="3290">
                  <c:v>23</c:v>
                </c:pt>
                <c:pt idx="3291">
                  <c:v>20</c:v>
                </c:pt>
                <c:pt idx="3292">
                  <c:v>23</c:v>
                </c:pt>
                <c:pt idx="3293">
                  <c:v>20</c:v>
                </c:pt>
                <c:pt idx="3294">
                  <c:v>19</c:v>
                </c:pt>
                <c:pt idx="3295">
                  <c:v>20</c:v>
                </c:pt>
                <c:pt idx="3296">
                  <c:v>21</c:v>
                </c:pt>
                <c:pt idx="3297">
                  <c:v>20</c:v>
                </c:pt>
                <c:pt idx="3298">
                  <c:v>21</c:v>
                </c:pt>
                <c:pt idx="3299">
                  <c:v>20</c:v>
                </c:pt>
                <c:pt idx="3300">
                  <c:v>21</c:v>
                </c:pt>
                <c:pt idx="3301">
                  <c:v>19</c:v>
                </c:pt>
                <c:pt idx="3302">
                  <c:v>23</c:v>
                </c:pt>
                <c:pt idx="3303">
                  <c:v>21</c:v>
                </c:pt>
                <c:pt idx="3304">
                  <c:v>21</c:v>
                </c:pt>
                <c:pt idx="3305">
                  <c:v>22</c:v>
                </c:pt>
                <c:pt idx="3306">
                  <c:v>20</c:v>
                </c:pt>
                <c:pt idx="3307">
                  <c:v>21</c:v>
                </c:pt>
                <c:pt idx="3308">
                  <c:v>20</c:v>
                </c:pt>
                <c:pt idx="3309">
                  <c:v>20</c:v>
                </c:pt>
                <c:pt idx="3310">
                  <c:v>23</c:v>
                </c:pt>
                <c:pt idx="3311">
                  <c:v>21</c:v>
                </c:pt>
                <c:pt idx="3312">
                  <c:v>20</c:v>
                </c:pt>
                <c:pt idx="3313">
                  <c:v>21</c:v>
                </c:pt>
                <c:pt idx="3314">
                  <c:v>22</c:v>
                </c:pt>
                <c:pt idx="3315">
                  <c:v>20</c:v>
                </c:pt>
                <c:pt idx="3316">
                  <c:v>20</c:v>
                </c:pt>
                <c:pt idx="3317">
                  <c:v>21</c:v>
                </c:pt>
                <c:pt idx="3318">
                  <c:v>20</c:v>
                </c:pt>
                <c:pt idx="3319">
                  <c:v>20</c:v>
                </c:pt>
                <c:pt idx="3320">
                  <c:v>21</c:v>
                </c:pt>
                <c:pt idx="3321">
                  <c:v>19</c:v>
                </c:pt>
                <c:pt idx="3322">
                  <c:v>20</c:v>
                </c:pt>
                <c:pt idx="3323">
                  <c:v>21</c:v>
                </c:pt>
                <c:pt idx="3324">
                  <c:v>20</c:v>
                </c:pt>
                <c:pt idx="3325">
                  <c:v>20</c:v>
                </c:pt>
                <c:pt idx="3326">
                  <c:v>21</c:v>
                </c:pt>
                <c:pt idx="3327">
                  <c:v>21</c:v>
                </c:pt>
                <c:pt idx="3328">
                  <c:v>19</c:v>
                </c:pt>
                <c:pt idx="3329">
                  <c:v>21</c:v>
                </c:pt>
                <c:pt idx="3330">
                  <c:v>19</c:v>
                </c:pt>
                <c:pt idx="3331">
                  <c:v>19</c:v>
                </c:pt>
                <c:pt idx="3332">
                  <c:v>20</c:v>
                </c:pt>
                <c:pt idx="3333">
                  <c:v>20</c:v>
                </c:pt>
                <c:pt idx="3334">
                  <c:v>21</c:v>
                </c:pt>
                <c:pt idx="3335">
                  <c:v>20</c:v>
                </c:pt>
                <c:pt idx="3336">
                  <c:v>20</c:v>
                </c:pt>
                <c:pt idx="3337">
                  <c:v>21</c:v>
                </c:pt>
                <c:pt idx="3338">
                  <c:v>20</c:v>
                </c:pt>
                <c:pt idx="3339">
                  <c:v>19</c:v>
                </c:pt>
                <c:pt idx="3340">
                  <c:v>19</c:v>
                </c:pt>
                <c:pt idx="3341">
                  <c:v>20</c:v>
                </c:pt>
                <c:pt idx="3342">
                  <c:v>20</c:v>
                </c:pt>
                <c:pt idx="3343">
                  <c:v>20</c:v>
                </c:pt>
                <c:pt idx="3344">
                  <c:v>20</c:v>
                </c:pt>
                <c:pt idx="3345">
                  <c:v>21</c:v>
                </c:pt>
                <c:pt idx="3346">
                  <c:v>19</c:v>
                </c:pt>
                <c:pt idx="3347">
                  <c:v>20</c:v>
                </c:pt>
                <c:pt idx="3348">
                  <c:v>21</c:v>
                </c:pt>
                <c:pt idx="3349">
                  <c:v>20</c:v>
                </c:pt>
                <c:pt idx="3350">
                  <c:v>21</c:v>
                </c:pt>
                <c:pt idx="3351">
                  <c:v>19</c:v>
                </c:pt>
                <c:pt idx="3352">
                  <c:v>21</c:v>
                </c:pt>
                <c:pt idx="3353">
                  <c:v>21</c:v>
                </c:pt>
                <c:pt idx="3354">
                  <c:v>20</c:v>
                </c:pt>
                <c:pt idx="3355">
                  <c:v>20</c:v>
                </c:pt>
                <c:pt idx="3356">
                  <c:v>21</c:v>
                </c:pt>
                <c:pt idx="3357">
                  <c:v>20</c:v>
                </c:pt>
                <c:pt idx="3358">
                  <c:v>20</c:v>
                </c:pt>
                <c:pt idx="3359">
                  <c:v>22</c:v>
                </c:pt>
                <c:pt idx="3360">
                  <c:v>22</c:v>
                </c:pt>
                <c:pt idx="3361">
                  <c:v>18</c:v>
                </c:pt>
                <c:pt idx="3362">
                  <c:v>22</c:v>
                </c:pt>
                <c:pt idx="3363">
                  <c:v>22</c:v>
                </c:pt>
                <c:pt idx="3364">
                  <c:v>20</c:v>
                </c:pt>
                <c:pt idx="3365">
                  <c:v>21</c:v>
                </c:pt>
                <c:pt idx="3366">
                  <c:v>20</c:v>
                </c:pt>
                <c:pt idx="3367">
                  <c:v>20</c:v>
                </c:pt>
                <c:pt idx="3368">
                  <c:v>22</c:v>
                </c:pt>
                <c:pt idx="3369">
                  <c:v>18</c:v>
                </c:pt>
                <c:pt idx="3370">
                  <c:v>20</c:v>
                </c:pt>
                <c:pt idx="3371">
                  <c:v>20</c:v>
                </c:pt>
                <c:pt idx="3372">
                  <c:v>20</c:v>
                </c:pt>
                <c:pt idx="3373">
                  <c:v>19</c:v>
                </c:pt>
                <c:pt idx="3374">
                  <c:v>21</c:v>
                </c:pt>
                <c:pt idx="3375">
                  <c:v>20</c:v>
                </c:pt>
                <c:pt idx="3376">
                  <c:v>20</c:v>
                </c:pt>
                <c:pt idx="3377">
                  <c:v>20</c:v>
                </c:pt>
                <c:pt idx="3378">
                  <c:v>20</c:v>
                </c:pt>
                <c:pt idx="3379">
                  <c:v>21</c:v>
                </c:pt>
                <c:pt idx="3380">
                  <c:v>20</c:v>
                </c:pt>
                <c:pt idx="3381">
                  <c:v>22</c:v>
                </c:pt>
                <c:pt idx="3382">
                  <c:v>21</c:v>
                </c:pt>
                <c:pt idx="3383">
                  <c:v>20</c:v>
                </c:pt>
                <c:pt idx="3384">
                  <c:v>20</c:v>
                </c:pt>
                <c:pt idx="3385">
                  <c:v>18</c:v>
                </c:pt>
                <c:pt idx="3386">
                  <c:v>20</c:v>
                </c:pt>
                <c:pt idx="3387">
                  <c:v>19</c:v>
                </c:pt>
                <c:pt idx="3388">
                  <c:v>20</c:v>
                </c:pt>
                <c:pt idx="3389">
                  <c:v>22</c:v>
                </c:pt>
                <c:pt idx="3390">
                  <c:v>21</c:v>
                </c:pt>
                <c:pt idx="3391">
                  <c:v>21</c:v>
                </c:pt>
                <c:pt idx="3392">
                  <c:v>21</c:v>
                </c:pt>
                <c:pt idx="3393">
                  <c:v>20</c:v>
                </c:pt>
                <c:pt idx="3394">
                  <c:v>20</c:v>
                </c:pt>
                <c:pt idx="3395">
                  <c:v>21</c:v>
                </c:pt>
                <c:pt idx="3396">
                  <c:v>21</c:v>
                </c:pt>
                <c:pt idx="3397">
                  <c:v>20</c:v>
                </c:pt>
                <c:pt idx="3398">
                  <c:v>20</c:v>
                </c:pt>
                <c:pt idx="3399">
                  <c:v>20</c:v>
                </c:pt>
                <c:pt idx="3400">
                  <c:v>20</c:v>
                </c:pt>
                <c:pt idx="3401">
                  <c:v>21</c:v>
                </c:pt>
                <c:pt idx="3402">
                  <c:v>21</c:v>
                </c:pt>
                <c:pt idx="3403">
                  <c:v>19</c:v>
                </c:pt>
                <c:pt idx="3404">
                  <c:v>20</c:v>
                </c:pt>
                <c:pt idx="3405">
                  <c:v>20</c:v>
                </c:pt>
                <c:pt idx="3406">
                  <c:v>21</c:v>
                </c:pt>
                <c:pt idx="3407">
                  <c:v>20</c:v>
                </c:pt>
                <c:pt idx="3408">
                  <c:v>22</c:v>
                </c:pt>
                <c:pt idx="3409">
                  <c:v>20</c:v>
                </c:pt>
                <c:pt idx="3410">
                  <c:v>20</c:v>
                </c:pt>
                <c:pt idx="3411">
                  <c:v>20</c:v>
                </c:pt>
                <c:pt idx="3412">
                  <c:v>21</c:v>
                </c:pt>
                <c:pt idx="3413">
                  <c:v>19</c:v>
                </c:pt>
                <c:pt idx="3414">
                  <c:v>21</c:v>
                </c:pt>
                <c:pt idx="3415">
                  <c:v>20</c:v>
                </c:pt>
                <c:pt idx="3416">
                  <c:v>20</c:v>
                </c:pt>
                <c:pt idx="3417">
                  <c:v>21</c:v>
                </c:pt>
                <c:pt idx="3418">
                  <c:v>22</c:v>
                </c:pt>
                <c:pt idx="3419">
                  <c:v>20</c:v>
                </c:pt>
                <c:pt idx="3420">
                  <c:v>21</c:v>
                </c:pt>
                <c:pt idx="3421">
                  <c:v>20</c:v>
                </c:pt>
                <c:pt idx="3422">
                  <c:v>20</c:v>
                </c:pt>
                <c:pt idx="3423">
                  <c:v>20</c:v>
                </c:pt>
                <c:pt idx="3424">
                  <c:v>20</c:v>
                </c:pt>
                <c:pt idx="3425">
                  <c:v>22</c:v>
                </c:pt>
                <c:pt idx="3426">
                  <c:v>20</c:v>
                </c:pt>
                <c:pt idx="3427">
                  <c:v>20</c:v>
                </c:pt>
                <c:pt idx="3428">
                  <c:v>20</c:v>
                </c:pt>
                <c:pt idx="3429">
                  <c:v>20</c:v>
                </c:pt>
                <c:pt idx="3430">
                  <c:v>20</c:v>
                </c:pt>
                <c:pt idx="3431">
                  <c:v>21</c:v>
                </c:pt>
                <c:pt idx="3432">
                  <c:v>20</c:v>
                </c:pt>
                <c:pt idx="3433">
                  <c:v>20</c:v>
                </c:pt>
                <c:pt idx="3434">
                  <c:v>20</c:v>
                </c:pt>
                <c:pt idx="3435">
                  <c:v>21</c:v>
                </c:pt>
                <c:pt idx="3436">
                  <c:v>18</c:v>
                </c:pt>
                <c:pt idx="3437">
                  <c:v>21</c:v>
                </c:pt>
                <c:pt idx="3438">
                  <c:v>20</c:v>
                </c:pt>
                <c:pt idx="3439">
                  <c:v>21</c:v>
                </c:pt>
                <c:pt idx="3440">
                  <c:v>21</c:v>
                </c:pt>
                <c:pt idx="3441">
                  <c:v>22</c:v>
                </c:pt>
                <c:pt idx="3442">
                  <c:v>21</c:v>
                </c:pt>
                <c:pt idx="3443">
                  <c:v>21</c:v>
                </c:pt>
                <c:pt idx="3444">
                  <c:v>19</c:v>
                </c:pt>
                <c:pt idx="3445">
                  <c:v>20</c:v>
                </c:pt>
                <c:pt idx="3446">
                  <c:v>20</c:v>
                </c:pt>
                <c:pt idx="3447">
                  <c:v>20</c:v>
                </c:pt>
                <c:pt idx="3448">
                  <c:v>20</c:v>
                </c:pt>
                <c:pt idx="3449">
                  <c:v>20</c:v>
                </c:pt>
                <c:pt idx="3450">
                  <c:v>20</c:v>
                </c:pt>
                <c:pt idx="3451">
                  <c:v>21</c:v>
                </c:pt>
                <c:pt idx="3452">
                  <c:v>20</c:v>
                </c:pt>
                <c:pt idx="3453">
                  <c:v>20</c:v>
                </c:pt>
                <c:pt idx="3454">
                  <c:v>20</c:v>
                </c:pt>
                <c:pt idx="3455">
                  <c:v>20</c:v>
                </c:pt>
                <c:pt idx="3456">
                  <c:v>22</c:v>
                </c:pt>
                <c:pt idx="3457">
                  <c:v>19</c:v>
                </c:pt>
                <c:pt idx="3458">
                  <c:v>23</c:v>
                </c:pt>
                <c:pt idx="3459">
                  <c:v>20</c:v>
                </c:pt>
                <c:pt idx="3460">
                  <c:v>21</c:v>
                </c:pt>
                <c:pt idx="3461">
                  <c:v>21</c:v>
                </c:pt>
                <c:pt idx="3462">
                  <c:v>20</c:v>
                </c:pt>
                <c:pt idx="3463">
                  <c:v>21</c:v>
                </c:pt>
                <c:pt idx="3464">
                  <c:v>20</c:v>
                </c:pt>
                <c:pt idx="3465">
                  <c:v>21</c:v>
                </c:pt>
                <c:pt idx="3466">
                  <c:v>22</c:v>
                </c:pt>
                <c:pt idx="3467">
                  <c:v>22</c:v>
                </c:pt>
                <c:pt idx="3468">
                  <c:v>20</c:v>
                </c:pt>
                <c:pt idx="3469">
                  <c:v>20</c:v>
                </c:pt>
                <c:pt idx="3470">
                  <c:v>19</c:v>
                </c:pt>
                <c:pt idx="3471">
                  <c:v>20</c:v>
                </c:pt>
                <c:pt idx="3472">
                  <c:v>21</c:v>
                </c:pt>
                <c:pt idx="3473">
                  <c:v>21</c:v>
                </c:pt>
                <c:pt idx="3474">
                  <c:v>20</c:v>
                </c:pt>
                <c:pt idx="3475">
                  <c:v>20</c:v>
                </c:pt>
                <c:pt idx="3476">
                  <c:v>20</c:v>
                </c:pt>
                <c:pt idx="3477">
                  <c:v>23</c:v>
                </c:pt>
                <c:pt idx="3478">
                  <c:v>21</c:v>
                </c:pt>
                <c:pt idx="3479">
                  <c:v>21</c:v>
                </c:pt>
                <c:pt idx="3480">
                  <c:v>21</c:v>
                </c:pt>
                <c:pt idx="3481">
                  <c:v>20</c:v>
                </c:pt>
                <c:pt idx="3482">
                  <c:v>21</c:v>
                </c:pt>
                <c:pt idx="3483">
                  <c:v>21</c:v>
                </c:pt>
                <c:pt idx="3484">
                  <c:v>21</c:v>
                </c:pt>
                <c:pt idx="3485">
                  <c:v>20</c:v>
                </c:pt>
                <c:pt idx="3486">
                  <c:v>20</c:v>
                </c:pt>
                <c:pt idx="3487">
                  <c:v>17</c:v>
                </c:pt>
                <c:pt idx="3488">
                  <c:v>21</c:v>
                </c:pt>
                <c:pt idx="3489">
                  <c:v>22</c:v>
                </c:pt>
                <c:pt idx="3490">
                  <c:v>20</c:v>
                </c:pt>
                <c:pt idx="3491">
                  <c:v>21</c:v>
                </c:pt>
                <c:pt idx="3492">
                  <c:v>20</c:v>
                </c:pt>
                <c:pt idx="3493">
                  <c:v>22</c:v>
                </c:pt>
                <c:pt idx="3494">
                  <c:v>21</c:v>
                </c:pt>
                <c:pt idx="3495">
                  <c:v>20</c:v>
                </c:pt>
                <c:pt idx="3496">
                  <c:v>20</c:v>
                </c:pt>
                <c:pt idx="3497">
                  <c:v>22</c:v>
                </c:pt>
                <c:pt idx="3498">
                  <c:v>20</c:v>
                </c:pt>
                <c:pt idx="3499">
                  <c:v>20</c:v>
                </c:pt>
                <c:pt idx="3500">
                  <c:v>19</c:v>
                </c:pt>
                <c:pt idx="3501">
                  <c:v>20</c:v>
                </c:pt>
                <c:pt idx="3502">
                  <c:v>19</c:v>
                </c:pt>
                <c:pt idx="3503">
                  <c:v>20</c:v>
                </c:pt>
                <c:pt idx="3504">
                  <c:v>20</c:v>
                </c:pt>
                <c:pt idx="3505">
                  <c:v>21</c:v>
                </c:pt>
                <c:pt idx="3506">
                  <c:v>17</c:v>
                </c:pt>
                <c:pt idx="3507">
                  <c:v>21</c:v>
                </c:pt>
                <c:pt idx="3508">
                  <c:v>21</c:v>
                </c:pt>
                <c:pt idx="3509">
                  <c:v>21</c:v>
                </c:pt>
                <c:pt idx="3510">
                  <c:v>20</c:v>
                </c:pt>
                <c:pt idx="3511">
                  <c:v>19</c:v>
                </c:pt>
                <c:pt idx="3512">
                  <c:v>19</c:v>
                </c:pt>
                <c:pt idx="3513">
                  <c:v>21</c:v>
                </c:pt>
                <c:pt idx="3514">
                  <c:v>21</c:v>
                </c:pt>
                <c:pt idx="3515">
                  <c:v>19</c:v>
                </c:pt>
                <c:pt idx="3516">
                  <c:v>20</c:v>
                </c:pt>
                <c:pt idx="3517">
                  <c:v>21</c:v>
                </c:pt>
                <c:pt idx="3518">
                  <c:v>20</c:v>
                </c:pt>
                <c:pt idx="3519">
                  <c:v>20</c:v>
                </c:pt>
                <c:pt idx="3520">
                  <c:v>21</c:v>
                </c:pt>
                <c:pt idx="3521">
                  <c:v>19</c:v>
                </c:pt>
                <c:pt idx="3522">
                  <c:v>21</c:v>
                </c:pt>
                <c:pt idx="3523">
                  <c:v>20</c:v>
                </c:pt>
                <c:pt idx="3524">
                  <c:v>21</c:v>
                </c:pt>
                <c:pt idx="3525">
                  <c:v>20</c:v>
                </c:pt>
                <c:pt idx="3526">
                  <c:v>20</c:v>
                </c:pt>
                <c:pt idx="3527">
                  <c:v>22</c:v>
                </c:pt>
                <c:pt idx="3528">
                  <c:v>20</c:v>
                </c:pt>
                <c:pt idx="3529">
                  <c:v>20</c:v>
                </c:pt>
                <c:pt idx="3530">
                  <c:v>21</c:v>
                </c:pt>
                <c:pt idx="3531">
                  <c:v>21</c:v>
                </c:pt>
                <c:pt idx="3532">
                  <c:v>21</c:v>
                </c:pt>
                <c:pt idx="3533">
                  <c:v>21</c:v>
                </c:pt>
                <c:pt idx="3534">
                  <c:v>22</c:v>
                </c:pt>
                <c:pt idx="3535">
                  <c:v>20</c:v>
                </c:pt>
                <c:pt idx="3536">
                  <c:v>22</c:v>
                </c:pt>
                <c:pt idx="3537">
                  <c:v>20</c:v>
                </c:pt>
                <c:pt idx="3538">
                  <c:v>17</c:v>
                </c:pt>
                <c:pt idx="3539">
                  <c:v>20</c:v>
                </c:pt>
                <c:pt idx="3540">
                  <c:v>21</c:v>
                </c:pt>
                <c:pt idx="3541">
                  <c:v>20</c:v>
                </c:pt>
                <c:pt idx="3542">
                  <c:v>20</c:v>
                </c:pt>
                <c:pt idx="3543">
                  <c:v>18</c:v>
                </c:pt>
                <c:pt idx="3544">
                  <c:v>21</c:v>
                </c:pt>
                <c:pt idx="3545">
                  <c:v>21</c:v>
                </c:pt>
                <c:pt idx="3546">
                  <c:v>21</c:v>
                </c:pt>
                <c:pt idx="3547">
                  <c:v>20</c:v>
                </c:pt>
                <c:pt idx="3548">
                  <c:v>21</c:v>
                </c:pt>
                <c:pt idx="3549">
                  <c:v>22</c:v>
                </c:pt>
                <c:pt idx="3550">
                  <c:v>19</c:v>
                </c:pt>
                <c:pt idx="3551">
                  <c:v>21</c:v>
                </c:pt>
                <c:pt idx="3552">
                  <c:v>20</c:v>
                </c:pt>
                <c:pt idx="3553">
                  <c:v>21</c:v>
                </c:pt>
                <c:pt idx="3554">
                  <c:v>20</c:v>
                </c:pt>
                <c:pt idx="3555">
                  <c:v>20</c:v>
                </c:pt>
                <c:pt idx="3556">
                  <c:v>21</c:v>
                </c:pt>
                <c:pt idx="3557">
                  <c:v>23</c:v>
                </c:pt>
                <c:pt idx="3558">
                  <c:v>21</c:v>
                </c:pt>
                <c:pt idx="3559">
                  <c:v>22</c:v>
                </c:pt>
                <c:pt idx="3560">
                  <c:v>21</c:v>
                </c:pt>
                <c:pt idx="3561">
                  <c:v>21</c:v>
                </c:pt>
                <c:pt idx="3562">
                  <c:v>21</c:v>
                </c:pt>
                <c:pt idx="3563">
                  <c:v>23</c:v>
                </c:pt>
                <c:pt idx="3564">
                  <c:v>21</c:v>
                </c:pt>
                <c:pt idx="3565">
                  <c:v>19</c:v>
                </c:pt>
                <c:pt idx="3566">
                  <c:v>21</c:v>
                </c:pt>
                <c:pt idx="3567">
                  <c:v>22</c:v>
                </c:pt>
                <c:pt idx="3568">
                  <c:v>20</c:v>
                </c:pt>
                <c:pt idx="3569">
                  <c:v>21</c:v>
                </c:pt>
                <c:pt idx="3570">
                  <c:v>19</c:v>
                </c:pt>
                <c:pt idx="3571">
                  <c:v>21</c:v>
                </c:pt>
                <c:pt idx="3572">
                  <c:v>20</c:v>
                </c:pt>
                <c:pt idx="3573">
                  <c:v>21</c:v>
                </c:pt>
                <c:pt idx="3574">
                  <c:v>21</c:v>
                </c:pt>
                <c:pt idx="3575">
                  <c:v>22</c:v>
                </c:pt>
                <c:pt idx="3576">
                  <c:v>22</c:v>
                </c:pt>
                <c:pt idx="3577">
                  <c:v>23</c:v>
                </c:pt>
                <c:pt idx="3578">
                  <c:v>20</c:v>
                </c:pt>
                <c:pt idx="3579">
                  <c:v>21</c:v>
                </c:pt>
                <c:pt idx="3580">
                  <c:v>22</c:v>
                </c:pt>
                <c:pt idx="3581">
                  <c:v>22</c:v>
                </c:pt>
                <c:pt idx="3582">
                  <c:v>20</c:v>
                </c:pt>
                <c:pt idx="3583">
                  <c:v>21</c:v>
                </c:pt>
                <c:pt idx="3584">
                  <c:v>20</c:v>
                </c:pt>
                <c:pt idx="3585">
                  <c:v>23</c:v>
                </c:pt>
                <c:pt idx="3586">
                  <c:v>21</c:v>
                </c:pt>
                <c:pt idx="3587">
                  <c:v>21</c:v>
                </c:pt>
                <c:pt idx="3588">
                  <c:v>20</c:v>
                </c:pt>
                <c:pt idx="3589">
                  <c:v>20</c:v>
                </c:pt>
                <c:pt idx="3590">
                  <c:v>19</c:v>
                </c:pt>
                <c:pt idx="3591">
                  <c:v>20</c:v>
                </c:pt>
                <c:pt idx="3592">
                  <c:v>20</c:v>
                </c:pt>
                <c:pt idx="3593">
                  <c:v>20</c:v>
                </c:pt>
                <c:pt idx="3594">
                  <c:v>19</c:v>
                </c:pt>
                <c:pt idx="3595">
                  <c:v>20</c:v>
                </c:pt>
                <c:pt idx="3596">
                  <c:v>21</c:v>
                </c:pt>
                <c:pt idx="3597">
                  <c:v>21</c:v>
                </c:pt>
                <c:pt idx="3598">
                  <c:v>20</c:v>
                </c:pt>
                <c:pt idx="3599">
                  <c:v>20</c:v>
                </c:pt>
                <c:pt idx="3600">
                  <c:v>20</c:v>
                </c:pt>
                <c:pt idx="3601">
                  <c:v>20</c:v>
                </c:pt>
                <c:pt idx="3602">
                  <c:v>20</c:v>
                </c:pt>
                <c:pt idx="3603">
                  <c:v>20</c:v>
                </c:pt>
                <c:pt idx="3604">
                  <c:v>21</c:v>
                </c:pt>
                <c:pt idx="3605">
                  <c:v>20</c:v>
                </c:pt>
                <c:pt idx="3606">
                  <c:v>20</c:v>
                </c:pt>
                <c:pt idx="3607">
                  <c:v>21</c:v>
                </c:pt>
                <c:pt idx="3608">
                  <c:v>21</c:v>
                </c:pt>
                <c:pt idx="3609">
                  <c:v>20</c:v>
                </c:pt>
                <c:pt idx="3610">
                  <c:v>20</c:v>
                </c:pt>
                <c:pt idx="3611">
                  <c:v>20</c:v>
                </c:pt>
                <c:pt idx="3612">
                  <c:v>20</c:v>
                </c:pt>
                <c:pt idx="3613">
                  <c:v>21</c:v>
                </c:pt>
                <c:pt idx="3614">
                  <c:v>20</c:v>
                </c:pt>
                <c:pt idx="3615">
                  <c:v>21</c:v>
                </c:pt>
                <c:pt idx="3616">
                  <c:v>18</c:v>
                </c:pt>
                <c:pt idx="3617">
                  <c:v>20</c:v>
                </c:pt>
                <c:pt idx="3618">
                  <c:v>21</c:v>
                </c:pt>
                <c:pt idx="3619">
                  <c:v>21</c:v>
                </c:pt>
                <c:pt idx="3620">
                  <c:v>22</c:v>
                </c:pt>
                <c:pt idx="3621">
                  <c:v>20</c:v>
                </c:pt>
                <c:pt idx="3622">
                  <c:v>21</c:v>
                </c:pt>
                <c:pt idx="3623">
                  <c:v>20</c:v>
                </c:pt>
                <c:pt idx="3624">
                  <c:v>20</c:v>
                </c:pt>
                <c:pt idx="3625">
                  <c:v>19</c:v>
                </c:pt>
                <c:pt idx="3626">
                  <c:v>20</c:v>
                </c:pt>
                <c:pt idx="3627">
                  <c:v>21</c:v>
                </c:pt>
                <c:pt idx="3628">
                  <c:v>25</c:v>
                </c:pt>
                <c:pt idx="3629">
                  <c:v>21</c:v>
                </c:pt>
                <c:pt idx="3630">
                  <c:v>20</c:v>
                </c:pt>
                <c:pt idx="3631">
                  <c:v>20</c:v>
                </c:pt>
                <c:pt idx="3632">
                  <c:v>20</c:v>
                </c:pt>
                <c:pt idx="3633">
                  <c:v>21</c:v>
                </c:pt>
                <c:pt idx="3634">
                  <c:v>20</c:v>
                </c:pt>
                <c:pt idx="3635">
                  <c:v>20</c:v>
                </c:pt>
                <c:pt idx="3636">
                  <c:v>19</c:v>
                </c:pt>
                <c:pt idx="3637">
                  <c:v>20</c:v>
                </c:pt>
                <c:pt idx="3638">
                  <c:v>22</c:v>
                </c:pt>
                <c:pt idx="3639">
                  <c:v>21</c:v>
                </c:pt>
                <c:pt idx="3640">
                  <c:v>21</c:v>
                </c:pt>
                <c:pt idx="3641">
                  <c:v>21</c:v>
                </c:pt>
                <c:pt idx="3642">
                  <c:v>19</c:v>
                </c:pt>
                <c:pt idx="3643">
                  <c:v>21</c:v>
                </c:pt>
                <c:pt idx="3644">
                  <c:v>21</c:v>
                </c:pt>
                <c:pt idx="3645">
                  <c:v>22</c:v>
                </c:pt>
                <c:pt idx="3646">
                  <c:v>24</c:v>
                </c:pt>
                <c:pt idx="3647">
                  <c:v>20</c:v>
                </c:pt>
                <c:pt idx="3648">
                  <c:v>16</c:v>
                </c:pt>
                <c:pt idx="3649">
                  <c:v>23</c:v>
                </c:pt>
                <c:pt idx="3650">
                  <c:v>20</c:v>
                </c:pt>
                <c:pt idx="3651">
                  <c:v>21</c:v>
                </c:pt>
                <c:pt idx="3652">
                  <c:v>21</c:v>
                </c:pt>
                <c:pt idx="3653">
                  <c:v>20</c:v>
                </c:pt>
                <c:pt idx="3654">
                  <c:v>19</c:v>
                </c:pt>
                <c:pt idx="3655">
                  <c:v>21</c:v>
                </c:pt>
                <c:pt idx="3656">
                  <c:v>22</c:v>
                </c:pt>
                <c:pt idx="3657">
                  <c:v>21</c:v>
                </c:pt>
                <c:pt idx="3658">
                  <c:v>22</c:v>
                </c:pt>
                <c:pt idx="3659">
                  <c:v>20</c:v>
                </c:pt>
                <c:pt idx="3660">
                  <c:v>20</c:v>
                </c:pt>
                <c:pt idx="3661">
                  <c:v>21</c:v>
                </c:pt>
                <c:pt idx="3662">
                  <c:v>20</c:v>
                </c:pt>
                <c:pt idx="3663">
                  <c:v>20</c:v>
                </c:pt>
                <c:pt idx="3664">
                  <c:v>20</c:v>
                </c:pt>
                <c:pt idx="3665">
                  <c:v>21</c:v>
                </c:pt>
                <c:pt idx="3666">
                  <c:v>20</c:v>
                </c:pt>
                <c:pt idx="3667">
                  <c:v>23</c:v>
                </c:pt>
                <c:pt idx="3668">
                  <c:v>12</c:v>
                </c:pt>
                <c:pt idx="3669">
                  <c:v>21</c:v>
                </c:pt>
                <c:pt idx="3670">
                  <c:v>21</c:v>
                </c:pt>
                <c:pt idx="3671">
                  <c:v>20</c:v>
                </c:pt>
                <c:pt idx="3672">
                  <c:v>21</c:v>
                </c:pt>
                <c:pt idx="3673">
                  <c:v>20</c:v>
                </c:pt>
                <c:pt idx="3674">
                  <c:v>18</c:v>
                </c:pt>
                <c:pt idx="3675">
                  <c:v>23</c:v>
                </c:pt>
                <c:pt idx="3676">
                  <c:v>21</c:v>
                </c:pt>
                <c:pt idx="3677">
                  <c:v>21</c:v>
                </c:pt>
                <c:pt idx="3678">
                  <c:v>22</c:v>
                </c:pt>
                <c:pt idx="3679">
                  <c:v>21</c:v>
                </c:pt>
                <c:pt idx="3680">
                  <c:v>21</c:v>
                </c:pt>
                <c:pt idx="3681">
                  <c:v>21</c:v>
                </c:pt>
                <c:pt idx="3682">
                  <c:v>21</c:v>
                </c:pt>
                <c:pt idx="3683">
                  <c:v>20</c:v>
                </c:pt>
                <c:pt idx="3684">
                  <c:v>20</c:v>
                </c:pt>
                <c:pt idx="3685">
                  <c:v>22</c:v>
                </c:pt>
                <c:pt idx="3686">
                  <c:v>21</c:v>
                </c:pt>
                <c:pt idx="3687">
                  <c:v>19</c:v>
                </c:pt>
                <c:pt idx="3688">
                  <c:v>20</c:v>
                </c:pt>
                <c:pt idx="3689">
                  <c:v>20</c:v>
                </c:pt>
                <c:pt idx="3690">
                  <c:v>22</c:v>
                </c:pt>
                <c:pt idx="3691">
                  <c:v>21</c:v>
                </c:pt>
                <c:pt idx="3692">
                  <c:v>21</c:v>
                </c:pt>
                <c:pt idx="3693">
                  <c:v>19</c:v>
                </c:pt>
                <c:pt idx="3694">
                  <c:v>22</c:v>
                </c:pt>
                <c:pt idx="3695">
                  <c:v>21</c:v>
                </c:pt>
                <c:pt idx="3696">
                  <c:v>21</c:v>
                </c:pt>
                <c:pt idx="3697">
                  <c:v>21</c:v>
                </c:pt>
                <c:pt idx="3698">
                  <c:v>20</c:v>
                </c:pt>
                <c:pt idx="3699">
                  <c:v>22</c:v>
                </c:pt>
                <c:pt idx="3700">
                  <c:v>21</c:v>
                </c:pt>
                <c:pt idx="3701">
                  <c:v>20</c:v>
                </c:pt>
                <c:pt idx="3702">
                  <c:v>20</c:v>
                </c:pt>
                <c:pt idx="3703">
                  <c:v>20</c:v>
                </c:pt>
                <c:pt idx="3704">
                  <c:v>21</c:v>
                </c:pt>
                <c:pt idx="3705">
                  <c:v>21</c:v>
                </c:pt>
                <c:pt idx="3706">
                  <c:v>20</c:v>
                </c:pt>
                <c:pt idx="3707">
                  <c:v>20</c:v>
                </c:pt>
                <c:pt idx="3708">
                  <c:v>21</c:v>
                </c:pt>
                <c:pt idx="3709">
                  <c:v>20</c:v>
                </c:pt>
                <c:pt idx="3710">
                  <c:v>21</c:v>
                </c:pt>
                <c:pt idx="3711">
                  <c:v>22</c:v>
                </c:pt>
                <c:pt idx="3712">
                  <c:v>23</c:v>
                </c:pt>
                <c:pt idx="3713">
                  <c:v>21</c:v>
                </c:pt>
                <c:pt idx="3714">
                  <c:v>20</c:v>
                </c:pt>
                <c:pt idx="3715">
                  <c:v>19</c:v>
                </c:pt>
                <c:pt idx="3716">
                  <c:v>21</c:v>
                </c:pt>
                <c:pt idx="3717">
                  <c:v>22</c:v>
                </c:pt>
                <c:pt idx="3718">
                  <c:v>21</c:v>
                </c:pt>
                <c:pt idx="3719">
                  <c:v>20</c:v>
                </c:pt>
                <c:pt idx="3720">
                  <c:v>20</c:v>
                </c:pt>
                <c:pt idx="3721">
                  <c:v>21</c:v>
                </c:pt>
                <c:pt idx="3722">
                  <c:v>21</c:v>
                </c:pt>
                <c:pt idx="3723">
                  <c:v>19</c:v>
                </c:pt>
                <c:pt idx="3724">
                  <c:v>20</c:v>
                </c:pt>
                <c:pt idx="3725">
                  <c:v>21</c:v>
                </c:pt>
                <c:pt idx="3726">
                  <c:v>21</c:v>
                </c:pt>
                <c:pt idx="3727">
                  <c:v>21</c:v>
                </c:pt>
                <c:pt idx="3728">
                  <c:v>23</c:v>
                </c:pt>
                <c:pt idx="3729">
                  <c:v>19</c:v>
                </c:pt>
                <c:pt idx="3730">
                  <c:v>19</c:v>
                </c:pt>
                <c:pt idx="3731">
                  <c:v>21</c:v>
                </c:pt>
                <c:pt idx="3732">
                  <c:v>20</c:v>
                </c:pt>
                <c:pt idx="3733">
                  <c:v>21</c:v>
                </c:pt>
                <c:pt idx="3734">
                  <c:v>20</c:v>
                </c:pt>
                <c:pt idx="3735">
                  <c:v>20</c:v>
                </c:pt>
                <c:pt idx="3736">
                  <c:v>21</c:v>
                </c:pt>
                <c:pt idx="3737">
                  <c:v>20</c:v>
                </c:pt>
                <c:pt idx="3738">
                  <c:v>20</c:v>
                </c:pt>
                <c:pt idx="3739">
                  <c:v>20</c:v>
                </c:pt>
                <c:pt idx="3740">
                  <c:v>21</c:v>
                </c:pt>
                <c:pt idx="3741">
                  <c:v>20</c:v>
                </c:pt>
                <c:pt idx="3742">
                  <c:v>22</c:v>
                </c:pt>
                <c:pt idx="3743">
                  <c:v>19</c:v>
                </c:pt>
                <c:pt idx="3744">
                  <c:v>21</c:v>
                </c:pt>
                <c:pt idx="3745">
                  <c:v>20</c:v>
                </c:pt>
                <c:pt idx="3746">
                  <c:v>21</c:v>
                </c:pt>
                <c:pt idx="3747">
                  <c:v>20</c:v>
                </c:pt>
                <c:pt idx="3748">
                  <c:v>21</c:v>
                </c:pt>
                <c:pt idx="3749">
                  <c:v>21</c:v>
                </c:pt>
                <c:pt idx="3750">
                  <c:v>22</c:v>
                </c:pt>
                <c:pt idx="3751">
                  <c:v>20</c:v>
                </c:pt>
                <c:pt idx="3752">
                  <c:v>20</c:v>
                </c:pt>
                <c:pt idx="3753">
                  <c:v>22</c:v>
                </c:pt>
                <c:pt idx="3754">
                  <c:v>20</c:v>
                </c:pt>
                <c:pt idx="3755">
                  <c:v>21</c:v>
                </c:pt>
                <c:pt idx="3756">
                  <c:v>20</c:v>
                </c:pt>
                <c:pt idx="3757">
                  <c:v>20</c:v>
                </c:pt>
                <c:pt idx="3758">
                  <c:v>20</c:v>
                </c:pt>
                <c:pt idx="3759">
                  <c:v>21</c:v>
                </c:pt>
                <c:pt idx="3760">
                  <c:v>22</c:v>
                </c:pt>
                <c:pt idx="3761">
                  <c:v>21</c:v>
                </c:pt>
                <c:pt idx="3762">
                  <c:v>21</c:v>
                </c:pt>
                <c:pt idx="3763">
                  <c:v>20</c:v>
                </c:pt>
                <c:pt idx="3764">
                  <c:v>21</c:v>
                </c:pt>
                <c:pt idx="3765">
                  <c:v>21</c:v>
                </c:pt>
                <c:pt idx="3766">
                  <c:v>19</c:v>
                </c:pt>
                <c:pt idx="3767">
                  <c:v>21</c:v>
                </c:pt>
                <c:pt idx="3768">
                  <c:v>20</c:v>
                </c:pt>
                <c:pt idx="3769">
                  <c:v>21</c:v>
                </c:pt>
                <c:pt idx="3770">
                  <c:v>18</c:v>
                </c:pt>
                <c:pt idx="3771">
                  <c:v>21</c:v>
                </c:pt>
                <c:pt idx="3772">
                  <c:v>20</c:v>
                </c:pt>
                <c:pt idx="3773">
                  <c:v>20</c:v>
                </c:pt>
                <c:pt idx="3774">
                  <c:v>20</c:v>
                </c:pt>
                <c:pt idx="3775">
                  <c:v>21</c:v>
                </c:pt>
                <c:pt idx="3776">
                  <c:v>20</c:v>
                </c:pt>
                <c:pt idx="3777">
                  <c:v>20</c:v>
                </c:pt>
                <c:pt idx="3778">
                  <c:v>19</c:v>
                </c:pt>
                <c:pt idx="3779">
                  <c:v>21</c:v>
                </c:pt>
                <c:pt idx="3780">
                  <c:v>20</c:v>
                </c:pt>
                <c:pt idx="3781">
                  <c:v>21</c:v>
                </c:pt>
                <c:pt idx="3782">
                  <c:v>20</c:v>
                </c:pt>
                <c:pt idx="3783">
                  <c:v>21</c:v>
                </c:pt>
                <c:pt idx="3784">
                  <c:v>23</c:v>
                </c:pt>
                <c:pt idx="3785">
                  <c:v>20</c:v>
                </c:pt>
                <c:pt idx="3786">
                  <c:v>19</c:v>
                </c:pt>
                <c:pt idx="3787">
                  <c:v>19</c:v>
                </c:pt>
                <c:pt idx="3788">
                  <c:v>18</c:v>
                </c:pt>
                <c:pt idx="3789">
                  <c:v>22</c:v>
                </c:pt>
                <c:pt idx="3790">
                  <c:v>21</c:v>
                </c:pt>
                <c:pt idx="3791">
                  <c:v>21</c:v>
                </c:pt>
                <c:pt idx="3792">
                  <c:v>21</c:v>
                </c:pt>
                <c:pt idx="3793">
                  <c:v>22</c:v>
                </c:pt>
                <c:pt idx="3794">
                  <c:v>21</c:v>
                </c:pt>
                <c:pt idx="3795">
                  <c:v>21</c:v>
                </c:pt>
                <c:pt idx="3796">
                  <c:v>22</c:v>
                </c:pt>
                <c:pt idx="3797">
                  <c:v>21</c:v>
                </c:pt>
                <c:pt idx="3798">
                  <c:v>20</c:v>
                </c:pt>
                <c:pt idx="3799">
                  <c:v>20</c:v>
                </c:pt>
                <c:pt idx="3800">
                  <c:v>22</c:v>
                </c:pt>
                <c:pt idx="3801">
                  <c:v>20</c:v>
                </c:pt>
                <c:pt idx="3802">
                  <c:v>20</c:v>
                </c:pt>
                <c:pt idx="3803">
                  <c:v>22</c:v>
                </c:pt>
                <c:pt idx="3804">
                  <c:v>20</c:v>
                </c:pt>
                <c:pt idx="3805">
                  <c:v>21</c:v>
                </c:pt>
                <c:pt idx="3806">
                  <c:v>20</c:v>
                </c:pt>
                <c:pt idx="3807">
                  <c:v>20</c:v>
                </c:pt>
                <c:pt idx="3808">
                  <c:v>22</c:v>
                </c:pt>
                <c:pt idx="3809">
                  <c:v>21</c:v>
                </c:pt>
                <c:pt idx="3810">
                  <c:v>21</c:v>
                </c:pt>
                <c:pt idx="3811">
                  <c:v>21</c:v>
                </c:pt>
                <c:pt idx="3812">
                  <c:v>20</c:v>
                </c:pt>
                <c:pt idx="3813">
                  <c:v>20</c:v>
                </c:pt>
                <c:pt idx="3814">
                  <c:v>20</c:v>
                </c:pt>
                <c:pt idx="3815">
                  <c:v>21</c:v>
                </c:pt>
                <c:pt idx="3816">
                  <c:v>21</c:v>
                </c:pt>
                <c:pt idx="3817">
                  <c:v>21</c:v>
                </c:pt>
                <c:pt idx="3818">
                  <c:v>20</c:v>
                </c:pt>
                <c:pt idx="3819">
                  <c:v>21</c:v>
                </c:pt>
                <c:pt idx="3820">
                  <c:v>20</c:v>
                </c:pt>
                <c:pt idx="3821">
                  <c:v>21</c:v>
                </c:pt>
                <c:pt idx="3822">
                  <c:v>19</c:v>
                </c:pt>
                <c:pt idx="3823">
                  <c:v>21</c:v>
                </c:pt>
                <c:pt idx="3824">
                  <c:v>19</c:v>
                </c:pt>
                <c:pt idx="3825">
                  <c:v>20</c:v>
                </c:pt>
                <c:pt idx="3826">
                  <c:v>18</c:v>
                </c:pt>
                <c:pt idx="3827">
                  <c:v>21</c:v>
                </c:pt>
                <c:pt idx="3828">
                  <c:v>22</c:v>
                </c:pt>
                <c:pt idx="3829">
                  <c:v>20</c:v>
                </c:pt>
                <c:pt idx="3830">
                  <c:v>21</c:v>
                </c:pt>
                <c:pt idx="3831">
                  <c:v>20</c:v>
                </c:pt>
                <c:pt idx="3832">
                  <c:v>21</c:v>
                </c:pt>
                <c:pt idx="3833">
                  <c:v>18</c:v>
                </c:pt>
                <c:pt idx="3834">
                  <c:v>21</c:v>
                </c:pt>
                <c:pt idx="3835">
                  <c:v>22</c:v>
                </c:pt>
                <c:pt idx="3836">
                  <c:v>20</c:v>
                </c:pt>
                <c:pt idx="3837">
                  <c:v>20</c:v>
                </c:pt>
                <c:pt idx="3838">
                  <c:v>20</c:v>
                </c:pt>
                <c:pt idx="3839">
                  <c:v>20</c:v>
                </c:pt>
                <c:pt idx="3840">
                  <c:v>20</c:v>
                </c:pt>
                <c:pt idx="3841">
                  <c:v>21</c:v>
                </c:pt>
                <c:pt idx="3842">
                  <c:v>23</c:v>
                </c:pt>
                <c:pt idx="3843">
                  <c:v>21</c:v>
                </c:pt>
                <c:pt idx="3844">
                  <c:v>21</c:v>
                </c:pt>
                <c:pt idx="3845">
                  <c:v>22</c:v>
                </c:pt>
                <c:pt idx="3846">
                  <c:v>22</c:v>
                </c:pt>
                <c:pt idx="3847">
                  <c:v>22</c:v>
                </c:pt>
                <c:pt idx="3848">
                  <c:v>20</c:v>
                </c:pt>
                <c:pt idx="3849">
                  <c:v>20</c:v>
                </c:pt>
                <c:pt idx="3850">
                  <c:v>21</c:v>
                </c:pt>
                <c:pt idx="3851">
                  <c:v>22</c:v>
                </c:pt>
                <c:pt idx="3852">
                  <c:v>17</c:v>
                </c:pt>
                <c:pt idx="3853">
                  <c:v>20</c:v>
                </c:pt>
                <c:pt idx="3854">
                  <c:v>21</c:v>
                </c:pt>
                <c:pt idx="3855">
                  <c:v>21</c:v>
                </c:pt>
                <c:pt idx="3856">
                  <c:v>21</c:v>
                </c:pt>
                <c:pt idx="3857">
                  <c:v>20</c:v>
                </c:pt>
                <c:pt idx="3858">
                  <c:v>17</c:v>
                </c:pt>
                <c:pt idx="3859">
                  <c:v>19</c:v>
                </c:pt>
                <c:pt idx="3860">
                  <c:v>21</c:v>
                </c:pt>
                <c:pt idx="3861">
                  <c:v>21</c:v>
                </c:pt>
                <c:pt idx="3862">
                  <c:v>21</c:v>
                </c:pt>
                <c:pt idx="3863">
                  <c:v>20</c:v>
                </c:pt>
                <c:pt idx="3864">
                  <c:v>21</c:v>
                </c:pt>
                <c:pt idx="3865">
                  <c:v>20</c:v>
                </c:pt>
                <c:pt idx="3866">
                  <c:v>20</c:v>
                </c:pt>
                <c:pt idx="3867">
                  <c:v>21</c:v>
                </c:pt>
                <c:pt idx="3868">
                  <c:v>23</c:v>
                </c:pt>
                <c:pt idx="3869">
                  <c:v>20</c:v>
                </c:pt>
                <c:pt idx="3870">
                  <c:v>21</c:v>
                </c:pt>
                <c:pt idx="3871">
                  <c:v>20</c:v>
                </c:pt>
                <c:pt idx="3872">
                  <c:v>20</c:v>
                </c:pt>
                <c:pt idx="3873">
                  <c:v>20</c:v>
                </c:pt>
                <c:pt idx="3874">
                  <c:v>19</c:v>
                </c:pt>
                <c:pt idx="3875">
                  <c:v>21</c:v>
                </c:pt>
                <c:pt idx="3876">
                  <c:v>19</c:v>
                </c:pt>
                <c:pt idx="3877">
                  <c:v>21</c:v>
                </c:pt>
                <c:pt idx="3878">
                  <c:v>21</c:v>
                </c:pt>
                <c:pt idx="3879">
                  <c:v>21</c:v>
                </c:pt>
                <c:pt idx="3880">
                  <c:v>21</c:v>
                </c:pt>
                <c:pt idx="3881">
                  <c:v>20</c:v>
                </c:pt>
                <c:pt idx="3882">
                  <c:v>21</c:v>
                </c:pt>
                <c:pt idx="3883">
                  <c:v>19</c:v>
                </c:pt>
                <c:pt idx="3884">
                  <c:v>20</c:v>
                </c:pt>
                <c:pt idx="3885">
                  <c:v>21</c:v>
                </c:pt>
                <c:pt idx="3886">
                  <c:v>21</c:v>
                </c:pt>
                <c:pt idx="3887">
                  <c:v>21</c:v>
                </c:pt>
                <c:pt idx="3888">
                  <c:v>21</c:v>
                </c:pt>
                <c:pt idx="3889">
                  <c:v>20</c:v>
                </c:pt>
                <c:pt idx="3890">
                  <c:v>21</c:v>
                </c:pt>
                <c:pt idx="3891">
                  <c:v>18</c:v>
                </c:pt>
                <c:pt idx="3892">
                  <c:v>20</c:v>
                </c:pt>
                <c:pt idx="3893">
                  <c:v>22</c:v>
                </c:pt>
                <c:pt idx="3894">
                  <c:v>22</c:v>
                </c:pt>
                <c:pt idx="3895">
                  <c:v>20</c:v>
                </c:pt>
                <c:pt idx="3896">
                  <c:v>21</c:v>
                </c:pt>
                <c:pt idx="3897">
                  <c:v>21</c:v>
                </c:pt>
                <c:pt idx="3898">
                  <c:v>21</c:v>
                </c:pt>
                <c:pt idx="3899">
                  <c:v>20</c:v>
                </c:pt>
                <c:pt idx="3900">
                  <c:v>20</c:v>
                </c:pt>
                <c:pt idx="3901">
                  <c:v>21</c:v>
                </c:pt>
                <c:pt idx="3902">
                  <c:v>21</c:v>
                </c:pt>
                <c:pt idx="3903">
                  <c:v>21</c:v>
                </c:pt>
                <c:pt idx="3904">
                  <c:v>21</c:v>
                </c:pt>
                <c:pt idx="3905">
                  <c:v>21</c:v>
                </c:pt>
                <c:pt idx="3906">
                  <c:v>18</c:v>
                </c:pt>
                <c:pt idx="3907">
                  <c:v>20</c:v>
                </c:pt>
                <c:pt idx="3908">
                  <c:v>19</c:v>
                </c:pt>
                <c:pt idx="3909">
                  <c:v>20</c:v>
                </c:pt>
                <c:pt idx="3910">
                  <c:v>21</c:v>
                </c:pt>
                <c:pt idx="3911">
                  <c:v>22</c:v>
                </c:pt>
                <c:pt idx="3912">
                  <c:v>20</c:v>
                </c:pt>
                <c:pt idx="3913">
                  <c:v>19</c:v>
                </c:pt>
                <c:pt idx="3914">
                  <c:v>20</c:v>
                </c:pt>
                <c:pt idx="3915">
                  <c:v>21</c:v>
                </c:pt>
                <c:pt idx="3916">
                  <c:v>22</c:v>
                </c:pt>
                <c:pt idx="3917">
                  <c:v>20</c:v>
                </c:pt>
                <c:pt idx="3918">
                  <c:v>20</c:v>
                </c:pt>
                <c:pt idx="3919">
                  <c:v>21</c:v>
                </c:pt>
                <c:pt idx="3920">
                  <c:v>19</c:v>
                </c:pt>
                <c:pt idx="3921">
                  <c:v>21</c:v>
                </c:pt>
                <c:pt idx="3922">
                  <c:v>22</c:v>
                </c:pt>
                <c:pt idx="3923">
                  <c:v>21</c:v>
                </c:pt>
                <c:pt idx="3924">
                  <c:v>23</c:v>
                </c:pt>
                <c:pt idx="3925">
                  <c:v>20</c:v>
                </c:pt>
                <c:pt idx="3926">
                  <c:v>21</c:v>
                </c:pt>
                <c:pt idx="3927">
                  <c:v>21</c:v>
                </c:pt>
                <c:pt idx="3928">
                  <c:v>20</c:v>
                </c:pt>
                <c:pt idx="3929">
                  <c:v>21</c:v>
                </c:pt>
                <c:pt idx="3930">
                  <c:v>21</c:v>
                </c:pt>
                <c:pt idx="3931">
                  <c:v>18</c:v>
                </c:pt>
                <c:pt idx="3932">
                  <c:v>20</c:v>
                </c:pt>
                <c:pt idx="3933">
                  <c:v>21</c:v>
                </c:pt>
                <c:pt idx="3934">
                  <c:v>21</c:v>
                </c:pt>
                <c:pt idx="3935">
                  <c:v>21</c:v>
                </c:pt>
                <c:pt idx="3936">
                  <c:v>20</c:v>
                </c:pt>
                <c:pt idx="3937">
                  <c:v>20</c:v>
                </c:pt>
                <c:pt idx="3938">
                  <c:v>21</c:v>
                </c:pt>
                <c:pt idx="3939">
                  <c:v>20</c:v>
                </c:pt>
                <c:pt idx="3940">
                  <c:v>20</c:v>
                </c:pt>
                <c:pt idx="3941">
                  <c:v>20</c:v>
                </c:pt>
                <c:pt idx="3942">
                  <c:v>22</c:v>
                </c:pt>
                <c:pt idx="3943">
                  <c:v>21</c:v>
                </c:pt>
                <c:pt idx="3944">
                  <c:v>20</c:v>
                </c:pt>
                <c:pt idx="3945">
                  <c:v>20</c:v>
                </c:pt>
                <c:pt idx="3946">
                  <c:v>21</c:v>
                </c:pt>
                <c:pt idx="3947">
                  <c:v>23</c:v>
                </c:pt>
                <c:pt idx="3948">
                  <c:v>20</c:v>
                </c:pt>
                <c:pt idx="3949">
                  <c:v>19</c:v>
                </c:pt>
                <c:pt idx="3950">
                  <c:v>22</c:v>
                </c:pt>
                <c:pt idx="3951">
                  <c:v>20</c:v>
                </c:pt>
                <c:pt idx="3952">
                  <c:v>19</c:v>
                </c:pt>
                <c:pt idx="3953">
                  <c:v>19</c:v>
                </c:pt>
                <c:pt idx="3954">
                  <c:v>20</c:v>
                </c:pt>
                <c:pt idx="3955">
                  <c:v>22</c:v>
                </c:pt>
                <c:pt idx="3956">
                  <c:v>23</c:v>
                </c:pt>
                <c:pt idx="3957">
                  <c:v>21</c:v>
                </c:pt>
                <c:pt idx="3958">
                  <c:v>20</c:v>
                </c:pt>
                <c:pt idx="3959">
                  <c:v>21</c:v>
                </c:pt>
                <c:pt idx="3960">
                  <c:v>22</c:v>
                </c:pt>
                <c:pt idx="3961">
                  <c:v>20</c:v>
                </c:pt>
                <c:pt idx="3962">
                  <c:v>21</c:v>
                </c:pt>
                <c:pt idx="3963">
                  <c:v>23</c:v>
                </c:pt>
                <c:pt idx="3964">
                  <c:v>21</c:v>
                </c:pt>
                <c:pt idx="3965">
                  <c:v>21</c:v>
                </c:pt>
                <c:pt idx="3966">
                  <c:v>21</c:v>
                </c:pt>
                <c:pt idx="3967">
                  <c:v>20</c:v>
                </c:pt>
                <c:pt idx="3968">
                  <c:v>21</c:v>
                </c:pt>
                <c:pt idx="3969">
                  <c:v>21</c:v>
                </c:pt>
                <c:pt idx="3970">
                  <c:v>20</c:v>
                </c:pt>
                <c:pt idx="3971">
                  <c:v>23</c:v>
                </c:pt>
                <c:pt idx="3972">
                  <c:v>22</c:v>
                </c:pt>
                <c:pt idx="3973">
                  <c:v>19</c:v>
                </c:pt>
                <c:pt idx="3974">
                  <c:v>20</c:v>
                </c:pt>
                <c:pt idx="3975">
                  <c:v>21</c:v>
                </c:pt>
                <c:pt idx="3976">
                  <c:v>20</c:v>
                </c:pt>
                <c:pt idx="3977">
                  <c:v>20</c:v>
                </c:pt>
                <c:pt idx="3978">
                  <c:v>22</c:v>
                </c:pt>
                <c:pt idx="3979">
                  <c:v>19</c:v>
                </c:pt>
                <c:pt idx="3980">
                  <c:v>20</c:v>
                </c:pt>
                <c:pt idx="3981">
                  <c:v>20</c:v>
                </c:pt>
                <c:pt idx="3982">
                  <c:v>20</c:v>
                </c:pt>
                <c:pt idx="3983">
                  <c:v>20</c:v>
                </c:pt>
                <c:pt idx="3984">
                  <c:v>21</c:v>
                </c:pt>
                <c:pt idx="3985">
                  <c:v>21</c:v>
                </c:pt>
                <c:pt idx="3986">
                  <c:v>22</c:v>
                </c:pt>
                <c:pt idx="3987">
                  <c:v>20</c:v>
                </c:pt>
                <c:pt idx="3988">
                  <c:v>22</c:v>
                </c:pt>
                <c:pt idx="3989">
                  <c:v>20</c:v>
                </c:pt>
                <c:pt idx="3990">
                  <c:v>19</c:v>
                </c:pt>
                <c:pt idx="3991">
                  <c:v>21</c:v>
                </c:pt>
                <c:pt idx="3992">
                  <c:v>21</c:v>
                </c:pt>
                <c:pt idx="3993">
                  <c:v>22</c:v>
                </c:pt>
                <c:pt idx="3994">
                  <c:v>23</c:v>
                </c:pt>
                <c:pt idx="3995">
                  <c:v>21</c:v>
                </c:pt>
                <c:pt idx="3996">
                  <c:v>21</c:v>
                </c:pt>
                <c:pt idx="3997">
                  <c:v>22</c:v>
                </c:pt>
                <c:pt idx="3998">
                  <c:v>21</c:v>
                </c:pt>
                <c:pt idx="3999">
                  <c:v>21</c:v>
                </c:pt>
                <c:pt idx="4000">
                  <c:v>21</c:v>
                </c:pt>
                <c:pt idx="4001">
                  <c:v>21</c:v>
                </c:pt>
                <c:pt idx="4002">
                  <c:v>20</c:v>
                </c:pt>
                <c:pt idx="4003">
                  <c:v>21</c:v>
                </c:pt>
                <c:pt idx="4004">
                  <c:v>20</c:v>
                </c:pt>
                <c:pt idx="4005">
                  <c:v>20</c:v>
                </c:pt>
                <c:pt idx="4006">
                  <c:v>19</c:v>
                </c:pt>
                <c:pt idx="4007">
                  <c:v>20</c:v>
                </c:pt>
                <c:pt idx="4008">
                  <c:v>21</c:v>
                </c:pt>
                <c:pt idx="4009">
                  <c:v>22</c:v>
                </c:pt>
                <c:pt idx="4010">
                  <c:v>20</c:v>
                </c:pt>
                <c:pt idx="4011">
                  <c:v>19</c:v>
                </c:pt>
                <c:pt idx="4012">
                  <c:v>21</c:v>
                </c:pt>
                <c:pt idx="4013">
                  <c:v>21</c:v>
                </c:pt>
                <c:pt idx="4014">
                  <c:v>21</c:v>
                </c:pt>
                <c:pt idx="4015">
                  <c:v>19</c:v>
                </c:pt>
                <c:pt idx="4016">
                  <c:v>22</c:v>
                </c:pt>
                <c:pt idx="4017">
                  <c:v>22</c:v>
                </c:pt>
                <c:pt idx="4018">
                  <c:v>20</c:v>
                </c:pt>
                <c:pt idx="4019">
                  <c:v>20</c:v>
                </c:pt>
                <c:pt idx="4020">
                  <c:v>19</c:v>
                </c:pt>
                <c:pt idx="4021">
                  <c:v>21</c:v>
                </c:pt>
                <c:pt idx="4022">
                  <c:v>20</c:v>
                </c:pt>
                <c:pt idx="4023">
                  <c:v>20</c:v>
                </c:pt>
                <c:pt idx="4024">
                  <c:v>19</c:v>
                </c:pt>
                <c:pt idx="4025">
                  <c:v>20</c:v>
                </c:pt>
                <c:pt idx="4026">
                  <c:v>20</c:v>
                </c:pt>
                <c:pt idx="4027">
                  <c:v>20</c:v>
                </c:pt>
                <c:pt idx="4028">
                  <c:v>21</c:v>
                </c:pt>
                <c:pt idx="4029">
                  <c:v>22</c:v>
                </c:pt>
                <c:pt idx="4030">
                  <c:v>21</c:v>
                </c:pt>
                <c:pt idx="4031">
                  <c:v>21</c:v>
                </c:pt>
                <c:pt idx="4032">
                  <c:v>21</c:v>
                </c:pt>
                <c:pt idx="4033">
                  <c:v>22</c:v>
                </c:pt>
                <c:pt idx="4034">
                  <c:v>20</c:v>
                </c:pt>
                <c:pt idx="4035">
                  <c:v>20</c:v>
                </c:pt>
                <c:pt idx="4036">
                  <c:v>19</c:v>
                </c:pt>
                <c:pt idx="4037">
                  <c:v>21</c:v>
                </c:pt>
                <c:pt idx="4038">
                  <c:v>20</c:v>
                </c:pt>
                <c:pt idx="4039">
                  <c:v>22</c:v>
                </c:pt>
                <c:pt idx="4040">
                  <c:v>19</c:v>
                </c:pt>
                <c:pt idx="4041">
                  <c:v>21</c:v>
                </c:pt>
                <c:pt idx="4042">
                  <c:v>19</c:v>
                </c:pt>
                <c:pt idx="4043">
                  <c:v>22</c:v>
                </c:pt>
                <c:pt idx="4044">
                  <c:v>21</c:v>
                </c:pt>
                <c:pt idx="4045">
                  <c:v>19</c:v>
                </c:pt>
                <c:pt idx="4046">
                  <c:v>20</c:v>
                </c:pt>
                <c:pt idx="4047">
                  <c:v>22</c:v>
                </c:pt>
                <c:pt idx="4048">
                  <c:v>20</c:v>
                </c:pt>
                <c:pt idx="4049">
                  <c:v>21</c:v>
                </c:pt>
                <c:pt idx="4050">
                  <c:v>21</c:v>
                </c:pt>
                <c:pt idx="4051">
                  <c:v>21</c:v>
                </c:pt>
                <c:pt idx="4052">
                  <c:v>20</c:v>
                </c:pt>
                <c:pt idx="4053">
                  <c:v>27</c:v>
                </c:pt>
                <c:pt idx="4054">
                  <c:v>20</c:v>
                </c:pt>
                <c:pt idx="4055">
                  <c:v>22</c:v>
                </c:pt>
                <c:pt idx="4056">
                  <c:v>23</c:v>
                </c:pt>
                <c:pt idx="4057">
                  <c:v>19</c:v>
                </c:pt>
                <c:pt idx="4058">
                  <c:v>20</c:v>
                </c:pt>
                <c:pt idx="4059">
                  <c:v>21</c:v>
                </c:pt>
                <c:pt idx="4060">
                  <c:v>20</c:v>
                </c:pt>
                <c:pt idx="4061">
                  <c:v>22</c:v>
                </c:pt>
                <c:pt idx="4062">
                  <c:v>21</c:v>
                </c:pt>
                <c:pt idx="4063">
                  <c:v>21</c:v>
                </c:pt>
                <c:pt idx="4064">
                  <c:v>21</c:v>
                </c:pt>
                <c:pt idx="4065">
                  <c:v>21</c:v>
                </c:pt>
                <c:pt idx="4066">
                  <c:v>21</c:v>
                </c:pt>
                <c:pt idx="4067">
                  <c:v>21</c:v>
                </c:pt>
                <c:pt idx="4068">
                  <c:v>22</c:v>
                </c:pt>
                <c:pt idx="4069">
                  <c:v>19</c:v>
                </c:pt>
                <c:pt idx="4070">
                  <c:v>19</c:v>
                </c:pt>
                <c:pt idx="4071">
                  <c:v>20</c:v>
                </c:pt>
                <c:pt idx="4072">
                  <c:v>20</c:v>
                </c:pt>
                <c:pt idx="4073">
                  <c:v>22</c:v>
                </c:pt>
                <c:pt idx="4074">
                  <c:v>25</c:v>
                </c:pt>
                <c:pt idx="4075">
                  <c:v>21</c:v>
                </c:pt>
                <c:pt idx="4076">
                  <c:v>20</c:v>
                </c:pt>
                <c:pt idx="4077">
                  <c:v>21</c:v>
                </c:pt>
                <c:pt idx="4078">
                  <c:v>21</c:v>
                </c:pt>
                <c:pt idx="4079">
                  <c:v>22</c:v>
                </c:pt>
                <c:pt idx="4080">
                  <c:v>20</c:v>
                </c:pt>
                <c:pt idx="4081">
                  <c:v>20</c:v>
                </c:pt>
                <c:pt idx="4082">
                  <c:v>22</c:v>
                </c:pt>
                <c:pt idx="4083">
                  <c:v>21</c:v>
                </c:pt>
                <c:pt idx="4084">
                  <c:v>21</c:v>
                </c:pt>
                <c:pt idx="4085">
                  <c:v>21</c:v>
                </c:pt>
                <c:pt idx="4086">
                  <c:v>20</c:v>
                </c:pt>
                <c:pt idx="4087">
                  <c:v>20</c:v>
                </c:pt>
                <c:pt idx="4088">
                  <c:v>20</c:v>
                </c:pt>
                <c:pt idx="4089">
                  <c:v>21</c:v>
                </c:pt>
                <c:pt idx="4090">
                  <c:v>21</c:v>
                </c:pt>
                <c:pt idx="4091">
                  <c:v>21</c:v>
                </c:pt>
                <c:pt idx="4092">
                  <c:v>20</c:v>
                </c:pt>
                <c:pt idx="4093">
                  <c:v>20</c:v>
                </c:pt>
                <c:pt idx="4094">
                  <c:v>21</c:v>
                </c:pt>
                <c:pt idx="4095">
                  <c:v>20</c:v>
                </c:pt>
                <c:pt idx="4096">
                  <c:v>20</c:v>
                </c:pt>
                <c:pt idx="4097">
                  <c:v>20</c:v>
                </c:pt>
                <c:pt idx="4098">
                  <c:v>21</c:v>
                </c:pt>
                <c:pt idx="4099">
                  <c:v>19</c:v>
                </c:pt>
                <c:pt idx="4100">
                  <c:v>18</c:v>
                </c:pt>
                <c:pt idx="4101">
                  <c:v>22</c:v>
                </c:pt>
                <c:pt idx="4102">
                  <c:v>20</c:v>
                </c:pt>
                <c:pt idx="4103">
                  <c:v>18</c:v>
                </c:pt>
                <c:pt idx="4104">
                  <c:v>20</c:v>
                </c:pt>
                <c:pt idx="4105">
                  <c:v>21</c:v>
                </c:pt>
                <c:pt idx="4106">
                  <c:v>21</c:v>
                </c:pt>
                <c:pt idx="4107">
                  <c:v>21</c:v>
                </c:pt>
                <c:pt idx="4108">
                  <c:v>21</c:v>
                </c:pt>
                <c:pt idx="4109">
                  <c:v>21</c:v>
                </c:pt>
                <c:pt idx="4110">
                  <c:v>20</c:v>
                </c:pt>
                <c:pt idx="4111">
                  <c:v>20</c:v>
                </c:pt>
                <c:pt idx="4112">
                  <c:v>19</c:v>
                </c:pt>
                <c:pt idx="4113">
                  <c:v>22</c:v>
                </c:pt>
                <c:pt idx="4114">
                  <c:v>20</c:v>
                </c:pt>
                <c:pt idx="4115">
                  <c:v>21</c:v>
                </c:pt>
                <c:pt idx="4116">
                  <c:v>20</c:v>
                </c:pt>
                <c:pt idx="4117">
                  <c:v>22</c:v>
                </c:pt>
                <c:pt idx="4118">
                  <c:v>21</c:v>
                </c:pt>
                <c:pt idx="4119">
                  <c:v>18</c:v>
                </c:pt>
                <c:pt idx="4120">
                  <c:v>21</c:v>
                </c:pt>
                <c:pt idx="4121">
                  <c:v>20</c:v>
                </c:pt>
                <c:pt idx="4122">
                  <c:v>19</c:v>
                </c:pt>
                <c:pt idx="4123">
                  <c:v>21</c:v>
                </c:pt>
                <c:pt idx="4124">
                  <c:v>21</c:v>
                </c:pt>
                <c:pt idx="4125">
                  <c:v>20</c:v>
                </c:pt>
                <c:pt idx="4126">
                  <c:v>17</c:v>
                </c:pt>
                <c:pt idx="4127">
                  <c:v>21</c:v>
                </c:pt>
                <c:pt idx="4128">
                  <c:v>21</c:v>
                </c:pt>
                <c:pt idx="4129">
                  <c:v>20</c:v>
                </c:pt>
                <c:pt idx="4130">
                  <c:v>23</c:v>
                </c:pt>
                <c:pt idx="4131">
                  <c:v>19</c:v>
                </c:pt>
                <c:pt idx="4132">
                  <c:v>20</c:v>
                </c:pt>
                <c:pt idx="4133">
                  <c:v>20</c:v>
                </c:pt>
                <c:pt idx="4134">
                  <c:v>21</c:v>
                </c:pt>
                <c:pt idx="4135">
                  <c:v>20</c:v>
                </c:pt>
                <c:pt idx="4136">
                  <c:v>20</c:v>
                </c:pt>
                <c:pt idx="4137">
                  <c:v>20</c:v>
                </c:pt>
                <c:pt idx="4138">
                  <c:v>18</c:v>
                </c:pt>
                <c:pt idx="4139">
                  <c:v>21</c:v>
                </c:pt>
                <c:pt idx="4140">
                  <c:v>20</c:v>
                </c:pt>
                <c:pt idx="4141">
                  <c:v>21</c:v>
                </c:pt>
                <c:pt idx="4142">
                  <c:v>21</c:v>
                </c:pt>
                <c:pt idx="4143">
                  <c:v>20</c:v>
                </c:pt>
                <c:pt idx="4144">
                  <c:v>21</c:v>
                </c:pt>
                <c:pt idx="4145">
                  <c:v>21</c:v>
                </c:pt>
                <c:pt idx="4146">
                  <c:v>20</c:v>
                </c:pt>
                <c:pt idx="4147">
                  <c:v>22</c:v>
                </c:pt>
                <c:pt idx="4148">
                  <c:v>22</c:v>
                </c:pt>
                <c:pt idx="4149">
                  <c:v>20</c:v>
                </c:pt>
                <c:pt idx="4150">
                  <c:v>19</c:v>
                </c:pt>
                <c:pt idx="4151">
                  <c:v>20</c:v>
                </c:pt>
                <c:pt idx="4152">
                  <c:v>22</c:v>
                </c:pt>
                <c:pt idx="4153">
                  <c:v>21</c:v>
                </c:pt>
                <c:pt idx="4154">
                  <c:v>21</c:v>
                </c:pt>
                <c:pt idx="4155">
                  <c:v>22</c:v>
                </c:pt>
                <c:pt idx="4156">
                  <c:v>19</c:v>
                </c:pt>
                <c:pt idx="4157">
                  <c:v>20</c:v>
                </c:pt>
                <c:pt idx="4158">
                  <c:v>19</c:v>
                </c:pt>
                <c:pt idx="4159">
                  <c:v>20</c:v>
                </c:pt>
                <c:pt idx="4160">
                  <c:v>22</c:v>
                </c:pt>
                <c:pt idx="4161">
                  <c:v>20</c:v>
                </c:pt>
                <c:pt idx="4162">
                  <c:v>20</c:v>
                </c:pt>
                <c:pt idx="4163">
                  <c:v>20</c:v>
                </c:pt>
                <c:pt idx="4164">
                  <c:v>21</c:v>
                </c:pt>
                <c:pt idx="4165">
                  <c:v>21</c:v>
                </c:pt>
                <c:pt idx="4166">
                  <c:v>22</c:v>
                </c:pt>
                <c:pt idx="4167">
                  <c:v>19</c:v>
                </c:pt>
                <c:pt idx="4168">
                  <c:v>20</c:v>
                </c:pt>
                <c:pt idx="4169">
                  <c:v>20</c:v>
                </c:pt>
                <c:pt idx="4170">
                  <c:v>20</c:v>
                </c:pt>
                <c:pt idx="4171">
                  <c:v>22</c:v>
                </c:pt>
                <c:pt idx="4172">
                  <c:v>20</c:v>
                </c:pt>
                <c:pt idx="4173">
                  <c:v>20</c:v>
                </c:pt>
                <c:pt idx="4174">
                  <c:v>19</c:v>
                </c:pt>
                <c:pt idx="4175">
                  <c:v>21</c:v>
                </c:pt>
                <c:pt idx="4176">
                  <c:v>21</c:v>
                </c:pt>
                <c:pt idx="4177">
                  <c:v>21</c:v>
                </c:pt>
                <c:pt idx="4178">
                  <c:v>20</c:v>
                </c:pt>
                <c:pt idx="4179">
                  <c:v>20</c:v>
                </c:pt>
                <c:pt idx="4180">
                  <c:v>21</c:v>
                </c:pt>
                <c:pt idx="4181">
                  <c:v>20</c:v>
                </c:pt>
                <c:pt idx="4182">
                  <c:v>21</c:v>
                </c:pt>
                <c:pt idx="4183">
                  <c:v>21</c:v>
                </c:pt>
                <c:pt idx="4184">
                  <c:v>22</c:v>
                </c:pt>
                <c:pt idx="4185">
                  <c:v>20</c:v>
                </c:pt>
                <c:pt idx="4186">
                  <c:v>23</c:v>
                </c:pt>
                <c:pt idx="4187">
                  <c:v>20</c:v>
                </c:pt>
                <c:pt idx="4188">
                  <c:v>21</c:v>
                </c:pt>
                <c:pt idx="4189">
                  <c:v>20</c:v>
                </c:pt>
                <c:pt idx="4190">
                  <c:v>20</c:v>
                </c:pt>
                <c:pt idx="4191">
                  <c:v>20</c:v>
                </c:pt>
                <c:pt idx="4192">
                  <c:v>20</c:v>
                </c:pt>
                <c:pt idx="4193">
                  <c:v>21</c:v>
                </c:pt>
                <c:pt idx="4194">
                  <c:v>20</c:v>
                </c:pt>
                <c:pt idx="4195">
                  <c:v>18</c:v>
                </c:pt>
                <c:pt idx="4196">
                  <c:v>21</c:v>
                </c:pt>
                <c:pt idx="4197">
                  <c:v>18</c:v>
                </c:pt>
                <c:pt idx="4198">
                  <c:v>20</c:v>
                </c:pt>
                <c:pt idx="4199">
                  <c:v>22</c:v>
                </c:pt>
                <c:pt idx="4200">
                  <c:v>22</c:v>
                </c:pt>
                <c:pt idx="4201">
                  <c:v>21</c:v>
                </c:pt>
                <c:pt idx="4202">
                  <c:v>23</c:v>
                </c:pt>
                <c:pt idx="4203">
                  <c:v>21</c:v>
                </c:pt>
                <c:pt idx="4204">
                  <c:v>21</c:v>
                </c:pt>
                <c:pt idx="4205">
                  <c:v>20</c:v>
                </c:pt>
                <c:pt idx="4206">
                  <c:v>23</c:v>
                </c:pt>
                <c:pt idx="4207">
                  <c:v>20</c:v>
                </c:pt>
                <c:pt idx="4208">
                  <c:v>18</c:v>
                </c:pt>
                <c:pt idx="4209">
                  <c:v>20</c:v>
                </c:pt>
                <c:pt idx="4210">
                  <c:v>21</c:v>
                </c:pt>
                <c:pt idx="4211">
                  <c:v>23</c:v>
                </c:pt>
                <c:pt idx="4212">
                  <c:v>22</c:v>
                </c:pt>
                <c:pt idx="4213">
                  <c:v>21</c:v>
                </c:pt>
                <c:pt idx="4214">
                  <c:v>20</c:v>
                </c:pt>
                <c:pt idx="4215">
                  <c:v>19</c:v>
                </c:pt>
                <c:pt idx="4216">
                  <c:v>22</c:v>
                </c:pt>
                <c:pt idx="4217">
                  <c:v>20</c:v>
                </c:pt>
                <c:pt idx="4218">
                  <c:v>21</c:v>
                </c:pt>
                <c:pt idx="4219">
                  <c:v>21</c:v>
                </c:pt>
                <c:pt idx="4220">
                  <c:v>21</c:v>
                </c:pt>
                <c:pt idx="4221">
                  <c:v>21</c:v>
                </c:pt>
                <c:pt idx="4222">
                  <c:v>21</c:v>
                </c:pt>
                <c:pt idx="4223">
                  <c:v>21</c:v>
                </c:pt>
                <c:pt idx="4224">
                  <c:v>19</c:v>
                </c:pt>
                <c:pt idx="4225">
                  <c:v>19</c:v>
                </c:pt>
                <c:pt idx="4226">
                  <c:v>20</c:v>
                </c:pt>
                <c:pt idx="4227">
                  <c:v>22</c:v>
                </c:pt>
                <c:pt idx="4228">
                  <c:v>22</c:v>
                </c:pt>
                <c:pt idx="4229">
                  <c:v>21</c:v>
                </c:pt>
                <c:pt idx="4230">
                  <c:v>20</c:v>
                </c:pt>
                <c:pt idx="4231">
                  <c:v>20</c:v>
                </c:pt>
                <c:pt idx="4232">
                  <c:v>19</c:v>
                </c:pt>
                <c:pt idx="4233">
                  <c:v>20</c:v>
                </c:pt>
                <c:pt idx="4234">
                  <c:v>19</c:v>
                </c:pt>
                <c:pt idx="4235">
                  <c:v>20</c:v>
                </c:pt>
                <c:pt idx="4236">
                  <c:v>20</c:v>
                </c:pt>
                <c:pt idx="4237">
                  <c:v>23</c:v>
                </c:pt>
                <c:pt idx="4238">
                  <c:v>20</c:v>
                </c:pt>
                <c:pt idx="4239">
                  <c:v>22</c:v>
                </c:pt>
                <c:pt idx="4240">
                  <c:v>20</c:v>
                </c:pt>
                <c:pt idx="4241">
                  <c:v>19</c:v>
                </c:pt>
                <c:pt idx="4242">
                  <c:v>21</c:v>
                </c:pt>
                <c:pt idx="4243">
                  <c:v>20</c:v>
                </c:pt>
                <c:pt idx="4244">
                  <c:v>22</c:v>
                </c:pt>
                <c:pt idx="4245">
                  <c:v>19</c:v>
                </c:pt>
                <c:pt idx="4246">
                  <c:v>21</c:v>
                </c:pt>
                <c:pt idx="4247">
                  <c:v>22</c:v>
                </c:pt>
                <c:pt idx="4248">
                  <c:v>21</c:v>
                </c:pt>
                <c:pt idx="4249">
                  <c:v>20</c:v>
                </c:pt>
                <c:pt idx="4250">
                  <c:v>21</c:v>
                </c:pt>
                <c:pt idx="4251">
                  <c:v>21</c:v>
                </c:pt>
                <c:pt idx="4252">
                  <c:v>21</c:v>
                </c:pt>
                <c:pt idx="4253">
                  <c:v>20</c:v>
                </c:pt>
                <c:pt idx="4254">
                  <c:v>20</c:v>
                </c:pt>
                <c:pt idx="4255">
                  <c:v>20</c:v>
                </c:pt>
                <c:pt idx="4256">
                  <c:v>19</c:v>
                </c:pt>
                <c:pt idx="4257">
                  <c:v>20</c:v>
                </c:pt>
                <c:pt idx="4258">
                  <c:v>22</c:v>
                </c:pt>
                <c:pt idx="4259">
                  <c:v>22</c:v>
                </c:pt>
                <c:pt idx="4260">
                  <c:v>19</c:v>
                </c:pt>
                <c:pt idx="4261">
                  <c:v>20</c:v>
                </c:pt>
                <c:pt idx="4262">
                  <c:v>21</c:v>
                </c:pt>
                <c:pt idx="4263">
                  <c:v>20</c:v>
                </c:pt>
                <c:pt idx="4264">
                  <c:v>20</c:v>
                </c:pt>
                <c:pt idx="4265">
                  <c:v>21</c:v>
                </c:pt>
                <c:pt idx="4266">
                  <c:v>21</c:v>
                </c:pt>
                <c:pt idx="4267">
                  <c:v>20</c:v>
                </c:pt>
                <c:pt idx="4268">
                  <c:v>21</c:v>
                </c:pt>
                <c:pt idx="4269">
                  <c:v>20</c:v>
                </c:pt>
                <c:pt idx="4270">
                  <c:v>21</c:v>
                </c:pt>
                <c:pt idx="4271">
                  <c:v>21</c:v>
                </c:pt>
                <c:pt idx="4272">
                  <c:v>21</c:v>
                </c:pt>
                <c:pt idx="4273">
                  <c:v>20</c:v>
                </c:pt>
                <c:pt idx="4274">
                  <c:v>21</c:v>
                </c:pt>
                <c:pt idx="4275">
                  <c:v>21</c:v>
                </c:pt>
                <c:pt idx="4276">
                  <c:v>21</c:v>
                </c:pt>
                <c:pt idx="4277">
                  <c:v>20</c:v>
                </c:pt>
                <c:pt idx="4278">
                  <c:v>20</c:v>
                </c:pt>
                <c:pt idx="4279">
                  <c:v>20</c:v>
                </c:pt>
                <c:pt idx="4280">
                  <c:v>20</c:v>
                </c:pt>
                <c:pt idx="4281">
                  <c:v>19</c:v>
                </c:pt>
                <c:pt idx="4282">
                  <c:v>19</c:v>
                </c:pt>
                <c:pt idx="4283">
                  <c:v>21</c:v>
                </c:pt>
                <c:pt idx="4284">
                  <c:v>20</c:v>
                </c:pt>
                <c:pt idx="4285">
                  <c:v>19</c:v>
                </c:pt>
                <c:pt idx="4286">
                  <c:v>19</c:v>
                </c:pt>
                <c:pt idx="4287">
                  <c:v>21</c:v>
                </c:pt>
                <c:pt idx="4288">
                  <c:v>21</c:v>
                </c:pt>
                <c:pt idx="4289">
                  <c:v>20</c:v>
                </c:pt>
                <c:pt idx="4290">
                  <c:v>20</c:v>
                </c:pt>
                <c:pt idx="4291">
                  <c:v>20</c:v>
                </c:pt>
                <c:pt idx="4292">
                  <c:v>20</c:v>
                </c:pt>
                <c:pt idx="4293">
                  <c:v>22</c:v>
                </c:pt>
                <c:pt idx="4294">
                  <c:v>22</c:v>
                </c:pt>
                <c:pt idx="4295">
                  <c:v>20</c:v>
                </c:pt>
                <c:pt idx="4296">
                  <c:v>21</c:v>
                </c:pt>
                <c:pt idx="4297">
                  <c:v>20</c:v>
                </c:pt>
                <c:pt idx="4298">
                  <c:v>20</c:v>
                </c:pt>
                <c:pt idx="4299">
                  <c:v>19</c:v>
                </c:pt>
                <c:pt idx="4300">
                  <c:v>20</c:v>
                </c:pt>
                <c:pt idx="4301">
                  <c:v>20</c:v>
                </c:pt>
                <c:pt idx="4302">
                  <c:v>21</c:v>
                </c:pt>
                <c:pt idx="4303">
                  <c:v>12</c:v>
                </c:pt>
                <c:pt idx="4304">
                  <c:v>20</c:v>
                </c:pt>
                <c:pt idx="4305">
                  <c:v>20</c:v>
                </c:pt>
                <c:pt idx="4306">
                  <c:v>20</c:v>
                </c:pt>
                <c:pt idx="4307">
                  <c:v>21</c:v>
                </c:pt>
                <c:pt idx="4308">
                  <c:v>21</c:v>
                </c:pt>
                <c:pt idx="4309">
                  <c:v>21</c:v>
                </c:pt>
                <c:pt idx="4310">
                  <c:v>22</c:v>
                </c:pt>
                <c:pt idx="4311">
                  <c:v>20</c:v>
                </c:pt>
                <c:pt idx="4312">
                  <c:v>20</c:v>
                </c:pt>
                <c:pt idx="4313">
                  <c:v>20</c:v>
                </c:pt>
                <c:pt idx="4314">
                  <c:v>21</c:v>
                </c:pt>
                <c:pt idx="4315">
                  <c:v>21</c:v>
                </c:pt>
                <c:pt idx="4316">
                  <c:v>20</c:v>
                </c:pt>
                <c:pt idx="4317">
                  <c:v>20</c:v>
                </c:pt>
                <c:pt idx="4318">
                  <c:v>21</c:v>
                </c:pt>
                <c:pt idx="4319">
                  <c:v>21</c:v>
                </c:pt>
                <c:pt idx="4320">
                  <c:v>19</c:v>
                </c:pt>
                <c:pt idx="4321">
                  <c:v>19</c:v>
                </c:pt>
                <c:pt idx="4322">
                  <c:v>19</c:v>
                </c:pt>
                <c:pt idx="4323">
                  <c:v>21</c:v>
                </c:pt>
                <c:pt idx="4324">
                  <c:v>22</c:v>
                </c:pt>
                <c:pt idx="4325">
                  <c:v>17</c:v>
                </c:pt>
                <c:pt idx="4326">
                  <c:v>22</c:v>
                </c:pt>
                <c:pt idx="4327">
                  <c:v>21</c:v>
                </c:pt>
                <c:pt idx="4328">
                  <c:v>21</c:v>
                </c:pt>
                <c:pt idx="4329">
                  <c:v>20</c:v>
                </c:pt>
                <c:pt idx="4330">
                  <c:v>22</c:v>
                </c:pt>
                <c:pt idx="4331">
                  <c:v>20</c:v>
                </c:pt>
                <c:pt idx="4332">
                  <c:v>20</c:v>
                </c:pt>
                <c:pt idx="4333">
                  <c:v>20</c:v>
                </c:pt>
                <c:pt idx="4334">
                  <c:v>20</c:v>
                </c:pt>
                <c:pt idx="4335">
                  <c:v>20</c:v>
                </c:pt>
                <c:pt idx="4336">
                  <c:v>22</c:v>
                </c:pt>
                <c:pt idx="4337">
                  <c:v>21</c:v>
                </c:pt>
                <c:pt idx="4338">
                  <c:v>21</c:v>
                </c:pt>
                <c:pt idx="4339">
                  <c:v>18</c:v>
                </c:pt>
                <c:pt idx="4340">
                  <c:v>21</c:v>
                </c:pt>
                <c:pt idx="4341">
                  <c:v>21</c:v>
                </c:pt>
                <c:pt idx="4342">
                  <c:v>22</c:v>
                </c:pt>
                <c:pt idx="4343">
                  <c:v>21</c:v>
                </c:pt>
                <c:pt idx="4344">
                  <c:v>23</c:v>
                </c:pt>
                <c:pt idx="4345">
                  <c:v>21</c:v>
                </c:pt>
                <c:pt idx="4346">
                  <c:v>22</c:v>
                </c:pt>
                <c:pt idx="4347">
                  <c:v>20</c:v>
                </c:pt>
                <c:pt idx="4348">
                  <c:v>21</c:v>
                </c:pt>
                <c:pt idx="4349">
                  <c:v>19</c:v>
                </c:pt>
                <c:pt idx="4350">
                  <c:v>20</c:v>
                </c:pt>
                <c:pt idx="4351">
                  <c:v>20</c:v>
                </c:pt>
                <c:pt idx="4352">
                  <c:v>20</c:v>
                </c:pt>
                <c:pt idx="4353">
                  <c:v>20</c:v>
                </c:pt>
                <c:pt idx="4354">
                  <c:v>20</c:v>
                </c:pt>
                <c:pt idx="4355">
                  <c:v>17</c:v>
                </c:pt>
                <c:pt idx="4356">
                  <c:v>21</c:v>
                </c:pt>
                <c:pt idx="4357">
                  <c:v>20</c:v>
                </c:pt>
                <c:pt idx="4358">
                  <c:v>19</c:v>
                </c:pt>
                <c:pt idx="4359">
                  <c:v>20</c:v>
                </c:pt>
                <c:pt idx="4360">
                  <c:v>21</c:v>
                </c:pt>
                <c:pt idx="4361">
                  <c:v>21</c:v>
                </c:pt>
                <c:pt idx="4362">
                  <c:v>20</c:v>
                </c:pt>
                <c:pt idx="4363">
                  <c:v>20</c:v>
                </c:pt>
                <c:pt idx="4364">
                  <c:v>20</c:v>
                </c:pt>
                <c:pt idx="4365">
                  <c:v>21</c:v>
                </c:pt>
                <c:pt idx="4366">
                  <c:v>21</c:v>
                </c:pt>
                <c:pt idx="4367">
                  <c:v>20</c:v>
                </c:pt>
                <c:pt idx="4368">
                  <c:v>21</c:v>
                </c:pt>
                <c:pt idx="4369">
                  <c:v>20</c:v>
                </c:pt>
                <c:pt idx="4370">
                  <c:v>20</c:v>
                </c:pt>
                <c:pt idx="4371">
                  <c:v>21</c:v>
                </c:pt>
                <c:pt idx="4372">
                  <c:v>19</c:v>
                </c:pt>
                <c:pt idx="4373">
                  <c:v>22</c:v>
                </c:pt>
                <c:pt idx="4374">
                  <c:v>20</c:v>
                </c:pt>
                <c:pt idx="4375">
                  <c:v>20</c:v>
                </c:pt>
                <c:pt idx="4376">
                  <c:v>19</c:v>
                </c:pt>
                <c:pt idx="4377">
                  <c:v>22</c:v>
                </c:pt>
                <c:pt idx="4378">
                  <c:v>20</c:v>
                </c:pt>
                <c:pt idx="4379">
                  <c:v>20</c:v>
                </c:pt>
                <c:pt idx="4380">
                  <c:v>22</c:v>
                </c:pt>
                <c:pt idx="4381">
                  <c:v>21</c:v>
                </c:pt>
                <c:pt idx="4382">
                  <c:v>19</c:v>
                </c:pt>
                <c:pt idx="4383">
                  <c:v>21</c:v>
                </c:pt>
                <c:pt idx="4384">
                  <c:v>20</c:v>
                </c:pt>
                <c:pt idx="4385">
                  <c:v>18</c:v>
                </c:pt>
                <c:pt idx="4386">
                  <c:v>20</c:v>
                </c:pt>
                <c:pt idx="4387">
                  <c:v>20</c:v>
                </c:pt>
                <c:pt idx="4388">
                  <c:v>21</c:v>
                </c:pt>
                <c:pt idx="4389">
                  <c:v>20</c:v>
                </c:pt>
                <c:pt idx="4390">
                  <c:v>21</c:v>
                </c:pt>
                <c:pt idx="4391">
                  <c:v>21</c:v>
                </c:pt>
                <c:pt idx="4392">
                  <c:v>13</c:v>
                </c:pt>
                <c:pt idx="4393">
                  <c:v>20</c:v>
                </c:pt>
                <c:pt idx="4394">
                  <c:v>20</c:v>
                </c:pt>
                <c:pt idx="4395">
                  <c:v>21</c:v>
                </c:pt>
                <c:pt idx="4396">
                  <c:v>20</c:v>
                </c:pt>
                <c:pt idx="4397">
                  <c:v>20</c:v>
                </c:pt>
                <c:pt idx="4398">
                  <c:v>21</c:v>
                </c:pt>
                <c:pt idx="4399">
                  <c:v>21</c:v>
                </c:pt>
                <c:pt idx="4400">
                  <c:v>20</c:v>
                </c:pt>
                <c:pt idx="4401">
                  <c:v>20</c:v>
                </c:pt>
                <c:pt idx="4402">
                  <c:v>21</c:v>
                </c:pt>
                <c:pt idx="4403">
                  <c:v>22</c:v>
                </c:pt>
                <c:pt idx="4404">
                  <c:v>21</c:v>
                </c:pt>
                <c:pt idx="4405">
                  <c:v>20</c:v>
                </c:pt>
                <c:pt idx="4406">
                  <c:v>20</c:v>
                </c:pt>
                <c:pt idx="4407">
                  <c:v>20</c:v>
                </c:pt>
                <c:pt idx="4408">
                  <c:v>22</c:v>
                </c:pt>
                <c:pt idx="4409">
                  <c:v>21</c:v>
                </c:pt>
                <c:pt idx="4410">
                  <c:v>22</c:v>
                </c:pt>
                <c:pt idx="4411">
                  <c:v>19</c:v>
                </c:pt>
                <c:pt idx="4412">
                  <c:v>21</c:v>
                </c:pt>
                <c:pt idx="4413">
                  <c:v>21</c:v>
                </c:pt>
                <c:pt idx="4414">
                  <c:v>21</c:v>
                </c:pt>
                <c:pt idx="4415">
                  <c:v>19</c:v>
                </c:pt>
                <c:pt idx="4416">
                  <c:v>19</c:v>
                </c:pt>
                <c:pt idx="4417">
                  <c:v>19</c:v>
                </c:pt>
                <c:pt idx="4418">
                  <c:v>20</c:v>
                </c:pt>
                <c:pt idx="4419">
                  <c:v>21</c:v>
                </c:pt>
                <c:pt idx="4420">
                  <c:v>21</c:v>
                </c:pt>
                <c:pt idx="4421">
                  <c:v>21</c:v>
                </c:pt>
                <c:pt idx="4422">
                  <c:v>20</c:v>
                </c:pt>
                <c:pt idx="4423">
                  <c:v>19</c:v>
                </c:pt>
                <c:pt idx="4424">
                  <c:v>20</c:v>
                </c:pt>
                <c:pt idx="4425">
                  <c:v>20</c:v>
                </c:pt>
                <c:pt idx="4426">
                  <c:v>20</c:v>
                </c:pt>
                <c:pt idx="4427">
                  <c:v>21</c:v>
                </c:pt>
                <c:pt idx="4428">
                  <c:v>22</c:v>
                </c:pt>
                <c:pt idx="4429">
                  <c:v>22</c:v>
                </c:pt>
                <c:pt idx="4430">
                  <c:v>21</c:v>
                </c:pt>
                <c:pt idx="4431">
                  <c:v>21</c:v>
                </c:pt>
                <c:pt idx="4432">
                  <c:v>21</c:v>
                </c:pt>
                <c:pt idx="4433">
                  <c:v>21</c:v>
                </c:pt>
                <c:pt idx="4434">
                  <c:v>20</c:v>
                </c:pt>
                <c:pt idx="4435">
                  <c:v>22</c:v>
                </c:pt>
                <c:pt idx="4436">
                  <c:v>22</c:v>
                </c:pt>
                <c:pt idx="4437">
                  <c:v>22</c:v>
                </c:pt>
                <c:pt idx="4438">
                  <c:v>21</c:v>
                </c:pt>
                <c:pt idx="4439">
                  <c:v>22</c:v>
                </c:pt>
                <c:pt idx="4440">
                  <c:v>20</c:v>
                </c:pt>
                <c:pt idx="4441">
                  <c:v>20</c:v>
                </c:pt>
                <c:pt idx="4442">
                  <c:v>20</c:v>
                </c:pt>
                <c:pt idx="4443">
                  <c:v>20</c:v>
                </c:pt>
                <c:pt idx="4444">
                  <c:v>19</c:v>
                </c:pt>
                <c:pt idx="4445">
                  <c:v>21</c:v>
                </c:pt>
                <c:pt idx="4446">
                  <c:v>21</c:v>
                </c:pt>
                <c:pt idx="4447">
                  <c:v>18</c:v>
                </c:pt>
                <c:pt idx="4448">
                  <c:v>20</c:v>
                </c:pt>
                <c:pt idx="4449">
                  <c:v>20</c:v>
                </c:pt>
                <c:pt idx="4450">
                  <c:v>21</c:v>
                </c:pt>
                <c:pt idx="4451">
                  <c:v>21</c:v>
                </c:pt>
                <c:pt idx="4452">
                  <c:v>20</c:v>
                </c:pt>
                <c:pt idx="4453">
                  <c:v>20</c:v>
                </c:pt>
                <c:pt idx="4454">
                  <c:v>21</c:v>
                </c:pt>
                <c:pt idx="4455">
                  <c:v>22</c:v>
                </c:pt>
                <c:pt idx="4456">
                  <c:v>20</c:v>
                </c:pt>
                <c:pt idx="4457">
                  <c:v>20</c:v>
                </c:pt>
                <c:pt idx="4458">
                  <c:v>20</c:v>
                </c:pt>
                <c:pt idx="4459">
                  <c:v>23</c:v>
                </c:pt>
                <c:pt idx="4460">
                  <c:v>21</c:v>
                </c:pt>
                <c:pt idx="4461">
                  <c:v>21</c:v>
                </c:pt>
                <c:pt idx="4462">
                  <c:v>19</c:v>
                </c:pt>
                <c:pt idx="4463">
                  <c:v>21</c:v>
                </c:pt>
                <c:pt idx="4464">
                  <c:v>20</c:v>
                </c:pt>
                <c:pt idx="4465">
                  <c:v>20</c:v>
                </c:pt>
                <c:pt idx="4466">
                  <c:v>21</c:v>
                </c:pt>
                <c:pt idx="4467">
                  <c:v>21</c:v>
                </c:pt>
                <c:pt idx="4468">
                  <c:v>20</c:v>
                </c:pt>
                <c:pt idx="4469">
                  <c:v>20</c:v>
                </c:pt>
                <c:pt idx="4470">
                  <c:v>21</c:v>
                </c:pt>
                <c:pt idx="4471">
                  <c:v>20</c:v>
                </c:pt>
                <c:pt idx="4472">
                  <c:v>19</c:v>
                </c:pt>
                <c:pt idx="4473">
                  <c:v>20</c:v>
                </c:pt>
                <c:pt idx="4474">
                  <c:v>20</c:v>
                </c:pt>
                <c:pt idx="4475">
                  <c:v>20</c:v>
                </c:pt>
                <c:pt idx="4476">
                  <c:v>20</c:v>
                </c:pt>
                <c:pt idx="4477">
                  <c:v>20</c:v>
                </c:pt>
                <c:pt idx="4478">
                  <c:v>21</c:v>
                </c:pt>
                <c:pt idx="4479">
                  <c:v>21</c:v>
                </c:pt>
                <c:pt idx="4480">
                  <c:v>21</c:v>
                </c:pt>
                <c:pt idx="4481">
                  <c:v>21</c:v>
                </c:pt>
                <c:pt idx="4482">
                  <c:v>21</c:v>
                </c:pt>
                <c:pt idx="4483">
                  <c:v>21</c:v>
                </c:pt>
                <c:pt idx="4484">
                  <c:v>20</c:v>
                </c:pt>
                <c:pt idx="4485">
                  <c:v>20</c:v>
                </c:pt>
                <c:pt idx="4486">
                  <c:v>22</c:v>
                </c:pt>
                <c:pt idx="4487">
                  <c:v>22</c:v>
                </c:pt>
                <c:pt idx="4488">
                  <c:v>20</c:v>
                </c:pt>
                <c:pt idx="4489">
                  <c:v>20</c:v>
                </c:pt>
                <c:pt idx="4490">
                  <c:v>21</c:v>
                </c:pt>
                <c:pt idx="4491">
                  <c:v>20</c:v>
                </c:pt>
                <c:pt idx="4492">
                  <c:v>23</c:v>
                </c:pt>
                <c:pt idx="4493">
                  <c:v>21</c:v>
                </c:pt>
                <c:pt idx="4494">
                  <c:v>22</c:v>
                </c:pt>
                <c:pt idx="4495">
                  <c:v>18</c:v>
                </c:pt>
                <c:pt idx="4496">
                  <c:v>21</c:v>
                </c:pt>
                <c:pt idx="4497">
                  <c:v>22</c:v>
                </c:pt>
                <c:pt idx="4498">
                  <c:v>19</c:v>
                </c:pt>
                <c:pt idx="4499">
                  <c:v>21</c:v>
                </c:pt>
                <c:pt idx="4500">
                  <c:v>21</c:v>
                </c:pt>
                <c:pt idx="4501">
                  <c:v>22</c:v>
                </c:pt>
                <c:pt idx="4502">
                  <c:v>20</c:v>
                </c:pt>
                <c:pt idx="4503">
                  <c:v>20</c:v>
                </c:pt>
                <c:pt idx="4504">
                  <c:v>20</c:v>
                </c:pt>
                <c:pt idx="4505">
                  <c:v>20</c:v>
                </c:pt>
                <c:pt idx="4506">
                  <c:v>19</c:v>
                </c:pt>
                <c:pt idx="4507">
                  <c:v>21</c:v>
                </c:pt>
                <c:pt idx="4508">
                  <c:v>20</c:v>
                </c:pt>
                <c:pt idx="4509">
                  <c:v>20</c:v>
                </c:pt>
                <c:pt idx="4510">
                  <c:v>19</c:v>
                </c:pt>
                <c:pt idx="4511">
                  <c:v>20</c:v>
                </c:pt>
                <c:pt idx="4512">
                  <c:v>21</c:v>
                </c:pt>
                <c:pt idx="4513">
                  <c:v>22</c:v>
                </c:pt>
                <c:pt idx="4514">
                  <c:v>22</c:v>
                </c:pt>
                <c:pt idx="4515">
                  <c:v>21</c:v>
                </c:pt>
                <c:pt idx="4516">
                  <c:v>20</c:v>
                </c:pt>
                <c:pt idx="4517">
                  <c:v>20</c:v>
                </c:pt>
                <c:pt idx="4518">
                  <c:v>22</c:v>
                </c:pt>
                <c:pt idx="4519">
                  <c:v>19</c:v>
                </c:pt>
                <c:pt idx="4520">
                  <c:v>20</c:v>
                </c:pt>
                <c:pt idx="4521">
                  <c:v>20</c:v>
                </c:pt>
                <c:pt idx="4522">
                  <c:v>20</c:v>
                </c:pt>
                <c:pt idx="4523">
                  <c:v>21</c:v>
                </c:pt>
                <c:pt idx="4524">
                  <c:v>22</c:v>
                </c:pt>
                <c:pt idx="4525">
                  <c:v>20</c:v>
                </c:pt>
                <c:pt idx="4526">
                  <c:v>20</c:v>
                </c:pt>
                <c:pt idx="4527">
                  <c:v>20</c:v>
                </c:pt>
                <c:pt idx="4528">
                  <c:v>19</c:v>
                </c:pt>
                <c:pt idx="4529">
                  <c:v>19</c:v>
                </c:pt>
                <c:pt idx="4530">
                  <c:v>22</c:v>
                </c:pt>
                <c:pt idx="4531">
                  <c:v>20</c:v>
                </c:pt>
                <c:pt idx="4532">
                  <c:v>19</c:v>
                </c:pt>
                <c:pt idx="4533">
                  <c:v>21</c:v>
                </c:pt>
                <c:pt idx="4534">
                  <c:v>22</c:v>
                </c:pt>
                <c:pt idx="4535">
                  <c:v>20</c:v>
                </c:pt>
                <c:pt idx="4536">
                  <c:v>22</c:v>
                </c:pt>
                <c:pt idx="4537">
                  <c:v>21</c:v>
                </c:pt>
                <c:pt idx="4538">
                  <c:v>20</c:v>
                </c:pt>
                <c:pt idx="4539">
                  <c:v>20</c:v>
                </c:pt>
                <c:pt idx="4540">
                  <c:v>20</c:v>
                </c:pt>
                <c:pt idx="4541">
                  <c:v>19</c:v>
                </c:pt>
                <c:pt idx="4542">
                  <c:v>22</c:v>
                </c:pt>
                <c:pt idx="4543">
                  <c:v>21</c:v>
                </c:pt>
                <c:pt idx="4544">
                  <c:v>20</c:v>
                </c:pt>
                <c:pt idx="4545">
                  <c:v>20</c:v>
                </c:pt>
                <c:pt idx="4546">
                  <c:v>21</c:v>
                </c:pt>
                <c:pt idx="4547">
                  <c:v>21</c:v>
                </c:pt>
                <c:pt idx="4548">
                  <c:v>20</c:v>
                </c:pt>
                <c:pt idx="4549">
                  <c:v>22</c:v>
                </c:pt>
                <c:pt idx="4550">
                  <c:v>19</c:v>
                </c:pt>
                <c:pt idx="4551">
                  <c:v>21</c:v>
                </c:pt>
                <c:pt idx="4552">
                  <c:v>21</c:v>
                </c:pt>
                <c:pt idx="4553">
                  <c:v>20</c:v>
                </c:pt>
                <c:pt idx="4554">
                  <c:v>21</c:v>
                </c:pt>
                <c:pt idx="4555">
                  <c:v>23</c:v>
                </c:pt>
                <c:pt idx="4556">
                  <c:v>21</c:v>
                </c:pt>
                <c:pt idx="4557">
                  <c:v>20</c:v>
                </c:pt>
                <c:pt idx="4558">
                  <c:v>21</c:v>
                </c:pt>
                <c:pt idx="4559">
                  <c:v>22</c:v>
                </c:pt>
                <c:pt idx="4560">
                  <c:v>20</c:v>
                </c:pt>
                <c:pt idx="4561">
                  <c:v>19</c:v>
                </c:pt>
                <c:pt idx="4562">
                  <c:v>18</c:v>
                </c:pt>
                <c:pt idx="4563">
                  <c:v>20</c:v>
                </c:pt>
                <c:pt idx="4564">
                  <c:v>23</c:v>
                </c:pt>
                <c:pt idx="4565">
                  <c:v>19</c:v>
                </c:pt>
                <c:pt idx="4566">
                  <c:v>21</c:v>
                </c:pt>
                <c:pt idx="4567">
                  <c:v>20</c:v>
                </c:pt>
                <c:pt idx="4568">
                  <c:v>21</c:v>
                </c:pt>
                <c:pt idx="4569">
                  <c:v>20</c:v>
                </c:pt>
                <c:pt idx="4570">
                  <c:v>23</c:v>
                </c:pt>
                <c:pt idx="4571">
                  <c:v>20</c:v>
                </c:pt>
                <c:pt idx="4572">
                  <c:v>20</c:v>
                </c:pt>
                <c:pt idx="4573">
                  <c:v>21</c:v>
                </c:pt>
                <c:pt idx="4574">
                  <c:v>21</c:v>
                </c:pt>
                <c:pt idx="4575">
                  <c:v>20</c:v>
                </c:pt>
                <c:pt idx="4576">
                  <c:v>21</c:v>
                </c:pt>
                <c:pt idx="4577">
                  <c:v>21</c:v>
                </c:pt>
                <c:pt idx="4578">
                  <c:v>21</c:v>
                </c:pt>
                <c:pt idx="4579">
                  <c:v>22</c:v>
                </c:pt>
                <c:pt idx="4580">
                  <c:v>20</c:v>
                </c:pt>
                <c:pt idx="4581">
                  <c:v>20</c:v>
                </c:pt>
                <c:pt idx="4582">
                  <c:v>20</c:v>
                </c:pt>
                <c:pt idx="4583">
                  <c:v>20</c:v>
                </c:pt>
                <c:pt idx="4584">
                  <c:v>22</c:v>
                </c:pt>
                <c:pt idx="4585">
                  <c:v>20</c:v>
                </c:pt>
                <c:pt idx="4586">
                  <c:v>21</c:v>
                </c:pt>
                <c:pt idx="4587">
                  <c:v>18</c:v>
                </c:pt>
                <c:pt idx="4588">
                  <c:v>22</c:v>
                </c:pt>
                <c:pt idx="4589">
                  <c:v>21</c:v>
                </c:pt>
                <c:pt idx="4590">
                  <c:v>24</c:v>
                </c:pt>
                <c:pt idx="4591">
                  <c:v>23</c:v>
                </c:pt>
                <c:pt idx="4592">
                  <c:v>21</c:v>
                </c:pt>
                <c:pt idx="4593">
                  <c:v>21</c:v>
                </c:pt>
                <c:pt idx="4594">
                  <c:v>21</c:v>
                </c:pt>
                <c:pt idx="4595">
                  <c:v>20</c:v>
                </c:pt>
                <c:pt idx="4596">
                  <c:v>21</c:v>
                </c:pt>
                <c:pt idx="4597">
                  <c:v>20</c:v>
                </c:pt>
                <c:pt idx="4598">
                  <c:v>21</c:v>
                </c:pt>
                <c:pt idx="4599">
                  <c:v>20</c:v>
                </c:pt>
                <c:pt idx="4600">
                  <c:v>19</c:v>
                </c:pt>
                <c:pt idx="4601">
                  <c:v>21</c:v>
                </c:pt>
                <c:pt idx="4602">
                  <c:v>20</c:v>
                </c:pt>
                <c:pt idx="4603">
                  <c:v>21</c:v>
                </c:pt>
                <c:pt idx="4604">
                  <c:v>21</c:v>
                </c:pt>
                <c:pt idx="4605">
                  <c:v>21</c:v>
                </c:pt>
                <c:pt idx="4606">
                  <c:v>21</c:v>
                </c:pt>
                <c:pt idx="4607">
                  <c:v>20</c:v>
                </c:pt>
                <c:pt idx="4608">
                  <c:v>17</c:v>
                </c:pt>
                <c:pt idx="4609">
                  <c:v>19</c:v>
                </c:pt>
                <c:pt idx="4610">
                  <c:v>21</c:v>
                </c:pt>
                <c:pt idx="4611">
                  <c:v>19</c:v>
                </c:pt>
                <c:pt idx="4612">
                  <c:v>21</c:v>
                </c:pt>
                <c:pt idx="4613">
                  <c:v>20</c:v>
                </c:pt>
                <c:pt idx="4614">
                  <c:v>19</c:v>
                </c:pt>
                <c:pt idx="4615">
                  <c:v>21</c:v>
                </c:pt>
                <c:pt idx="4616">
                  <c:v>22</c:v>
                </c:pt>
                <c:pt idx="4617">
                  <c:v>23</c:v>
                </c:pt>
                <c:pt idx="4618">
                  <c:v>22</c:v>
                </c:pt>
                <c:pt idx="4619">
                  <c:v>21</c:v>
                </c:pt>
                <c:pt idx="4620">
                  <c:v>19</c:v>
                </c:pt>
                <c:pt idx="4621">
                  <c:v>18</c:v>
                </c:pt>
                <c:pt idx="4622">
                  <c:v>21</c:v>
                </c:pt>
                <c:pt idx="4623">
                  <c:v>23</c:v>
                </c:pt>
                <c:pt idx="4624">
                  <c:v>20</c:v>
                </c:pt>
                <c:pt idx="4625">
                  <c:v>21</c:v>
                </c:pt>
                <c:pt idx="4626">
                  <c:v>20</c:v>
                </c:pt>
                <c:pt idx="4627">
                  <c:v>21</c:v>
                </c:pt>
                <c:pt idx="4628">
                  <c:v>20</c:v>
                </c:pt>
                <c:pt idx="4629">
                  <c:v>20</c:v>
                </c:pt>
                <c:pt idx="4630">
                  <c:v>21</c:v>
                </c:pt>
                <c:pt idx="4631">
                  <c:v>22</c:v>
                </c:pt>
                <c:pt idx="4632">
                  <c:v>19</c:v>
                </c:pt>
                <c:pt idx="4633">
                  <c:v>20</c:v>
                </c:pt>
                <c:pt idx="4634">
                  <c:v>20</c:v>
                </c:pt>
                <c:pt idx="4635">
                  <c:v>21</c:v>
                </c:pt>
                <c:pt idx="4636">
                  <c:v>21</c:v>
                </c:pt>
                <c:pt idx="4637">
                  <c:v>20</c:v>
                </c:pt>
                <c:pt idx="4638">
                  <c:v>19</c:v>
                </c:pt>
                <c:pt idx="4639">
                  <c:v>20</c:v>
                </c:pt>
                <c:pt idx="4640">
                  <c:v>21</c:v>
                </c:pt>
                <c:pt idx="4641">
                  <c:v>21</c:v>
                </c:pt>
                <c:pt idx="4642">
                  <c:v>20</c:v>
                </c:pt>
                <c:pt idx="4643">
                  <c:v>21</c:v>
                </c:pt>
                <c:pt idx="4644">
                  <c:v>19</c:v>
                </c:pt>
                <c:pt idx="4645">
                  <c:v>21</c:v>
                </c:pt>
                <c:pt idx="4646">
                  <c:v>18</c:v>
                </c:pt>
                <c:pt idx="4647">
                  <c:v>21</c:v>
                </c:pt>
                <c:pt idx="4648">
                  <c:v>20</c:v>
                </c:pt>
                <c:pt idx="4649">
                  <c:v>21</c:v>
                </c:pt>
                <c:pt idx="4650">
                  <c:v>20</c:v>
                </c:pt>
                <c:pt idx="4651">
                  <c:v>19</c:v>
                </c:pt>
                <c:pt idx="4652">
                  <c:v>21</c:v>
                </c:pt>
                <c:pt idx="4653">
                  <c:v>20</c:v>
                </c:pt>
                <c:pt idx="4654">
                  <c:v>21</c:v>
                </c:pt>
                <c:pt idx="4655">
                  <c:v>20</c:v>
                </c:pt>
                <c:pt idx="4656">
                  <c:v>21</c:v>
                </c:pt>
                <c:pt idx="4657">
                  <c:v>20</c:v>
                </c:pt>
                <c:pt idx="4658">
                  <c:v>20</c:v>
                </c:pt>
                <c:pt idx="4659">
                  <c:v>20</c:v>
                </c:pt>
                <c:pt idx="4660">
                  <c:v>22</c:v>
                </c:pt>
                <c:pt idx="4661">
                  <c:v>20</c:v>
                </c:pt>
                <c:pt idx="4662">
                  <c:v>21</c:v>
                </c:pt>
                <c:pt idx="4663">
                  <c:v>20</c:v>
                </c:pt>
                <c:pt idx="4664">
                  <c:v>20</c:v>
                </c:pt>
                <c:pt idx="4665">
                  <c:v>21</c:v>
                </c:pt>
                <c:pt idx="4666">
                  <c:v>20</c:v>
                </c:pt>
                <c:pt idx="4667">
                  <c:v>19</c:v>
                </c:pt>
                <c:pt idx="4668">
                  <c:v>19</c:v>
                </c:pt>
                <c:pt idx="4669">
                  <c:v>21</c:v>
                </c:pt>
                <c:pt idx="4670">
                  <c:v>22</c:v>
                </c:pt>
                <c:pt idx="4671">
                  <c:v>20</c:v>
                </c:pt>
                <c:pt idx="4672">
                  <c:v>20</c:v>
                </c:pt>
                <c:pt idx="4673">
                  <c:v>23</c:v>
                </c:pt>
                <c:pt idx="4674">
                  <c:v>20</c:v>
                </c:pt>
                <c:pt idx="4675">
                  <c:v>20</c:v>
                </c:pt>
                <c:pt idx="4676">
                  <c:v>21</c:v>
                </c:pt>
                <c:pt idx="4677">
                  <c:v>20</c:v>
                </c:pt>
                <c:pt idx="4678">
                  <c:v>22</c:v>
                </c:pt>
                <c:pt idx="4679">
                  <c:v>20</c:v>
                </c:pt>
                <c:pt idx="4680">
                  <c:v>19</c:v>
                </c:pt>
                <c:pt idx="4681">
                  <c:v>20</c:v>
                </c:pt>
                <c:pt idx="4682">
                  <c:v>20</c:v>
                </c:pt>
                <c:pt idx="4683">
                  <c:v>20</c:v>
                </c:pt>
                <c:pt idx="4684">
                  <c:v>20</c:v>
                </c:pt>
                <c:pt idx="4685">
                  <c:v>22</c:v>
                </c:pt>
                <c:pt idx="4686">
                  <c:v>20</c:v>
                </c:pt>
                <c:pt idx="4687">
                  <c:v>20</c:v>
                </c:pt>
                <c:pt idx="4688">
                  <c:v>21</c:v>
                </c:pt>
                <c:pt idx="4689">
                  <c:v>22</c:v>
                </c:pt>
                <c:pt idx="4690">
                  <c:v>21</c:v>
                </c:pt>
                <c:pt idx="4691">
                  <c:v>20</c:v>
                </c:pt>
                <c:pt idx="4692">
                  <c:v>20</c:v>
                </c:pt>
                <c:pt idx="4693">
                  <c:v>22</c:v>
                </c:pt>
                <c:pt idx="4694">
                  <c:v>20</c:v>
                </c:pt>
                <c:pt idx="4695">
                  <c:v>19</c:v>
                </c:pt>
                <c:pt idx="4696">
                  <c:v>22</c:v>
                </c:pt>
                <c:pt idx="4697">
                  <c:v>21</c:v>
                </c:pt>
                <c:pt idx="4698">
                  <c:v>20</c:v>
                </c:pt>
                <c:pt idx="4699">
                  <c:v>20</c:v>
                </c:pt>
                <c:pt idx="4700">
                  <c:v>18</c:v>
                </c:pt>
                <c:pt idx="4701">
                  <c:v>20</c:v>
                </c:pt>
                <c:pt idx="4702">
                  <c:v>20</c:v>
                </c:pt>
                <c:pt idx="4703">
                  <c:v>20</c:v>
                </c:pt>
                <c:pt idx="4704">
                  <c:v>22</c:v>
                </c:pt>
                <c:pt idx="4705">
                  <c:v>20</c:v>
                </c:pt>
                <c:pt idx="4706">
                  <c:v>20</c:v>
                </c:pt>
                <c:pt idx="4707">
                  <c:v>19</c:v>
                </c:pt>
                <c:pt idx="4708">
                  <c:v>20</c:v>
                </c:pt>
                <c:pt idx="4709">
                  <c:v>20</c:v>
                </c:pt>
                <c:pt idx="4710">
                  <c:v>21</c:v>
                </c:pt>
                <c:pt idx="4711">
                  <c:v>21</c:v>
                </c:pt>
                <c:pt idx="4712">
                  <c:v>22</c:v>
                </c:pt>
                <c:pt idx="4713">
                  <c:v>20</c:v>
                </c:pt>
                <c:pt idx="4714">
                  <c:v>21</c:v>
                </c:pt>
                <c:pt idx="4715">
                  <c:v>22</c:v>
                </c:pt>
                <c:pt idx="4716">
                  <c:v>20</c:v>
                </c:pt>
                <c:pt idx="4717">
                  <c:v>21</c:v>
                </c:pt>
                <c:pt idx="4718">
                  <c:v>20</c:v>
                </c:pt>
                <c:pt idx="4719">
                  <c:v>19</c:v>
                </c:pt>
                <c:pt idx="4720">
                  <c:v>21</c:v>
                </c:pt>
                <c:pt idx="4721">
                  <c:v>21</c:v>
                </c:pt>
                <c:pt idx="4722">
                  <c:v>20</c:v>
                </c:pt>
                <c:pt idx="4723">
                  <c:v>23</c:v>
                </c:pt>
                <c:pt idx="4724">
                  <c:v>21</c:v>
                </c:pt>
                <c:pt idx="4725">
                  <c:v>20</c:v>
                </c:pt>
                <c:pt idx="4726">
                  <c:v>19</c:v>
                </c:pt>
                <c:pt idx="4727">
                  <c:v>21</c:v>
                </c:pt>
                <c:pt idx="4728">
                  <c:v>20</c:v>
                </c:pt>
                <c:pt idx="4729">
                  <c:v>22</c:v>
                </c:pt>
                <c:pt idx="4730">
                  <c:v>20</c:v>
                </c:pt>
                <c:pt idx="4731">
                  <c:v>21</c:v>
                </c:pt>
                <c:pt idx="4732">
                  <c:v>21</c:v>
                </c:pt>
                <c:pt idx="4733">
                  <c:v>19</c:v>
                </c:pt>
                <c:pt idx="4734">
                  <c:v>22</c:v>
                </c:pt>
                <c:pt idx="4735">
                  <c:v>22</c:v>
                </c:pt>
                <c:pt idx="4736">
                  <c:v>20</c:v>
                </c:pt>
                <c:pt idx="4737">
                  <c:v>19</c:v>
                </c:pt>
                <c:pt idx="4738">
                  <c:v>22</c:v>
                </c:pt>
                <c:pt idx="4739">
                  <c:v>20</c:v>
                </c:pt>
                <c:pt idx="4740">
                  <c:v>19</c:v>
                </c:pt>
                <c:pt idx="4741">
                  <c:v>20</c:v>
                </c:pt>
                <c:pt idx="4742">
                  <c:v>20</c:v>
                </c:pt>
                <c:pt idx="4743">
                  <c:v>20</c:v>
                </c:pt>
                <c:pt idx="4744">
                  <c:v>22</c:v>
                </c:pt>
                <c:pt idx="4745">
                  <c:v>23</c:v>
                </c:pt>
                <c:pt idx="4746">
                  <c:v>20</c:v>
                </c:pt>
                <c:pt idx="4747">
                  <c:v>20</c:v>
                </c:pt>
                <c:pt idx="4748">
                  <c:v>21</c:v>
                </c:pt>
                <c:pt idx="4749">
                  <c:v>21</c:v>
                </c:pt>
                <c:pt idx="4750">
                  <c:v>19</c:v>
                </c:pt>
                <c:pt idx="4751">
                  <c:v>22</c:v>
                </c:pt>
                <c:pt idx="4752">
                  <c:v>22</c:v>
                </c:pt>
                <c:pt idx="4753">
                  <c:v>20</c:v>
                </c:pt>
                <c:pt idx="4754">
                  <c:v>22</c:v>
                </c:pt>
                <c:pt idx="4755">
                  <c:v>21</c:v>
                </c:pt>
                <c:pt idx="4756">
                  <c:v>20</c:v>
                </c:pt>
                <c:pt idx="4757">
                  <c:v>22</c:v>
                </c:pt>
                <c:pt idx="4758">
                  <c:v>22</c:v>
                </c:pt>
                <c:pt idx="4759">
                  <c:v>20</c:v>
                </c:pt>
                <c:pt idx="4760">
                  <c:v>20</c:v>
                </c:pt>
                <c:pt idx="4761">
                  <c:v>20</c:v>
                </c:pt>
                <c:pt idx="4762">
                  <c:v>21</c:v>
                </c:pt>
                <c:pt idx="4763">
                  <c:v>20</c:v>
                </c:pt>
                <c:pt idx="4764">
                  <c:v>21</c:v>
                </c:pt>
                <c:pt idx="4765">
                  <c:v>21</c:v>
                </c:pt>
                <c:pt idx="4766">
                  <c:v>18</c:v>
                </c:pt>
                <c:pt idx="4767">
                  <c:v>21</c:v>
                </c:pt>
                <c:pt idx="4768">
                  <c:v>20</c:v>
                </c:pt>
                <c:pt idx="4769">
                  <c:v>21</c:v>
                </c:pt>
                <c:pt idx="4770">
                  <c:v>21</c:v>
                </c:pt>
                <c:pt idx="4771">
                  <c:v>21</c:v>
                </c:pt>
                <c:pt idx="4772">
                  <c:v>21</c:v>
                </c:pt>
                <c:pt idx="4773">
                  <c:v>20</c:v>
                </c:pt>
                <c:pt idx="4774">
                  <c:v>21</c:v>
                </c:pt>
                <c:pt idx="4775">
                  <c:v>27</c:v>
                </c:pt>
                <c:pt idx="4776">
                  <c:v>20</c:v>
                </c:pt>
                <c:pt idx="4777">
                  <c:v>21</c:v>
                </c:pt>
                <c:pt idx="4778">
                  <c:v>21</c:v>
                </c:pt>
                <c:pt idx="4779">
                  <c:v>19</c:v>
                </c:pt>
                <c:pt idx="4780">
                  <c:v>20</c:v>
                </c:pt>
                <c:pt idx="4781">
                  <c:v>20</c:v>
                </c:pt>
                <c:pt idx="4782">
                  <c:v>20</c:v>
                </c:pt>
                <c:pt idx="4783">
                  <c:v>20</c:v>
                </c:pt>
                <c:pt idx="4784">
                  <c:v>19</c:v>
                </c:pt>
                <c:pt idx="4785">
                  <c:v>20</c:v>
                </c:pt>
                <c:pt idx="4786">
                  <c:v>20</c:v>
                </c:pt>
                <c:pt idx="4787">
                  <c:v>21</c:v>
                </c:pt>
                <c:pt idx="4788">
                  <c:v>20</c:v>
                </c:pt>
                <c:pt idx="4789">
                  <c:v>21</c:v>
                </c:pt>
                <c:pt idx="4790">
                  <c:v>20</c:v>
                </c:pt>
                <c:pt idx="4791">
                  <c:v>19</c:v>
                </c:pt>
                <c:pt idx="4792">
                  <c:v>20</c:v>
                </c:pt>
                <c:pt idx="4793">
                  <c:v>21</c:v>
                </c:pt>
                <c:pt idx="4794">
                  <c:v>21</c:v>
                </c:pt>
                <c:pt idx="4795">
                  <c:v>20</c:v>
                </c:pt>
                <c:pt idx="4796">
                  <c:v>20</c:v>
                </c:pt>
                <c:pt idx="4797">
                  <c:v>22</c:v>
                </c:pt>
                <c:pt idx="4798">
                  <c:v>20</c:v>
                </c:pt>
                <c:pt idx="4799">
                  <c:v>22</c:v>
                </c:pt>
                <c:pt idx="4800">
                  <c:v>20</c:v>
                </c:pt>
                <c:pt idx="4801">
                  <c:v>21</c:v>
                </c:pt>
                <c:pt idx="4802">
                  <c:v>20</c:v>
                </c:pt>
                <c:pt idx="4803">
                  <c:v>20</c:v>
                </c:pt>
                <c:pt idx="4804">
                  <c:v>19</c:v>
                </c:pt>
                <c:pt idx="4805">
                  <c:v>22</c:v>
                </c:pt>
                <c:pt idx="4806">
                  <c:v>21</c:v>
                </c:pt>
                <c:pt idx="4807">
                  <c:v>22</c:v>
                </c:pt>
                <c:pt idx="4808">
                  <c:v>21</c:v>
                </c:pt>
                <c:pt idx="4809">
                  <c:v>20</c:v>
                </c:pt>
                <c:pt idx="4810">
                  <c:v>22</c:v>
                </c:pt>
                <c:pt idx="4811">
                  <c:v>21</c:v>
                </c:pt>
                <c:pt idx="4812">
                  <c:v>18</c:v>
                </c:pt>
                <c:pt idx="4813">
                  <c:v>20</c:v>
                </c:pt>
                <c:pt idx="4814">
                  <c:v>21</c:v>
                </c:pt>
                <c:pt idx="4815">
                  <c:v>20</c:v>
                </c:pt>
                <c:pt idx="4816">
                  <c:v>22</c:v>
                </c:pt>
                <c:pt idx="4817">
                  <c:v>21</c:v>
                </c:pt>
                <c:pt idx="4818">
                  <c:v>21</c:v>
                </c:pt>
                <c:pt idx="4819">
                  <c:v>20</c:v>
                </c:pt>
                <c:pt idx="4820">
                  <c:v>20</c:v>
                </c:pt>
                <c:pt idx="4821">
                  <c:v>21</c:v>
                </c:pt>
                <c:pt idx="4822">
                  <c:v>21</c:v>
                </c:pt>
                <c:pt idx="4823">
                  <c:v>21</c:v>
                </c:pt>
                <c:pt idx="4824">
                  <c:v>17</c:v>
                </c:pt>
                <c:pt idx="4825">
                  <c:v>21</c:v>
                </c:pt>
                <c:pt idx="4826">
                  <c:v>20</c:v>
                </c:pt>
                <c:pt idx="4827">
                  <c:v>20</c:v>
                </c:pt>
                <c:pt idx="4828">
                  <c:v>21</c:v>
                </c:pt>
                <c:pt idx="4829">
                  <c:v>21</c:v>
                </c:pt>
                <c:pt idx="4830">
                  <c:v>22</c:v>
                </c:pt>
                <c:pt idx="4831">
                  <c:v>23</c:v>
                </c:pt>
                <c:pt idx="4832">
                  <c:v>21</c:v>
                </c:pt>
                <c:pt idx="4833">
                  <c:v>19</c:v>
                </c:pt>
                <c:pt idx="4834">
                  <c:v>20</c:v>
                </c:pt>
                <c:pt idx="4835">
                  <c:v>20</c:v>
                </c:pt>
                <c:pt idx="4836">
                  <c:v>21</c:v>
                </c:pt>
                <c:pt idx="4837">
                  <c:v>20</c:v>
                </c:pt>
                <c:pt idx="4838">
                  <c:v>20</c:v>
                </c:pt>
                <c:pt idx="4839">
                  <c:v>21</c:v>
                </c:pt>
                <c:pt idx="4840">
                  <c:v>20</c:v>
                </c:pt>
                <c:pt idx="4841">
                  <c:v>20</c:v>
                </c:pt>
                <c:pt idx="4842">
                  <c:v>21</c:v>
                </c:pt>
                <c:pt idx="4843">
                  <c:v>20</c:v>
                </c:pt>
                <c:pt idx="4844">
                  <c:v>20</c:v>
                </c:pt>
                <c:pt idx="4845">
                  <c:v>19</c:v>
                </c:pt>
                <c:pt idx="4846">
                  <c:v>21</c:v>
                </c:pt>
                <c:pt idx="4847">
                  <c:v>20</c:v>
                </c:pt>
                <c:pt idx="4848">
                  <c:v>20</c:v>
                </c:pt>
                <c:pt idx="4849">
                  <c:v>22</c:v>
                </c:pt>
                <c:pt idx="4850">
                  <c:v>21</c:v>
                </c:pt>
                <c:pt idx="4851">
                  <c:v>20</c:v>
                </c:pt>
                <c:pt idx="4852">
                  <c:v>21</c:v>
                </c:pt>
                <c:pt idx="4853">
                  <c:v>23</c:v>
                </c:pt>
                <c:pt idx="4854">
                  <c:v>21</c:v>
                </c:pt>
                <c:pt idx="4855">
                  <c:v>21</c:v>
                </c:pt>
                <c:pt idx="4856">
                  <c:v>21</c:v>
                </c:pt>
                <c:pt idx="4857">
                  <c:v>18</c:v>
                </c:pt>
                <c:pt idx="4858">
                  <c:v>22</c:v>
                </c:pt>
                <c:pt idx="4859">
                  <c:v>20</c:v>
                </c:pt>
                <c:pt idx="4860">
                  <c:v>21</c:v>
                </c:pt>
                <c:pt idx="4861">
                  <c:v>20</c:v>
                </c:pt>
                <c:pt idx="4862">
                  <c:v>20</c:v>
                </c:pt>
                <c:pt idx="4863">
                  <c:v>19</c:v>
                </c:pt>
                <c:pt idx="4864">
                  <c:v>23</c:v>
                </c:pt>
                <c:pt idx="4865">
                  <c:v>19</c:v>
                </c:pt>
                <c:pt idx="4866">
                  <c:v>20</c:v>
                </c:pt>
                <c:pt idx="4867">
                  <c:v>20</c:v>
                </c:pt>
                <c:pt idx="4868">
                  <c:v>19</c:v>
                </c:pt>
                <c:pt idx="4869">
                  <c:v>22</c:v>
                </c:pt>
                <c:pt idx="4870">
                  <c:v>20</c:v>
                </c:pt>
                <c:pt idx="4871">
                  <c:v>21</c:v>
                </c:pt>
                <c:pt idx="4872">
                  <c:v>20</c:v>
                </c:pt>
                <c:pt idx="4873">
                  <c:v>20</c:v>
                </c:pt>
                <c:pt idx="4874">
                  <c:v>21</c:v>
                </c:pt>
                <c:pt idx="4875">
                  <c:v>21</c:v>
                </c:pt>
                <c:pt idx="4876">
                  <c:v>21</c:v>
                </c:pt>
                <c:pt idx="4877">
                  <c:v>22</c:v>
                </c:pt>
                <c:pt idx="4878">
                  <c:v>22</c:v>
                </c:pt>
                <c:pt idx="4879">
                  <c:v>20</c:v>
                </c:pt>
                <c:pt idx="4880">
                  <c:v>21</c:v>
                </c:pt>
                <c:pt idx="4881">
                  <c:v>21</c:v>
                </c:pt>
                <c:pt idx="4882">
                  <c:v>21</c:v>
                </c:pt>
                <c:pt idx="4883">
                  <c:v>22</c:v>
                </c:pt>
                <c:pt idx="4884">
                  <c:v>20</c:v>
                </c:pt>
                <c:pt idx="4885">
                  <c:v>20</c:v>
                </c:pt>
                <c:pt idx="4886">
                  <c:v>22</c:v>
                </c:pt>
                <c:pt idx="4887">
                  <c:v>22</c:v>
                </c:pt>
                <c:pt idx="4888">
                  <c:v>22</c:v>
                </c:pt>
                <c:pt idx="4889">
                  <c:v>21</c:v>
                </c:pt>
                <c:pt idx="4890">
                  <c:v>20</c:v>
                </c:pt>
                <c:pt idx="4891">
                  <c:v>21</c:v>
                </c:pt>
                <c:pt idx="4892">
                  <c:v>20</c:v>
                </c:pt>
                <c:pt idx="4893">
                  <c:v>19</c:v>
                </c:pt>
                <c:pt idx="4894">
                  <c:v>20</c:v>
                </c:pt>
                <c:pt idx="4895">
                  <c:v>20</c:v>
                </c:pt>
                <c:pt idx="4896">
                  <c:v>21</c:v>
                </c:pt>
                <c:pt idx="4897">
                  <c:v>21</c:v>
                </c:pt>
                <c:pt idx="4898">
                  <c:v>21</c:v>
                </c:pt>
                <c:pt idx="4899">
                  <c:v>20</c:v>
                </c:pt>
                <c:pt idx="4900">
                  <c:v>22</c:v>
                </c:pt>
                <c:pt idx="4901">
                  <c:v>19</c:v>
                </c:pt>
                <c:pt idx="4902">
                  <c:v>21</c:v>
                </c:pt>
                <c:pt idx="4903">
                  <c:v>18</c:v>
                </c:pt>
                <c:pt idx="4904">
                  <c:v>23</c:v>
                </c:pt>
                <c:pt idx="4905">
                  <c:v>20</c:v>
                </c:pt>
                <c:pt idx="4906">
                  <c:v>20</c:v>
                </c:pt>
                <c:pt idx="4907">
                  <c:v>22</c:v>
                </c:pt>
                <c:pt idx="4908">
                  <c:v>20</c:v>
                </c:pt>
                <c:pt idx="4909">
                  <c:v>20</c:v>
                </c:pt>
                <c:pt idx="4910">
                  <c:v>21</c:v>
                </c:pt>
                <c:pt idx="4911">
                  <c:v>19</c:v>
                </c:pt>
                <c:pt idx="4912">
                  <c:v>19</c:v>
                </c:pt>
                <c:pt idx="4913">
                  <c:v>19</c:v>
                </c:pt>
                <c:pt idx="4914">
                  <c:v>20</c:v>
                </c:pt>
                <c:pt idx="4915">
                  <c:v>22</c:v>
                </c:pt>
                <c:pt idx="4916">
                  <c:v>21</c:v>
                </c:pt>
                <c:pt idx="4917">
                  <c:v>20</c:v>
                </c:pt>
                <c:pt idx="4918">
                  <c:v>23</c:v>
                </c:pt>
                <c:pt idx="4919">
                  <c:v>20</c:v>
                </c:pt>
                <c:pt idx="4920">
                  <c:v>22</c:v>
                </c:pt>
                <c:pt idx="4921">
                  <c:v>20</c:v>
                </c:pt>
                <c:pt idx="4922">
                  <c:v>20</c:v>
                </c:pt>
                <c:pt idx="4923">
                  <c:v>22</c:v>
                </c:pt>
                <c:pt idx="4924">
                  <c:v>20</c:v>
                </c:pt>
                <c:pt idx="4925">
                  <c:v>21</c:v>
                </c:pt>
                <c:pt idx="4926">
                  <c:v>21</c:v>
                </c:pt>
                <c:pt idx="4927">
                  <c:v>22</c:v>
                </c:pt>
                <c:pt idx="4928">
                  <c:v>20</c:v>
                </c:pt>
                <c:pt idx="4929">
                  <c:v>21</c:v>
                </c:pt>
                <c:pt idx="4930">
                  <c:v>21</c:v>
                </c:pt>
                <c:pt idx="4931">
                  <c:v>22</c:v>
                </c:pt>
                <c:pt idx="4932">
                  <c:v>19</c:v>
                </c:pt>
                <c:pt idx="4933">
                  <c:v>22</c:v>
                </c:pt>
                <c:pt idx="4934">
                  <c:v>21</c:v>
                </c:pt>
                <c:pt idx="4935">
                  <c:v>21</c:v>
                </c:pt>
                <c:pt idx="4936">
                  <c:v>21</c:v>
                </c:pt>
                <c:pt idx="4937">
                  <c:v>20</c:v>
                </c:pt>
                <c:pt idx="4938">
                  <c:v>22</c:v>
                </c:pt>
                <c:pt idx="4939">
                  <c:v>21</c:v>
                </c:pt>
                <c:pt idx="4940">
                  <c:v>20</c:v>
                </c:pt>
                <c:pt idx="4941">
                  <c:v>21</c:v>
                </c:pt>
                <c:pt idx="4942">
                  <c:v>20</c:v>
                </c:pt>
                <c:pt idx="4943">
                  <c:v>20</c:v>
                </c:pt>
                <c:pt idx="4944">
                  <c:v>21</c:v>
                </c:pt>
                <c:pt idx="4945">
                  <c:v>21</c:v>
                </c:pt>
                <c:pt idx="4946">
                  <c:v>19</c:v>
                </c:pt>
                <c:pt idx="4947">
                  <c:v>20</c:v>
                </c:pt>
                <c:pt idx="4948">
                  <c:v>20</c:v>
                </c:pt>
                <c:pt idx="4949">
                  <c:v>19</c:v>
                </c:pt>
                <c:pt idx="4950">
                  <c:v>20</c:v>
                </c:pt>
                <c:pt idx="4951">
                  <c:v>20</c:v>
                </c:pt>
                <c:pt idx="4952">
                  <c:v>22</c:v>
                </c:pt>
                <c:pt idx="4953">
                  <c:v>21</c:v>
                </c:pt>
                <c:pt idx="4954">
                  <c:v>21</c:v>
                </c:pt>
                <c:pt idx="4955">
                  <c:v>20</c:v>
                </c:pt>
                <c:pt idx="4956">
                  <c:v>21</c:v>
                </c:pt>
                <c:pt idx="4957">
                  <c:v>20</c:v>
                </c:pt>
                <c:pt idx="4958">
                  <c:v>20</c:v>
                </c:pt>
                <c:pt idx="4959">
                  <c:v>21</c:v>
                </c:pt>
                <c:pt idx="4960">
                  <c:v>20</c:v>
                </c:pt>
                <c:pt idx="4961">
                  <c:v>20</c:v>
                </c:pt>
                <c:pt idx="4962">
                  <c:v>21</c:v>
                </c:pt>
                <c:pt idx="4963">
                  <c:v>19</c:v>
                </c:pt>
                <c:pt idx="4964">
                  <c:v>20</c:v>
                </c:pt>
                <c:pt idx="4965">
                  <c:v>21</c:v>
                </c:pt>
                <c:pt idx="4966">
                  <c:v>18</c:v>
                </c:pt>
                <c:pt idx="4967">
                  <c:v>20</c:v>
                </c:pt>
                <c:pt idx="4968">
                  <c:v>19</c:v>
                </c:pt>
                <c:pt idx="4969">
                  <c:v>20</c:v>
                </c:pt>
                <c:pt idx="4970">
                  <c:v>21</c:v>
                </c:pt>
                <c:pt idx="4971">
                  <c:v>20</c:v>
                </c:pt>
                <c:pt idx="4972">
                  <c:v>22</c:v>
                </c:pt>
                <c:pt idx="4973">
                  <c:v>20</c:v>
                </c:pt>
                <c:pt idx="4974">
                  <c:v>22</c:v>
                </c:pt>
                <c:pt idx="4975">
                  <c:v>20</c:v>
                </c:pt>
                <c:pt idx="4976">
                  <c:v>22</c:v>
                </c:pt>
                <c:pt idx="4977">
                  <c:v>20</c:v>
                </c:pt>
                <c:pt idx="4978">
                  <c:v>23</c:v>
                </c:pt>
                <c:pt idx="4979">
                  <c:v>19</c:v>
                </c:pt>
                <c:pt idx="4980">
                  <c:v>22</c:v>
                </c:pt>
                <c:pt idx="4981">
                  <c:v>21</c:v>
                </c:pt>
                <c:pt idx="4982">
                  <c:v>19</c:v>
                </c:pt>
                <c:pt idx="4983">
                  <c:v>21</c:v>
                </c:pt>
                <c:pt idx="4984">
                  <c:v>21</c:v>
                </c:pt>
                <c:pt idx="4985">
                  <c:v>19</c:v>
                </c:pt>
                <c:pt idx="4986">
                  <c:v>20</c:v>
                </c:pt>
                <c:pt idx="4987">
                  <c:v>21</c:v>
                </c:pt>
                <c:pt idx="4988">
                  <c:v>21</c:v>
                </c:pt>
                <c:pt idx="4989">
                  <c:v>20</c:v>
                </c:pt>
                <c:pt idx="4990">
                  <c:v>20</c:v>
                </c:pt>
                <c:pt idx="4991">
                  <c:v>21</c:v>
                </c:pt>
                <c:pt idx="4992">
                  <c:v>20</c:v>
                </c:pt>
                <c:pt idx="4993">
                  <c:v>22</c:v>
                </c:pt>
                <c:pt idx="4994">
                  <c:v>22</c:v>
                </c:pt>
                <c:pt idx="4995">
                  <c:v>22</c:v>
                </c:pt>
                <c:pt idx="4996">
                  <c:v>21</c:v>
                </c:pt>
                <c:pt idx="4997">
                  <c:v>23</c:v>
                </c:pt>
                <c:pt idx="4998">
                  <c:v>21</c:v>
                </c:pt>
                <c:pt idx="4999">
                  <c:v>20</c:v>
                </c:pt>
                <c:pt idx="5000">
                  <c:v>20</c:v>
                </c:pt>
                <c:pt idx="5001">
                  <c:v>20</c:v>
                </c:pt>
                <c:pt idx="5002">
                  <c:v>19</c:v>
                </c:pt>
                <c:pt idx="5003">
                  <c:v>20</c:v>
                </c:pt>
                <c:pt idx="5004">
                  <c:v>19</c:v>
                </c:pt>
                <c:pt idx="5005">
                  <c:v>22</c:v>
                </c:pt>
                <c:pt idx="5006">
                  <c:v>22</c:v>
                </c:pt>
                <c:pt idx="5007">
                  <c:v>20</c:v>
                </c:pt>
                <c:pt idx="5008">
                  <c:v>20</c:v>
                </c:pt>
                <c:pt idx="5009">
                  <c:v>21</c:v>
                </c:pt>
                <c:pt idx="5010">
                  <c:v>20</c:v>
                </c:pt>
                <c:pt idx="5011">
                  <c:v>21</c:v>
                </c:pt>
                <c:pt idx="5012">
                  <c:v>21</c:v>
                </c:pt>
                <c:pt idx="5013">
                  <c:v>20</c:v>
                </c:pt>
                <c:pt idx="5014">
                  <c:v>20</c:v>
                </c:pt>
                <c:pt idx="5015">
                  <c:v>20</c:v>
                </c:pt>
                <c:pt idx="5016">
                  <c:v>19</c:v>
                </c:pt>
                <c:pt idx="5017">
                  <c:v>23</c:v>
                </c:pt>
                <c:pt idx="5018">
                  <c:v>20</c:v>
                </c:pt>
                <c:pt idx="5019">
                  <c:v>20</c:v>
                </c:pt>
                <c:pt idx="5020">
                  <c:v>20</c:v>
                </c:pt>
                <c:pt idx="5021">
                  <c:v>21</c:v>
                </c:pt>
                <c:pt idx="5022">
                  <c:v>20</c:v>
                </c:pt>
                <c:pt idx="5023">
                  <c:v>21</c:v>
                </c:pt>
                <c:pt idx="5024">
                  <c:v>20</c:v>
                </c:pt>
                <c:pt idx="5025">
                  <c:v>22</c:v>
                </c:pt>
                <c:pt idx="5026">
                  <c:v>20</c:v>
                </c:pt>
                <c:pt idx="5027">
                  <c:v>21</c:v>
                </c:pt>
                <c:pt idx="5028">
                  <c:v>21</c:v>
                </c:pt>
                <c:pt idx="5029">
                  <c:v>20</c:v>
                </c:pt>
                <c:pt idx="5030">
                  <c:v>20</c:v>
                </c:pt>
                <c:pt idx="5031">
                  <c:v>21</c:v>
                </c:pt>
                <c:pt idx="5032">
                  <c:v>20</c:v>
                </c:pt>
                <c:pt idx="5033">
                  <c:v>20</c:v>
                </c:pt>
                <c:pt idx="5034">
                  <c:v>20</c:v>
                </c:pt>
                <c:pt idx="5035">
                  <c:v>21</c:v>
                </c:pt>
                <c:pt idx="5036">
                  <c:v>21</c:v>
                </c:pt>
                <c:pt idx="5037">
                  <c:v>20</c:v>
                </c:pt>
                <c:pt idx="5038">
                  <c:v>20</c:v>
                </c:pt>
                <c:pt idx="5039">
                  <c:v>21</c:v>
                </c:pt>
                <c:pt idx="5040">
                  <c:v>21</c:v>
                </c:pt>
                <c:pt idx="5041">
                  <c:v>19</c:v>
                </c:pt>
                <c:pt idx="5042">
                  <c:v>21</c:v>
                </c:pt>
                <c:pt idx="5043">
                  <c:v>21</c:v>
                </c:pt>
                <c:pt idx="5044">
                  <c:v>22</c:v>
                </c:pt>
                <c:pt idx="5045">
                  <c:v>21</c:v>
                </c:pt>
                <c:pt idx="5046">
                  <c:v>20</c:v>
                </c:pt>
                <c:pt idx="5047">
                  <c:v>20</c:v>
                </c:pt>
                <c:pt idx="5048">
                  <c:v>21</c:v>
                </c:pt>
                <c:pt idx="5049">
                  <c:v>20</c:v>
                </c:pt>
                <c:pt idx="5050">
                  <c:v>22</c:v>
                </c:pt>
                <c:pt idx="5051">
                  <c:v>22</c:v>
                </c:pt>
                <c:pt idx="5052">
                  <c:v>20</c:v>
                </c:pt>
                <c:pt idx="5053">
                  <c:v>20</c:v>
                </c:pt>
                <c:pt idx="5054">
                  <c:v>22</c:v>
                </c:pt>
                <c:pt idx="5055">
                  <c:v>22</c:v>
                </c:pt>
                <c:pt idx="5056">
                  <c:v>21</c:v>
                </c:pt>
                <c:pt idx="5057">
                  <c:v>20</c:v>
                </c:pt>
                <c:pt idx="5058">
                  <c:v>19</c:v>
                </c:pt>
                <c:pt idx="5059">
                  <c:v>21</c:v>
                </c:pt>
                <c:pt idx="5060">
                  <c:v>21</c:v>
                </c:pt>
                <c:pt idx="5061">
                  <c:v>21</c:v>
                </c:pt>
                <c:pt idx="5062">
                  <c:v>20</c:v>
                </c:pt>
                <c:pt idx="5063">
                  <c:v>22</c:v>
                </c:pt>
                <c:pt idx="5064">
                  <c:v>19</c:v>
                </c:pt>
                <c:pt idx="5065">
                  <c:v>18</c:v>
                </c:pt>
                <c:pt idx="5066">
                  <c:v>20</c:v>
                </c:pt>
                <c:pt idx="5067">
                  <c:v>21</c:v>
                </c:pt>
                <c:pt idx="5068">
                  <c:v>20</c:v>
                </c:pt>
                <c:pt idx="5069">
                  <c:v>21</c:v>
                </c:pt>
                <c:pt idx="5070">
                  <c:v>20</c:v>
                </c:pt>
                <c:pt idx="5071">
                  <c:v>22</c:v>
                </c:pt>
                <c:pt idx="5072">
                  <c:v>21</c:v>
                </c:pt>
                <c:pt idx="5073">
                  <c:v>20</c:v>
                </c:pt>
                <c:pt idx="5074">
                  <c:v>21</c:v>
                </c:pt>
                <c:pt idx="5075">
                  <c:v>22</c:v>
                </c:pt>
                <c:pt idx="5076">
                  <c:v>21</c:v>
                </c:pt>
                <c:pt idx="5077">
                  <c:v>20</c:v>
                </c:pt>
                <c:pt idx="5078">
                  <c:v>20</c:v>
                </c:pt>
                <c:pt idx="5079">
                  <c:v>22</c:v>
                </c:pt>
                <c:pt idx="5080">
                  <c:v>20</c:v>
                </c:pt>
                <c:pt idx="5081">
                  <c:v>20</c:v>
                </c:pt>
                <c:pt idx="5082">
                  <c:v>21</c:v>
                </c:pt>
                <c:pt idx="5083">
                  <c:v>19</c:v>
                </c:pt>
                <c:pt idx="5084">
                  <c:v>21</c:v>
                </c:pt>
                <c:pt idx="5085">
                  <c:v>20</c:v>
                </c:pt>
                <c:pt idx="5086">
                  <c:v>20</c:v>
                </c:pt>
                <c:pt idx="5087">
                  <c:v>23</c:v>
                </c:pt>
                <c:pt idx="5088">
                  <c:v>21</c:v>
                </c:pt>
                <c:pt idx="5089">
                  <c:v>21</c:v>
                </c:pt>
                <c:pt idx="5090">
                  <c:v>20</c:v>
                </c:pt>
                <c:pt idx="5091">
                  <c:v>21</c:v>
                </c:pt>
                <c:pt idx="5092">
                  <c:v>20</c:v>
                </c:pt>
                <c:pt idx="5093">
                  <c:v>21</c:v>
                </c:pt>
                <c:pt idx="5094">
                  <c:v>20</c:v>
                </c:pt>
                <c:pt idx="5095">
                  <c:v>19</c:v>
                </c:pt>
                <c:pt idx="5096">
                  <c:v>20</c:v>
                </c:pt>
                <c:pt idx="5097">
                  <c:v>21</c:v>
                </c:pt>
                <c:pt idx="5098">
                  <c:v>21</c:v>
                </c:pt>
                <c:pt idx="5099">
                  <c:v>20</c:v>
                </c:pt>
                <c:pt idx="5100">
                  <c:v>21</c:v>
                </c:pt>
                <c:pt idx="5101">
                  <c:v>20</c:v>
                </c:pt>
                <c:pt idx="5102">
                  <c:v>23</c:v>
                </c:pt>
                <c:pt idx="5103">
                  <c:v>20</c:v>
                </c:pt>
                <c:pt idx="5104">
                  <c:v>20</c:v>
                </c:pt>
                <c:pt idx="5105">
                  <c:v>21</c:v>
                </c:pt>
                <c:pt idx="5106">
                  <c:v>20</c:v>
                </c:pt>
                <c:pt idx="5107">
                  <c:v>20</c:v>
                </c:pt>
                <c:pt idx="5108">
                  <c:v>21</c:v>
                </c:pt>
                <c:pt idx="5109">
                  <c:v>20</c:v>
                </c:pt>
                <c:pt idx="5110">
                  <c:v>21</c:v>
                </c:pt>
                <c:pt idx="5111">
                  <c:v>20</c:v>
                </c:pt>
                <c:pt idx="5112">
                  <c:v>20</c:v>
                </c:pt>
                <c:pt idx="5113">
                  <c:v>20</c:v>
                </c:pt>
                <c:pt idx="5114">
                  <c:v>20</c:v>
                </c:pt>
                <c:pt idx="5115">
                  <c:v>23</c:v>
                </c:pt>
                <c:pt idx="5116">
                  <c:v>22</c:v>
                </c:pt>
                <c:pt idx="5117">
                  <c:v>21</c:v>
                </c:pt>
                <c:pt idx="5118">
                  <c:v>20</c:v>
                </c:pt>
                <c:pt idx="5119">
                  <c:v>20</c:v>
                </c:pt>
                <c:pt idx="5120">
                  <c:v>21</c:v>
                </c:pt>
                <c:pt idx="5121">
                  <c:v>21</c:v>
                </c:pt>
                <c:pt idx="5122">
                  <c:v>20</c:v>
                </c:pt>
                <c:pt idx="5123">
                  <c:v>23</c:v>
                </c:pt>
                <c:pt idx="5124">
                  <c:v>22</c:v>
                </c:pt>
                <c:pt idx="5125">
                  <c:v>21</c:v>
                </c:pt>
                <c:pt idx="5126">
                  <c:v>21</c:v>
                </c:pt>
                <c:pt idx="5127">
                  <c:v>22</c:v>
                </c:pt>
                <c:pt idx="5128">
                  <c:v>20</c:v>
                </c:pt>
                <c:pt idx="5129">
                  <c:v>22</c:v>
                </c:pt>
                <c:pt idx="5130">
                  <c:v>21</c:v>
                </c:pt>
                <c:pt idx="5131">
                  <c:v>23</c:v>
                </c:pt>
                <c:pt idx="5132">
                  <c:v>21</c:v>
                </c:pt>
                <c:pt idx="5133">
                  <c:v>20</c:v>
                </c:pt>
                <c:pt idx="5134">
                  <c:v>20</c:v>
                </c:pt>
                <c:pt idx="5135">
                  <c:v>21</c:v>
                </c:pt>
                <c:pt idx="5136">
                  <c:v>22</c:v>
                </c:pt>
                <c:pt idx="5137">
                  <c:v>21</c:v>
                </c:pt>
                <c:pt idx="5138">
                  <c:v>21</c:v>
                </c:pt>
                <c:pt idx="5139">
                  <c:v>20</c:v>
                </c:pt>
                <c:pt idx="5140">
                  <c:v>20</c:v>
                </c:pt>
                <c:pt idx="5141">
                  <c:v>19</c:v>
                </c:pt>
                <c:pt idx="5142">
                  <c:v>20</c:v>
                </c:pt>
                <c:pt idx="5143">
                  <c:v>19</c:v>
                </c:pt>
                <c:pt idx="5144">
                  <c:v>19</c:v>
                </c:pt>
                <c:pt idx="5145">
                  <c:v>21</c:v>
                </c:pt>
                <c:pt idx="5146">
                  <c:v>20</c:v>
                </c:pt>
                <c:pt idx="5147">
                  <c:v>20</c:v>
                </c:pt>
                <c:pt idx="5148">
                  <c:v>21</c:v>
                </c:pt>
                <c:pt idx="5149">
                  <c:v>22</c:v>
                </c:pt>
                <c:pt idx="5150">
                  <c:v>20</c:v>
                </c:pt>
                <c:pt idx="5151">
                  <c:v>20</c:v>
                </c:pt>
                <c:pt idx="5152">
                  <c:v>20</c:v>
                </c:pt>
                <c:pt idx="5153">
                  <c:v>24</c:v>
                </c:pt>
                <c:pt idx="5154">
                  <c:v>20</c:v>
                </c:pt>
                <c:pt idx="5155">
                  <c:v>23</c:v>
                </c:pt>
                <c:pt idx="5156">
                  <c:v>18</c:v>
                </c:pt>
                <c:pt idx="5157">
                  <c:v>21</c:v>
                </c:pt>
                <c:pt idx="5158">
                  <c:v>22</c:v>
                </c:pt>
                <c:pt idx="5159">
                  <c:v>20</c:v>
                </c:pt>
                <c:pt idx="5160">
                  <c:v>21</c:v>
                </c:pt>
                <c:pt idx="5161">
                  <c:v>21</c:v>
                </c:pt>
                <c:pt idx="5162">
                  <c:v>20</c:v>
                </c:pt>
                <c:pt idx="5163">
                  <c:v>21</c:v>
                </c:pt>
                <c:pt idx="5164">
                  <c:v>20</c:v>
                </c:pt>
                <c:pt idx="5165">
                  <c:v>19</c:v>
                </c:pt>
                <c:pt idx="5166">
                  <c:v>20</c:v>
                </c:pt>
                <c:pt idx="5167">
                  <c:v>20</c:v>
                </c:pt>
                <c:pt idx="5168">
                  <c:v>20</c:v>
                </c:pt>
                <c:pt idx="5169">
                  <c:v>21</c:v>
                </c:pt>
                <c:pt idx="5170">
                  <c:v>19</c:v>
                </c:pt>
                <c:pt idx="5171">
                  <c:v>19</c:v>
                </c:pt>
                <c:pt idx="5172">
                  <c:v>20</c:v>
                </c:pt>
                <c:pt idx="5173">
                  <c:v>21</c:v>
                </c:pt>
                <c:pt idx="5174">
                  <c:v>21</c:v>
                </c:pt>
                <c:pt idx="5175">
                  <c:v>23</c:v>
                </c:pt>
                <c:pt idx="5176">
                  <c:v>21</c:v>
                </c:pt>
                <c:pt idx="5177">
                  <c:v>19</c:v>
                </c:pt>
                <c:pt idx="5178">
                  <c:v>19</c:v>
                </c:pt>
                <c:pt idx="5179">
                  <c:v>21</c:v>
                </c:pt>
                <c:pt idx="5180">
                  <c:v>19</c:v>
                </c:pt>
                <c:pt idx="5181">
                  <c:v>20</c:v>
                </c:pt>
                <c:pt idx="5182">
                  <c:v>20</c:v>
                </c:pt>
                <c:pt idx="5183">
                  <c:v>20</c:v>
                </c:pt>
                <c:pt idx="5184">
                  <c:v>18</c:v>
                </c:pt>
                <c:pt idx="5185">
                  <c:v>20</c:v>
                </c:pt>
                <c:pt idx="5186">
                  <c:v>20</c:v>
                </c:pt>
                <c:pt idx="5187">
                  <c:v>21</c:v>
                </c:pt>
                <c:pt idx="5188">
                  <c:v>20</c:v>
                </c:pt>
                <c:pt idx="5189">
                  <c:v>20</c:v>
                </c:pt>
                <c:pt idx="5190">
                  <c:v>22</c:v>
                </c:pt>
                <c:pt idx="5191">
                  <c:v>20</c:v>
                </c:pt>
                <c:pt idx="5192">
                  <c:v>21</c:v>
                </c:pt>
                <c:pt idx="5193">
                  <c:v>22</c:v>
                </c:pt>
                <c:pt idx="5194">
                  <c:v>19</c:v>
                </c:pt>
                <c:pt idx="5195">
                  <c:v>19</c:v>
                </c:pt>
                <c:pt idx="5196">
                  <c:v>18</c:v>
                </c:pt>
                <c:pt idx="5197">
                  <c:v>21</c:v>
                </c:pt>
                <c:pt idx="5198">
                  <c:v>21</c:v>
                </c:pt>
                <c:pt idx="5199">
                  <c:v>21</c:v>
                </c:pt>
                <c:pt idx="5200">
                  <c:v>20</c:v>
                </c:pt>
                <c:pt idx="5201">
                  <c:v>21</c:v>
                </c:pt>
                <c:pt idx="5202">
                  <c:v>21</c:v>
                </c:pt>
                <c:pt idx="5203">
                  <c:v>22</c:v>
                </c:pt>
                <c:pt idx="5204">
                  <c:v>19</c:v>
                </c:pt>
                <c:pt idx="5205">
                  <c:v>19</c:v>
                </c:pt>
                <c:pt idx="5206">
                  <c:v>22</c:v>
                </c:pt>
                <c:pt idx="5207">
                  <c:v>21</c:v>
                </c:pt>
                <c:pt idx="5208">
                  <c:v>21</c:v>
                </c:pt>
                <c:pt idx="5209">
                  <c:v>21</c:v>
                </c:pt>
                <c:pt idx="5210">
                  <c:v>22</c:v>
                </c:pt>
                <c:pt idx="5211">
                  <c:v>20</c:v>
                </c:pt>
                <c:pt idx="5212">
                  <c:v>20</c:v>
                </c:pt>
                <c:pt idx="5213">
                  <c:v>27</c:v>
                </c:pt>
                <c:pt idx="5214">
                  <c:v>21</c:v>
                </c:pt>
                <c:pt idx="5215">
                  <c:v>21</c:v>
                </c:pt>
                <c:pt idx="5216">
                  <c:v>18</c:v>
                </c:pt>
                <c:pt idx="5217">
                  <c:v>22</c:v>
                </c:pt>
                <c:pt idx="5218">
                  <c:v>21</c:v>
                </c:pt>
                <c:pt idx="5219">
                  <c:v>22</c:v>
                </c:pt>
                <c:pt idx="5220">
                  <c:v>20</c:v>
                </c:pt>
                <c:pt idx="5221">
                  <c:v>20</c:v>
                </c:pt>
                <c:pt idx="5222">
                  <c:v>22</c:v>
                </c:pt>
                <c:pt idx="5223">
                  <c:v>21</c:v>
                </c:pt>
                <c:pt idx="5224">
                  <c:v>19</c:v>
                </c:pt>
                <c:pt idx="5225">
                  <c:v>22</c:v>
                </c:pt>
                <c:pt idx="5226">
                  <c:v>21</c:v>
                </c:pt>
                <c:pt idx="5227">
                  <c:v>21</c:v>
                </c:pt>
                <c:pt idx="5228">
                  <c:v>22</c:v>
                </c:pt>
                <c:pt idx="5229">
                  <c:v>19</c:v>
                </c:pt>
                <c:pt idx="5230">
                  <c:v>22</c:v>
                </c:pt>
                <c:pt idx="5231">
                  <c:v>20</c:v>
                </c:pt>
                <c:pt idx="5232">
                  <c:v>20</c:v>
                </c:pt>
                <c:pt idx="5233">
                  <c:v>23</c:v>
                </c:pt>
                <c:pt idx="5234">
                  <c:v>21</c:v>
                </c:pt>
                <c:pt idx="5235">
                  <c:v>22</c:v>
                </c:pt>
                <c:pt idx="5236">
                  <c:v>20</c:v>
                </c:pt>
                <c:pt idx="5237">
                  <c:v>22</c:v>
                </c:pt>
                <c:pt idx="5238">
                  <c:v>22</c:v>
                </c:pt>
                <c:pt idx="5239">
                  <c:v>21</c:v>
                </c:pt>
                <c:pt idx="5240">
                  <c:v>22</c:v>
                </c:pt>
                <c:pt idx="5241">
                  <c:v>22</c:v>
                </c:pt>
                <c:pt idx="5242">
                  <c:v>20</c:v>
                </c:pt>
                <c:pt idx="5243">
                  <c:v>22</c:v>
                </c:pt>
                <c:pt idx="5244">
                  <c:v>19</c:v>
                </c:pt>
                <c:pt idx="5245">
                  <c:v>22</c:v>
                </c:pt>
                <c:pt idx="5246">
                  <c:v>20</c:v>
                </c:pt>
                <c:pt idx="5247">
                  <c:v>20</c:v>
                </c:pt>
                <c:pt idx="5248">
                  <c:v>20</c:v>
                </c:pt>
                <c:pt idx="5249">
                  <c:v>22</c:v>
                </c:pt>
                <c:pt idx="5250">
                  <c:v>21</c:v>
                </c:pt>
                <c:pt idx="5251">
                  <c:v>21</c:v>
                </c:pt>
                <c:pt idx="5252">
                  <c:v>20</c:v>
                </c:pt>
                <c:pt idx="5253">
                  <c:v>21</c:v>
                </c:pt>
                <c:pt idx="5254">
                  <c:v>21</c:v>
                </c:pt>
                <c:pt idx="5255">
                  <c:v>22</c:v>
                </c:pt>
                <c:pt idx="5256">
                  <c:v>20</c:v>
                </c:pt>
                <c:pt idx="5257">
                  <c:v>23</c:v>
                </c:pt>
                <c:pt idx="5258">
                  <c:v>20</c:v>
                </c:pt>
                <c:pt idx="5259">
                  <c:v>21</c:v>
                </c:pt>
                <c:pt idx="5260">
                  <c:v>21</c:v>
                </c:pt>
                <c:pt idx="5261">
                  <c:v>22</c:v>
                </c:pt>
                <c:pt idx="5262">
                  <c:v>20</c:v>
                </c:pt>
                <c:pt idx="5263">
                  <c:v>21</c:v>
                </c:pt>
                <c:pt idx="5264">
                  <c:v>19</c:v>
                </c:pt>
                <c:pt idx="5265">
                  <c:v>19</c:v>
                </c:pt>
                <c:pt idx="5266">
                  <c:v>21</c:v>
                </c:pt>
                <c:pt idx="5267">
                  <c:v>21</c:v>
                </c:pt>
                <c:pt idx="5268">
                  <c:v>21</c:v>
                </c:pt>
                <c:pt idx="5269">
                  <c:v>21</c:v>
                </c:pt>
                <c:pt idx="5270">
                  <c:v>21</c:v>
                </c:pt>
                <c:pt idx="5271">
                  <c:v>23</c:v>
                </c:pt>
                <c:pt idx="5272">
                  <c:v>21</c:v>
                </c:pt>
                <c:pt idx="5273">
                  <c:v>19</c:v>
                </c:pt>
                <c:pt idx="5274">
                  <c:v>20</c:v>
                </c:pt>
                <c:pt idx="5275">
                  <c:v>20</c:v>
                </c:pt>
                <c:pt idx="5276">
                  <c:v>19</c:v>
                </c:pt>
                <c:pt idx="5277">
                  <c:v>19</c:v>
                </c:pt>
                <c:pt idx="5278">
                  <c:v>21</c:v>
                </c:pt>
                <c:pt idx="5279">
                  <c:v>17</c:v>
                </c:pt>
                <c:pt idx="5280">
                  <c:v>12</c:v>
                </c:pt>
                <c:pt idx="5281">
                  <c:v>21</c:v>
                </c:pt>
                <c:pt idx="5282">
                  <c:v>23</c:v>
                </c:pt>
                <c:pt idx="5283">
                  <c:v>22</c:v>
                </c:pt>
                <c:pt idx="5284">
                  <c:v>20</c:v>
                </c:pt>
                <c:pt idx="5285">
                  <c:v>21</c:v>
                </c:pt>
                <c:pt idx="5286">
                  <c:v>21</c:v>
                </c:pt>
                <c:pt idx="5287">
                  <c:v>21</c:v>
                </c:pt>
                <c:pt idx="5288">
                  <c:v>20</c:v>
                </c:pt>
                <c:pt idx="5289">
                  <c:v>21</c:v>
                </c:pt>
                <c:pt idx="5290">
                  <c:v>21</c:v>
                </c:pt>
                <c:pt idx="5291">
                  <c:v>20</c:v>
                </c:pt>
                <c:pt idx="5292">
                  <c:v>20</c:v>
                </c:pt>
                <c:pt idx="5293">
                  <c:v>21</c:v>
                </c:pt>
                <c:pt idx="5294">
                  <c:v>21</c:v>
                </c:pt>
                <c:pt idx="5295">
                  <c:v>20</c:v>
                </c:pt>
                <c:pt idx="5296">
                  <c:v>22</c:v>
                </c:pt>
                <c:pt idx="5297">
                  <c:v>20</c:v>
                </c:pt>
                <c:pt idx="5298">
                  <c:v>22</c:v>
                </c:pt>
                <c:pt idx="5299">
                  <c:v>21</c:v>
                </c:pt>
                <c:pt idx="5300">
                  <c:v>20</c:v>
                </c:pt>
                <c:pt idx="5301">
                  <c:v>20</c:v>
                </c:pt>
                <c:pt idx="5302">
                  <c:v>21</c:v>
                </c:pt>
                <c:pt idx="5303">
                  <c:v>21</c:v>
                </c:pt>
                <c:pt idx="5304">
                  <c:v>20</c:v>
                </c:pt>
                <c:pt idx="5305">
                  <c:v>20</c:v>
                </c:pt>
                <c:pt idx="5306">
                  <c:v>20</c:v>
                </c:pt>
                <c:pt idx="5307">
                  <c:v>20</c:v>
                </c:pt>
                <c:pt idx="5308">
                  <c:v>20</c:v>
                </c:pt>
                <c:pt idx="5309">
                  <c:v>20</c:v>
                </c:pt>
                <c:pt idx="5310">
                  <c:v>21</c:v>
                </c:pt>
                <c:pt idx="5311">
                  <c:v>20</c:v>
                </c:pt>
                <c:pt idx="5312">
                  <c:v>20</c:v>
                </c:pt>
                <c:pt idx="5313">
                  <c:v>20</c:v>
                </c:pt>
                <c:pt idx="5314">
                  <c:v>21</c:v>
                </c:pt>
                <c:pt idx="5315">
                  <c:v>23</c:v>
                </c:pt>
                <c:pt idx="5316">
                  <c:v>22</c:v>
                </c:pt>
                <c:pt idx="5317">
                  <c:v>20</c:v>
                </c:pt>
                <c:pt idx="5318">
                  <c:v>21</c:v>
                </c:pt>
                <c:pt idx="5319">
                  <c:v>20</c:v>
                </c:pt>
                <c:pt idx="5320">
                  <c:v>20</c:v>
                </c:pt>
                <c:pt idx="5321">
                  <c:v>20</c:v>
                </c:pt>
                <c:pt idx="5322">
                  <c:v>22</c:v>
                </c:pt>
                <c:pt idx="5323">
                  <c:v>14</c:v>
                </c:pt>
                <c:pt idx="5324">
                  <c:v>21</c:v>
                </c:pt>
                <c:pt idx="5325">
                  <c:v>20</c:v>
                </c:pt>
                <c:pt idx="5326">
                  <c:v>20</c:v>
                </c:pt>
                <c:pt idx="5327">
                  <c:v>22</c:v>
                </c:pt>
                <c:pt idx="5328">
                  <c:v>23</c:v>
                </c:pt>
                <c:pt idx="5329">
                  <c:v>21</c:v>
                </c:pt>
                <c:pt idx="5330">
                  <c:v>21</c:v>
                </c:pt>
                <c:pt idx="5331">
                  <c:v>19</c:v>
                </c:pt>
                <c:pt idx="5332">
                  <c:v>22</c:v>
                </c:pt>
                <c:pt idx="5333">
                  <c:v>21</c:v>
                </c:pt>
                <c:pt idx="5334">
                  <c:v>22</c:v>
                </c:pt>
                <c:pt idx="5335">
                  <c:v>24</c:v>
                </c:pt>
                <c:pt idx="5336">
                  <c:v>22</c:v>
                </c:pt>
                <c:pt idx="5337">
                  <c:v>20</c:v>
                </c:pt>
                <c:pt idx="5338">
                  <c:v>21</c:v>
                </c:pt>
                <c:pt idx="5339">
                  <c:v>20</c:v>
                </c:pt>
                <c:pt idx="5340">
                  <c:v>19</c:v>
                </c:pt>
                <c:pt idx="5341">
                  <c:v>20</c:v>
                </c:pt>
                <c:pt idx="5342">
                  <c:v>19</c:v>
                </c:pt>
                <c:pt idx="5343">
                  <c:v>13</c:v>
                </c:pt>
                <c:pt idx="5344">
                  <c:v>21</c:v>
                </c:pt>
                <c:pt idx="5345">
                  <c:v>23</c:v>
                </c:pt>
                <c:pt idx="5346">
                  <c:v>13</c:v>
                </c:pt>
                <c:pt idx="5347">
                  <c:v>22</c:v>
                </c:pt>
                <c:pt idx="5348">
                  <c:v>21</c:v>
                </c:pt>
                <c:pt idx="5349">
                  <c:v>20</c:v>
                </c:pt>
                <c:pt idx="5350">
                  <c:v>22</c:v>
                </c:pt>
                <c:pt idx="5351">
                  <c:v>19</c:v>
                </c:pt>
                <c:pt idx="5352">
                  <c:v>19</c:v>
                </c:pt>
                <c:pt idx="5353">
                  <c:v>21</c:v>
                </c:pt>
                <c:pt idx="5354">
                  <c:v>22</c:v>
                </c:pt>
                <c:pt idx="5355">
                  <c:v>20</c:v>
                </c:pt>
                <c:pt idx="5356">
                  <c:v>22</c:v>
                </c:pt>
                <c:pt idx="5357">
                  <c:v>20</c:v>
                </c:pt>
                <c:pt idx="5358">
                  <c:v>19</c:v>
                </c:pt>
                <c:pt idx="5359">
                  <c:v>22</c:v>
                </c:pt>
                <c:pt idx="5360">
                  <c:v>19</c:v>
                </c:pt>
                <c:pt idx="5361">
                  <c:v>22</c:v>
                </c:pt>
                <c:pt idx="5362">
                  <c:v>21</c:v>
                </c:pt>
                <c:pt idx="5363">
                  <c:v>21</c:v>
                </c:pt>
                <c:pt idx="5364">
                  <c:v>21</c:v>
                </c:pt>
                <c:pt idx="5365">
                  <c:v>21</c:v>
                </c:pt>
                <c:pt idx="5366">
                  <c:v>22</c:v>
                </c:pt>
                <c:pt idx="5367">
                  <c:v>21</c:v>
                </c:pt>
                <c:pt idx="5368">
                  <c:v>20</c:v>
                </c:pt>
                <c:pt idx="5369">
                  <c:v>21</c:v>
                </c:pt>
                <c:pt idx="5370">
                  <c:v>23</c:v>
                </c:pt>
                <c:pt idx="5371">
                  <c:v>22</c:v>
                </c:pt>
                <c:pt idx="5372">
                  <c:v>20</c:v>
                </c:pt>
                <c:pt idx="5373">
                  <c:v>20</c:v>
                </c:pt>
                <c:pt idx="5374">
                  <c:v>20</c:v>
                </c:pt>
                <c:pt idx="5375">
                  <c:v>21</c:v>
                </c:pt>
                <c:pt idx="5376">
                  <c:v>20</c:v>
                </c:pt>
                <c:pt idx="5377">
                  <c:v>19</c:v>
                </c:pt>
                <c:pt idx="5378">
                  <c:v>21</c:v>
                </c:pt>
                <c:pt idx="5379">
                  <c:v>20</c:v>
                </c:pt>
                <c:pt idx="5380">
                  <c:v>20</c:v>
                </c:pt>
                <c:pt idx="5381">
                  <c:v>21</c:v>
                </c:pt>
                <c:pt idx="5382">
                  <c:v>22</c:v>
                </c:pt>
                <c:pt idx="5383">
                  <c:v>22</c:v>
                </c:pt>
                <c:pt idx="5384">
                  <c:v>20</c:v>
                </c:pt>
                <c:pt idx="5385">
                  <c:v>21</c:v>
                </c:pt>
                <c:pt idx="5386">
                  <c:v>20</c:v>
                </c:pt>
                <c:pt idx="5387">
                  <c:v>22</c:v>
                </c:pt>
                <c:pt idx="5388">
                  <c:v>19</c:v>
                </c:pt>
                <c:pt idx="5389">
                  <c:v>19</c:v>
                </c:pt>
                <c:pt idx="5390">
                  <c:v>17</c:v>
                </c:pt>
                <c:pt idx="5391">
                  <c:v>20</c:v>
                </c:pt>
                <c:pt idx="5392">
                  <c:v>21</c:v>
                </c:pt>
                <c:pt idx="5393">
                  <c:v>20</c:v>
                </c:pt>
                <c:pt idx="5394">
                  <c:v>21</c:v>
                </c:pt>
                <c:pt idx="5395">
                  <c:v>21</c:v>
                </c:pt>
                <c:pt idx="5396">
                  <c:v>20</c:v>
                </c:pt>
                <c:pt idx="5397">
                  <c:v>21</c:v>
                </c:pt>
                <c:pt idx="5398">
                  <c:v>19</c:v>
                </c:pt>
                <c:pt idx="5399">
                  <c:v>19</c:v>
                </c:pt>
                <c:pt idx="5400">
                  <c:v>21</c:v>
                </c:pt>
                <c:pt idx="5401">
                  <c:v>21</c:v>
                </c:pt>
                <c:pt idx="5402">
                  <c:v>19</c:v>
                </c:pt>
                <c:pt idx="5403">
                  <c:v>22</c:v>
                </c:pt>
                <c:pt idx="5404">
                  <c:v>21</c:v>
                </c:pt>
                <c:pt idx="5405">
                  <c:v>22</c:v>
                </c:pt>
                <c:pt idx="5406">
                  <c:v>22</c:v>
                </c:pt>
                <c:pt idx="5407">
                  <c:v>21</c:v>
                </c:pt>
                <c:pt idx="5408">
                  <c:v>20</c:v>
                </c:pt>
                <c:pt idx="5409">
                  <c:v>21</c:v>
                </c:pt>
                <c:pt idx="5410">
                  <c:v>20</c:v>
                </c:pt>
                <c:pt idx="5411">
                  <c:v>21</c:v>
                </c:pt>
                <c:pt idx="5412">
                  <c:v>21</c:v>
                </c:pt>
                <c:pt idx="5413">
                  <c:v>20</c:v>
                </c:pt>
                <c:pt idx="5414">
                  <c:v>21</c:v>
                </c:pt>
                <c:pt idx="5415">
                  <c:v>16</c:v>
                </c:pt>
                <c:pt idx="5416">
                  <c:v>19</c:v>
                </c:pt>
                <c:pt idx="5417">
                  <c:v>21</c:v>
                </c:pt>
                <c:pt idx="5418">
                  <c:v>20</c:v>
                </c:pt>
                <c:pt idx="5419">
                  <c:v>20</c:v>
                </c:pt>
                <c:pt idx="5420">
                  <c:v>21</c:v>
                </c:pt>
                <c:pt idx="5421">
                  <c:v>21</c:v>
                </c:pt>
                <c:pt idx="5422">
                  <c:v>20</c:v>
                </c:pt>
                <c:pt idx="5423">
                  <c:v>21</c:v>
                </c:pt>
                <c:pt idx="5424">
                  <c:v>20</c:v>
                </c:pt>
                <c:pt idx="5425">
                  <c:v>20</c:v>
                </c:pt>
                <c:pt idx="5426">
                  <c:v>20</c:v>
                </c:pt>
                <c:pt idx="5427">
                  <c:v>21</c:v>
                </c:pt>
                <c:pt idx="5428">
                  <c:v>20</c:v>
                </c:pt>
                <c:pt idx="5429">
                  <c:v>20</c:v>
                </c:pt>
                <c:pt idx="5430">
                  <c:v>21</c:v>
                </c:pt>
                <c:pt idx="5431">
                  <c:v>20</c:v>
                </c:pt>
                <c:pt idx="5432">
                  <c:v>20</c:v>
                </c:pt>
                <c:pt idx="5433">
                  <c:v>22</c:v>
                </c:pt>
                <c:pt idx="5434">
                  <c:v>21</c:v>
                </c:pt>
                <c:pt idx="5435">
                  <c:v>20</c:v>
                </c:pt>
                <c:pt idx="5436">
                  <c:v>21</c:v>
                </c:pt>
                <c:pt idx="5437">
                  <c:v>19</c:v>
                </c:pt>
                <c:pt idx="5438">
                  <c:v>19</c:v>
                </c:pt>
                <c:pt idx="5439">
                  <c:v>20</c:v>
                </c:pt>
                <c:pt idx="5440">
                  <c:v>21</c:v>
                </c:pt>
                <c:pt idx="5441">
                  <c:v>20</c:v>
                </c:pt>
                <c:pt idx="5442">
                  <c:v>20</c:v>
                </c:pt>
                <c:pt idx="5443">
                  <c:v>20</c:v>
                </c:pt>
                <c:pt idx="5444">
                  <c:v>20</c:v>
                </c:pt>
                <c:pt idx="5445">
                  <c:v>19</c:v>
                </c:pt>
                <c:pt idx="5446">
                  <c:v>19</c:v>
                </c:pt>
                <c:pt idx="5447">
                  <c:v>22</c:v>
                </c:pt>
                <c:pt idx="5448">
                  <c:v>20</c:v>
                </c:pt>
                <c:pt idx="5449">
                  <c:v>20</c:v>
                </c:pt>
                <c:pt idx="5450">
                  <c:v>20</c:v>
                </c:pt>
                <c:pt idx="5451">
                  <c:v>20</c:v>
                </c:pt>
                <c:pt idx="5452">
                  <c:v>20</c:v>
                </c:pt>
                <c:pt idx="5453">
                  <c:v>20</c:v>
                </c:pt>
                <c:pt idx="5454">
                  <c:v>21</c:v>
                </c:pt>
                <c:pt idx="5455">
                  <c:v>20</c:v>
                </c:pt>
                <c:pt idx="5456">
                  <c:v>20</c:v>
                </c:pt>
                <c:pt idx="5457">
                  <c:v>21</c:v>
                </c:pt>
                <c:pt idx="5458">
                  <c:v>20</c:v>
                </c:pt>
                <c:pt idx="5459">
                  <c:v>15</c:v>
                </c:pt>
                <c:pt idx="5460">
                  <c:v>21</c:v>
                </c:pt>
                <c:pt idx="5461">
                  <c:v>20</c:v>
                </c:pt>
                <c:pt idx="5462">
                  <c:v>20</c:v>
                </c:pt>
                <c:pt idx="5463">
                  <c:v>20</c:v>
                </c:pt>
                <c:pt idx="5464">
                  <c:v>20</c:v>
                </c:pt>
                <c:pt idx="5465">
                  <c:v>21</c:v>
                </c:pt>
                <c:pt idx="5466">
                  <c:v>22</c:v>
                </c:pt>
                <c:pt idx="5467">
                  <c:v>21</c:v>
                </c:pt>
                <c:pt idx="5468">
                  <c:v>19</c:v>
                </c:pt>
                <c:pt idx="5469">
                  <c:v>23</c:v>
                </c:pt>
                <c:pt idx="5470">
                  <c:v>22</c:v>
                </c:pt>
                <c:pt idx="5471">
                  <c:v>21</c:v>
                </c:pt>
                <c:pt idx="5472">
                  <c:v>18</c:v>
                </c:pt>
                <c:pt idx="5473">
                  <c:v>20</c:v>
                </c:pt>
                <c:pt idx="5474">
                  <c:v>19</c:v>
                </c:pt>
                <c:pt idx="5475">
                  <c:v>21</c:v>
                </c:pt>
                <c:pt idx="5476">
                  <c:v>19</c:v>
                </c:pt>
                <c:pt idx="5477">
                  <c:v>20</c:v>
                </c:pt>
                <c:pt idx="5478">
                  <c:v>21</c:v>
                </c:pt>
                <c:pt idx="5479">
                  <c:v>21</c:v>
                </c:pt>
                <c:pt idx="5480">
                  <c:v>22</c:v>
                </c:pt>
                <c:pt idx="5481">
                  <c:v>23</c:v>
                </c:pt>
                <c:pt idx="5482">
                  <c:v>26</c:v>
                </c:pt>
                <c:pt idx="5483">
                  <c:v>25</c:v>
                </c:pt>
                <c:pt idx="5484">
                  <c:v>23</c:v>
                </c:pt>
                <c:pt idx="5485">
                  <c:v>18</c:v>
                </c:pt>
                <c:pt idx="5486">
                  <c:v>21</c:v>
                </c:pt>
                <c:pt idx="5487">
                  <c:v>21</c:v>
                </c:pt>
                <c:pt idx="5488">
                  <c:v>23</c:v>
                </c:pt>
                <c:pt idx="5489">
                  <c:v>21</c:v>
                </c:pt>
                <c:pt idx="5490">
                  <c:v>21</c:v>
                </c:pt>
                <c:pt idx="5491">
                  <c:v>23</c:v>
                </c:pt>
                <c:pt idx="5492">
                  <c:v>21</c:v>
                </c:pt>
                <c:pt idx="5493">
                  <c:v>20</c:v>
                </c:pt>
                <c:pt idx="5494">
                  <c:v>22</c:v>
                </c:pt>
                <c:pt idx="5495">
                  <c:v>19</c:v>
                </c:pt>
                <c:pt idx="5496">
                  <c:v>21</c:v>
                </c:pt>
                <c:pt idx="5497">
                  <c:v>21</c:v>
                </c:pt>
                <c:pt idx="5498">
                  <c:v>21</c:v>
                </c:pt>
                <c:pt idx="5499">
                  <c:v>18</c:v>
                </c:pt>
                <c:pt idx="5500">
                  <c:v>21</c:v>
                </c:pt>
                <c:pt idx="5501">
                  <c:v>21</c:v>
                </c:pt>
                <c:pt idx="5502">
                  <c:v>21</c:v>
                </c:pt>
                <c:pt idx="5503">
                  <c:v>20</c:v>
                </c:pt>
                <c:pt idx="5504">
                  <c:v>21</c:v>
                </c:pt>
                <c:pt idx="5505">
                  <c:v>20</c:v>
                </c:pt>
                <c:pt idx="5506">
                  <c:v>21</c:v>
                </c:pt>
                <c:pt idx="5507">
                  <c:v>19</c:v>
                </c:pt>
                <c:pt idx="5508">
                  <c:v>21</c:v>
                </c:pt>
                <c:pt idx="5509">
                  <c:v>20</c:v>
                </c:pt>
                <c:pt idx="5510">
                  <c:v>21</c:v>
                </c:pt>
                <c:pt idx="5511">
                  <c:v>21</c:v>
                </c:pt>
                <c:pt idx="5512">
                  <c:v>20</c:v>
                </c:pt>
                <c:pt idx="5513">
                  <c:v>21</c:v>
                </c:pt>
                <c:pt idx="5514">
                  <c:v>20</c:v>
                </c:pt>
                <c:pt idx="5515">
                  <c:v>20</c:v>
                </c:pt>
                <c:pt idx="5516">
                  <c:v>23</c:v>
                </c:pt>
                <c:pt idx="5517">
                  <c:v>20</c:v>
                </c:pt>
                <c:pt idx="5518">
                  <c:v>21</c:v>
                </c:pt>
                <c:pt idx="5519">
                  <c:v>19</c:v>
                </c:pt>
                <c:pt idx="5520">
                  <c:v>20</c:v>
                </c:pt>
                <c:pt idx="5521">
                  <c:v>21</c:v>
                </c:pt>
                <c:pt idx="5522">
                  <c:v>21</c:v>
                </c:pt>
                <c:pt idx="5523">
                  <c:v>20</c:v>
                </c:pt>
                <c:pt idx="5524">
                  <c:v>20</c:v>
                </c:pt>
                <c:pt idx="5525">
                  <c:v>21</c:v>
                </c:pt>
                <c:pt idx="5526">
                  <c:v>18</c:v>
                </c:pt>
                <c:pt idx="5527">
                  <c:v>20</c:v>
                </c:pt>
                <c:pt idx="5528">
                  <c:v>23</c:v>
                </c:pt>
                <c:pt idx="5529">
                  <c:v>22</c:v>
                </c:pt>
                <c:pt idx="5530">
                  <c:v>20</c:v>
                </c:pt>
                <c:pt idx="5531">
                  <c:v>23</c:v>
                </c:pt>
                <c:pt idx="5532">
                  <c:v>20</c:v>
                </c:pt>
                <c:pt idx="5533">
                  <c:v>22</c:v>
                </c:pt>
                <c:pt idx="5534">
                  <c:v>20</c:v>
                </c:pt>
                <c:pt idx="5535">
                  <c:v>21</c:v>
                </c:pt>
                <c:pt idx="5536">
                  <c:v>19</c:v>
                </c:pt>
                <c:pt idx="5537">
                  <c:v>22</c:v>
                </c:pt>
                <c:pt idx="5538">
                  <c:v>24</c:v>
                </c:pt>
                <c:pt idx="5539">
                  <c:v>21</c:v>
                </c:pt>
                <c:pt idx="5540">
                  <c:v>19</c:v>
                </c:pt>
                <c:pt idx="5541">
                  <c:v>21</c:v>
                </c:pt>
                <c:pt idx="5542">
                  <c:v>19</c:v>
                </c:pt>
                <c:pt idx="5543">
                  <c:v>21</c:v>
                </c:pt>
                <c:pt idx="5544">
                  <c:v>22</c:v>
                </c:pt>
                <c:pt idx="5545">
                  <c:v>21</c:v>
                </c:pt>
                <c:pt idx="5546">
                  <c:v>23</c:v>
                </c:pt>
                <c:pt idx="5547">
                  <c:v>22</c:v>
                </c:pt>
                <c:pt idx="5548">
                  <c:v>20</c:v>
                </c:pt>
                <c:pt idx="5549">
                  <c:v>19</c:v>
                </c:pt>
                <c:pt idx="5550">
                  <c:v>21</c:v>
                </c:pt>
                <c:pt idx="5551">
                  <c:v>23</c:v>
                </c:pt>
                <c:pt idx="5552">
                  <c:v>19</c:v>
                </c:pt>
                <c:pt idx="5553">
                  <c:v>19</c:v>
                </c:pt>
                <c:pt idx="5554">
                  <c:v>20</c:v>
                </c:pt>
                <c:pt idx="5555">
                  <c:v>20</c:v>
                </c:pt>
                <c:pt idx="5556">
                  <c:v>21</c:v>
                </c:pt>
                <c:pt idx="5557">
                  <c:v>22</c:v>
                </c:pt>
                <c:pt idx="5558">
                  <c:v>29</c:v>
                </c:pt>
                <c:pt idx="5559">
                  <c:v>22</c:v>
                </c:pt>
                <c:pt idx="5560">
                  <c:v>19</c:v>
                </c:pt>
                <c:pt idx="5561">
                  <c:v>21</c:v>
                </c:pt>
                <c:pt idx="5562">
                  <c:v>20</c:v>
                </c:pt>
                <c:pt idx="5563">
                  <c:v>21</c:v>
                </c:pt>
                <c:pt idx="5564">
                  <c:v>20</c:v>
                </c:pt>
                <c:pt idx="5565">
                  <c:v>20</c:v>
                </c:pt>
                <c:pt idx="5566">
                  <c:v>20</c:v>
                </c:pt>
                <c:pt idx="5567">
                  <c:v>20</c:v>
                </c:pt>
                <c:pt idx="5568">
                  <c:v>22</c:v>
                </c:pt>
                <c:pt idx="5569">
                  <c:v>20</c:v>
                </c:pt>
                <c:pt idx="5570">
                  <c:v>21</c:v>
                </c:pt>
                <c:pt idx="5571">
                  <c:v>20</c:v>
                </c:pt>
                <c:pt idx="5572">
                  <c:v>21</c:v>
                </c:pt>
                <c:pt idx="5573">
                  <c:v>20</c:v>
                </c:pt>
                <c:pt idx="5574">
                  <c:v>19</c:v>
                </c:pt>
                <c:pt idx="5575">
                  <c:v>19</c:v>
                </c:pt>
                <c:pt idx="5576">
                  <c:v>22</c:v>
                </c:pt>
                <c:pt idx="5577">
                  <c:v>19</c:v>
                </c:pt>
                <c:pt idx="5578">
                  <c:v>21</c:v>
                </c:pt>
                <c:pt idx="5579">
                  <c:v>22</c:v>
                </c:pt>
                <c:pt idx="5580">
                  <c:v>17</c:v>
                </c:pt>
                <c:pt idx="5581">
                  <c:v>21</c:v>
                </c:pt>
                <c:pt idx="5582">
                  <c:v>21</c:v>
                </c:pt>
                <c:pt idx="5583">
                  <c:v>20</c:v>
                </c:pt>
                <c:pt idx="5584">
                  <c:v>20</c:v>
                </c:pt>
                <c:pt idx="5585">
                  <c:v>21</c:v>
                </c:pt>
                <c:pt idx="5586">
                  <c:v>21</c:v>
                </c:pt>
                <c:pt idx="5587">
                  <c:v>20</c:v>
                </c:pt>
                <c:pt idx="5588">
                  <c:v>20</c:v>
                </c:pt>
                <c:pt idx="5589">
                  <c:v>20</c:v>
                </c:pt>
                <c:pt idx="5590">
                  <c:v>20</c:v>
                </c:pt>
                <c:pt idx="5591">
                  <c:v>19</c:v>
                </c:pt>
                <c:pt idx="5592">
                  <c:v>20</c:v>
                </c:pt>
                <c:pt idx="5593">
                  <c:v>20</c:v>
                </c:pt>
                <c:pt idx="5594">
                  <c:v>20</c:v>
                </c:pt>
                <c:pt idx="5595">
                  <c:v>23</c:v>
                </c:pt>
                <c:pt idx="5596">
                  <c:v>19</c:v>
                </c:pt>
                <c:pt idx="5597">
                  <c:v>21</c:v>
                </c:pt>
                <c:pt idx="5598">
                  <c:v>21</c:v>
                </c:pt>
                <c:pt idx="5599">
                  <c:v>21</c:v>
                </c:pt>
                <c:pt idx="5600">
                  <c:v>19</c:v>
                </c:pt>
                <c:pt idx="5601">
                  <c:v>20</c:v>
                </c:pt>
                <c:pt idx="5602">
                  <c:v>21</c:v>
                </c:pt>
                <c:pt idx="5603">
                  <c:v>21</c:v>
                </c:pt>
                <c:pt idx="5604">
                  <c:v>18</c:v>
                </c:pt>
                <c:pt idx="5605">
                  <c:v>16</c:v>
                </c:pt>
                <c:pt idx="5606">
                  <c:v>19</c:v>
                </c:pt>
                <c:pt idx="5607">
                  <c:v>19</c:v>
                </c:pt>
                <c:pt idx="5608">
                  <c:v>21</c:v>
                </c:pt>
                <c:pt idx="5609">
                  <c:v>21</c:v>
                </c:pt>
                <c:pt idx="5610">
                  <c:v>20</c:v>
                </c:pt>
                <c:pt idx="5611">
                  <c:v>21</c:v>
                </c:pt>
                <c:pt idx="5612">
                  <c:v>18</c:v>
                </c:pt>
                <c:pt idx="5613">
                  <c:v>20</c:v>
                </c:pt>
                <c:pt idx="5614">
                  <c:v>20</c:v>
                </c:pt>
                <c:pt idx="5615">
                  <c:v>22</c:v>
                </c:pt>
                <c:pt idx="5616">
                  <c:v>21</c:v>
                </c:pt>
                <c:pt idx="5617">
                  <c:v>20</c:v>
                </c:pt>
                <c:pt idx="5618">
                  <c:v>20</c:v>
                </c:pt>
                <c:pt idx="5619">
                  <c:v>19</c:v>
                </c:pt>
                <c:pt idx="5620">
                  <c:v>20</c:v>
                </c:pt>
                <c:pt idx="5621">
                  <c:v>21</c:v>
                </c:pt>
                <c:pt idx="5622">
                  <c:v>21</c:v>
                </c:pt>
                <c:pt idx="5623">
                  <c:v>20</c:v>
                </c:pt>
                <c:pt idx="5624">
                  <c:v>21</c:v>
                </c:pt>
                <c:pt idx="5625">
                  <c:v>21</c:v>
                </c:pt>
                <c:pt idx="5626">
                  <c:v>20</c:v>
                </c:pt>
                <c:pt idx="5627">
                  <c:v>21</c:v>
                </c:pt>
                <c:pt idx="5628">
                  <c:v>21</c:v>
                </c:pt>
                <c:pt idx="5629">
                  <c:v>21</c:v>
                </c:pt>
                <c:pt idx="5630">
                  <c:v>20</c:v>
                </c:pt>
                <c:pt idx="5631">
                  <c:v>20</c:v>
                </c:pt>
                <c:pt idx="5632">
                  <c:v>22</c:v>
                </c:pt>
                <c:pt idx="5633">
                  <c:v>20</c:v>
                </c:pt>
                <c:pt idx="5634">
                  <c:v>21</c:v>
                </c:pt>
                <c:pt idx="5635">
                  <c:v>20</c:v>
                </c:pt>
                <c:pt idx="5636">
                  <c:v>21</c:v>
                </c:pt>
                <c:pt idx="5637">
                  <c:v>20</c:v>
                </c:pt>
                <c:pt idx="5638">
                  <c:v>21</c:v>
                </c:pt>
                <c:pt idx="5639">
                  <c:v>21</c:v>
                </c:pt>
                <c:pt idx="5640">
                  <c:v>20</c:v>
                </c:pt>
                <c:pt idx="5641">
                  <c:v>21</c:v>
                </c:pt>
                <c:pt idx="5642">
                  <c:v>21</c:v>
                </c:pt>
                <c:pt idx="5643">
                  <c:v>19</c:v>
                </c:pt>
                <c:pt idx="5644">
                  <c:v>21</c:v>
                </c:pt>
                <c:pt idx="5645">
                  <c:v>21</c:v>
                </c:pt>
                <c:pt idx="5646">
                  <c:v>20</c:v>
                </c:pt>
                <c:pt idx="5647">
                  <c:v>20</c:v>
                </c:pt>
                <c:pt idx="5648">
                  <c:v>20</c:v>
                </c:pt>
                <c:pt idx="5649">
                  <c:v>20</c:v>
                </c:pt>
                <c:pt idx="5650">
                  <c:v>20</c:v>
                </c:pt>
                <c:pt idx="5651">
                  <c:v>22</c:v>
                </c:pt>
                <c:pt idx="5652">
                  <c:v>20</c:v>
                </c:pt>
                <c:pt idx="5653">
                  <c:v>19</c:v>
                </c:pt>
                <c:pt idx="5654">
                  <c:v>20</c:v>
                </c:pt>
                <c:pt idx="5655">
                  <c:v>20</c:v>
                </c:pt>
                <c:pt idx="5656">
                  <c:v>20</c:v>
                </c:pt>
                <c:pt idx="5657">
                  <c:v>22</c:v>
                </c:pt>
                <c:pt idx="5658">
                  <c:v>20</c:v>
                </c:pt>
                <c:pt idx="5659">
                  <c:v>17</c:v>
                </c:pt>
                <c:pt idx="5660">
                  <c:v>22</c:v>
                </c:pt>
                <c:pt idx="5661">
                  <c:v>20</c:v>
                </c:pt>
                <c:pt idx="5662">
                  <c:v>22</c:v>
                </c:pt>
                <c:pt idx="5663">
                  <c:v>20</c:v>
                </c:pt>
                <c:pt idx="5664">
                  <c:v>22</c:v>
                </c:pt>
                <c:pt idx="5665">
                  <c:v>19</c:v>
                </c:pt>
                <c:pt idx="5666">
                  <c:v>20</c:v>
                </c:pt>
                <c:pt idx="5667">
                  <c:v>21</c:v>
                </c:pt>
                <c:pt idx="5668">
                  <c:v>18</c:v>
                </c:pt>
                <c:pt idx="5669">
                  <c:v>19</c:v>
                </c:pt>
                <c:pt idx="5670">
                  <c:v>19</c:v>
                </c:pt>
                <c:pt idx="5671">
                  <c:v>20</c:v>
                </c:pt>
                <c:pt idx="5672">
                  <c:v>19</c:v>
                </c:pt>
                <c:pt idx="5673">
                  <c:v>20</c:v>
                </c:pt>
                <c:pt idx="5674">
                  <c:v>21</c:v>
                </c:pt>
                <c:pt idx="5675">
                  <c:v>22</c:v>
                </c:pt>
                <c:pt idx="5676">
                  <c:v>21</c:v>
                </c:pt>
                <c:pt idx="5677">
                  <c:v>22</c:v>
                </c:pt>
                <c:pt idx="5678">
                  <c:v>20</c:v>
                </c:pt>
                <c:pt idx="5679">
                  <c:v>20</c:v>
                </c:pt>
                <c:pt idx="5680">
                  <c:v>19</c:v>
                </c:pt>
                <c:pt idx="5681">
                  <c:v>21</c:v>
                </c:pt>
                <c:pt idx="5682">
                  <c:v>21</c:v>
                </c:pt>
                <c:pt idx="5683">
                  <c:v>21</c:v>
                </c:pt>
                <c:pt idx="5684">
                  <c:v>19</c:v>
                </c:pt>
                <c:pt idx="5685">
                  <c:v>22</c:v>
                </c:pt>
                <c:pt idx="5686">
                  <c:v>20</c:v>
                </c:pt>
                <c:pt idx="5687">
                  <c:v>22</c:v>
                </c:pt>
                <c:pt idx="5688">
                  <c:v>21</c:v>
                </c:pt>
                <c:pt idx="5689">
                  <c:v>20</c:v>
                </c:pt>
                <c:pt idx="5690">
                  <c:v>20</c:v>
                </c:pt>
                <c:pt idx="5691">
                  <c:v>21</c:v>
                </c:pt>
                <c:pt idx="5692">
                  <c:v>20</c:v>
                </c:pt>
                <c:pt idx="5693">
                  <c:v>22</c:v>
                </c:pt>
                <c:pt idx="5694">
                  <c:v>22</c:v>
                </c:pt>
                <c:pt idx="5695">
                  <c:v>19</c:v>
                </c:pt>
                <c:pt idx="5696">
                  <c:v>21</c:v>
                </c:pt>
                <c:pt idx="5697">
                  <c:v>20</c:v>
                </c:pt>
                <c:pt idx="5698">
                  <c:v>21</c:v>
                </c:pt>
                <c:pt idx="5699">
                  <c:v>20</c:v>
                </c:pt>
                <c:pt idx="5700">
                  <c:v>21</c:v>
                </c:pt>
                <c:pt idx="5701">
                  <c:v>22</c:v>
                </c:pt>
                <c:pt idx="5702">
                  <c:v>20</c:v>
                </c:pt>
                <c:pt idx="5703">
                  <c:v>21</c:v>
                </c:pt>
                <c:pt idx="5704">
                  <c:v>22</c:v>
                </c:pt>
                <c:pt idx="5705">
                  <c:v>22</c:v>
                </c:pt>
                <c:pt idx="5706">
                  <c:v>21</c:v>
                </c:pt>
                <c:pt idx="5707">
                  <c:v>20</c:v>
                </c:pt>
                <c:pt idx="5708">
                  <c:v>20</c:v>
                </c:pt>
                <c:pt idx="5709">
                  <c:v>18</c:v>
                </c:pt>
                <c:pt idx="5710">
                  <c:v>20</c:v>
                </c:pt>
                <c:pt idx="5711">
                  <c:v>21</c:v>
                </c:pt>
                <c:pt idx="5712">
                  <c:v>23</c:v>
                </c:pt>
                <c:pt idx="5713">
                  <c:v>19</c:v>
                </c:pt>
                <c:pt idx="5714">
                  <c:v>17</c:v>
                </c:pt>
                <c:pt idx="5715">
                  <c:v>20</c:v>
                </c:pt>
                <c:pt idx="5716">
                  <c:v>20</c:v>
                </c:pt>
                <c:pt idx="5717">
                  <c:v>20</c:v>
                </c:pt>
                <c:pt idx="5718">
                  <c:v>21</c:v>
                </c:pt>
                <c:pt idx="5719">
                  <c:v>21</c:v>
                </c:pt>
                <c:pt idx="5720">
                  <c:v>23</c:v>
                </c:pt>
                <c:pt idx="5721">
                  <c:v>21</c:v>
                </c:pt>
                <c:pt idx="5722">
                  <c:v>20</c:v>
                </c:pt>
                <c:pt idx="5723">
                  <c:v>20</c:v>
                </c:pt>
                <c:pt idx="5724">
                  <c:v>22</c:v>
                </c:pt>
                <c:pt idx="5725">
                  <c:v>20</c:v>
                </c:pt>
                <c:pt idx="5726">
                  <c:v>19</c:v>
                </c:pt>
                <c:pt idx="5727">
                  <c:v>22</c:v>
                </c:pt>
                <c:pt idx="5728">
                  <c:v>21</c:v>
                </c:pt>
                <c:pt idx="5729">
                  <c:v>21</c:v>
                </c:pt>
                <c:pt idx="5730">
                  <c:v>19</c:v>
                </c:pt>
                <c:pt idx="5731">
                  <c:v>19</c:v>
                </c:pt>
                <c:pt idx="5732">
                  <c:v>20</c:v>
                </c:pt>
                <c:pt idx="5733">
                  <c:v>19</c:v>
                </c:pt>
                <c:pt idx="5734">
                  <c:v>22</c:v>
                </c:pt>
                <c:pt idx="5735">
                  <c:v>21</c:v>
                </c:pt>
                <c:pt idx="5736">
                  <c:v>20</c:v>
                </c:pt>
                <c:pt idx="5737">
                  <c:v>21</c:v>
                </c:pt>
                <c:pt idx="5738">
                  <c:v>22</c:v>
                </c:pt>
                <c:pt idx="5739">
                  <c:v>20</c:v>
                </c:pt>
                <c:pt idx="5740">
                  <c:v>21</c:v>
                </c:pt>
                <c:pt idx="5741">
                  <c:v>19</c:v>
                </c:pt>
                <c:pt idx="5742">
                  <c:v>22</c:v>
                </c:pt>
                <c:pt idx="5743">
                  <c:v>21</c:v>
                </c:pt>
                <c:pt idx="5744">
                  <c:v>22</c:v>
                </c:pt>
                <c:pt idx="5745">
                  <c:v>21</c:v>
                </c:pt>
                <c:pt idx="5746">
                  <c:v>21</c:v>
                </c:pt>
                <c:pt idx="5747">
                  <c:v>21</c:v>
                </c:pt>
                <c:pt idx="5748">
                  <c:v>19</c:v>
                </c:pt>
                <c:pt idx="5749">
                  <c:v>19</c:v>
                </c:pt>
                <c:pt idx="5750">
                  <c:v>21</c:v>
                </c:pt>
                <c:pt idx="5751">
                  <c:v>23</c:v>
                </c:pt>
                <c:pt idx="5752">
                  <c:v>20</c:v>
                </c:pt>
                <c:pt idx="5753">
                  <c:v>20</c:v>
                </c:pt>
                <c:pt idx="5754">
                  <c:v>21</c:v>
                </c:pt>
                <c:pt idx="5755">
                  <c:v>20</c:v>
                </c:pt>
                <c:pt idx="5756">
                  <c:v>20</c:v>
                </c:pt>
                <c:pt idx="5757">
                  <c:v>22</c:v>
                </c:pt>
                <c:pt idx="5758">
                  <c:v>21</c:v>
                </c:pt>
                <c:pt idx="5759">
                  <c:v>20</c:v>
                </c:pt>
                <c:pt idx="5760">
                  <c:v>20</c:v>
                </c:pt>
                <c:pt idx="5761">
                  <c:v>21</c:v>
                </c:pt>
                <c:pt idx="5762">
                  <c:v>20</c:v>
                </c:pt>
                <c:pt idx="5763">
                  <c:v>22</c:v>
                </c:pt>
                <c:pt idx="5764">
                  <c:v>21</c:v>
                </c:pt>
                <c:pt idx="5765">
                  <c:v>21</c:v>
                </c:pt>
                <c:pt idx="5766">
                  <c:v>20</c:v>
                </c:pt>
                <c:pt idx="5767">
                  <c:v>21</c:v>
                </c:pt>
                <c:pt idx="5768">
                  <c:v>21</c:v>
                </c:pt>
                <c:pt idx="5769">
                  <c:v>14</c:v>
                </c:pt>
                <c:pt idx="5770">
                  <c:v>22</c:v>
                </c:pt>
                <c:pt idx="5771">
                  <c:v>21</c:v>
                </c:pt>
                <c:pt idx="5772">
                  <c:v>20</c:v>
                </c:pt>
                <c:pt idx="5773">
                  <c:v>20</c:v>
                </c:pt>
                <c:pt idx="5774">
                  <c:v>20</c:v>
                </c:pt>
                <c:pt idx="5775">
                  <c:v>17</c:v>
                </c:pt>
                <c:pt idx="5776">
                  <c:v>23</c:v>
                </c:pt>
                <c:pt idx="5777">
                  <c:v>20</c:v>
                </c:pt>
                <c:pt idx="5778">
                  <c:v>22</c:v>
                </c:pt>
                <c:pt idx="5779">
                  <c:v>20</c:v>
                </c:pt>
                <c:pt idx="5780">
                  <c:v>20</c:v>
                </c:pt>
                <c:pt idx="5781">
                  <c:v>22</c:v>
                </c:pt>
                <c:pt idx="5782">
                  <c:v>22</c:v>
                </c:pt>
                <c:pt idx="5783">
                  <c:v>19</c:v>
                </c:pt>
                <c:pt idx="5784">
                  <c:v>22</c:v>
                </c:pt>
                <c:pt idx="5785">
                  <c:v>20</c:v>
                </c:pt>
                <c:pt idx="5786">
                  <c:v>22</c:v>
                </c:pt>
                <c:pt idx="5787">
                  <c:v>20</c:v>
                </c:pt>
                <c:pt idx="5788">
                  <c:v>21</c:v>
                </c:pt>
                <c:pt idx="5789">
                  <c:v>20</c:v>
                </c:pt>
                <c:pt idx="5790">
                  <c:v>19</c:v>
                </c:pt>
                <c:pt idx="5791">
                  <c:v>16</c:v>
                </c:pt>
                <c:pt idx="5792">
                  <c:v>21</c:v>
                </c:pt>
                <c:pt idx="5793">
                  <c:v>20</c:v>
                </c:pt>
                <c:pt idx="5794">
                  <c:v>21</c:v>
                </c:pt>
                <c:pt idx="5795">
                  <c:v>21</c:v>
                </c:pt>
                <c:pt idx="5796">
                  <c:v>21</c:v>
                </c:pt>
                <c:pt idx="5797">
                  <c:v>19</c:v>
                </c:pt>
                <c:pt idx="5798">
                  <c:v>22</c:v>
                </c:pt>
                <c:pt idx="5799">
                  <c:v>21</c:v>
                </c:pt>
                <c:pt idx="5800">
                  <c:v>20</c:v>
                </c:pt>
                <c:pt idx="5801">
                  <c:v>20</c:v>
                </c:pt>
                <c:pt idx="5802">
                  <c:v>21</c:v>
                </c:pt>
                <c:pt idx="5803">
                  <c:v>20</c:v>
                </c:pt>
                <c:pt idx="5804">
                  <c:v>21</c:v>
                </c:pt>
                <c:pt idx="5805">
                  <c:v>21</c:v>
                </c:pt>
                <c:pt idx="5806">
                  <c:v>21</c:v>
                </c:pt>
                <c:pt idx="5807">
                  <c:v>20</c:v>
                </c:pt>
                <c:pt idx="5808">
                  <c:v>21</c:v>
                </c:pt>
                <c:pt idx="5809">
                  <c:v>20</c:v>
                </c:pt>
                <c:pt idx="5810">
                  <c:v>21</c:v>
                </c:pt>
                <c:pt idx="5811">
                  <c:v>20</c:v>
                </c:pt>
                <c:pt idx="5812">
                  <c:v>20</c:v>
                </c:pt>
                <c:pt idx="5813">
                  <c:v>20</c:v>
                </c:pt>
                <c:pt idx="5814">
                  <c:v>20</c:v>
                </c:pt>
                <c:pt idx="5815">
                  <c:v>22</c:v>
                </c:pt>
                <c:pt idx="5816">
                  <c:v>21</c:v>
                </c:pt>
                <c:pt idx="5817">
                  <c:v>21</c:v>
                </c:pt>
                <c:pt idx="5818">
                  <c:v>21</c:v>
                </c:pt>
                <c:pt idx="5819">
                  <c:v>21</c:v>
                </c:pt>
                <c:pt idx="5820">
                  <c:v>20</c:v>
                </c:pt>
                <c:pt idx="5821">
                  <c:v>20</c:v>
                </c:pt>
                <c:pt idx="5822">
                  <c:v>20</c:v>
                </c:pt>
                <c:pt idx="5823">
                  <c:v>19</c:v>
                </c:pt>
                <c:pt idx="5824">
                  <c:v>18</c:v>
                </c:pt>
                <c:pt idx="5825">
                  <c:v>20</c:v>
                </c:pt>
                <c:pt idx="5826">
                  <c:v>20</c:v>
                </c:pt>
                <c:pt idx="5827">
                  <c:v>22</c:v>
                </c:pt>
                <c:pt idx="5828">
                  <c:v>23</c:v>
                </c:pt>
                <c:pt idx="5829">
                  <c:v>21</c:v>
                </c:pt>
                <c:pt idx="5830">
                  <c:v>21</c:v>
                </c:pt>
                <c:pt idx="5831">
                  <c:v>21</c:v>
                </c:pt>
                <c:pt idx="5832">
                  <c:v>20</c:v>
                </c:pt>
                <c:pt idx="5833">
                  <c:v>21</c:v>
                </c:pt>
                <c:pt idx="5834">
                  <c:v>12</c:v>
                </c:pt>
                <c:pt idx="5835">
                  <c:v>21</c:v>
                </c:pt>
                <c:pt idx="5836">
                  <c:v>20</c:v>
                </c:pt>
                <c:pt idx="5837">
                  <c:v>20</c:v>
                </c:pt>
                <c:pt idx="5838">
                  <c:v>21</c:v>
                </c:pt>
                <c:pt idx="5839">
                  <c:v>21</c:v>
                </c:pt>
                <c:pt idx="5840">
                  <c:v>20</c:v>
                </c:pt>
                <c:pt idx="5841">
                  <c:v>21</c:v>
                </c:pt>
                <c:pt idx="5842">
                  <c:v>22</c:v>
                </c:pt>
                <c:pt idx="5843">
                  <c:v>19</c:v>
                </c:pt>
                <c:pt idx="5844">
                  <c:v>21</c:v>
                </c:pt>
                <c:pt idx="5845">
                  <c:v>22</c:v>
                </c:pt>
                <c:pt idx="5846">
                  <c:v>20</c:v>
                </c:pt>
                <c:pt idx="5847">
                  <c:v>21</c:v>
                </c:pt>
                <c:pt idx="5848">
                  <c:v>20</c:v>
                </c:pt>
                <c:pt idx="5849">
                  <c:v>21</c:v>
                </c:pt>
                <c:pt idx="5850">
                  <c:v>19</c:v>
                </c:pt>
                <c:pt idx="5851">
                  <c:v>20</c:v>
                </c:pt>
                <c:pt idx="5852">
                  <c:v>21</c:v>
                </c:pt>
                <c:pt idx="5853">
                  <c:v>21</c:v>
                </c:pt>
                <c:pt idx="5854">
                  <c:v>21</c:v>
                </c:pt>
                <c:pt idx="5855">
                  <c:v>19</c:v>
                </c:pt>
                <c:pt idx="5856">
                  <c:v>20</c:v>
                </c:pt>
                <c:pt idx="5857">
                  <c:v>22</c:v>
                </c:pt>
                <c:pt idx="5858">
                  <c:v>20</c:v>
                </c:pt>
                <c:pt idx="5859">
                  <c:v>20</c:v>
                </c:pt>
                <c:pt idx="5860">
                  <c:v>21</c:v>
                </c:pt>
                <c:pt idx="5861">
                  <c:v>19</c:v>
                </c:pt>
                <c:pt idx="5862">
                  <c:v>20</c:v>
                </c:pt>
                <c:pt idx="5863">
                  <c:v>21</c:v>
                </c:pt>
                <c:pt idx="5864">
                  <c:v>21</c:v>
                </c:pt>
                <c:pt idx="5865">
                  <c:v>20</c:v>
                </c:pt>
                <c:pt idx="5866">
                  <c:v>21</c:v>
                </c:pt>
                <c:pt idx="5867">
                  <c:v>19</c:v>
                </c:pt>
                <c:pt idx="5868">
                  <c:v>20</c:v>
                </c:pt>
                <c:pt idx="5869">
                  <c:v>21</c:v>
                </c:pt>
                <c:pt idx="5870">
                  <c:v>21</c:v>
                </c:pt>
                <c:pt idx="5871">
                  <c:v>22</c:v>
                </c:pt>
                <c:pt idx="5872">
                  <c:v>13</c:v>
                </c:pt>
                <c:pt idx="5873">
                  <c:v>22</c:v>
                </c:pt>
                <c:pt idx="5874">
                  <c:v>22</c:v>
                </c:pt>
                <c:pt idx="5875">
                  <c:v>23</c:v>
                </c:pt>
                <c:pt idx="5876">
                  <c:v>22</c:v>
                </c:pt>
                <c:pt idx="5877">
                  <c:v>24</c:v>
                </c:pt>
                <c:pt idx="5878">
                  <c:v>22</c:v>
                </c:pt>
                <c:pt idx="5879">
                  <c:v>19</c:v>
                </c:pt>
                <c:pt idx="5880">
                  <c:v>21</c:v>
                </c:pt>
                <c:pt idx="5881">
                  <c:v>23</c:v>
                </c:pt>
                <c:pt idx="5882">
                  <c:v>24</c:v>
                </c:pt>
                <c:pt idx="5883">
                  <c:v>20</c:v>
                </c:pt>
                <c:pt idx="5884">
                  <c:v>21</c:v>
                </c:pt>
                <c:pt idx="5885">
                  <c:v>21</c:v>
                </c:pt>
                <c:pt idx="5886">
                  <c:v>20</c:v>
                </c:pt>
                <c:pt idx="5887">
                  <c:v>19</c:v>
                </c:pt>
                <c:pt idx="5888">
                  <c:v>21</c:v>
                </c:pt>
                <c:pt idx="5889">
                  <c:v>16</c:v>
                </c:pt>
                <c:pt idx="5890">
                  <c:v>19</c:v>
                </c:pt>
                <c:pt idx="5891">
                  <c:v>20</c:v>
                </c:pt>
                <c:pt idx="5892">
                  <c:v>21</c:v>
                </c:pt>
                <c:pt idx="5893">
                  <c:v>22</c:v>
                </c:pt>
                <c:pt idx="5894">
                  <c:v>21</c:v>
                </c:pt>
                <c:pt idx="5895">
                  <c:v>20</c:v>
                </c:pt>
                <c:pt idx="5896">
                  <c:v>19</c:v>
                </c:pt>
                <c:pt idx="5897">
                  <c:v>20</c:v>
                </c:pt>
                <c:pt idx="5898">
                  <c:v>19</c:v>
                </c:pt>
                <c:pt idx="5899">
                  <c:v>21</c:v>
                </c:pt>
                <c:pt idx="5900">
                  <c:v>20</c:v>
                </c:pt>
                <c:pt idx="5901">
                  <c:v>22</c:v>
                </c:pt>
                <c:pt idx="5902">
                  <c:v>20</c:v>
                </c:pt>
                <c:pt idx="5903">
                  <c:v>20</c:v>
                </c:pt>
                <c:pt idx="5904">
                  <c:v>21</c:v>
                </c:pt>
                <c:pt idx="5905">
                  <c:v>20</c:v>
                </c:pt>
                <c:pt idx="5906">
                  <c:v>22</c:v>
                </c:pt>
                <c:pt idx="5907">
                  <c:v>22</c:v>
                </c:pt>
                <c:pt idx="5908">
                  <c:v>21</c:v>
                </c:pt>
                <c:pt idx="5909">
                  <c:v>19</c:v>
                </c:pt>
                <c:pt idx="5910">
                  <c:v>21</c:v>
                </c:pt>
                <c:pt idx="5911">
                  <c:v>20</c:v>
                </c:pt>
                <c:pt idx="5912">
                  <c:v>20</c:v>
                </c:pt>
                <c:pt idx="5913">
                  <c:v>20</c:v>
                </c:pt>
                <c:pt idx="5914">
                  <c:v>21</c:v>
                </c:pt>
                <c:pt idx="5915">
                  <c:v>20</c:v>
                </c:pt>
                <c:pt idx="5916">
                  <c:v>20</c:v>
                </c:pt>
                <c:pt idx="5917">
                  <c:v>20</c:v>
                </c:pt>
                <c:pt idx="5918">
                  <c:v>22</c:v>
                </c:pt>
                <c:pt idx="5919">
                  <c:v>21</c:v>
                </c:pt>
                <c:pt idx="5920">
                  <c:v>21</c:v>
                </c:pt>
                <c:pt idx="5921">
                  <c:v>21</c:v>
                </c:pt>
                <c:pt idx="5922">
                  <c:v>20</c:v>
                </c:pt>
                <c:pt idx="5923">
                  <c:v>20</c:v>
                </c:pt>
                <c:pt idx="5924">
                  <c:v>21</c:v>
                </c:pt>
                <c:pt idx="5925">
                  <c:v>23</c:v>
                </c:pt>
                <c:pt idx="5926">
                  <c:v>22</c:v>
                </c:pt>
                <c:pt idx="5927">
                  <c:v>21</c:v>
                </c:pt>
                <c:pt idx="5928">
                  <c:v>21</c:v>
                </c:pt>
                <c:pt idx="5929">
                  <c:v>20</c:v>
                </c:pt>
                <c:pt idx="5930">
                  <c:v>20</c:v>
                </c:pt>
                <c:pt idx="5931">
                  <c:v>20</c:v>
                </c:pt>
                <c:pt idx="5932">
                  <c:v>19</c:v>
                </c:pt>
                <c:pt idx="5933">
                  <c:v>22</c:v>
                </c:pt>
                <c:pt idx="5934">
                  <c:v>21</c:v>
                </c:pt>
                <c:pt idx="5935">
                  <c:v>21</c:v>
                </c:pt>
                <c:pt idx="5936">
                  <c:v>22</c:v>
                </c:pt>
                <c:pt idx="5937">
                  <c:v>20</c:v>
                </c:pt>
                <c:pt idx="5938">
                  <c:v>21</c:v>
                </c:pt>
                <c:pt idx="5939">
                  <c:v>18</c:v>
                </c:pt>
                <c:pt idx="5940">
                  <c:v>19</c:v>
                </c:pt>
                <c:pt idx="5941">
                  <c:v>21</c:v>
                </c:pt>
                <c:pt idx="5942">
                  <c:v>21</c:v>
                </c:pt>
                <c:pt idx="5943">
                  <c:v>20</c:v>
                </c:pt>
                <c:pt idx="5944">
                  <c:v>21</c:v>
                </c:pt>
                <c:pt idx="5945">
                  <c:v>20</c:v>
                </c:pt>
                <c:pt idx="5946">
                  <c:v>21</c:v>
                </c:pt>
                <c:pt idx="5947">
                  <c:v>20</c:v>
                </c:pt>
                <c:pt idx="5948">
                  <c:v>19</c:v>
                </c:pt>
                <c:pt idx="5949">
                  <c:v>21</c:v>
                </c:pt>
                <c:pt idx="5950">
                  <c:v>19</c:v>
                </c:pt>
                <c:pt idx="5951">
                  <c:v>20</c:v>
                </c:pt>
                <c:pt idx="5952">
                  <c:v>21</c:v>
                </c:pt>
                <c:pt idx="5953">
                  <c:v>20</c:v>
                </c:pt>
                <c:pt idx="5954">
                  <c:v>18</c:v>
                </c:pt>
                <c:pt idx="5955">
                  <c:v>21</c:v>
                </c:pt>
                <c:pt idx="5956">
                  <c:v>22</c:v>
                </c:pt>
                <c:pt idx="5957">
                  <c:v>19</c:v>
                </c:pt>
                <c:pt idx="5958">
                  <c:v>20</c:v>
                </c:pt>
                <c:pt idx="5959">
                  <c:v>20</c:v>
                </c:pt>
                <c:pt idx="5960">
                  <c:v>20</c:v>
                </c:pt>
                <c:pt idx="5961">
                  <c:v>21</c:v>
                </c:pt>
                <c:pt idx="5962">
                  <c:v>23</c:v>
                </c:pt>
                <c:pt idx="5963">
                  <c:v>21</c:v>
                </c:pt>
                <c:pt idx="5964">
                  <c:v>22</c:v>
                </c:pt>
                <c:pt idx="5965">
                  <c:v>21</c:v>
                </c:pt>
                <c:pt idx="5966">
                  <c:v>20</c:v>
                </c:pt>
                <c:pt idx="5967">
                  <c:v>20</c:v>
                </c:pt>
                <c:pt idx="5968">
                  <c:v>19</c:v>
                </c:pt>
                <c:pt idx="5969">
                  <c:v>21</c:v>
                </c:pt>
                <c:pt idx="5970">
                  <c:v>19</c:v>
                </c:pt>
                <c:pt idx="5971">
                  <c:v>21</c:v>
                </c:pt>
                <c:pt idx="5972">
                  <c:v>22</c:v>
                </c:pt>
                <c:pt idx="5973">
                  <c:v>20</c:v>
                </c:pt>
                <c:pt idx="5974">
                  <c:v>20</c:v>
                </c:pt>
                <c:pt idx="5975">
                  <c:v>21</c:v>
                </c:pt>
                <c:pt idx="5976">
                  <c:v>22</c:v>
                </c:pt>
                <c:pt idx="5977">
                  <c:v>17</c:v>
                </c:pt>
                <c:pt idx="5978">
                  <c:v>21</c:v>
                </c:pt>
                <c:pt idx="5979">
                  <c:v>19</c:v>
                </c:pt>
                <c:pt idx="5980">
                  <c:v>21</c:v>
                </c:pt>
                <c:pt idx="5981">
                  <c:v>22</c:v>
                </c:pt>
                <c:pt idx="5982">
                  <c:v>22</c:v>
                </c:pt>
                <c:pt idx="5983">
                  <c:v>21</c:v>
                </c:pt>
                <c:pt idx="5984">
                  <c:v>20</c:v>
                </c:pt>
                <c:pt idx="5985">
                  <c:v>21</c:v>
                </c:pt>
                <c:pt idx="5986">
                  <c:v>21</c:v>
                </c:pt>
                <c:pt idx="5987">
                  <c:v>22</c:v>
                </c:pt>
                <c:pt idx="5988">
                  <c:v>19</c:v>
                </c:pt>
                <c:pt idx="5989">
                  <c:v>21</c:v>
                </c:pt>
                <c:pt idx="5990">
                  <c:v>21</c:v>
                </c:pt>
                <c:pt idx="5991">
                  <c:v>20</c:v>
                </c:pt>
                <c:pt idx="5992">
                  <c:v>20</c:v>
                </c:pt>
                <c:pt idx="5993">
                  <c:v>22</c:v>
                </c:pt>
                <c:pt idx="5994">
                  <c:v>20</c:v>
                </c:pt>
                <c:pt idx="5995">
                  <c:v>20</c:v>
                </c:pt>
                <c:pt idx="5996">
                  <c:v>20</c:v>
                </c:pt>
                <c:pt idx="5997">
                  <c:v>20</c:v>
                </c:pt>
                <c:pt idx="5998">
                  <c:v>20</c:v>
                </c:pt>
                <c:pt idx="5999">
                  <c:v>23</c:v>
                </c:pt>
                <c:pt idx="6000">
                  <c:v>21</c:v>
                </c:pt>
                <c:pt idx="6001">
                  <c:v>21</c:v>
                </c:pt>
                <c:pt idx="6002">
                  <c:v>20</c:v>
                </c:pt>
                <c:pt idx="6003">
                  <c:v>19</c:v>
                </c:pt>
                <c:pt idx="6004">
                  <c:v>20</c:v>
                </c:pt>
                <c:pt idx="6005">
                  <c:v>21</c:v>
                </c:pt>
                <c:pt idx="6006">
                  <c:v>22</c:v>
                </c:pt>
                <c:pt idx="6007">
                  <c:v>22</c:v>
                </c:pt>
                <c:pt idx="6008">
                  <c:v>20</c:v>
                </c:pt>
                <c:pt idx="6009">
                  <c:v>20</c:v>
                </c:pt>
                <c:pt idx="6010">
                  <c:v>23</c:v>
                </c:pt>
                <c:pt idx="6011">
                  <c:v>21</c:v>
                </c:pt>
                <c:pt idx="6012">
                  <c:v>22</c:v>
                </c:pt>
                <c:pt idx="6013">
                  <c:v>20</c:v>
                </c:pt>
                <c:pt idx="6014">
                  <c:v>19</c:v>
                </c:pt>
                <c:pt idx="6015">
                  <c:v>22</c:v>
                </c:pt>
                <c:pt idx="6016">
                  <c:v>20</c:v>
                </c:pt>
                <c:pt idx="6017">
                  <c:v>21</c:v>
                </c:pt>
                <c:pt idx="6018">
                  <c:v>21</c:v>
                </c:pt>
                <c:pt idx="6019">
                  <c:v>21</c:v>
                </c:pt>
                <c:pt idx="6020">
                  <c:v>20</c:v>
                </c:pt>
                <c:pt idx="6021">
                  <c:v>18</c:v>
                </c:pt>
                <c:pt idx="6022">
                  <c:v>17</c:v>
                </c:pt>
                <c:pt idx="6023">
                  <c:v>20</c:v>
                </c:pt>
                <c:pt idx="6024">
                  <c:v>20</c:v>
                </c:pt>
                <c:pt idx="6025">
                  <c:v>22</c:v>
                </c:pt>
                <c:pt idx="6026">
                  <c:v>22</c:v>
                </c:pt>
                <c:pt idx="6027">
                  <c:v>21</c:v>
                </c:pt>
                <c:pt idx="6028">
                  <c:v>21</c:v>
                </c:pt>
                <c:pt idx="6029">
                  <c:v>22</c:v>
                </c:pt>
                <c:pt idx="6030">
                  <c:v>18</c:v>
                </c:pt>
                <c:pt idx="6031">
                  <c:v>22</c:v>
                </c:pt>
                <c:pt idx="6032">
                  <c:v>19</c:v>
                </c:pt>
                <c:pt idx="6033">
                  <c:v>20</c:v>
                </c:pt>
                <c:pt idx="6034">
                  <c:v>21</c:v>
                </c:pt>
                <c:pt idx="6035">
                  <c:v>21</c:v>
                </c:pt>
                <c:pt idx="6036">
                  <c:v>19</c:v>
                </c:pt>
                <c:pt idx="6037">
                  <c:v>20</c:v>
                </c:pt>
                <c:pt idx="6038">
                  <c:v>19</c:v>
                </c:pt>
                <c:pt idx="6039">
                  <c:v>20</c:v>
                </c:pt>
                <c:pt idx="6040">
                  <c:v>21</c:v>
                </c:pt>
                <c:pt idx="6041">
                  <c:v>20</c:v>
                </c:pt>
                <c:pt idx="6042">
                  <c:v>21</c:v>
                </c:pt>
                <c:pt idx="6043">
                  <c:v>20</c:v>
                </c:pt>
                <c:pt idx="6044">
                  <c:v>22</c:v>
                </c:pt>
                <c:pt idx="6045">
                  <c:v>22</c:v>
                </c:pt>
                <c:pt idx="6046">
                  <c:v>21</c:v>
                </c:pt>
                <c:pt idx="6047">
                  <c:v>21</c:v>
                </c:pt>
                <c:pt idx="6048">
                  <c:v>16</c:v>
                </c:pt>
                <c:pt idx="6049">
                  <c:v>21</c:v>
                </c:pt>
                <c:pt idx="6050">
                  <c:v>20</c:v>
                </c:pt>
                <c:pt idx="6051">
                  <c:v>21</c:v>
                </c:pt>
                <c:pt idx="6052">
                  <c:v>19</c:v>
                </c:pt>
                <c:pt idx="6053">
                  <c:v>23</c:v>
                </c:pt>
                <c:pt idx="6054">
                  <c:v>20</c:v>
                </c:pt>
                <c:pt idx="6055">
                  <c:v>21</c:v>
                </c:pt>
                <c:pt idx="6056">
                  <c:v>21</c:v>
                </c:pt>
                <c:pt idx="6057">
                  <c:v>22</c:v>
                </c:pt>
                <c:pt idx="6058">
                  <c:v>21</c:v>
                </c:pt>
                <c:pt idx="6059">
                  <c:v>24</c:v>
                </c:pt>
                <c:pt idx="6060">
                  <c:v>20</c:v>
                </c:pt>
                <c:pt idx="6061">
                  <c:v>20</c:v>
                </c:pt>
                <c:pt idx="6062">
                  <c:v>24</c:v>
                </c:pt>
                <c:pt idx="6063">
                  <c:v>21</c:v>
                </c:pt>
                <c:pt idx="6064">
                  <c:v>22</c:v>
                </c:pt>
                <c:pt idx="6065">
                  <c:v>20</c:v>
                </c:pt>
                <c:pt idx="6066">
                  <c:v>23</c:v>
                </c:pt>
                <c:pt idx="6067">
                  <c:v>21</c:v>
                </c:pt>
                <c:pt idx="6068">
                  <c:v>21</c:v>
                </c:pt>
                <c:pt idx="6069">
                  <c:v>20</c:v>
                </c:pt>
                <c:pt idx="6070">
                  <c:v>20</c:v>
                </c:pt>
                <c:pt idx="6071">
                  <c:v>22</c:v>
                </c:pt>
                <c:pt idx="6072">
                  <c:v>21</c:v>
                </c:pt>
                <c:pt idx="6073">
                  <c:v>21</c:v>
                </c:pt>
                <c:pt idx="6074">
                  <c:v>21</c:v>
                </c:pt>
                <c:pt idx="6075">
                  <c:v>22</c:v>
                </c:pt>
                <c:pt idx="6076">
                  <c:v>20</c:v>
                </c:pt>
                <c:pt idx="6077">
                  <c:v>19</c:v>
                </c:pt>
                <c:pt idx="6078">
                  <c:v>22</c:v>
                </c:pt>
                <c:pt idx="6079">
                  <c:v>21</c:v>
                </c:pt>
                <c:pt idx="6080">
                  <c:v>24</c:v>
                </c:pt>
                <c:pt idx="6081">
                  <c:v>24</c:v>
                </c:pt>
                <c:pt idx="6082">
                  <c:v>22</c:v>
                </c:pt>
                <c:pt idx="6083">
                  <c:v>20</c:v>
                </c:pt>
                <c:pt idx="6084">
                  <c:v>21</c:v>
                </c:pt>
                <c:pt idx="6085">
                  <c:v>20</c:v>
                </c:pt>
                <c:pt idx="6086">
                  <c:v>21</c:v>
                </c:pt>
                <c:pt idx="6087">
                  <c:v>22</c:v>
                </c:pt>
                <c:pt idx="6088">
                  <c:v>21</c:v>
                </c:pt>
                <c:pt idx="6089">
                  <c:v>21</c:v>
                </c:pt>
                <c:pt idx="6090">
                  <c:v>20</c:v>
                </c:pt>
                <c:pt idx="6091">
                  <c:v>21</c:v>
                </c:pt>
                <c:pt idx="6092">
                  <c:v>20</c:v>
                </c:pt>
                <c:pt idx="6093">
                  <c:v>21</c:v>
                </c:pt>
                <c:pt idx="6094">
                  <c:v>20</c:v>
                </c:pt>
                <c:pt idx="6095">
                  <c:v>22</c:v>
                </c:pt>
                <c:pt idx="6096">
                  <c:v>21</c:v>
                </c:pt>
                <c:pt idx="6097">
                  <c:v>21</c:v>
                </c:pt>
                <c:pt idx="6098">
                  <c:v>21</c:v>
                </c:pt>
                <c:pt idx="6099">
                  <c:v>22</c:v>
                </c:pt>
                <c:pt idx="6100">
                  <c:v>21</c:v>
                </c:pt>
                <c:pt idx="6101">
                  <c:v>20</c:v>
                </c:pt>
                <c:pt idx="6102">
                  <c:v>22</c:v>
                </c:pt>
                <c:pt idx="6103">
                  <c:v>17</c:v>
                </c:pt>
                <c:pt idx="6104">
                  <c:v>21</c:v>
                </c:pt>
                <c:pt idx="6105">
                  <c:v>22</c:v>
                </c:pt>
                <c:pt idx="6106">
                  <c:v>21</c:v>
                </c:pt>
                <c:pt idx="6107">
                  <c:v>22</c:v>
                </c:pt>
                <c:pt idx="6108">
                  <c:v>22</c:v>
                </c:pt>
                <c:pt idx="6109">
                  <c:v>20</c:v>
                </c:pt>
                <c:pt idx="6110">
                  <c:v>21</c:v>
                </c:pt>
                <c:pt idx="6111">
                  <c:v>22</c:v>
                </c:pt>
                <c:pt idx="6112">
                  <c:v>24</c:v>
                </c:pt>
                <c:pt idx="6113">
                  <c:v>23</c:v>
                </c:pt>
                <c:pt idx="6114">
                  <c:v>19</c:v>
                </c:pt>
                <c:pt idx="6115">
                  <c:v>20</c:v>
                </c:pt>
                <c:pt idx="6116">
                  <c:v>20</c:v>
                </c:pt>
                <c:pt idx="6117">
                  <c:v>20</c:v>
                </c:pt>
                <c:pt idx="6118">
                  <c:v>19</c:v>
                </c:pt>
                <c:pt idx="6119">
                  <c:v>20</c:v>
                </c:pt>
                <c:pt idx="6120">
                  <c:v>20</c:v>
                </c:pt>
                <c:pt idx="6121">
                  <c:v>22</c:v>
                </c:pt>
                <c:pt idx="6122">
                  <c:v>21</c:v>
                </c:pt>
                <c:pt idx="6123">
                  <c:v>22</c:v>
                </c:pt>
                <c:pt idx="6124">
                  <c:v>22</c:v>
                </c:pt>
                <c:pt idx="6125">
                  <c:v>20</c:v>
                </c:pt>
                <c:pt idx="6126">
                  <c:v>25</c:v>
                </c:pt>
                <c:pt idx="6127">
                  <c:v>26</c:v>
                </c:pt>
                <c:pt idx="6128">
                  <c:v>21</c:v>
                </c:pt>
                <c:pt idx="6129">
                  <c:v>20</c:v>
                </c:pt>
                <c:pt idx="6130">
                  <c:v>20</c:v>
                </c:pt>
                <c:pt idx="6131">
                  <c:v>21</c:v>
                </c:pt>
                <c:pt idx="6132">
                  <c:v>21</c:v>
                </c:pt>
                <c:pt idx="6133">
                  <c:v>20</c:v>
                </c:pt>
                <c:pt idx="6134">
                  <c:v>20</c:v>
                </c:pt>
                <c:pt idx="6135">
                  <c:v>22</c:v>
                </c:pt>
                <c:pt idx="6136">
                  <c:v>21</c:v>
                </c:pt>
                <c:pt idx="6137">
                  <c:v>21</c:v>
                </c:pt>
                <c:pt idx="6138">
                  <c:v>21</c:v>
                </c:pt>
                <c:pt idx="6139">
                  <c:v>21</c:v>
                </c:pt>
                <c:pt idx="6140">
                  <c:v>19</c:v>
                </c:pt>
                <c:pt idx="6141">
                  <c:v>19</c:v>
                </c:pt>
                <c:pt idx="6142">
                  <c:v>21</c:v>
                </c:pt>
                <c:pt idx="6143">
                  <c:v>20</c:v>
                </c:pt>
                <c:pt idx="6144">
                  <c:v>19</c:v>
                </c:pt>
                <c:pt idx="6145">
                  <c:v>21</c:v>
                </c:pt>
                <c:pt idx="6146">
                  <c:v>20</c:v>
                </c:pt>
                <c:pt idx="6147">
                  <c:v>20</c:v>
                </c:pt>
                <c:pt idx="6148">
                  <c:v>23</c:v>
                </c:pt>
                <c:pt idx="6149">
                  <c:v>21</c:v>
                </c:pt>
                <c:pt idx="6150">
                  <c:v>20</c:v>
                </c:pt>
                <c:pt idx="6151">
                  <c:v>20</c:v>
                </c:pt>
                <c:pt idx="6152">
                  <c:v>20</c:v>
                </c:pt>
                <c:pt idx="6153">
                  <c:v>21</c:v>
                </c:pt>
                <c:pt idx="6154">
                  <c:v>21</c:v>
                </c:pt>
                <c:pt idx="6155">
                  <c:v>22</c:v>
                </c:pt>
                <c:pt idx="6156">
                  <c:v>21</c:v>
                </c:pt>
                <c:pt idx="6157">
                  <c:v>20</c:v>
                </c:pt>
                <c:pt idx="6158">
                  <c:v>19</c:v>
                </c:pt>
                <c:pt idx="6159">
                  <c:v>21</c:v>
                </c:pt>
                <c:pt idx="6160">
                  <c:v>20</c:v>
                </c:pt>
                <c:pt idx="6161">
                  <c:v>21</c:v>
                </c:pt>
                <c:pt idx="6162">
                  <c:v>21</c:v>
                </c:pt>
                <c:pt idx="6163">
                  <c:v>21</c:v>
                </c:pt>
                <c:pt idx="6164">
                  <c:v>21</c:v>
                </c:pt>
                <c:pt idx="6165">
                  <c:v>20</c:v>
                </c:pt>
                <c:pt idx="6166">
                  <c:v>21</c:v>
                </c:pt>
                <c:pt idx="6167">
                  <c:v>21</c:v>
                </c:pt>
                <c:pt idx="6168">
                  <c:v>21</c:v>
                </c:pt>
                <c:pt idx="6169">
                  <c:v>20</c:v>
                </c:pt>
                <c:pt idx="6170">
                  <c:v>20</c:v>
                </c:pt>
                <c:pt idx="6171">
                  <c:v>20</c:v>
                </c:pt>
                <c:pt idx="6172">
                  <c:v>19</c:v>
                </c:pt>
                <c:pt idx="6173">
                  <c:v>22</c:v>
                </c:pt>
                <c:pt idx="6174">
                  <c:v>22</c:v>
                </c:pt>
                <c:pt idx="6175">
                  <c:v>22</c:v>
                </c:pt>
                <c:pt idx="6176">
                  <c:v>21</c:v>
                </c:pt>
                <c:pt idx="6177">
                  <c:v>22</c:v>
                </c:pt>
                <c:pt idx="6178">
                  <c:v>21</c:v>
                </c:pt>
                <c:pt idx="6179">
                  <c:v>17</c:v>
                </c:pt>
                <c:pt idx="6180">
                  <c:v>21</c:v>
                </c:pt>
                <c:pt idx="6181">
                  <c:v>20</c:v>
                </c:pt>
                <c:pt idx="6182">
                  <c:v>20</c:v>
                </c:pt>
                <c:pt idx="6183">
                  <c:v>21</c:v>
                </c:pt>
                <c:pt idx="6184">
                  <c:v>22</c:v>
                </c:pt>
                <c:pt idx="6185">
                  <c:v>20</c:v>
                </c:pt>
                <c:pt idx="6186">
                  <c:v>21</c:v>
                </c:pt>
                <c:pt idx="6187">
                  <c:v>21</c:v>
                </c:pt>
                <c:pt idx="6188">
                  <c:v>21</c:v>
                </c:pt>
                <c:pt idx="6189">
                  <c:v>21</c:v>
                </c:pt>
                <c:pt idx="6190">
                  <c:v>21</c:v>
                </c:pt>
                <c:pt idx="6191">
                  <c:v>20</c:v>
                </c:pt>
                <c:pt idx="6192">
                  <c:v>23</c:v>
                </c:pt>
                <c:pt idx="6193">
                  <c:v>22</c:v>
                </c:pt>
                <c:pt idx="6194">
                  <c:v>22</c:v>
                </c:pt>
                <c:pt idx="6195">
                  <c:v>21</c:v>
                </c:pt>
                <c:pt idx="6196">
                  <c:v>22</c:v>
                </c:pt>
                <c:pt idx="6197">
                  <c:v>21</c:v>
                </c:pt>
                <c:pt idx="6198">
                  <c:v>19</c:v>
                </c:pt>
                <c:pt idx="6199">
                  <c:v>20</c:v>
                </c:pt>
                <c:pt idx="6200">
                  <c:v>21</c:v>
                </c:pt>
                <c:pt idx="6201">
                  <c:v>20</c:v>
                </c:pt>
                <c:pt idx="6202">
                  <c:v>22</c:v>
                </c:pt>
                <c:pt idx="6203">
                  <c:v>22</c:v>
                </c:pt>
                <c:pt idx="6204">
                  <c:v>22</c:v>
                </c:pt>
                <c:pt idx="6205">
                  <c:v>21</c:v>
                </c:pt>
                <c:pt idx="6206">
                  <c:v>18</c:v>
                </c:pt>
                <c:pt idx="6207">
                  <c:v>19</c:v>
                </c:pt>
                <c:pt idx="6208">
                  <c:v>21</c:v>
                </c:pt>
                <c:pt idx="6209">
                  <c:v>21</c:v>
                </c:pt>
                <c:pt idx="6210">
                  <c:v>20</c:v>
                </c:pt>
                <c:pt idx="6211">
                  <c:v>22</c:v>
                </c:pt>
                <c:pt idx="6212">
                  <c:v>22</c:v>
                </c:pt>
                <c:pt idx="6213">
                  <c:v>20</c:v>
                </c:pt>
                <c:pt idx="6214">
                  <c:v>20</c:v>
                </c:pt>
                <c:pt idx="6215">
                  <c:v>20</c:v>
                </c:pt>
                <c:pt idx="6216">
                  <c:v>20</c:v>
                </c:pt>
                <c:pt idx="6217">
                  <c:v>20</c:v>
                </c:pt>
                <c:pt idx="6218">
                  <c:v>21</c:v>
                </c:pt>
                <c:pt idx="6219">
                  <c:v>23</c:v>
                </c:pt>
                <c:pt idx="6220">
                  <c:v>23</c:v>
                </c:pt>
                <c:pt idx="6221">
                  <c:v>22</c:v>
                </c:pt>
                <c:pt idx="6222">
                  <c:v>19</c:v>
                </c:pt>
                <c:pt idx="6223">
                  <c:v>21</c:v>
                </c:pt>
                <c:pt idx="6224">
                  <c:v>21</c:v>
                </c:pt>
                <c:pt idx="6225">
                  <c:v>22</c:v>
                </c:pt>
                <c:pt idx="6226">
                  <c:v>22</c:v>
                </c:pt>
                <c:pt idx="6227">
                  <c:v>19</c:v>
                </c:pt>
                <c:pt idx="6228">
                  <c:v>19</c:v>
                </c:pt>
                <c:pt idx="6229">
                  <c:v>19</c:v>
                </c:pt>
                <c:pt idx="6230">
                  <c:v>25</c:v>
                </c:pt>
                <c:pt idx="6231">
                  <c:v>21</c:v>
                </c:pt>
                <c:pt idx="6232">
                  <c:v>20</c:v>
                </c:pt>
                <c:pt idx="6233">
                  <c:v>21</c:v>
                </c:pt>
                <c:pt idx="6234">
                  <c:v>19</c:v>
                </c:pt>
                <c:pt idx="6235">
                  <c:v>19</c:v>
                </c:pt>
                <c:pt idx="6236">
                  <c:v>21</c:v>
                </c:pt>
                <c:pt idx="6237">
                  <c:v>22</c:v>
                </c:pt>
                <c:pt idx="6238">
                  <c:v>21</c:v>
                </c:pt>
                <c:pt idx="6239">
                  <c:v>22</c:v>
                </c:pt>
                <c:pt idx="6240">
                  <c:v>21</c:v>
                </c:pt>
                <c:pt idx="6241">
                  <c:v>20</c:v>
                </c:pt>
                <c:pt idx="6242">
                  <c:v>21</c:v>
                </c:pt>
                <c:pt idx="6243">
                  <c:v>20</c:v>
                </c:pt>
                <c:pt idx="6244">
                  <c:v>20</c:v>
                </c:pt>
                <c:pt idx="6245">
                  <c:v>21</c:v>
                </c:pt>
                <c:pt idx="6246">
                  <c:v>20</c:v>
                </c:pt>
                <c:pt idx="6247">
                  <c:v>20</c:v>
                </c:pt>
                <c:pt idx="6248">
                  <c:v>19</c:v>
                </c:pt>
                <c:pt idx="6249">
                  <c:v>20</c:v>
                </c:pt>
                <c:pt idx="6250">
                  <c:v>20</c:v>
                </c:pt>
                <c:pt idx="6251">
                  <c:v>20</c:v>
                </c:pt>
                <c:pt idx="6252">
                  <c:v>23</c:v>
                </c:pt>
                <c:pt idx="6253">
                  <c:v>17</c:v>
                </c:pt>
                <c:pt idx="6254">
                  <c:v>20</c:v>
                </c:pt>
                <c:pt idx="6255">
                  <c:v>21</c:v>
                </c:pt>
                <c:pt idx="6256">
                  <c:v>20</c:v>
                </c:pt>
                <c:pt idx="6257">
                  <c:v>20</c:v>
                </c:pt>
                <c:pt idx="6258">
                  <c:v>21</c:v>
                </c:pt>
                <c:pt idx="6259">
                  <c:v>21</c:v>
                </c:pt>
                <c:pt idx="6260">
                  <c:v>21</c:v>
                </c:pt>
                <c:pt idx="6261">
                  <c:v>18</c:v>
                </c:pt>
                <c:pt idx="6262">
                  <c:v>21</c:v>
                </c:pt>
                <c:pt idx="6263">
                  <c:v>22</c:v>
                </c:pt>
                <c:pt idx="6264">
                  <c:v>21</c:v>
                </c:pt>
                <c:pt idx="6265">
                  <c:v>19</c:v>
                </c:pt>
                <c:pt idx="6266">
                  <c:v>22</c:v>
                </c:pt>
                <c:pt idx="6267">
                  <c:v>22</c:v>
                </c:pt>
                <c:pt idx="6268">
                  <c:v>21</c:v>
                </c:pt>
                <c:pt idx="6269">
                  <c:v>20</c:v>
                </c:pt>
                <c:pt idx="6270">
                  <c:v>20</c:v>
                </c:pt>
                <c:pt idx="6271">
                  <c:v>20</c:v>
                </c:pt>
                <c:pt idx="6272">
                  <c:v>20</c:v>
                </c:pt>
                <c:pt idx="6273">
                  <c:v>26</c:v>
                </c:pt>
                <c:pt idx="6274">
                  <c:v>20</c:v>
                </c:pt>
                <c:pt idx="6275">
                  <c:v>21</c:v>
                </c:pt>
                <c:pt idx="6276">
                  <c:v>21</c:v>
                </c:pt>
                <c:pt idx="6277">
                  <c:v>24</c:v>
                </c:pt>
                <c:pt idx="6278">
                  <c:v>23</c:v>
                </c:pt>
                <c:pt idx="6279">
                  <c:v>21</c:v>
                </c:pt>
                <c:pt idx="6280">
                  <c:v>20</c:v>
                </c:pt>
                <c:pt idx="6281">
                  <c:v>20</c:v>
                </c:pt>
                <c:pt idx="6282">
                  <c:v>20</c:v>
                </c:pt>
                <c:pt idx="6283">
                  <c:v>19</c:v>
                </c:pt>
                <c:pt idx="6284">
                  <c:v>21</c:v>
                </c:pt>
                <c:pt idx="6285">
                  <c:v>20</c:v>
                </c:pt>
                <c:pt idx="6286">
                  <c:v>22</c:v>
                </c:pt>
                <c:pt idx="6287">
                  <c:v>20</c:v>
                </c:pt>
                <c:pt idx="6288">
                  <c:v>20</c:v>
                </c:pt>
                <c:pt idx="6289">
                  <c:v>21</c:v>
                </c:pt>
                <c:pt idx="6290">
                  <c:v>20</c:v>
                </c:pt>
                <c:pt idx="6291">
                  <c:v>22</c:v>
                </c:pt>
                <c:pt idx="6292">
                  <c:v>20</c:v>
                </c:pt>
                <c:pt idx="6293">
                  <c:v>20</c:v>
                </c:pt>
                <c:pt idx="6294">
                  <c:v>21</c:v>
                </c:pt>
                <c:pt idx="6295">
                  <c:v>21</c:v>
                </c:pt>
                <c:pt idx="6296">
                  <c:v>20</c:v>
                </c:pt>
                <c:pt idx="6297">
                  <c:v>21</c:v>
                </c:pt>
                <c:pt idx="6298">
                  <c:v>24</c:v>
                </c:pt>
                <c:pt idx="6299">
                  <c:v>21</c:v>
                </c:pt>
                <c:pt idx="6300">
                  <c:v>20</c:v>
                </c:pt>
                <c:pt idx="6301">
                  <c:v>21</c:v>
                </c:pt>
                <c:pt idx="6302">
                  <c:v>20</c:v>
                </c:pt>
                <c:pt idx="6303">
                  <c:v>22</c:v>
                </c:pt>
                <c:pt idx="6304">
                  <c:v>21</c:v>
                </c:pt>
                <c:pt idx="6305">
                  <c:v>22</c:v>
                </c:pt>
                <c:pt idx="6306">
                  <c:v>21</c:v>
                </c:pt>
                <c:pt idx="6307">
                  <c:v>21</c:v>
                </c:pt>
                <c:pt idx="6308">
                  <c:v>20</c:v>
                </c:pt>
                <c:pt idx="6309">
                  <c:v>19</c:v>
                </c:pt>
                <c:pt idx="6310">
                  <c:v>21</c:v>
                </c:pt>
                <c:pt idx="6311">
                  <c:v>20</c:v>
                </c:pt>
                <c:pt idx="6312">
                  <c:v>20</c:v>
                </c:pt>
                <c:pt idx="6313">
                  <c:v>21</c:v>
                </c:pt>
                <c:pt idx="6314">
                  <c:v>22</c:v>
                </c:pt>
                <c:pt idx="6315">
                  <c:v>19</c:v>
                </c:pt>
                <c:pt idx="6316">
                  <c:v>20</c:v>
                </c:pt>
                <c:pt idx="6317">
                  <c:v>20</c:v>
                </c:pt>
                <c:pt idx="6318">
                  <c:v>20</c:v>
                </c:pt>
                <c:pt idx="6319">
                  <c:v>20</c:v>
                </c:pt>
                <c:pt idx="6320">
                  <c:v>25</c:v>
                </c:pt>
                <c:pt idx="6321">
                  <c:v>21</c:v>
                </c:pt>
                <c:pt idx="6322">
                  <c:v>20</c:v>
                </c:pt>
                <c:pt idx="6323">
                  <c:v>18</c:v>
                </c:pt>
                <c:pt idx="6324">
                  <c:v>21</c:v>
                </c:pt>
                <c:pt idx="6325">
                  <c:v>20</c:v>
                </c:pt>
                <c:pt idx="6326">
                  <c:v>21</c:v>
                </c:pt>
                <c:pt idx="6327">
                  <c:v>20</c:v>
                </c:pt>
                <c:pt idx="6328">
                  <c:v>20</c:v>
                </c:pt>
                <c:pt idx="6329">
                  <c:v>21</c:v>
                </c:pt>
                <c:pt idx="6330">
                  <c:v>21</c:v>
                </c:pt>
                <c:pt idx="6331">
                  <c:v>21</c:v>
                </c:pt>
                <c:pt idx="6332">
                  <c:v>21</c:v>
                </c:pt>
                <c:pt idx="6333">
                  <c:v>21</c:v>
                </c:pt>
                <c:pt idx="6334">
                  <c:v>20</c:v>
                </c:pt>
                <c:pt idx="6335">
                  <c:v>21</c:v>
                </c:pt>
                <c:pt idx="6336">
                  <c:v>20</c:v>
                </c:pt>
                <c:pt idx="6337">
                  <c:v>22</c:v>
                </c:pt>
                <c:pt idx="6338">
                  <c:v>19</c:v>
                </c:pt>
                <c:pt idx="6339">
                  <c:v>19</c:v>
                </c:pt>
                <c:pt idx="6340">
                  <c:v>22</c:v>
                </c:pt>
                <c:pt idx="6341">
                  <c:v>22</c:v>
                </c:pt>
                <c:pt idx="6342">
                  <c:v>20</c:v>
                </c:pt>
                <c:pt idx="6343">
                  <c:v>20</c:v>
                </c:pt>
                <c:pt idx="6344">
                  <c:v>20</c:v>
                </c:pt>
                <c:pt idx="6345">
                  <c:v>19</c:v>
                </c:pt>
                <c:pt idx="6346">
                  <c:v>20</c:v>
                </c:pt>
                <c:pt idx="6347">
                  <c:v>20</c:v>
                </c:pt>
                <c:pt idx="6348">
                  <c:v>20</c:v>
                </c:pt>
                <c:pt idx="6349">
                  <c:v>23</c:v>
                </c:pt>
                <c:pt idx="6350">
                  <c:v>21</c:v>
                </c:pt>
                <c:pt idx="6351">
                  <c:v>22</c:v>
                </c:pt>
                <c:pt idx="6352">
                  <c:v>21</c:v>
                </c:pt>
                <c:pt idx="6353">
                  <c:v>20</c:v>
                </c:pt>
                <c:pt idx="6354">
                  <c:v>23</c:v>
                </c:pt>
                <c:pt idx="6355">
                  <c:v>21</c:v>
                </c:pt>
                <c:pt idx="6356">
                  <c:v>18</c:v>
                </c:pt>
                <c:pt idx="6357">
                  <c:v>20</c:v>
                </c:pt>
                <c:pt idx="6358">
                  <c:v>19</c:v>
                </c:pt>
                <c:pt idx="6359">
                  <c:v>19</c:v>
                </c:pt>
                <c:pt idx="6360">
                  <c:v>20</c:v>
                </c:pt>
                <c:pt idx="6361">
                  <c:v>21</c:v>
                </c:pt>
                <c:pt idx="6362">
                  <c:v>21</c:v>
                </c:pt>
                <c:pt idx="6363">
                  <c:v>21</c:v>
                </c:pt>
                <c:pt idx="6364">
                  <c:v>21</c:v>
                </c:pt>
                <c:pt idx="6365">
                  <c:v>21</c:v>
                </c:pt>
                <c:pt idx="6366">
                  <c:v>22</c:v>
                </c:pt>
                <c:pt idx="6367">
                  <c:v>23</c:v>
                </c:pt>
                <c:pt idx="6368">
                  <c:v>19</c:v>
                </c:pt>
                <c:pt idx="6369">
                  <c:v>20</c:v>
                </c:pt>
                <c:pt idx="6370">
                  <c:v>21</c:v>
                </c:pt>
                <c:pt idx="6371">
                  <c:v>22</c:v>
                </c:pt>
                <c:pt idx="6372">
                  <c:v>23</c:v>
                </c:pt>
                <c:pt idx="6373">
                  <c:v>19</c:v>
                </c:pt>
                <c:pt idx="6374">
                  <c:v>20</c:v>
                </c:pt>
                <c:pt idx="6375">
                  <c:v>22</c:v>
                </c:pt>
                <c:pt idx="6376">
                  <c:v>20</c:v>
                </c:pt>
                <c:pt idx="6377">
                  <c:v>20</c:v>
                </c:pt>
                <c:pt idx="6378">
                  <c:v>20</c:v>
                </c:pt>
                <c:pt idx="6379">
                  <c:v>21</c:v>
                </c:pt>
                <c:pt idx="6380">
                  <c:v>20</c:v>
                </c:pt>
                <c:pt idx="6381">
                  <c:v>20</c:v>
                </c:pt>
                <c:pt idx="6382">
                  <c:v>21</c:v>
                </c:pt>
                <c:pt idx="6383">
                  <c:v>21</c:v>
                </c:pt>
                <c:pt idx="6384">
                  <c:v>20</c:v>
                </c:pt>
                <c:pt idx="6385">
                  <c:v>20</c:v>
                </c:pt>
                <c:pt idx="6386">
                  <c:v>19</c:v>
                </c:pt>
                <c:pt idx="6387">
                  <c:v>21</c:v>
                </c:pt>
                <c:pt idx="6388">
                  <c:v>20</c:v>
                </c:pt>
                <c:pt idx="6389">
                  <c:v>21</c:v>
                </c:pt>
                <c:pt idx="6390">
                  <c:v>21</c:v>
                </c:pt>
                <c:pt idx="6391">
                  <c:v>21</c:v>
                </c:pt>
                <c:pt idx="6392">
                  <c:v>19</c:v>
                </c:pt>
                <c:pt idx="6393">
                  <c:v>19</c:v>
                </c:pt>
                <c:pt idx="6394">
                  <c:v>20</c:v>
                </c:pt>
                <c:pt idx="6395">
                  <c:v>21</c:v>
                </c:pt>
                <c:pt idx="6396">
                  <c:v>19</c:v>
                </c:pt>
                <c:pt idx="6397">
                  <c:v>20</c:v>
                </c:pt>
                <c:pt idx="6398">
                  <c:v>20</c:v>
                </c:pt>
                <c:pt idx="6399">
                  <c:v>20</c:v>
                </c:pt>
                <c:pt idx="6400">
                  <c:v>21</c:v>
                </c:pt>
                <c:pt idx="6401">
                  <c:v>21</c:v>
                </c:pt>
                <c:pt idx="6402">
                  <c:v>22</c:v>
                </c:pt>
                <c:pt idx="6403">
                  <c:v>20</c:v>
                </c:pt>
                <c:pt idx="6404">
                  <c:v>22</c:v>
                </c:pt>
                <c:pt idx="6405">
                  <c:v>21</c:v>
                </c:pt>
                <c:pt idx="6406">
                  <c:v>19</c:v>
                </c:pt>
                <c:pt idx="6407">
                  <c:v>23</c:v>
                </c:pt>
                <c:pt idx="6408">
                  <c:v>22</c:v>
                </c:pt>
                <c:pt idx="6409">
                  <c:v>20</c:v>
                </c:pt>
                <c:pt idx="6410">
                  <c:v>21</c:v>
                </c:pt>
                <c:pt idx="6411">
                  <c:v>21</c:v>
                </c:pt>
                <c:pt idx="6412">
                  <c:v>22</c:v>
                </c:pt>
                <c:pt idx="6413">
                  <c:v>20</c:v>
                </c:pt>
                <c:pt idx="6414">
                  <c:v>21</c:v>
                </c:pt>
                <c:pt idx="6415">
                  <c:v>20</c:v>
                </c:pt>
                <c:pt idx="6416">
                  <c:v>21</c:v>
                </c:pt>
                <c:pt idx="6417">
                  <c:v>19</c:v>
                </c:pt>
                <c:pt idx="6418">
                  <c:v>21</c:v>
                </c:pt>
                <c:pt idx="6419">
                  <c:v>20</c:v>
                </c:pt>
                <c:pt idx="6420">
                  <c:v>22</c:v>
                </c:pt>
                <c:pt idx="6421">
                  <c:v>16</c:v>
                </c:pt>
                <c:pt idx="6422">
                  <c:v>19</c:v>
                </c:pt>
                <c:pt idx="6423">
                  <c:v>22</c:v>
                </c:pt>
                <c:pt idx="6424">
                  <c:v>21</c:v>
                </c:pt>
                <c:pt idx="6425">
                  <c:v>22</c:v>
                </c:pt>
                <c:pt idx="6426">
                  <c:v>21</c:v>
                </c:pt>
                <c:pt idx="6427">
                  <c:v>22</c:v>
                </c:pt>
                <c:pt idx="6428">
                  <c:v>19</c:v>
                </c:pt>
                <c:pt idx="6429">
                  <c:v>21</c:v>
                </c:pt>
                <c:pt idx="6430">
                  <c:v>21</c:v>
                </c:pt>
                <c:pt idx="6431">
                  <c:v>21</c:v>
                </c:pt>
                <c:pt idx="6432">
                  <c:v>20</c:v>
                </c:pt>
                <c:pt idx="6433">
                  <c:v>21</c:v>
                </c:pt>
                <c:pt idx="6434">
                  <c:v>20</c:v>
                </c:pt>
                <c:pt idx="6435">
                  <c:v>25</c:v>
                </c:pt>
                <c:pt idx="6436">
                  <c:v>20</c:v>
                </c:pt>
                <c:pt idx="6437">
                  <c:v>22</c:v>
                </c:pt>
                <c:pt idx="6438">
                  <c:v>20</c:v>
                </c:pt>
                <c:pt idx="6439">
                  <c:v>19</c:v>
                </c:pt>
                <c:pt idx="6440">
                  <c:v>18</c:v>
                </c:pt>
                <c:pt idx="6441">
                  <c:v>19</c:v>
                </c:pt>
                <c:pt idx="6442">
                  <c:v>22</c:v>
                </c:pt>
                <c:pt idx="6443">
                  <c:v>22</c:v>
                </c:pt>
                <c:pt idx="6444">
                  <c:v>20</c:v>
                </c:pt>
                <c:pt idx="6445">
                  <c:v>21</c:v>
                </c:pt>
                <c:pt idx="6446">
                  <c:v>21</c:v>
                </c:pt>
                <c:pt idx="6447">
                  <c:v>21</c:v>
                </c:pt>
                <c:pt idx="6448">
                  <c:v>18</c:v>
                </c:pt>
                <c:pt idx="6449">
                  <c:v>23</c:v>
                </c:pt>
                <c:pt idx="6450">
                  <c:v>20</c:v>
                </c:pt>
                <c:pt idx="6451">
                  <c:v>21</c:v>
                </c:pt>
                <c:pt idx="6452">
                  <c:v>21</c:v>
                </c:pt>
                <c:pt idx="6453">
                  <c:v>19</c:v>
                </c:pt>
                <c:pt idx="6454">
                  <c:v>22</c:v>
                </c:pt>
                <c:pt idx="6455">
                  <c:v>21</c:v>
                </c:pt>
                <c:pt idx="6456">
                  <c:v>18</c:v>
                </c:pt>
                <c:pt idx="6457">
                  <c:v>20</c:v>
                </c:pt>
                <c:pt idx="6458">
                  <c:v>20</c:v>
                </c:pt>
                <c:pt idx="6459">
                  <c:v>21</c:v>
                </c:pt>
                <c:pt idx="6460">
                  <c:v>20</c:v>
                </c:pt>
                <c:pt idx="6461">
                  <c:v>20</c:v>
                </c:pt>
                <c:pt idx="6462">
                  <c:v>21</c:v>
                </c:pt>
                <c:pt idx="6463">
                  <c:v>21</c:v>
                </c:pt>
                <c:pt idx="6464">
                  <c:v>24</c:v>
                </c:pt>
                <c:pt idx="6465">
                  <c:v>20</c:v>
                </c:pt>
                <c:pt idx="6466">
                  <c:v>21</c:v>
                </c:pt>
                <c:pt idx="6467">
                  <c:v>23</c:v>
                </c:pt>
                <c:pt idx="6468">
                  <c:v>20</c:v>
                </c:pt>
                <c:pt idx="6469">
                  <c:v>23</c:v>
                </c:pt>
                <c:pt idx="6470">
                  <c:v>21</c:v>
                </c:pt>
                <c:pt idx="6471">
                  <c:v>20</c:v>
                </c:pt>
                <c:pt idx="6472">
                  <c:v>19</c:v>
                </c:pt>
                <c:pt idx="6473">
                  <c:v>21</c:v>
                </c:pt>
                <c:pt idx="6474">
                  <c:v>21</c:v>
                </c:pt>
                <c:pt idx="6475">
                  <c:v>22</c:v>
                </c:pt>
                <c:pt idx="6476">
                  <c:v>22</c:v>
                </c:pt>
                <c:pt idx="6477">
                  <c:v>20</c:v>
                </c:pt>
                <c:pt idx="6478">
                  <c:v>20</c:v>
                </c:pt>
                <c:pt idx="6479">
                  <c:v>19</c:v>
                </c:pt>
                <c:pt idx="6480">
                  <c:v>20</c:v>
                </c:pt>
                <c:pt idx="6481">
                  <c:v>21</c:v>
                </c:pt>
                <c:pt idx="6482">
                  <c:v>20</c:v>
                </c:pt>
                <c:pt idx="6483">
                  <c:v>23</c:v>
                </c:pt>
                <c:pt idx="6484">
                  <c:v>20</c:v>
                </c:pt>
                <c:pt idx="6485">
                  <c:v>21</c:v>
                </c:pt>
                <c:pt idx="6486">
                  <c:v>20</c:v>
                </c:pt>
                <c:pt idx="6487">
                  <c:v>20</c:v>
                </c:pt>
                <c:pt idx="6488">
                  <c:v>22</c:v>
                </c:pt>
                <c:pt idx="6489">
                  <c:v>21</c:v>
                </c:pt>
                <c:pt idx="6490">
                  <c:v>22</c:v>
                </c:pt>
                <c:pt idx="6491">
                  <c:v>20</c:v>
                </c:pt>
                <c:pt idx="6492">
                  <c:v>22</c:v>
                </c:pt>
                <c:pt idx="6493">
                  <c:v>22</c:v>
                </c:pt>
                <c:pt idx="6494">
                  <c:v>21</c:v>
                </c:pt>
                <c:pt idx="6495">
                  <c:v>21</c:v>
                </c:pt>
                <c:pt idx="6496">
                  <c:v>22</c:v>
                </c:pt>
                <c:pt idx="6497">
                  <c:v>20</c:v>
                </c:pt>
                <c:pt idx="6498">
                  <c:v>21</c:v>
                </c:pt>
                <c:pt idx="6499">
                  <c:v>21</c:v>
                </c:pt>
                <c:pt idx="6500">
                  <c:v>18</c:v>
                </c:pt>
                <c:pt idx="6501">
                  <c:v>21</c:v>
                </c:pt>
                <c:pt idx="6502">
                  <c:v>21</c:v>
                </c:pt>
                <c:pt idx="6503">
                  <c:v>21</c:v>
                </c:pt>
                <c:pt idx="6504">
                  <c:v>19</c:v>
                </c:pt>
                <c:pt idx="6505">
                  <c:v>20</c:v>
                </c:pt>
                <c:pt idx="6506">
                  <c:v>20</c:v>
                </c:pt>
                <c:pt idx="6507">
                  <c:v>19</c:v>
                </c:pt>
                <c:pt idx="6508">
                  <c:v>21</c:v>
                </c:pt>
                <c:pt idx="6509">
                  <c:v>20</c:v>
                </c:pt>
                <c:pt idx="6510">
                  <c:v>20</c:v>
                </c:pt>
                <c:pt idx="6511">
                  <c:v>20</c:v>
                </c:pt>
                <c:pt idx="6512">
                  <c:v>20</c:v>
                </c:pt>
                <c:pt idx="6513">
                  <c:v>21</c:v>
                </c:pt>
                <c:pt idx="6514">
                  <c:v>22</c:v>
                </c:pt>
                <c:pt idx="6515">
                  <c:v>22</c:v>
                </c:pt>
                <c:pt idx="6516">
                  <c:v>21</c:v>
                </c:pt>
                <c:pt idx="6517">
                  <c:v>21</c:v>
                </c:pt>
                <c:pt idx="6518">
                  <c:v>20</c:v>
                </c:pt>
                <c:pt idx="6519">
                  <c:v>23</c:v>
                </c:pt>
                <c:pt idx="6520">
                  <c:v>21</c:v>
                </c:pt>
                <c:pt idx="6521">
                  <c:v>20</c:v>
                </c:pt>
                <c:pt idx="6522">
                  <c:v>23</c:v>
                </c:pt>
                <c:pt idx="6523">
                  <c:v>20</c:v>
                </c:pt>
                <c:pt idx="6524">
                  <c:v>22</c:v>
                </c:pt>
                <c:pt idx="6525">
                  <c:v>21</c:v>
                </c:pt>
                <c:pt idx="6526">
                  <c:v>21</c:v>
                </c:pt>
                <c:pt idx="6527">
                  <c:v>21</c:v>
                </c:pt>
                <c:pt idx="6528">
                  <c:v>19</c:v>
                </c:pt>
                <c:pt idx="6529">
                  <c:v>18</c:v>
                </c:pt>
                <c:pt idx="6530">
                  <c:v>23</c:v>
                </c:pt>
                <c:pt idx="6531">
                  <c:v>21</c:v>
                </c:pt>
                <c:pt idx="6532">
                  <c:v>21</c:v>
                </c:pt>
                <c:pt idx="6533">
                  <c:v>21</c:v>
                </c:pt>
                <c:pt idx="6534">
                  <c:v>21</c:v>
                </c:pt>
                <c:pt idx="6535">
                  <c:v>21</c:v>
                </c:pt>
                <c:pt idx="6536">
                  <c:v>21</c:v>
                </c:pt>
                <c:pt idx="6537">
                  <c:v>20</c:v>
                </c:pt>
                <c:pt idx="6538">
                  <c:v>20</c:v>
                </c:pt>
                <c:pt idx="6539">
                  <c:v>20</c:v>
                </c:pt>
                <c:pt idx="6540">
                  <c:v>22</c:v>
                </c:pt>
                <c:pt idx="6541">
                  <c:v>20</c:v>
                </c:pt>
                <c:pt idx="6542">
                  <c:v>21</c:v>
                </c:pt>
                <c:pt idx="6543">
                  <c:v>22</c:v>
                </c:pt>
                <c:pt idx="6544">
                  <c:v>21</c:v>
                </c:pt>
                <c:pt idx="6545">
                  <c:v>20</c:v>
                </c:pt>
                <c:pt idx="6546">
                  <c:v>20</c:v>
                </c:pt>
                <c:pt idx="6547">
                  <c:v>20</c:v>
                </c:pt>
                <c:pt idx="6548">
                  <c:v>21</c:v>
                </c:pt>
                <c:pt idx="6549">
                  <c:v>21</c:v>
                </c:pt>
                <c:pt idx="6550">
                  <c:v>20</c:v>
                </c:pt>
                <c:pt idx="6551">
                  <c:v>21</c:v>
                </c:pt>
                <c:pt idx="6552">
                  <c:v>19</c:v>
                </c:pt>
                <c:pt idx="6553">
                  <c:v>20</c:v>
                </c:pt>
                <c:pt idx="6554">
                  <c:v>23</c:v>
                </c:pt>
                <c:pt idx="6555">
                  <c:v>21</c:v>
                </c:pt>
                <c:pt idx="6556">
                  <c:v>21</c:v>
                </c:pt>
                <c:pt idx="6557">
                  <c:v>20</c:v>
                </c:pt>
                <c:pt idx="6558">
                  <c:v>20</c:v>
                </c:pt>
                <c:pt idx="6559">
                  <c:v>20</c:v>
                </c:pt>
                <c:pt idx="6560">
                  <c:v>21</c:v>
                </c:pt>
                <c:pt idx="6561">
                  <c:v>21</c:v>
                </c:pt>
                <c:pt idx="6562">
                  <c:v>20</c:v>
                </c:pt>
                <c:pt idx="6563">
                  <c:v>21</c:v>
                </c:pt>
                <c:pt idx="6564">
                  <c:v>20</c:v>
                </c:pt>
                <c:pt idx="6565">
                  <c:v>19</c:v>
                </c:pt>
                <c:pt idx="6566">
                  <c:v>21</c:v>
                </c:pt>
                <c:pt idx="6567">
                  <c:v>21</c:v>
                </c:pt>
                <c:pt idx="6568">
                  <c:v>21</c:v>
                </c:pt>
                <c:pt idx="6569">
                  <c:v>21</c:v>
                </c:pt>
                <c:pt idx="6570">
                  <c:v>21</c:v>
                </c:pt>
                <c:pt idx="6571">
                  <c:v>24</c:v>
                </c:pt>
                <c:pt idx="6572">
                  <c:v>19</c:v>
                </c:pt>
                <c:pt idx="6573">
                  <c:v>21</c:v>
                </c:pt>
                <c:pt idx="6574">
                  <c:v>19</c:v>
                </c:pt>
                <c:pt idx="6575">
                  <c:v>20</c:v>
                </c:pt>
                <c:pt idx="6576">
                  <c:v>20</c:v>
                </c:pt>
                <c:pt idx="6577">
                  <c:v>21</c:v>
                </c:pt>
                <c:pt idx="6578">
                  <c:v>21</c:v>
                </c:pt>
                <c:pt idx="6579">
                  <c:v>21</c:v>
                </c:pt>
                <c:pt idx="6580">
                  <c:v>21</c:v>
                </c:pt>
                <c:pt idx="6581">
                  <c:v>21</c:v>
                </c:pt>
                <c:pt idx="6582">
                  <c:v>22</c:v>
                </c:pt>
                <c:pt idx="6583">
                  <c:v>20</c:v>
                </c:pt>
                <c:pt idx="6584">
                  <c:v>22</c:v>
                </c:pt>
                <c:pt idx="6585">
                  <c:v>21</c:v>
                </c:pt>
                <c:pt idx="6586">
                  <c:v>20</c:v>
                </c:pt>
                <c:pt idx="6587">
                  <c:v>21</c:v>
                </c:pt>
                <c:pt idx="6588">
                  <c:v>21</c:v>
                </c:pt>
                <c:pt idx="6589">
                  <c:v>26</c:v>
                </c:pt>
                <c:pt idx="6590">
                  <c:v>21</c:v>
                </c:pt>
                <c:pt idx="6591">
                  <c:v>21</c:v>
                </c:pt>
                <c:pt idx="6592">
                  <c:v>25</c:v>
                </c:pt>
                <c:pt idx="6593">
                  <c:v>20</c:v>
                </c:pt>
                <c:pt idx="6594">
                  <c:v>20</c:v>
                </c:pt>
                <c:pt idx="6595">
                  <c:v>21</c:v>
                </c:pt>
                <c:pt idx="6596">
                  <c:v>21</c:v>
                </c:pt>
                <c:pt idx="6597">
                  <c:v>18</c:v>
                </c:pt>
                <c:pt idx="6598">
                  <c:v>21</c:v>
                </c:pt>
                <c:pt idx="6599">
                  <c:v>19</c:v>
                </c:pt>
                <c:pt idx="6600">
                  <c:v>20</c:v>
                </c:pt>
                <c:pt idx="6601">
                  <c:v>20</c:v>
                </c:pt>
                <c:pt idx="6602">
                  <c:v>21</c:v>
                </c:pt>
                <c:pt idx="6603">
                  <c:v>19</c:v>
                </c:pt>
                <c:pt idx="6604">
                  <c:v>20</c:v>
                </c:pt>
                <c:pt idx="6605">
                  <c:v>19</c:v>
                </c:pt>
                <c:pt idx="6606">
                  <c:v>21</c:v>
                </c:pt>
                <c:pt idx="6607">
                  <c:v>21</c:v>
                </c:pt>
                <c:pt idx="6608">
                  <c:v>20</c:v>
                </c:pt>
                <c:pt idx="6609">
                  <c:v>12</c:v>
                </c:pt>
                <c:pt idx="6610">
                  <c:v>21</c:v>
                </c:pt>
                <c:pt idx="6611">
                  <c:v>23</c:v>
                </c:pt>
                <c:pt idx="6612">
                  <c:v>20</c:v>
                </c:pt>
                <c:pt idx="6613">
                  <c:v>19</c:v>
                </c:pt>
                <c:pt idx="6614">
                  <c:v>20</c:v>
                </c:pt>
                <c:pt idx="6615">
                  <c:v>21</c:v>
                </c:pt>
                <c:pt idx="6616">
                  <c:v>22</c:v>
                </c:pt>
                <c:pt idx="6617">
                  <c:v>21</c:v>
                </c:pt>
                <c:pt idx="6618">
                  <c:v>21</c:v>
                </c:pt>
                <c:pt idx="6619">
                  <c:v>20</c:v>
                </c:pt>
                <c:pt idx="6620">
                  <c:v>20</c:v>
                </c:pt>
                <c:pt idx="6621">
                  <c:v>20</c:v>
                </c:pt>
                <c:pt idx="6622">
                  <c:v>21</c:v>
                </c:pt>
                <c:pt idx="6623">
                  <c:v>20</c:v>
                </c:pt>
                <c:pt idx="6624">
                  <c:v>18</c:v>
                </c:pt>
                <c:pt idx="6625">
                  <c:v>26</c:v>
                </c:pt>
                <c:pt idx="6626">
                  <c:v>22</c:v>
                </c:pt>
                <c:pt idx="6627">
                  <c:v>20</c:v>
                </c:pt>
                <c:pt idx="6628">
                  <c:v>20</c:v>
                </c:pt>
                <c:pt idx="6629">
                  <c:v>22</c:v>
                </c:pt>
                <c:pt idx="6630">
                  <c:v>20</c:v>
                </c:pt>
                <c:pt idx="6631">
                  <c:v>22</c:v>
                </c:pt>
                <c:pt idx="6632">
                  <c:v>20</c:v>
                </c:pt>
                <c:pt idx="6633">
                  <c:v>20</c:v>
                </c:pt>
                <c:pt idx="6634">
                  <c:v>21</c:v>
                </c:pt>
                <c:pt idx="6635">
                  <c:v>22</c:v>
                </c:pt>
                <c:pt idx="6636">
                  <c:v>20</c:v>
                </c:pt>
                <c:pt idx="6637">
                  <c:v>20</c:v>
                </c:pt>
                <c:pt idx="6638">
                  <c:v>20</c:v>
                </c:pt>
                <c:pt idx="6639">
                  <c:v>20</c:v>
                </c:pt>
                <c:pt idx="6640">
                  <c:v>20</c:v>
                </c:pt>
                <c:pt idx="6641">
                  <c:v>20</c:v>
                </c:pt>
                <c:pt idx="6642">
                  <c:v>22</c:v>
                </c:pt>
                <c:pt idx="6643">
                  <c:v>22</c:v>
                </c:pt>
                <c:pt idx="6644">
                  <c:v>21</c:v>
                </c:pt>
                <c:pt idx="6645">
                  <c:v>20</c:v>
                </c:pt>
                <c:pt idx="6646">
                  <c:v>22</c:v>
                </c:pt>
                <c:pt idx="6647">
                  <c:v>21</c:v>
                </c:pt>
                <c:pt idx="6648">
                  <c:v>21</c:v>
                </c:pt>
                <c:pt idx="6649">
                  <c:v>21</c:v>
                </c:pt>
                <c:pt idx="6650">
                  <c:v>21</c:v>
                </c:pt>
                <c:pt idx="6651">
                  <c:v>19</c:v>
                </c:pt>
                <c:pt idx="6652">
                  <c:v>21</c:v>
                </c:pt>
                <c:pt idx="6653">
                  <c:v>23</c:v>
                </c:pt>
                <c:pt idx="6654">
                  <c:v>21</c:v>
                </c:pt>
                <c:pt idx="6655">
                  <c:v>21</c:v>
                </c:pt>
                <c:pt idx="6656">
                  <c:v>21</c:v>
                </c:pt>
                <c:pt idx="6657">
                  <c:v>20</c:v>
                </c:pt>
                <c:pt idx="6658">
                  <c:v>19</c:v>
                </c:pt>
                <c:pt idx="6659">
                  <c:v>21</c:v>
                </c:pt>
                <c:pt idx="6660">
                  <c:v>20</c:v>
                </c:pt>
                <c:pt idx="6661">
                  <c:v>20</c:v>
                </c:pt>
                <c:pt idx="6662">
                  <c:v>19</c:v>
                </c:pt>
                <c:pt idx="6663">
                  <c:v>19</c:v>
                </c:pt>
                <c:pt idx="6664">
                  <c:v>21</c:v>
                </c:pt>
                <c:pt idx="6665">
                  <c:v>20</c:v>
                </c:pt>
                <c:pt idx="6666">
                  <c:v>20</c:v>
                </c:pt>
                <c:pt idx="6667">
                  <c:v>21</c:v>
                </c:pt>
                <c:pt idx="6668">
                  <c:v>21</c:v>
                </c:pt>
                <c:pt idx="6669">
                  <c:v>19</c:v>
                </c:pt>
                <c:pt idx="6670">
                  <c:v>20</c:v>
                </c:pt>
                <c:pt idx="6671">
                  <c:v>20</c:v>
                </c:pt>
                <c:pt idx="6672">
                  <c:v>22</c:v>
                </c:pt>
                <c:pt idx="6673">
                  <c:v>21</c:v>
                </c:pt>
                <c:pt idx="6674">
                  <c:v>20</c:v>
                </c:pt>
                <c:pt idx="6675">
                  <c:v>22</c:v>
                </c:pt>
                <c:pt idx="6676">
                  <c:v>21</c:v>
                </c:pt>
                <c:pt idx="6677">
                  <c:v>21</c:v>
                </c:pt>
                <c:pt idx="6678">
                  <c:v>21</c:v>
                </c:pt>
                <c:pt idx="6679">
                  <c:v>21</c:v>
                </c:pt>
                <c:pt idx="6680">
                  <c:v>20</c:v>
                </c:pt>
                <c:pt idx="6681">
                  <c:v>20</c:v>
                </c:pt>
                <c:pt idx="6682">
                  <c:v>21</c:v>
                </c:pt>
                <c:pt idx="6683">
                  <c:v>21</c:v>
                </c:pt>
                <c:pt idx="6684">
                  <c:v>21</c:v>
                </c:pt>
                <c:pt idx="6685">
                  <c:v>22</c:v>
                </c:pt>
                <c:pt idx="6686">
                  <c:v>19</c:v>
                </c:pt>
                <c:pt idx="6687">
                  <c:v>20</c:v>
                </c:pt>
                <c:pt idx="6688">
                  <c:v>20</c:v>
                </c:pt>
                <c:pt idx="6689">
                  <c:v>20</c:v>
                </c:pt>
                <c:pt idx="6690">
                  <c:v>21</c:v>
                </c:pt>
                <c:pt idx="6691">
                  <c:v>21</c:v>
                </c:pt>
                <c:pt idx="6692">
                  <c:v>21</c:v>
                </c:pt>
                <c:pt idx="6693">
                  <c:v>21</c:v>
                </c:pt>
                <c:pt idx="6694">
                  <c:v>20</c:v>
                </c:pt>
                <c:pt idx="6695">
                  <c:v>22</c:v>
                </c:pt>
                <c:pt idx="6696">
                  <c:v>20</c:v>
                </c:pt>
                <c:pt idx="6697">
                  <c:v>20</c:v>
                </c:pt>
                <c:pt idx="6698">
                  <c:v>18</c:v>
                </c:pt>
                <c:pt idx="6699">
                  <c:v>21</c:v>
                </c:pt>
                <c:pt idx="6700">
                  <c:v>21</c:v>
                </c:pt>
                <c:pt idx="6701">
                  <c:v>21</c:v>
                </c:pt>
                <c:pt idx="6702">
                  <c:v>20</c:v>
                </c:pt>
                <c:pt idx="6703">
                  <c:v>21</c:v>
                </c:pt>
                <c:pt idx="6704">
                  <c:v>20</c:v>
                </c:pt>
                <c:pt idx="6705">
                  <c:v>21</c:v>
                </c:pt>
                <c:pt idx="6706">
                  <c:v>20</c:v>
                </c:pt>
                <c:pt idx="6707">
                  <c:v>21</c:v>
                </c:pt>
                <c:pt idx="6708">
                  <c:v>21</c:v>
                </c:pt>
                <c:pt idx="6709">
                  <c:v>21</c:v>
                </c:pt>
                <c:pt idx="6710">
                  <c:v>22</c:v>
                </c:pt>
                <c:pt idx="6711">
                  <c:v>21</c:v>
                </c:pt>
                <c:pt idx="6712">
                  <c:v>20</c:v>
                </c:pt>
                <c:pt idx="6713">
                  <c:v>22</c:v>
                </c:pt>
                <c:pt idx="6714">
                  <c:v>20</c:v>
                </c:pt>
                <c:pt idx="6715">
                  <c:v>21</c:v>
                </c:pt>
                <c:pt idx="6716">
                  <c:v>19</c:v>
                </c:pt>
                <c:pt idx="6717">
                  <c:v>19</c:v>
                </c:pt>
                <c:pt idx="6718">
                  <c:v>21</c:v>
                </c:pt>
                <c:pt idx="6719">
                  <c:v>21</c:v>
                </c:pt>
                <c:pt idx="6720">
                  <c:v>21</c:v>
                </c:pt>
                <c:pt idx="6721">
                  <c:v>19</c:v>
                </c:pt>
                <c:pt idx="6722">
                  <c:v>20</c:v>
                </c:pt>
                <c:pt idx="6723">
                  <c:v>22</c:v>
                </c:pt>
                <c:pt idx="6724">
                  <c:v>21</c:v>
                </c:pt>
                <c:pt idx="6725">
                  <c:v>21</c:v>
                </c:pt>
                <c:pt idx="6726">
                  <c:v>20</c:v>
                </c:pt>
                <c:pt idx="6727">
                  <c:v>21</c:v>
                </c:pt>
                <c:pt idx="6728">
                  <c:v>27</c:v>
                </c:pt>
                <c:pt idx="6729">
                  <c:v>22</c:v>
                </c:pt>
                <c:pt idx="6730">
                  <c:v>19</c:v>
                </c:pt>
                <c:pt idx="6731">
                  <c:v>20</c:v>
                </c:pt>
                <c:pt idx="6732">
                  <c:v>20</c:v>
                </c:pt>
                <c:pt idx="6733">
                  <c:v>21</c:v>
                </c:pt>
                <c:pt idx="6734">
                  <c:v>21</c:v>
                </c:pt>
                <c:pt idx="6735">
                  <c:v>22</c:v>
                </c:pt>
                <c:pt idx="6736">
                  <c:v>21</c:v>
                </c:pt>
                <c:pt idx="6737">
                  <c:v>22</c:v>
                </c:pt>
                <c:pt idx="6738">
                  <c:v>21</c:v>
                </c:pt>
                <c:pt idx="6739">
                  <c:v>19</c:v>
                </c:pt>
                <c:pt idx="6740">
                  <c:v>19</c:v>
                </c:pt>
                <c:pt idx="6741">
                  <c:v>19</c:v>
                </c:pt>
                <c:pt idx="6742">
                  <c:v>21</c:v>
                </c:pt>
                <c:pt idx="6743">
                  <c:v>21</c:v>
                </c:pt>
                <c:pt idx="6744">
                  <c:v>22</c:v>
                </c:pt>
                <c:pt idx="6745">
                  <c:v>20</c:v>
                </c:pt>
                <c:pt idx="6746">
                  <c:v>17</c:v>
                </c:pt>
                <c:pt idx="6747">
                  <c:v>21</c:v>
                </c:pt>
                <c:pt idx="6748">
                  <c:v>21</c:v>
                </c:pt>
                <c:pt idx="6749">
                  <c:v>20</c:v>
                </c:pt>
                <c:pt idx="6750">
                  <c:v>20</c:v>
                </c:pt>
                <c:pt idx="6751">
                  <c:v>21</c:v>
                </c:pt>
                <c:pt idx="6752">
                  <c:v>23</c:v>
                </c:pt>
                <c:pt idx="6753">
                  <c:v>19</c:v>
                </c:pt>
                <c:pt idx="6754">
                  <c:v>20</c:v>
                </c:pt>
                <c:pt idx="6755">
                  <c:v>23</c:v>
                </c:pt>
                <c:pt idx="6756">
                  <c:v>21</c:v>
                </c:pt>
                <c:pt idx="6757">
                  <c:v>18</c:v>
                </c:pt>
                <c:pt idx="6758">
                  <c:v>23</c:v>
                </c:pt>
                <c:pt idx="6759">
                  <c:v>22</c:v>
                </c:pt>
                <c:pt idx="6760">
                  <c:v>21</c:v>
                </c:pt>
                <c:pt idx="6761">
                  <c:v>23</c:v>
                </c:pt>
                <c:pt idx="6762">
                  <c:v>20</c:v>
                </c:pt>
                <c:pt idx="6763">
                  <c:v>21</c:v>
                </c:pt>
                <c:pt idx="6764">
                  <c:v>20</c:v>
                </c:pt>
                <c:pt idx="6765">
                  <c:v>21</c:v>
                </c:pt>
                <c:pt idx="6766">
                  <c:v>21</c:v>
                </c:pt>
                <c:pt idx="6767">
                  <c:v>19</c:v>
                </c:pt>
                <c:pt idx="6768">
                  <c:v>22</c:v>
                </c:pt>
                <c:pt idx="6769">
                  <c:v>20</c:v>
                </c:pt>
                <c:pt idx="6770">
                  <c:v>20</c:v>
                </c:pt>
                <c:pt idx="6771">
                  <c:v>19</c:v>
                </c:pt>
                <c:pt idx="6772">
                  <c:v>20</c:v>
                </c:pt>
                <c:pt idx="6773">
                  <c:v>20</c:v>
                </c:pt>
                <c:pt idx="6774">
                  <c:v>21</c:v>
                </c:pt>
                <c:pt idx="6775">
                  <c:v>23</c:v>
                </c:pt>
                <c:pt idx="6776">
                  <c:v>20</c:v>
                </c:pt>
                <c:pt idx="6777">
                  <c:v>21</c:v>
                </c:pt>
                <c:pt idx="6778">
                  <c:v>24</c:v>
                </c:pt>
                <c:pt idx="6779">
                  <c:v>20</c:v>
                </c:pt>
                <c:pt idx="6780">
                  <c:v>22</c:v>
                </c:pt>
                <c:pt idx="6781">
                  <c:v>21</c:v>
                </c:pt>
                <c:pt idx="6782">
                  <c:v>21</c:v>
                </c:pt>
                <c:pt idx="6783">
                  <c:v>22</c:v>
                </c:pt>
                <c:pt idx="6784">
                  <c:v>22</c:v>
                </c:pt>
                <c:pt idx="6785">
                  <c:v>16</c:v>
                </c:pt>
                <c:pt idx="6786">
                  <c:v>22</c:v>
                </c:pt>
                <c:pt idx="6787">
                  <c:v>20</c:v>
                </c:pt>
                <c:pt idx="6788">
                  <c:v>21</c:v>
                </c:pt>
                <c:pt idx="6789">
                  <c:v>20</c:v>
                </c:pt>
                <c:pt idx="6790">
                  <c:v>21</c:v>
                </c:pt>
                <c:pt idx="6791">
                  <c:v>21</c:v>
                </c:pt>
                <c:pt idx="6792">
                  <c:v>17</c:v>
                </c:pt>
                <c:pt idx="6793">
                  <c:v>20</c:v>
                </c:pt>
                <c:pt idx="6794">
                  <c:v>22</c:v>
                </c:pt>
                <c:pt idx="6795">
                  <c:v>22</c:v>
                </c:pt>
                <c:pt idx="6796">
                  <c:v>20</c:v>
                </c:pt>
                <c:pt idx="6797">
                  <c:v>20</c:v>
                </c:pt>
                <c:pt idx="6798">
                  <c:v>20</c:v>
                </c:pt>
                <c:pt idx="6799">
                  <c:v>21</c:v>
                </c:pt>
                <c:pt idx="6800">
                  <c:v>21</c:v>
                </c:pt>
                <c:pt idx="6801">
                  <c:v>21</c:v>
                </c:pt>
                <c:pt idx="6802">
                  <c:v>20</c:v>
                </c:pt>
                <c:pt idx="6803">
                  <c:v>22</c:v>
                </c:pt>
                <c:pt idx="6804">
                  <c:v>20</c:v>
                </c:pt>
                <c:pt idx="6805">
                  <c:v>21</c:v>
                </c:pt>
                <c:pt idx="6806">
                  <c:v>21</c:v>
                </c:pt>
                <c:pt idx="6807">
                  <c:v>20</c:v>
                </c:pt>
                <c:pt idx="6808">
                  <c:v>20</c:v>
                </c:pt>
                <c:pt idx="6809">
                  <c:v>20</c:v>
                </c:pt>
                <c:pt idx="6810">
                  <c:v>22</c:v>
                </c:pt>
                <c:pt idx="6811">
                  <c:v>20</c:v>
                </c:pt>
                <c:pt idx="6812">
                  <c:v>22</c:v>
                </c:pt>
                <c:pt idx="6813">
                  <c:v>20</c:v>
                </c:pt>
                <c:pt idx="6814">
                  <c:v>20</c:v>
                </c:pt>
                <c:pt idx="6815">
                  <c:v>20</c:v>
                </c:pt>
                <c:pt idx="6816">
                  <c:v>19</c:v>
                </c:pt>
                <c:pt idx="6817">
                  <c:v>19</c:v>
                </c:pt>
                <c:pt idx="6818">
                  <c:v>20</c:v>
                </c:pt>
                <c:pt idx="6819">
                  <c:v>24</c:v>
                </c:pt>
                <c:pt idx="6820">
                  <c:v>23</c:v>
                </c:pt>
                <c:pt idx="6821">
                  <c:v>20</c:v>
                </c:pt>
                <c:pt idx="6822">
                  <c:v>19</c:v>
                </c:pt>
                <c:pt idx="6823">
                  <c:v>21</c:v>
                </c:pt>
                <c:pt idx="6824">
                  <c:v>22</c:v>
                </c:pt>
                <c:pt idx="6825">
                  <c:v>21</c:v>
                </c:pt>
                <c:pt idx="6826">
                  <c:v>21</c:v>
                </c:pt>
                <c:pt idx="6827">
                  <c:v>21</c:v>
                </c:pt>
                <c:pt idx="6828">
                  <c:v>23</c:v>
                </c:pt>
                <c:pt idx="6829">
                  <c:v>21</c:v>
                </c:pt>
                <c:pt idx="6830">
                  <c:v>19</c:v>
                </c:pt>
                <c:pt idx="6831">
                  <c:v>23</c:v>
                </c:pt>
                <c:pt idx="6832">
                  <c:v>20</c:v>
                </c:pt>
                <c:pt idx="6833">
                  <c:v>19</c:v>
                </c:pt>
                <c:pt idx="6834">
                  <c:v>21</c:v>
                </c:pt>
                <c:pt idx="6835">
                  <c:v>22</c:v>
                </c:pt>
                <c:pt idx="6836">
                  <c:v>22</c:v>
                </c:pt>
                <c:pt idx="6837">
                  <c:v>21</c:v>
                </c:pt>
                <c:pt idx="6838">
                  <c:v>20</c:v>
                </c:pt>
                <c:pt idx="6839">
                  <c:v>18</c:v>
                </c:pt>
                <c:pt idx="6840">
                  <c:v>21</c:v>
                </c:pt>
                <c:pt idx="6841">
                  <c:v>22</c:v>
                </c:pt>
                <c:pt idx="6842">
                  <c:v>22</c:v>
                </c:pt>
                <c:pt idx="6843">
                  <c:v>20</c:v>
                </c:pt>
                <c:pt idx="6844">
                  <c:v>20</c:v>
                </c:pt>
                <c:pt idx="6845">
                  <c:v>20</c:v>
                </c:pt>
                <c:pt idx="6846">
                  <c:v>20</c:v>
                </c:pt>
                <c:pt idx="6847">
                  <c:v>22</c:v>
                </c:pt>
                <c:pt idx="6848">
                  <c:v>21</c:v>
                </c:pt>
                <c:pt idx="6849">
                  <c:v>22</c:v>
                </c:pt>
                <c:pt idx="6850">
                  <c:v>21</c:v>
                </c:pt>
                <c:pt idx="6851">
                  <c:v>20</c:v>
                </c:pt>
                <c:pt idx="6852">
                  <c:v>21</c:v>
                </c:pt>
                <c:pt idx="6853">
                  <c:v>20</c:v>
                </c:pt>
                <c:pt idx="6854">
                  <c:v>21</c:v>
                </c:pt>
                <c:pt idx="6855">
                  <c:v>21</c:v>
                </c:pt>
                <c:pt idx="6856">
                  <c:v>20</c:v>
                </c:pt>
                <c:pt idx="6857">
                  <c:v>21</c:v>
                </c:pt>
                <c:pt idx="6858">
                  <c:v>22</c:v>
                </c:pt>
                <c:pt idx="6859">
                  <c:v>21</c:v>
                </c:pt>
                <c:pt idx="6860">
                  <c:v>21</c:v>
                </c:pt>
                <c:pt idx="6861">
                  <c:v>20</c:v>
                </c:pt>
                <c:pt idx="6862">
                  <c:v>20</c:v>
                </c:pt>
                <c:pt idx="6863">
                  <c:v>20</c:v>
                </c:pt>
                <c:pt idx="6864">
                  <c:v>22</c:v>
                </c:pt>
                <c:pt idx="6865">
                  <c:v>24</c:v>
                </c:pt>
                <c:pt idx="6866">
                  <c:v>20</c:v>
                </c:pt>
                <c:pt idx="6867">
                  <c:v>21</c:v>
                </c:pt>
                <c:pt idx="6868">
                  <c:v>21</c:v>
                </c:pt>
                <c:pt idx="6869">
                  <c:v>23</c:v>
                </c:pt>
                <c:pt idx="6870">
                  <c:v>23</c:v>
                </c:pt>
                <c:pt idx="6871">
                  <c:v>21</c:v>
                </c:pt>
                <c:pt idx="6872">
                  <c:v>22</c:v>
                </c:pt>
                <c:pt idx="6873">
                  <c:v>20</c:v>
                </c:pt>
                <c:pt idx="6874">
                  <c:v>19</c:v>
                </c:pt>
                <c:pt idx="6875">
                  <c:v>21</c:v>
                </c:pt>
                <c:pt idx="6876">
                  <c:v>20</c:v>
                </c:pt>
                <c:pt idx="6877">
                  <c:v>21</c:v>
                </c:pt>
                <c:pt idx="6878">
                  <c:v>21</c:v>
                </c:pt>
                <c:pt idx="6879">
                  <c:v>21</c:v>
                </c:pt>
                <c:pt idx="6880">
                  <c:v>21</c:v>
                </c:pt>
                <c:pt idx="6881">
                  <c:v>20</c:v>
                </c:pt>
                <c:pt idx="6882">
                  <c:v>22</c:v>
                </c:pt>
                <c:pt idx="6883">
                  <c:v>22</c:v>
                </c:pt>
                <c:pt idx="6884">
                  <c:v>21</c:v>
                </c:pt>
                <c:pt idx="6885">
                  <c:v>21</c:v>
                </c:pt>
                <c:pt idx="6886">
                  <c:v>22</c:v>
                </c:pt>
                <c:pt idx="6887">
                  <c:v>21</c:v>
                </c:pt>
                <c:pt idx="6888">
                  <c:v>21</c:v>
                </c:pt>
                <c:pt idx="6889">
                  <c:v>21</c:v>
                </c:pt>
                <c:pt idx="6890">
                  <c:v>21</c:v>
                </c:pt>
                <c:pt idx="6891">
                  <c:v>20</c:v>
                </c:pt>
                <c:pt idx="6892">
                  <c:v>20</c:v>
                </c:pt>
                <c:pt idx="6893">
                  <c:v>22</c:v>
                </c:pt>
                <c:pt idx="6894">
                  <c:v>21</c:v>
                </c:pt>
                <c:pt idx="6895">
                  <c:v>22</c:v>
                </c:pt>
                <c:pt idx="6896">
                  <c:v>20</c:v>
                </c:pt>
                <c:pt idx="6897">
                  <c:v>21</c:v>
                </c:pt>
                <c:pt idx="6898">
                  <c:v>21</c:v>
                </c:pt>
                <c:pt idx="6899">
                  <c:v>21</c:v>
                </c:pt>
                <c:pt idx="6900">
                  <c:v>18</c:v>
                </c:pt>
                <c:pt idx="6901">
                  <c:v>20</c:v>
                </c:pt>
                <c:pt idx="6902">
                  <c:v>19</c:v>
                </c:pt>
                <c:pt idx="6903">
                  <c:v>21</c:v>
                </c:pt>
                <c:pt idx="6904">
                  <c:v>21</c:v>
                </c:pt>
                <c:pt idx="6905">
                  <c:v>21</c:v>
                </c:pt>
                <c:pt idx="6906">
                  <c:v>21</c:v>
                </c:pt>
                <c:pt idx="6907">
                  <c:v>21</c:v>
                </c:pt>
                <c:pt idx="6908">
                  <c:v>20</c:v>
                </c:pt>
                <c:pt idx="6909">
                  <c:v>19</c:v>
                </c:pt>
                <c:pt idx="6910">
                  <c:v>20</c:v>
                </c:pt>
                <c:pt idx="6911">
                  <c:v>23</c:v>
                </c:pt>
                <c:pt idx="6912">
                  <c:v>21</c:v>
                </c:pt>
                <c:pt idx="6913">
                  <c:v>20</c:v>
                </c:pt>
                <c:pt idx="6914">
                  <c:v>20</c:v>
                </c:pt>
                <c:pt idx="6915">
                  <c:v>20</c:v>
                </c:pt>
                <c:pt idx="6916">
                  <c:v>20</c:v>
                </c:pt>
                <c:pt idx="6917">
                  <c:v>21</c:v>
                </c:pt>
                <c:pt idx="6918">
                  <c:v>21</c:v>
                </c:pt>
                <c:pt idx="6919">
                  <c:v>22</c:v>
                </c:pt>
                <c:pt idx="6920">
                  <c:v>20</c:v>
                </c:pt>
                <c:pt idx="6921">
                  <c:v>22</c:v>
                </c:pt>
                <c:pt idx="6922">
                  <c:v>22</c:v>
                </c:pt>
                <c:pt idx="6923">
                  <c:v>20</c:v>
                </c:pt>
                <c:pt idx="6924">
                  <c:v>20</c:v>
                </c:pt>
                <c:pt idx="6925">
                  <c:v>19</c:v>
                </c:pt>
                <c:pt idx="6926">
                  <c:v>24</c:v>
                </c:pt>
                <c:pt idx="6927">
                  <c:v>23</c:v>
                </c:pt>
                <c:pt idx="6928">
                  <c:v>21</c:v>
                </c:pt>
                <c:pt idx="6929">
                  <c:v>24</c:v>
                </c:pt>
                <c:pt idx="6930">
                  <c:v>22</c:v>
                </c:pt>
                <c:pt idx="6931">
                  <c:v>22</c:v>
                </c:pt>
                <c:pt idx="6932">
                  <c:v>21</c:v>
                </c:pt>
                <c:pt idx="6933">
                  <c:v>22</c:v>
                </c:pt>
                <c:pt idx="6934">
                  <c:v>22</c:v>
                </c:pt>
                <c:pt idx="6935">
                  <c:v>19</c:v>
                </c:pt>
                <c:pt idx="6936">
                  <c:v>21</c:v>
                </c:pt>
                <c:pt idx="6937">
                  <c:v>20</c:v>
                </c:pt>
                <c:pt idx="6938">
                  <c:v>20</c:v>
                </c:pt>
                <c:pt idx="6939">
                  <c:v>21</c:v>
                </c:pt>
                <c:pt idx="6940">
                  <c:v>21</c:v>
                </c:pt>
                <c:pt idx="6941">
                  <c:v>20</c:v>
                </c:pt>
                <c:pt idx="6942">
                  <c:v>19</c:v>
                </c:pt>
                <c:pt idx="6943">
                  <c:v>20</c:v>
                </c:pt>
                <c:pt idx="6944">
                  <c:v>20</c:v>
                </c:pt>
                <c:pt idx="6945">
                  <c:v>19</c:v>
                </c:pt>
                <c:pt idx="6946">
                  <c:v>21</c:v>
                </c:pt>
                <c:pt idx="6947">
                  <c:v>20</c:v>
                </c:pt>
                <c:pt idx="6948">
                  <c:v>20</c:v>
                </c:pt>
                <c:pt idx="6949">
                  <c:v>19</c:v>
                </c:pt>
                <c:pt idx="6950">
                  <c:v>22</c:v>
                </c:pt>
                <c:pt idx="6951">
                  <c:v>19</c:v>
                </c:pt>
                <c:pt idx="6952">
                  <c:v>21</c:v>
                </c:pt>
                <c:pt idx="6953">
                  <c:v>20</c:v>
                </c:pt>
                <c:pt idx="6954">
                  <c:v>21</c:v>
                </c:pt>
                <c:pt idx="6955">
                  <c:v>20</c:v>
                </c:pt>
                <c:pt idx="6956">
                  <c:v>22</c:v>
                </c:pt>
                <c:pt idx="6957">
                  <c:v>20</c:v>
                </c:pt>
                <c:pt idx="6958">
                  <c:v>20</c:v>
                </c:pt>
                <c:pt idx="6959">
                  <c:v>19</c:v>
                </c:pt>
                <c:pt idx="6960">
                  <c:v>20</c:v>
                </c:pt>
                <c:pt idx="6961">
                  <c:v>22</c:v>
                </c:pt>
                <c:pt idx="6962">
                  <c:v>22</c:v>
                </c:pt>
                <c:pt idx="6963">
                  <c:v>21</c:v>
                </c:pt>
                <c:pt idx="6964">
                  <c:v>21</c:v>
                </c:pt>
                <c:pt idx="6965">
                  <c:v>21</c:v>
                </c:pt>
                <c:pt idx="6966">
                  <c:v>21</c:v>
                </c:pt>
                <c:pt idx="6967">
                  <c:v>20</c:v>
                </c:pt>
                <c:pt idx="6968">
                  <c:v>21</c:v>
                </c:pt>
                <c:pt idx="6969">
                  <c:v>21</c:v>
                </c:pt>
                <c:pt idx="6970">
                  <c:v>19</c:v>
                </c:pt>
                <c:pt idx="6971">
                  <c:v>20</c:v>
                </c:pt>
                <c:pt idx="6972">
                  <c:v>22</c:v>
                </c:pt>
                <c:pt idx="6973">
                  <c:v>23</c:v>
                </c:pt>
                <c:pt idx="6974">
                  <c:v>21</c:v>
                </c:pt>
                <c:pt idx="6975">
                  <c:v>20</c:v>
                </c:pt>
                <c:pt idx="6976">
                  <c:v>20</c:v>
                </c:pt>
                <c:pt idx="6977">
                  <c:v>18</c:v>
                </c:pt>
                <c:pt idx="6978">
                  <c:v>20</c:v>
                </c:pt>
                <c:pt idx="6979">
                  <c:v>23</c:v>
                </c:pt>
                <c:pt idx="6980">
                  <c:v>20</c:v>
                </c:pt>
                <c:pt idx="6981">
                  <c:v>21</c:v>
                </c:pt>
                <c:pt idx="6982">
                  <c:v>20</c:v>
                </c:pt>
                <c:pt idx="6983">
                  <c:v>21</c:v>
                </c:pt>
                <c:pt idx="6984">
                  <c:v>16</c:v>
                </c:pt>
                <c:pt idx="6985">
                  <c:v>20</c:v>
                </c:pt>
                <c:pt idx="6986">
                  <c:v>20</c:v>
                </c:pt>
                <c:pt idx="6987">
                  <c:v>20</c:v>
                </c:pt>
                <c:pt idx="6988">
                  <c:v>20</c:v>
                </c:pt>
                <c:pt idx="6989">
                  <c:v>20</c:v>
                </c:pt>
                <c:pt idx="6990">
                  <c:v>21</c:v>
                </c:pt>
                <c:pt idx="6991">
                  <c:v>20</c:v>
                </c:pt>
                <c:pt idx="6992">
                  <c:v>27</c:v>
                </c:pt>
                <c:pt idx="6993">
                  <c:v>21</c:v>
                </c:pt>
                <c:pt idx="6994">
                  <c:v>21</c:v>
                </c:pt>
                <c:pt idx="6995">
                  <c:v>21</c:v>
                </c:pt>
                <c:pt idx="6996">
                  <c:v>22</c:v>
                </c:pt>
                <c:pt idx="6997">
                  <c:v>22</c:v>
                </c:pt>
                <c:pt idx="6998">
                  <c:v>21</c:v>
                </c:pt>
                <c:pt idx="6999">
                  <c:v>21</c:v>
                </c:pt>
                <c:pt idx="7000">
                  <c:v>21</c:v>
                </c:pt>
                <c:pt idx="7001">
                  <c:v>21</c:v>
                </c:pt>
                <c:pt idx="7002">
                  <c:v>21</c:v>
                </c:pt>
                <c:pt idx="7003">
                  <c:v>21</c:v>
                </c:pt>
                <c:pt idx="7004">
                  <c:v>23</c:v>
                </c:pt>
                <c:pt idx="7005">
                  <c:v>20</c:v>
                </c:pt>
                <c:pt idx="7006">
                  <c:v>23</c:v>
                </c:pt>
                <c:pt idx="7007">
                  <c:v>20</c:v>
                </c:pt>
                <c:pt idx="7008">
                  <c:v>21</c:v>
                </c:pt>
                <c:pt idx="7009">
                  <c:v>22</c:v>
                </c:pt>
                <c:pt idx="7010">
                  <c:v>21</c:v>
                </c:pt>
                <c:pt idx="7011">
                  <c:v>20</c:v>
                </c:pt>
                <c:pt idx="7012">
                  <c:v>20</c:v>
                </c:pt>
                <c:pt idx="7013">
                  <c:v>21</c:v>
                </c:pt>
                <c:pt idx="7014">
                  <c:v>21</c:v>
                </c:pt>
                <c:pt idx="7015">
                  <c:v>20</c:v>
                </c:pt>
                <c:pt idx="7016">
                  <c:v>21</c:v>
                </c:pt>
                <c:pt idx="7017">
                  <c:v>20</c:v>
                </c:pt>
                <c:pt idx="7018">
                  <c:v>21</c:v>
                </c:pt>
                <c:pt idx="7019">
                  <c:v>19</c:v>
                </c:pt>
                <c:pt idx="7020">
                  <c:v>14</c:v>
                </c:pt>
                <c:pt idx="7021">
                  <c:v>21</c:v>
                </c:pt>
                <c:pt idx="7022">
                  <c:v>20</c:v>
                </c:pt>
                <c:pt idx="7023">
                  <c:v>20</c:v>
                </c:pt>
                <c:pt idx="7024">
                  <c:v>21</c:v>
                </c:pt>
                <c:pt idx="7025">
                  <c:v>22</c:v>
                </c:pt>
                <c:pt idx="7026">
                  <c:v>22</c:v>
                </c:pt>
                <c:pt idx="7027">
                  <c:v>21</c:v>
                </c:pt>
                <c:pt idx="7028">
                  <c:v>20</c:v>
                </c:pt>
                <c:pt idx="7029">
                  <c:v>21</c:v>
                </c:pt>
                <c:pt idx="7030">
                  <c:v>23</c:v>
                </c:pt>
                <c:pt idx="7031">
                  <c:v>20</c:v>
                </c:pt>
                <c:pt idx="7032">
                  <c:v>22</c:v>
                </c:pt>
                <c:pt idx="7033">
                  <c:v>23</c:v>
                </c:pt>
                <c:pt idx="7034">
                  <c:v>20</c:v>
                </c:pt>
                <c:pt idx="7035">
                  <c:v>21</c:v>
                </c:pt>
                <c:pt idx="7036">
                  <c:v>19</c:v>
                </c:pt>
                <c:pt idx="7037">
                  <c:v>20</c:v>
                </c:pt>
                <c:pt idx="7038">
                  <c:v>21</c:v>
                </c:pt>
                <c:pt idx="7039">
                  <c:v>21</c:v>
                </c:pt>
                <c:pt idx="7040">
                  <c:v>21</c:v>
                </c:pt>
                <c:pt idx="7041">
                  <c:v>21</c:v>
                </c:pt>
                <c:pt idx="7042">
                  <c:v>20</c:v>
                </c:pt>
                <c:pt idx="7043">
                  <c:v>21</c:v>
                </c:pt>
                <c:pt idx="7044">
                  <c:v>20</c:v>
                </c:pt>
                <c:pt idx="7045">
                  <c:v>20</c:v>
                </c:pt>
                <c:pt idx="7046">
                  <c:v>19</c:v>
                </c:pt>
                <c:pt idx="7047">
                  <c:v>21</c:v>
                </c:pt>
                <c:pt idx="7048">
                  <c:v>20</c:v>
                </c:pt>
                <c:pt idx="7049">
                  <c:v>21</c:v>
                </c:pt>
                <c:pt idx="7050">
                  <c:v>20</c:v>
                </c:pt>
                <c:pt idx="7051">
                  <c:v>20</c:v>
                </c:pt>
                <c:pt idx="7052">
                  <c:v>21</c:v>
                </c:pt>
                <c:pt idx="7053">
                  <c:v>21</c:v>
                </c:pt>
                <c:pt idx="7054">
                  <c:v>20</c:v>
                </c:pt>
                <c:pt idx="7055">
                  <c:v>21</c:v>
                </c:pt>
                <c:pt idx="7056">
                  <c:v>21</c:v>
                </c:pt>
                <c:pt idx="7057">
                  <c:v>21</c:v>
                </c:pt>
                <c:pt idx="7058">
                  <c:v>20</c:v>
                </c:pt>
                <c:pt idx="7059">
                  <c:v>21</c:v>
                </c:pt>
                <c:pt idx="7060">
                  <c:v>20</c:v>
                </c:pt>
                <c:pt idx="7061">
                  <c:v>21</c:v>
                </c:pt>
                <c:pt idx="7062">
                  <c:v>19</c:v>
                </c:pt>
                <c:pt idx="7063">
                  <c:v>21</c:v>
                </c:pt>
                <c:pt idx="7064">
                  <c:v>20</c:v>
                </c:pt>
                <c:pt idx="7065">
                  <c:v>20</c:v>
                </c:pt>
                <c:pt idx="7066">
                  <c:v>20</c:v>
                </c:pt>
                <c:pt idx="7067">
                  <c:v>20</c:v>
                </c:pt>
                <c:pt idx="7068">
                  <c:v>19</c:v>
                </c:pt>
                <c:pt idx="7069">
                  <c:v>20</c:v>
                </c:pt>
                <c:pt idx="7070">
                  <c:v>20</c:v>
                </c:pt>
                <c:pt idx="7071">
                  <c:v>18</c:v>
                </c:pt>
                <c:pt idx="7072">
                  <c:v>21</c:v>
                </c:pt>
                <c:pt idx="7073">
                  <c:v>22</c:v>
                </c:pt>
                <c:pt idx="7074">
                  <c:v>20</c:v>
                </c:pt>
                <c:pt idx="7075">
                  <c:v>20</c:v>
                </c:pt>
                <c:pt idx="7076">
                  <c:v>21</c:v>
                </c:pt>
                <c:pt idx="7077">
                  <c:v>19</c:v>
                </c:pt>
                <c:pt idx="7078">
                  <c:v>23</c:v>
                </c:pt>
                <c:pt idx="7079">
                  <c:v>21</c:v>
                </c:pt>
                <c:pt idx="7080">
                  <c:v>16</c:v>
                </c:pt>
                <c:pt idx="7081">
                  <c:v>23</c:v>
                </c:pt>
                <c:pt idx="7082">
                  <c:v>21</c:v>
                </c:pt>
                <c:pt idx="7083">
                  <c:v>20</c:v>
                </c:pt>
                <c:pt idx="7084">
                  <c:v>18</c:v>
                </c:pt>
                <c:pt idx="7085">
                  <c:v>21</c:v>
                </c:pt>
                <c:pt idx="7086">
                  <c:v>21</c:v>
                </c:pt>
                <c:pt idx="7087">
                  <c:v>22</c:v>
                </c:pt>
                <c:pt idx="7088">
                  <c:v>20</c:v>
                </c:pt>
                <c:pt idx="7089">
                  <c:v>21</c:v>
                </c:pt>
                <c:pt idx="7090">
                  <c:v>20</c:v>
                </c:pt>
                <c:pt idx="7091">
                  <c:v>19</c:v>
                </c:pt>
                <c:pt idx="7092">
                  <c:v>20</c:v>
                </c:pt>
                <c:pt idx="7093">
                  <c:v>22</c:v>
                </c:pt>
                <c:pt idx="7094">
                  <c:v>23</c:v>
                </c:pt>
                <c:pt idx="7095">
                  <c:v>20</c:v>
                </c:pt>
                <c:pt idx="7096">
                  <c:v>21</c:v>
                </c:pt>
                <c:pt idx="7097">
                  <c:v>21</c:v>
                </c:pt>
                <c:pt idx="7098">
                  <c:v>21</c:v>
                </c:pt>
                <c:pt idx="7099">
                  <c:v>20</c:v>
                </c:pt>
                <c:pt idx="7100">
                  <c:v>20</c:v>
                </c:pt>
                <c:pt idx="7101">
                  <c:v>19</c:v>
                </c:pt>
                <c:pt idx="7102">
                  <c:v>22</c:v>
                </c:pt>
                <c:pt idx="7103">
                  <c:v>22</c:v>
                </c:pt>
                <c:pt idx="7104">
                  <c:v>21</c:v>
                </c:pt>
                <c:pt idx="7105">
                  <c:v>23</c:v>
                </c:pt>
                <c:pt idx="7106">
                  <c:v>19</c:v>
                </c:pt>
                <c:pt idx="7107">
                  <c:v>22</c:v>
                </c:pt>
                <c:pt idx="7108">
                  <c:v>20</c:v>
                </c:pt>
                <c:pt idx="7109">
                  <c:v>22</c:v>
                </c:pt>
                <c:pt idx="7110">
                  <c:v>21</c:v>
                </c:pt>
                <c:pt idx="7111">
                  <c:v>20</c:v>
                </c:pt>
                <c:pt idx="7112">
                  <c:v>24</c:v>
                </c:pt>
                <c:pt idx="7113">
                  <c:v>22</c:v>
                </c:pt>
                <c:pt idx="7114">
                  <c:v>24</c:v>
                </c:pt>
                <c:pt idx="7115">
                  <c:v>21</c:v>
                </c:pt>
                <c:pt idx="7116">
                  <c:v>19</c:v>
                </c:pt>
                <c:pt idx="7117">
                  <c:v>21</c:v>
                </c:pt>
                <c:pt idx="7118">
                  <c:v>22</c:v>
                </c:pt>
                <c:pt idx="7119">
                  <c:v>19</c:v>
                </c:pt>
                <c:pt idx="7120">
                  <c:v>21</c:v>
                </c:pt>
                <c:pt idx="7121">
                  <c:v>21</c:v>
                </c:pt>
                <c:pt idx="7122">
                  <c:v>20</c:v>
                </c:pt>
                <c:pt idx="7123">
                  <c:v>20</c:v>
                </c:pt>
                <c:pt idx="7124">
                  <c:v>22</c:v>
                </c:pt>
                <c:pt idx="7125">
                  <c:v>18</c:v>
                </c:pt>
                <c:pt idx="7126">
                  <c:v>20</c:v>
                </c:pt>
                <c:pt idx="7127">
                  <c:v>20</c:v>
                </c:pt>
                <c:pt idx="7128">
                  <c:v>22</c:v>
                </c:pt>
                <c:pt idx="7129">
                  <c:v>20</c:v>
                </c:pt>
                <c:pt idx="7130">
                  <c:v>21</c:v>
                </c:pt>
                <c:pt idx="7131">
                  <c:v>21</c:v>
                </c:pt>
                <c:pt idx="7132">
                  <c:v>19</c:v>
                </c:pt>
                <c:pt idx="7133">
                  <c:v>21</c:v>
                </c:pt>
                <c:pt idx="7134">
                  <c:v>20</c:v>
                </c:pt>
                <c:pt idx="7135">
                  <c:v>22</c:v>
                </c:pt>
                <c:pt idx="7136">
                  <c:v>21</c:v>
                </c:pt>
                <c:pt idx="7137">
                  <c:v>21</c:v>
                </c:pt>
                <c:pt idx="7138">
                  <c:v>21</c:v>
                </c:pt>
                <c:pt idx="7139">
                  <c:v>19</c:v>
                </c:pt>
                <c:pt idx="7140">
                  <c:v>21</c:v>
                </c:pt>
                <c:pt idx="7141">
                  <c:v>20</c:v>
                </c:pt>
                <c:pt idx="7142">
                  <c:v>20</c:v>
                </c:pt>
                <c:pt idx="7143">
                  <c:v>22</c:v>
                </c:pt>
                <c:pt idx="7144">
                  <c:v>21</c:v>
                </c:pt>
                <c:pt idx="7145">
                  <c:v>18</c:v>
                </c:pt>
                <c:pt idx="7146">
                  <c:v>20</c:v>
                </c:pt>
                <c:pt idx="7147">
                  <c:v>21</c:v>
                </c:pt>
                <c:pt idx="7148">
                  <c:v>22</c:v>
                </c:pt>
                <c:pt idx="7149">
                  <c:v>21</c:v>
                </c:pt>
                <c:pt idx="7150">
                  <c:v>21</c:v>
                </c:pt>
                <c:pt idx="7151">
                  <c:v>20</c:v>
                </c:pt>
                <c:pt idx="7152">
                  <c:v>21</c:v>
                </c:pt>
                <c:pt idx="7153">
                  <c:v>21</c:v>
                </c:pt>
                <c:pt idx="7154">
                  <c:v>19</c:v>
                </c:pt>
                <c:pt idx="7155">
                  <c:v>20</c:v>
                </c:pt>
                <c:pt idx="7156">
                  <c:v>20</c:v>
                </c:pt>
                <c:pt idx="7157">
                  <c:v>19</c:v>
                </c:pt>
                <c:pt idx="7158">
                  <c:v>21</c:v>
                </c:pt>
                <c:pt idx="7159">
                  <c:v>21</c:v>
                </c:pt>
                <c:pt idx="7160">
                  <c:v>21</c:v>
                </c:pt>
                <c:pt idx="7161">
                  <c:v>20</c:v>
                </c:pt>
                <c:pt idx="7162">
                  <c:v>21</c:v>
                </c:pt>
                <c:pt idx="7163">
                  <c:v>22</c:v>
                </c:pt>
                <c:pt idx="7164">
                  <c:v>22</c:v>
                </c:pt>
                <c:pt idx="7165">
                  <c:v>21</c:v>
                </c:pt>
                <c:pt idx="7166">
                  <c:v>20</c:v>
                </c:pt>
                <c:pt idx="7167">
                  <c:v>22</c:v>
                </c:pt>
                <c:pt idx="7168">
                  <c:v>22</c:v>
                </c:pt>
                <c:pt idx="7169">
                  <c:v>20</c:v>
                </c:pt>
                <c:pt idx="7170">
                  <c:v>21</c:v>
                </c:pt>
                <c:pt idx="7171">
                  <c:v>21</c:v>
                </c:pt>
                <c:pt idx="7172">
                  <c:v>22</c:v>
                </c:pt>
                <c:pt idx="7173">
                  <c:v>22</c:v>
                </c:pt>
                <c:pt idx="7174">
                  <c:v>21</c:v>
                </c:pt>
                <c:pt idx="7175">
                  <c:v>20</c:v>
                </c:pt>
                <c:pt idx="7176">
                  <c:v>20</c:v>
                </c:pt>
                <c:pt idx="7177">
                  <c:v>20</c:v>
                </c:pt>
                <c:pt idx="7178">
                  <c:v>21</c:v>
                </c:pt>
                <c:pt idx="7179">
                  <c:v>22</c:v>
                </c:pt>
                <c:pt idx="7180">
                  <c:v>20</c:v>
                </c:pt>
                <c:pt idx="7181">
                  <c:v>22</c:v>
                </c:pt>
                <c:pt idx="7182">
                  <c:v>20</c:v>
                </c:pt>
                <c:pt idx="7183">
                  <c:v>21</c:v>
                </c:pt>
                <c:pt idx="7184">
                  <c:v>21</c:v>
                </c:pt>
                <c:pt idx="7185">
                  <c:v>20</c:v>
                </c:pt>
                <c:pt idx="7186">
                  <c:v>22</c:v>
                </c:pt>
                <c:pt idx="7187">
                  <c:v>21</c:v>
                </c:pt>
                <c:pt idx="7188">
                  <c:v>23</c:v>
                </c:pt>
                <c:pt idx="7189">
                  <c:v>21</c:v>
                </c:pt>
                <c:pt idx="7190">
                  <c:v>22</c:v>
                </c:pt>
                <c:pt idx="7191">
                  <c:v>24</c:v>
                </c:pt>
                <c:pt idx="7192">
                  <c:v>21</c:v>
                </c:pt>
                <c:pt idx="7193">
                  <c:v>20</c:v>
                </c:pt>
                <c:pt idx="7194">
                  <c:v>21</c:v>
                </c:pt>
                <c:pt idx="7195">
                  <c:v>22</c:v>
                </c:pt>
                <c:pt idx="7196">
                  <c:v>22</c:v>
                </c:pt>
                <c:pt idx="7197">
                  <c:v>20</c:v>
                </c:pt>
                <c:pt idx="7198">
                  <c:v>22</c:v>
                </c:pt>
                <c:pt idx="7199">
                  <c:v>21</c:v>
                </c:pt>
                <c:pt idx="7200">
                  <c:v>21</c:v>
                </c:pt>
                <c:pt idx="7201">
                  <c:v>21</c:v>
                </c:pt>
                <c:pt idx="7202">
                  <c:v>20</c:v>
                </c:pt>
                <c:pt idx="7203">
                  <c:v>21</c:v>
                </c:pt>
                <c:pt idx="7204">
                  <c:v>19</c:v>
                </c:pt>
                <c:pt idx="7205">
                  <c:v>22</c:v>
                </c:pt>
                <c:pt idx="7206">
                  <c:v>21</c:v>
                </c:pt>
                <c:pt idx="7207">
                  <c:v>21</c:v>
                </c:pt>
                <c:pt idx="7208">
                  <c:v>20</c:v>
                </c:pt>
                <c:pt idx="7209">
                  <c:v>21</c:v>
                </c:pt>
                <c:pt idx="7210">
                  <c:v>20</c:v>
                </c:pt>
                <c:pt idx="7211">
                  <c:v>19</c:v>
                </c:pt>
                <c:pt idx="7212">
                  <c:v>20</c:v>
                </c:pt>
                <c:pt idx="7213">
                  <c:v>21</c:v>
                </c:pt>
                <c:pt idx="7214">
                  <c:v>21</c:v>
                </c:pt>
                <c:pt idx="7215">
                  <c:v>20</c:v>
                </c:pt>
                <c:pt idx="7216">
                  <c:v>22</c:v>
                </c:pt>
                <c:pt idx="7217">
                  <c:v>21</c:v>
                </c:pt>
                <c:pt idx="7218">
                  <c:v>21</c:v>
                </c:pt>
                <c:pt idx="7219">
                  <c:v>17</c:v>
                </c:pt>
                <c:pt idx="7220">
                  <c:v>20</c:v>
                </c:pt>
                <c:pt idx="7221">
                  <c:v>20</c:v>
                </c:pt>
                <c:pt idx="7222">
                  <c:v>21</c:v>
                </c:pt>
                <c:pt idx="7223">
                  <c:v>18</c:v>
                </c:pt>
                <c:pt idx="7224">
                  <c:v>22</c:v>
                </c:pt>
                <c:pt idx="7225">
                  <c:v>20</c:v>
                </c:pt>
                <c:pt idx="7226">
                  <c:v>20</c:v>
                </c:pt>
                <c:pt idx="7227">
                  <c:v>22</c:v>
                </c:pt>
                <c:pt idx="7228">
                  <c:v>22</c:v>
                </c:pt>
                <c:pt idx="7229">
                  <c:v>22</c:v>
                </c:pt>
                <c:pt idx="7230">
                  <c:v>20</c:v>
                </c:pt>
                <c:pt idx="7231">
                  <c:v>20</c:v>
                </c:pt>
                <c:pt idx="7232">
                  <c:v>21</c:v>
                </c:pt>
                <c:pt idx="7233">
                  <c:v>20</c:v>
                </c:pt>
                <c:pt idx="7234">
                  <c:v>21</c:v>
                </c:pt>
                <c:pt idx="7235">
                  <c:v>22</c:v>
                </c:pt>
                <c:pt idx="7236">
                  <c:v>21</c:v>
                </c:pt>
                <c:pt idx="7237">
                  <c:v>23</c:v>
                </c:pt>
                <c:pt idx="7238">
                  <c:v>18</c:v>
                </c:pt>
                <c:pt idx="7239">
                  <c:v>21</c:v>
                </c:pt>
                <c:pt idx="7240">
                  <c:v>21</c:v>
                </c:pt>
                <c:pt idx="7241">
                  <c:v>21</c:v>
                </c:pt>
                <c:pt idx="7242">
                  <c:v>20</c:v>
                </c:pt>
                <c:pt idx="7243">
                  <c:v>22</c:v>
                </c:pt>
                <c:pt idx="7244">
                  <c:v>21</c:v>
                </c:pt>
                <c:pt idx="7245">
                  <c:v>17</c:v>
                </c:pt>
                <c:pt idx="7246">
                  <c:v>21</c:v>
                </c:pt>
                <c:pt idx="7247">
                  <c:v>22</c:v>
                </c:pt>
                <c:pt idx="7248">
                  <c:v>20</c:v>
                </c:pt>
                <c:pt idx="7249">
                  <c:v>23</c:v>
                </c:pt>
                <c:pt idx="7250">
                  <c:v>23</c:v>
                </c:pt>
                <c:pt idx="7251">
                  <c:v>21</c:v>
                </c:pt>
                <c:pt idx="7252">
                  <c:v>20</c:v>
                </c:pt>
                <c:pt idx="7253">
                  <c:v>19</c:v>
                </c:pt>
                <c:pt idx="7254">
                  <c:v>20</c:v>
                </c:pt>
                <c:pt idx="7255">
                  <c:v>23</c:v>
                </c:pt>
                <c:pt idx="7256">
                  <c:v>22</c:v>
                </c:pt>
                <c:pt idx="7257">
                  <c:v>20</c:v>
                </c:pt>
                <c:pt idx="7258">
                  <c:v>20</c:v>
                </c:pt>
                <c:pt idx="7259">
                  <c:v>21</c:v>
                </c:pt>
                <c:pt idx="7260">
                  <c:v>21</c:v>
                </c:pt>
                <c:pt idx="7261">
                  <c:v>22</c:v>
                </c:pt>
                <c:pt idx="7262">
                  <c:v>20</c:v>
                </c:pt>
                <c:pt idx="7263">
                  <c:v>23</c:v>
                </c:pt>
                <c:pt idx="7264">
                  <c:v>22</c:v>
                </c:pt>
                <c:pt idx="7265">
                  <c:v>20</c:v>
                </c:pt>
                <c:pt idx="7266">
                  <c:v>21</c:v>
                </c:pt>
                <c:pt idx="7267">
                  <c:v>20</c:v>
                </c:pt>
                <c:pt idx="7268">
                  <c:v>16</c:v>
                </c:pt>
                <c:pt idx="7269">
                  <c:v>20</c:v>
                </c:pt>
                <c:pt idx="7270">
                  <c:v>21</c:v>
                </c:pt>
                <c:pt idx="7271">
                  <c:v>21</c:v>
                </c:pt>
                <c:pt idx="7272">
                  <c:v>21</c:v>
                </c:pt>
                <c:pt idx="7273">
                  <c:v>23</c:v>
                </c:pt>
                <c:pt idx="7274">
                  <c:v>21</c:v>
                </c:pt>
                <c:pt idx="7275">
                  <c:v>21</c:v>
                </c:pt>
                <c:pt idx="7276">
                  <c:v>20</c:v>
                </c:pt>
                <c:pt idx="7277">
                  <c:v>18</c:v>
                </c:pt>
                <c:pt idx="7278">
                  <c:v>21</c:v>
                </c:pt>
                <c:pt idx="7279">
                  <c:v>20</c:v>
                </c:pt>
                <c:pt idx="7280">
                  <c:v>20</c:v>
                </c:pt>
                <c:pt idx="7281">
                  <c:v>21</c:v>
                </c:pt>
                <c:pt idx="7282">
                  <c:v>20</c:v>
                </c:pt>
                <c:pt idx="7283">
                  <c:v>20</c:v>
                </c:pt>
                <c:pt idx="7284">
                  <c:v>20</c:v>
                </c:pt>
                <c:pt idx="7285">
                  <c:v>20</c:v>
                </c:pt>
                <c:pt idx="7286">
                  <c:v>20</c:v>
                </c:pt>
                <c:pt idx="7287">
                  <c:v>21</c:v>
                </c:pt>
                <c:pt idx="7288">
                  <c:v>20</c:v>
                </c:pt>
                <c:pt idx="7289">
                  <c:v>19</c:v>
                </c:pt>
                <c:pt idx="7290">
                  <c:v>19</c:v>
                </c:pt>
                <c:pt idx="7291">
                  <c:v>19</c:v>
                </c:pt>
                <c:pt idx="7292">
                  <c:v>21</c:v>
                </c:pt>
                <c:pt idx="7293">
                  <c:v>19</c:v>
                </c:pt>
                <c:pt idx="7294">
                  <c:v>20</c:v>
                </c:pt>
                <c:pt idx="7295">
                  <c:v>19</c:v>
                </c:pt>
                <c:pt idx="7296">
                  <c:v>19</c:v>
                </c:pt>
                <c:pt idx="7297">
                  <c:v>19</c:v>
                </c:pt>
                <c:pt idx="7298">
                  <c:v>20</c:v>
                </c:pt>
                <c:pt idx="7299">
                  <c:v>20</c:v>
                </c:pt>
                <c:pt idx="7300">
                  <c:v>20</c:v>
                </c:pt>
                <c:pt idx="7301">
                  <c:v>20</c:v>
                </c:pt>
                <c:pt idx="7302">
                  <c:v>20</c:v>
                </c:pt>
                <c:pt idx="7303">
                  <c:v>21</c:v>
                </c:pt>
                <c:pt idx="7304">
                  <c:v>21</c:v>
                </c:pt>
                <c:pt idx="7305">
                  <c:v>22</c:v>
                </c:pt>
                <c:pt idx="7306">
                  <c:v>19</c:v>
                </c:pt>
                <c:pt idx="7307">
                  <c:v>20</c:v>
                </c:pt>
                <c:pt idx="7308">
                  <c:v>22</c:v>
                </c:pt>
                <c:pt idx="7309">
                  <c:v>20</c:v>
                </c:pt>
                <c:pt idx="7310">
                  <c:v>21</c:v>
                </c:pt>
                <c:pt idx="7311">
                  <c:v>22</c:v>
                </c:pt>
                <c:pt idx="7312">
                  <c:v>20</c:v>
                </c:pt>
                <c:pt idx="7313">
                  <c:v>21</c:v>
                </c:pt>
                <c:pt idx="7314">
                  <c:v>22</c:v>
                </c:pt>
                <c:pt idx="7315">
                  <c:v>21</c:v>
                </c:pt>
                <c:pt idx="7316">
                  <c:v>20</c:v>
                </c:pt>
                <c:pt idx="7317">
                  <c:v>20</c:v>
                </c:pt>
                <c:pt idx="7318">
                  <c:v>22</c:v>
                </c:pt>
                <c:pt idx="7319">
                  <c:v>22</c:v>
                </c:pt>
                <c:pt idx="7320">
                  <c:v>18</c:v>
                </c:pt>
                <c:pt idx="7321">
                  <c:v>22</c:v>
                </c:pt>
                <c:pt idx="7322">
                  <c:v>23</c:v>
                </c:pt>
                <c:pt idx="7323">
                  <c:v>19</c:v>
                </c:pt>
                <c:pt idx="7324">
                  <c:v>21</c:v>
                </c:pt>
                <c:pt idx="7325">
                  <c:v>20</c:v>
                </c:pt>
                <c:pt idx="7326">
                  <c:v>22</c:v>
                </c:pt>
                <c:pt idx="7327">
                  <c:v>21</c:v>
                </c:pt>
                <c:pt idx="7328">
                  <c:v>22</c:v>
                </c:pt>
                <c:pt idx="7329">
                  <c:v>19</c:v>
                </c:pt>
                <c:pt idx="7330">
                  <c:v>21</c:v>
                </c:pt>
                <c:pt idx="7331">
                  <c:v>19</c:v>
                </c:pt>
                <c:pt idx="7332">
                  <c:v>21</c:v>
                </c:pt>
                <c:pt idx="7333">
                  <c:v>20</c:v>
                </c:pt>
                <c:pt idx="7334">
                  <c:v>19</c:v>
                </c:pt>
                <c:pt idx="7335">
                  <c:v>20</c:v>
                </c:pt>
                <c:pt idx="7336">
                  <c:v>25</c:v>
                </c:pt>
                <c:pt idx="7337">
                  <c:v>20</c:v>
                </c:pt>
                <c:pt idx="7338">
                  <c:v>23</c:v>
                </c:pt>
                <c:pt idx="7339">
                  <c:v>20</c:v>
                </c:pt>
                <c:pt idx="7340">
                  <c:v>22</c:v>
                </c:pt>
                <c:pt idx="7341">
                  <c:v>18</c:v>
                </c:pt>
                <c:pt idx="7342">
                  <c:v>21</c:v>
                </c:pt>
                <c:pt idx="7343">
                  <c:v>22</c:v>
                </c:pt>
                <c:pt idx="7344">
                  <c:v>20</c:v>
                </c:pt>
                <c:pt idx="7345">
                  <c:v>20</c:v>
                </c:pt>
                <c:pt idx="7346">
                  <c:v>21</c:v>
                </c:pt>
                <c:pt idx="7347">
                  <c:v>20</c:v>
                </c:pt>
                <c:pt idx="7348">
                  <c:v>21</c:v>
                </c:pt>
                <c:pt idx="7349">
                  <c:v>20</c:v>
                </c:pt>
                <c:pt idx="7350">
                  <c:v>19</c:v>
                </c:pt>
                <c:pt idx="7351">
                  <c:v>19</c:v>
                </c:pt>
                <c:pt idx="7352">
                  <c:v>23</c:v>
                </c:pt>
                <c:pt idx="7353">
                  <c:v>22</c:v>
                </c:pt>
                <c:pt idx="7354">
                  <c:v>24</c:v>
                </c:pt>
                <c:pt idx="7355">
                  <c:v>21</c:v>
                </c:pt>
                <c:pt idx="7356">
                  <c:v>20</c:v>
                </c:pt>
                <c:pt idx="7357">
                  <c:v>19</c:v>
                </c:pt>
                <c:pt idx="7358">
                  <c:v>20</c:v>
                </c:pt>
                <c:pt idx="7359">
                  <c:v>22</c:v>
                </c:pt>
                <c:pt idx="7360">
                  <c:v>19</c:v>
                </c:pt>
                <c:pt idx="7361">
                  <c:v>20</c:v>
                </c:pt>
                <c:pt idx="7362">
                  <c:v>19</c:v>
                </c:pt>
                <c:pt idx="7363">
                  <c:v>21</c:v>
                </c:pt>
                <c:pt idx="7364">
                  <c:v>22</c:v>
                </c:pt>
                <c:pt idx="7365">
                  <c:v>20</c:v>
                </c:pt>
                <c:pt idx="7366">
                  <c:v>20</c:v>
                </c:pt>
                <c:pt idx="7367">
                  <c:v>21</c:v>
                </c:pt>
                <c:pt idx="7368">
                  <c:v>20</c:v>
                </c:pt>
                <c:pt idx="7369">
                  <c:v>19</c:v>
                </c:pt>
                <c:pt idx="7370">
                  <c:v>21</c:v>
                </c:pt>
                <c:pt idx="7371">
                  <c:v>21</c:v>
                </c:pt>
                <c:pt idx="7372">
                  <c:v>22</c:v>
                </c:pt>
                <c:pt idx="7373">
                  <c:v>20</c:v>
                </c:pt>
                <c:pt idx="7374">
                  <c:v>21</c:v>
                </c:pt>
                <c:pt idx="7375">
                  <c:v>19</c:v>
                </c:pt>
                <c:pt idx="7376">
                  <c:v>20</c:v>
                </c:pt>
                <c:pt idx="7377">
                  <c:v>21</c:v>
                </c:pt>
                <c:pt idx="7378">
                  <c:v>22</c:v>
                </c:pt>
                <c:pt idx="7379">
                  <c:v>21</c:v>
                </c:pt>
                <c:pt idx="7380">
                  <c:v>21</c:v>
                </c:pt>
                <c:pt idx="7381">
                  <c:v>21</c:v>
                </c:pt>
                <c:pt idx="7382">
                  <c:v>22</c:v>
                </c:pt>
                <c:pt idx="7383">
                  <c:v>22</c:v>
                </c:pt>
                <c:pt idx="7384">
                  <c:v>21</c:v>
                </c:pt>
                <c:pt idx="7385">
                  <c:v>21</c:v>
                </c:pt>
                <c:pt idx="7386">
                  <c:v>23</c:v>
                </c:pt>
                <c:pt idx="7387">
                  <c:v>19</c:v>
                </c:pt>
                <c:pt idx="7388">
                  <c:v>20</c:v>
                </c:pt>
                <c:pt idx="7389">
                  <c:v>19</c:v>
                </c:pt>
                <c:pt idx="7390">
                  <c:v>21</c:v>
                </c:pt>
                <c:pt idx="7391">
                  <c:v>20</c:v>
                </c:pt>
                <c:pt idx="7392">
                  <c:v>22</c:v>
                </c:pt>
                <c:pt idx="7393">
                  <c:v>21</c:v>
                </c:pt>
                <c:pt idx="7394">
                  <c:v>21</c:v>
                </c:pt>
                <c:pt idx="7395">
                  <c:v>19</c:v>
                </c:pt>
                <c:pt idx="7396">
                  <c:v>21</c:v>
                </c:pt>
                <c:pt idx="7397">
                  <c:v>21</c:v>
                </c:pt>
                <c:pt idx="7398">
                  <c:v>20</c:v>
                </c:pt>
                <c:pt idx="7399">
                  <c:v>20</c:v>
                </c:pt>
                <c:pt idx="7400">
                  <c:v>20</c:v>
                </c:pt>
                <c:pt idx="7401">
                  <c:v>23</c:v>
                </c:pt>
                <c:pt idx="7402">
                  <c:v>21</c:v>
                </c:pt>
                <c:pt idx="7403">
                  <c:v>20</c:v>
                </c:pt>
                <c:pt idx="7404">
                  <c:v>20</c:v>
                </c:pt>
                <c:pt idx="7405">
                  <c:v>20</c:v>
                </c:pt>
                <c:pt idx="7406">
                  <c:v>23</c:v>
                </c:pt>
                <c:pt idx="7407">
                  <c:v>22</c:v>
                </c:pt>
                <c:pt idx="7408">
                  <c:v>21</c:v>
                </c:pt>
                <c:pt idx="7409">
                  <c:v>20</c:v>
                </c:pt>
                <c:pt idx="7410">
                  <c:v>23</c:v>
                </c:pt>
                <c:pt idx="7411">
                  <c:v>20</c:v>
                </c:pt>
                <c:pt idx="7412">
                  <c:v>19</c:v>
                </c:pt>
                <c:pt idx="7413">
                  <c:v>21</c:v>
                </c:pt>
                <c:pt idx="7414">
                  <c:v>20</c:v>
                </c:pt>
                <c:pt idx="7415">
                  <c:v>21</c:v>
                </c:pt>
                <c:pt idx="7416">
                  <c:v>21</c:v>
                </c:pt>
                <c:pt idx="7417">
                  <c:v>22</c:v>
                </c:pt>
                <c:pt idx="7418">
                  <c:v>21</c:v>
                </c:pt>
                <c:pt idx="7419">
                  <c:v>22</c:v>
                </c:pt>
                <c:pt idx="7420">
                  <c:v>22</c:v>
                </c:pt>
                <c:pt idx="7421">
                  <c:v>19</c:v>
                </c:pt>
                <c:pt idx="7422">
                  <c:v>21</c:v>
                </c:pt>
                <c:pt idx="7423">
                  <c:v>20</c:v>
                </c:pt>
                <c:pt idx="7424">
                  <c:v>17</c:v>
                </c:pt>
                <c:pt idx="7425">
                  <c:v>23</c:v>
                </c:pt>
                <c:pt idx="7426">
                  <c:v>20</c:v>
                </c:pt>
                <c:pt idx="7427">
                  <c:v>20</c:v>
                </c:pt>
                <c:pt idx="7428">
                  <c:v>20</c:v>
                </c:pt>
                <c:pt idx="7429">
                  <c:v>20</c:v>
                </c:pt>
                <c:pt idx="7430">
                  <c:v>24</c:v>
                </c:pt>
                <c:pt idx="7431">
                  <c:v>23</c:v>
                </c:pt>
                <c:pt idx="7432">
                  <c:v>22</c:v>
                </c:pt>
                <c:pt idx="7433">
                  <c:v>21</c:v>
                </c:pt>
                <c:pt idx="7434">
                  <c:v>22</c:v>
                </c:pt>
                <c:pt idx="7435">
                  <c:v>24</c:v>
                </c:pt>
                <c:pt idx="7436">
                  <c:v>18</c:v>
                </c:pt>
                <c:pt idx="7437">
                  <c:v>22</c:v>
                </c:pt>
                <c:pt idx="7438">
                  <c:v>21</c:v>
                </c:pt>
                <c:pt idx="7439">
                  <c:v>21</c:v>
                </c:pt>
                <c:pt idx="7440">
                  <c:v>20</c:v>
                </c:pt>
                <c:pt idx="7441">
                  <c:v>21</c:v>
                </c:pt>
                <c:pt idx="7442">
                  <c:v>20</c:v>
                </c:pt>
                <c:pt idx="7443">
                  <c:v>20</c:v>
                </c:pt>
                <c:pt idx="7444">
                  <c:v>18</c:v>
                </c:pt>
                <c:pt idx="7445">
                  <c:v>21</c:v>
                </c:pt>
                <c:pt idx="7446">
                  <c:v>23</c:v>
                </c:pt>
                <c:pt idx="7447">
                  <c:v>22</c:v>
                </c:pt>
                <c:pt idx="7448">
                  <c:v>21</c:v>
                </c:pt>
                <c:pt idx="7449">
                  <c:v>22</c:v>
                </c:pt>
                <c:pt idx="7450">
                  <c:v>20</c:v>
                </c:pt>
                <c:pt idx="7451">
                  <c:v>22</c:v>
                </c:pt>
                <c:pt idx="7452">
                  <c:v>20</c:v>
                </c:pt>
                <c:pt idx="7453">
                  <c:v>21</c:v>
                </c:pt>
                <c:pt idx="7454">
                  <c:v>21</c:v>
                </c:pt>
                <c:pt idx="7455">
                  <c:v>20</c:v>
                </c:pt>
                <c:pt idx="7456">
                  <c:v>20</c:v>
                </c:pt>
                <c:pt idx="7457">
                  <c:v>20</c:v>
                </c:pt>
                <c:pt idx="7458">
                  <c:v>22</c:v>
                </c:pt>
                <c:pt idx="7459">
                  <c:v>21</c:v>
                </c:pt>
                <c:pt idx="7460">
                  <c:v>21</c:v>
                </c:pt>
                <c:pt idx="7461">
                  <c:v>20</c:v>
                </c:pt>
                <c:pt idx="7462">
                  <c:v>18</c:v>
                </c:pt>
                <c:pt idx="7463">
                  <c:v>20</c:v>
                </c:pt>
                <c:pt idx="7464">
                  <c:v>20</c:v>
                </c:pt>
                <c:pt idx="7465">
                  <c:v>21</c:v>
                </c:pt>
                <c:pt idx="7466">
                  <c:v>21</c:v>
                </c:pt>
                <c:pt idx="7467">
                  <c:v>24</c:v>
                </c:pt>
                <c:pt idx="7468">
                  <c:v>23</c:v>
                </c:pt>
                <c:pt idx="7469">
                  <c:v>21</c:v>
                </c:pt>
                <c:pt idx="7470">
                  <c:v>21</c:v>
                </c:pt>
                <c:pt idx="7471">
                  <c:v>23</c:v>
                </c:pt>
                <c:pt idx="7472">
                  <c:v>20</c:v>
                </c:pt>
                <c:pt idx="7473">
                  <c:v>19</c:v>
                </c:pt>
                <c:pt idx="7474">
                  <c:v>19</c:v>
                </c:pt>
                <c:pt idx="7475">
                  <c:v>24</c:v>
                </c:pt>
                <c:pt idx="7476">
                  <c:v>22</c:v>
                </c:pt>
                <c:pt idx="7477">
                  <c:v>21</c:v>
                </c:pt>
                <c:pt idx="7478">
                  <c:v>21</c:v>
                </c:pt>
                <c:pt idx="7479">
                  <c:v>20</c:v>
                </c:pt>
                <c:pt idx="7480">
                  <c:v>20</c:v>
                </c:pt>
                <c:pt idx="7481">
                  <c:v>19</c:v>
                </c:pt>
                <c:pt idx="7482">
                  <c:v>20</c:v>
                </c:pt>
                <c:pt idx="7483">
                  <c:v>22</c:v>
                </c:pt>
                <c:pt idx="7484">
                  <c:v>16</c:v>
                </c:pt>
                <c:pt idx="7485">
                  <c:v>21</c:v>
                </c:pt>
                <c:pt idx="7486">
                  <c:v>21</c:v>
                </c:pt>
                <c:pt idx="7487">
                  <c:v>20</c:v>
                </c:pt>
                <c:pt idx="7488">
                  <c:v>20</c:v>
                </c:pt>
                <c:pt idx="7489">
                  <c:v>20</c:v>
                </c:pt>
                <c:pt idx="7490">
                  <c:v>29</c:v>
                </c:pt>
                <c:pt idx="7491">
                  <c:v>19</c:v>
                </c:pt>
                <c:pt idx="7492">
                  <c:v>20</c:v>
                </c:pt>
                <c:pt idx="7493">
                  <c:v>21</c:v>
                </c:pt>
                <c:pt idx="7494">
                  <c:v>19</c:v>
                </c:pt>
                <c:pt idx="7495">
                  <c:v>20</c:v>
                </c:pt>
                <c:pt idx="7496">
                  <c:v>20</c:v>
                </c:pt>
                <c:pt idx="7497">
                  <c:v>21</c:v>
                </c:pt>
                <c:pt idx="7498">
                  <c:v>20</c:v>
                </c:pt>
                <c:pt idx="7499">
                  <c:v>20</c:v>
                </c:pt>
                <c:pt idx="7500">
                  <c:v>20</c:v>
                </c:pt>
                <c:pt idx="7501">
                  <c:v>17</c:v>
                </c:pt>
                <c:pt idx="7502">
                  <c:v>20</c:v>
                </c:pt>
                <c:pt idx="7503">
                  <c:v>19</c:v>
                </c:pt>
                <c:pt idx="7504">
                  <c:v>21</c:v>
                </c:pt>
                <c:pt idx="7505">
                  <c:v>20</c:v>
                </c:pt>
                <c:pt idx="7506">
                  <c:v>20</c:v>
                </c:pt>
                <c:pt idx="7507">
                  <c:v>21</c:v>
                </c:pt>
                <c:pt idx="7508">
                  <c:v>19</c:v>
                </c:pt>
                <c:pt idx="7509">
                  <c:v>19</c:v>
                </c:pt>
                <c:pt idx="7510">
                  <c:v>21</c:v>
                </c:pt>
                <c:pt idx="7511">
                  <c:v>20</c:v>
                </c:pt>
                <c:pt idx="7512">
                  <c:v>20</c:v>
                </c:pt>
                <c:pt idx="7513">
                  <c:v>20</c:v>
                </c:pt>
                <c:pt idx="7514">
                  <c:v>21</c:v>
                </c:pt>
                <c:pt idx="7515">
                  <c:v>21</c:v>
                </c:pt>
                <c:pt idx="7516">
                  <c:v>21</c:v>
                </c:pt>
                <c:pt idx="7517">
                  <c:v>20</c:v>
                </c:pt>
                <c:pt idx="7518">
                  <c:v>20</c:v>
                </c:pt>
                <c:pt idx="7519">
                  <c:v>21</c:v>
                </c:pt>
                <c:pt idx="7520">
                  <c:v>20</c:v>
                </c:pt>
                <c:pt idx="7521">
                  <c:v>21</c:v>
                </c:pt>
                <c:pt idx="7522">
                  <c:v>20</c:v>
                </c:pt>
                <c:pt idx="7523">
                  <c:v>20</c:v>
                </c:pt>
                <c:pt idx="7524">
                  <c:v>20</c:v>
                </c:pt>
                <c:pt idx="7525">
                  <c:v>14</c:v>
                </c:pt>
                <c:pt idx="7526">
                  <c:v>22</c:v>
                </c:pt>
                <c:pt idx="7527">
                  <c:v>20</c:v>
                </c:pt>
                <c:pt idx="7528">
                  <c:v>21</c:v>
                </c:pt>
                <c:pt idx="7529">
                  <c:v>20</c:v>
                </c:pt>
                <c:pt idx="7530">
                  <c:v>20</c:v>
                </c:pt>
                <c:pt idx="7531">
                  <c:v>20</c:v>
                </c:pt>
                <c:pt idx="7532">
                  <c:v>20</c:v>
                </c:pt>
                <c:pt idx="7533">
                  <c:v>22</c:v>
                </c:pt>
                <c:pt idx="7534">
                  <c:v>22</c:v>
                </c:pt>
                <c:pt idx="7535">
                  <c:v>22</c:v>
                </c:pt>
                <c:pt idx="7536">
                  <c:v>20</c:v>
                </c:pt>
                <c:pt idx="7537">
                  <c:v>20</c:v>
                </c:pt>
                <c:pt idx="7538">
                  <c:v>21</c:v>
                </c:pt>
                <c:pt idx="7539">
                  <c:v>21</c:v>
                </c:pt>
                <c:pt idx="7540">
                  <c:v>21</c:v>
                </c:pt>
                <c:pt idx="7541">
                  <c:v>24</c:v>
                </c:pt>
                <c:pt idx="7542">
                  <c:v>20</c:v>
                </c:pt>
                <c:pt idx="7543">
                  <c:v>21</c:v>
                </c:pt>
                <c:pt idx="7544">
                  <c:v>21</c:v>
                </c:pt>
                <c:pt idx="7545">
                  <c:v>20</c:v>
                </c:pt>
                <c:pt idx="7546">
                  <c:v>21</c:v>
                </c:pt>
                <c:pt idx="7547">
                  <c:v>22</c:v>
                </c:pt>
                <c:pt idx="7548">
                  <c:v>20</c:v>
                </c:pt>
                <c:pt idx="7549">
                  <c:v>20</c:v>
                </c:pt>
                <c:pt idx="7550">
                  <c:v>22</c:v>
                </c:pt>
                <c:pt idx="7551">
                  <c:v>20</c:v>
                </c:pt>
                <c:pt idx="7552">
                  <c:v>20</c:v>
                </c:pt>
                <c:pt idx="7553">
                  <c:v>22</c:v>
                </c:pt>
                <c:pt idx="7554">
                  <c:v>22</c:v>
                </c:pt>
                <c:pt idx="7555">
                  <c:v>21</c:v>
                </c:pt>
                <c:pt idx="7556">
                  <c:v>21</c:v>
                </c:pt>
                <c:pt idx="7557">
                  <c:v>21</c:v>
                </c:pt>
                <c:pt idx="7558">
                  <c:v>21</c:v>
                </c:pt>
                <c:pt idx="7559">
                  <c:v>20</c:v>
                </c:pt>
                <c:pt idx="7560">
                  <c:v>22</c:v>
                </c:pt>
                <c:pt idx="7561">
                  <c:v>20</c:v>
                </c:pt>
                <c:pt idx="7562">
                  <c:v>20</c:v>
                </c:pt>
                <c:pt idx="7563">
                  <c:v>21</c:v>
                </c:pt>
                <c:pt idx="7564">
                  <c:v>23</c:v>
                </c:pt>
                <c:pt idx="7565">
                  <c:v>19</c:v>
                </c:pt>
                <c:pt idx="7566">
                  <c:v>21</c:v>
                </c:pt>
                <c:pt idx="7567">
                  <c:v>21</c:v>
                </c:pt>
                <c:pt idx="7568">
                  <c:v>21</c:v>
                </c:pt>
                <c:pt idx="7569">
                  <c:v>21</c:v>
                </c:pt>
                <c:pt idx="7570">
                  <c:v>21</c:v>
                </c:pt>
                <c:pt idx="7571">
                  <c:v>19</c:v>
                </c:pt>
                <c:pt idx="7572">
                  <c:v>21</c:v>
                </c:pt>
                <c:pt idx="7573">
                  <c:v>20</c:v>
                </c:pt>
                <c:pt idx="7574">
                  <c:v>20</c:v>
                </c:pt>
                <c:pt idx="7575">
                  <c:v>20</c:v>
                </c:pt>
                <c:pt idx="7576">
                  <c:v>21</c:v>
                </c:pt>
                <c:pt idx="7577">
                  <c:v>21</c:v>
                </c:pt>
                <c:pt idx="7578">
                  <c:v>20</c:v>
                </c:pt>
                <c:pt idx="7579">
                  <c:v>21</c:v>
                </c:pt>
                <c:pt idx="7580">
                  <c:v>20</c:v>
                </c:pt>
                <c:pt idx="7581">
                  <c:v>19</c:v>
                </c:pt>
                <c:pt idx="7582">
                  <c:v>19</c:v>
                </c:pt>
                <c:pt idx="7583">
                  <c:v>20</c:v>
                </c:pt>
                <c:pt idx="7584">
                  <c:v>21</c:v>
                </c:pt>
                <c:pt idx="7585">
                  <c:v>20</c:v>
                </c:pt>
                <c:pt idx="7586">
                  <c:v>21</c:v>
                </c:pt>
                <c:pt idx="7587">
                  <c:v>21</c:v>
                </c:pt>
                <c:pt idx="7588">
                  <c:v>21</c:v>
                </c:pt>
                <c:pt idx="7589">
                  <c:v>20</c:v>
                </c:pt>
                <c:pt idx="7590">
                  <c:v>23</c:v>
                </c:pt>
                <c:pt idx="7591">
                  <c:v>19</c:v>
                </c:pt>
                <c:pt idx="7592">
                  <c:v>20</c:v>
                </c:pt>
                <c:pt idx="7593">
                  <c:v>22</c:v>
                </c:pt>
                <c:pt idx="7594">
                  <c:v>21</c:v>
                </c:pt>
                <c:pt idx="7595">
                  <c:v>21</c:v>
                </c:pt>
                <c:pt idx="7596">
                  <c:v>20</c:v>
                </c:pt>
                <c:pt idx="7597">
                  <c:v>20</c:v>
                </c:pt>
                <c:pt idx="7598">
                  <c:v>22</c:v>
                </c:pt>
                <c:pt idx="7599">
                  <c:v>21</c:v>
                </c:pt>
                <c:pt idx="7600">
                  <c:v>17</c:v>
                </c:pt>
                <c:pt idx="7601">
                  <c:v>20</c:v>
                </c:pt>
                <c:pt idx="7602">
                  <c:v>19</c:v>
                </c:pt>
                <c:pt idx="7603">
                  <c:v>19</c:v>
                </c:pt>
                <c:pt idx="7604">
                  <c:v>21</c:v>
                </c:pt>
                <c:pt idx="7605">
                  <c:v>21</c:v>
                </c:pt>
                <c:pt idx="7606">
                  <c:v>20</c:v>
                </c:pt>
                <c:pt idx="7607">
                  <c:v>21</c:v>
                </c:pt>
                <c:pt idx="7608">
                  <c:v>20</c:v>
                </c:pt>
                <c:pt idx="7609">
                  <c:v>20</c:v>
                </c:pt>
                <c:pt idx="7610">
                  <c:v>21</c:v>
                </c:pt>
                <c:pt idx="7611">
                  <c:v>21</c:v>
                </c:pt>
                <c:pt idx="7612">
                  <c:v>20</c:v>
                </c:pt>
                <c:pt idx="7613">
                  <c:v>21</c:v>
                </c:pt>
                <c:pt idx="7614">
                  <c:v>21</c:v>
                </c:pt>
                <c:pt idx="7615">
                  <c:v>20</c:v>
                </c:pt>
                <c:pt idx="7616">
                  <c:v>21</c:v>
                </c:pt>
                <c:pt idx="7617">
                  <c:v>20</c:v>
                </c:pt>
                <c:pt idx="7618">
                  <c:v>21</c:v>
                </c:pt>
                <c:pt idx="7619">
                  <c:v>20</c:v>
                </c:pt>
                <c:pt idx="7620">
                  <c:v>21</c:v>
                </c:pt>
                <c:pt idx="7621">
                  <c:v>19</c:v>
                </c:pt>
                <c:pt idx="7622">
                  <c:v>20</c:v>
                </c:pt>
                <c:pt idx="7623">
                  <c:v>21</c:v>
                </c:pt>
                <c:pt idx="7624">
                  <c:v>19</c:v>
                </c:pt>
                <c:pt idx="7625">
                  <c:v>20</c:v>
                </c:pt>
                <c:pt idx="7626">
                  <c:v>22</c:v>
                </c:pt>
                <c:pt idx="7627">
                  <c:v>21</c:v>
                </c:pt>
                <c:pt idx="7628">
                  <c:v>20</c:v>
                </c:pt>
                <c:pt idx="7629">
                  <c:v>21</c:v>
                </c:pt>
                <c:pt idx="7630">
                  <c:v>21</c:v>
                </c:pt>
                <c:pt idx="7631">
                  <c:v>20</c:v>
                </c:pt>
                <c:pt idx="7632">
                  <c:v>22</c:v>
                </c:pt>
                <c:pt idx="7633">
                  <c:v>20</c:v>
                </c:pt>
                <c:pt idx="7634">
                  <c:v>20</c:v>
                </c:pt>
                <c:pt idx="7635">
                  <c:v>20</c:v>
                </c:pt>
                <c:pt idx="7636">
                  <c:v>22</c:v>
                </c:pt>
                <c:pt idx="7637">
                  <c:v>21</c:v>
                </c:pt>
                <c:pt idx="7638">
                  <c:v>20</c:v>
                </c:pt>
                <c:pt idx="7639">
                  <c:v>21</c:v>
                </c:pt>
                <c:pt idx="7640">
                  <c:v>22</c:v>
                </c:pt>
                <c:pt idx="7641">
                  <c:v>23</c:v>
                </c:pt>
                <c:pt idx="7642">
                  <c:v>21</c:v>
                </c:pt>
                <c:pt idx="7643">
                  <c:v>19</c:v>
                </c:pt>
                <c:pt idx="7644">
                  <c:v>19</c:v>
                </c:pt>
                <c:pt idx="7645">
                  <c:v>20</c:v>
                </c:pt>
                <c:pt idx="7646">
                  <c:v>21</c:v>
                </c:pt>
                <c:pt idx="7647">
                  <c:v>19</c:v>
                </c:pt>
                <c:pt idx="7648">
                  <c:v>21</c:v>
                </c:pt>
                <c:pt idx="7649">
                  <c:v>21</c:v>
                </c:pt>
                <c:pt idx="7650">
                  <c:v>21</c:v>
                </c:pt>
                <c:pt idx="7651">
                  <c:v>21</c:v>
                </c:pt>
                <c:pt idx="7652">
                  <c:v>20</c:v>
                </c:pt>
                <c:pt idx="7653">
                  <c:v>21</c:v>
                </c:pt>
                <c:pt idx="7654">
                  <c:v>21</c:v>
                </c:pt>
                <c:pt idx="7655">
                  <c:v>21</c:v>
                </c:pt>
                <c:pt idx="7656">
                  <c:v>18</c:v>
                </c:pt>
                <c:pt idx="7657">
                  <c:v>20</c:v>
                </c:pt>
                <c:pt idx="7658">
                  <c:v>20</c:v>
                </c:pt>
                <c:pt idx="7659">
                  <c:v>23</c:v>
                </c:pt>
                <c:pt idx="7660">
                  <c:v>22</c:v>
                </c:pt>
                <c:pt idx="7661">
                  <c:v>23</c:v>
                </c:pt>
                <c:pt idx="7662">
                  <c:v>19</c:v>
                </c:pt>
                <c:pt idx="7663">
                  <c:v>20</c:v>
                </c:pt>
                <c:pt idx="7664">
                  <c:v>21</c:v>
                </c:pt>
                <c:pt idx="7665">
                  <c:v>22</c:v>
                </c:pt>
                <c:pt idx="7666">
                  <c:v>21</c:v>
                </c:pt>
                <c:pt idx="7667">
                  <c:v>20</c:v>
                </c:pt>
                <c:pt idx="7668">
                  <c:v>21</c:v>
                </c:pt>
                <c:pt idx="7669">
                  <c:v>20</c:v>
                </c:pt>
                <c:pt idx="7670">
                  <c:v>21</c:v>
                </c:pt>
                <c:pt idx="7671">
                  <c:v>20</c:v>
                </c:pt>
                <c:pt idx="7672">
                  <c:v>21</c:v>
                </c:pt>
                <c:pt idx="7673">
                  <c:v>19</c:v>
                </c:pt>
                <c:pt idx="7674">
                  <c:v>21</c:v>
                </c:pt>
                <c:pt idx="7675">
                  <c:v>22</c:v>
                </c:pt>
                <c:pt idx="7676">
                  <c:v>21</c:v>
                </c:pt>
                <c:pt idx="7677">
                  <c:v>20</c:v>
                </c:pt>
                <c:pt idx="7678">
                  <c:v>20</c:v>
                </c:pt>
                <c:pt idx="7679">
                  <c:v>21</c:v>
                </c:pt>
                <c:pt idx="7680">
                  <c:v>19</c:v>
                </c:pt>
                <c:pt idx="7681">
                  <c:v>22</c:v>
                </c:pt>
                <c:pt idx="7682">
                  <c:v>21</c:v>
                </c:pt>
                <c:pt idx="7683">
                  <c:v>22</c:v>
                </c:pt>
                <c:pt idx="7684">
                  <c:v>22</c:v>
                </c:pt>
                <c:pt idx="7685">
                  <c:v>21</c:v>
                </c:pt>
                <c:pt idx="7686">
                  <c:v>20</c:v>
                </c:pt>
                <c:pt idx="7687">
                  <c:v>20</c:v>
                </c:pt>
                <c:pt idx="7688">
                  <c:v>21</c:v>
                </c:pt>
                <c:pt idx="7689">
                  <c:v>21</c:v>
                </c:pt>
                <c:pt idx="7690">
                  <c:v>21</c:v>
                </c:pt>
                <c:pt idx="7691">
                  <c:v>20</c:v>
                </c:pt>
                <c:pt idx="7692">
                  <c:v>22</c:v>
                </c:pt>
                <c:pt idx="7693">
                  <c:v>22</c:v>
                </c:pt>
                <c:pt idx="7694">
                  <c:v>21</c:v>
                </c:pt>
                <c:pt idx="7695">
                  <c:v>19</c:v>
                </c:pt>
                <c:pt idx="7696">
                  <c:v>22</c:v>
                </c:pt>
                <c:pt idx="7697">
                  <c:v>19</c:v>
                </c:pt>
                <c:pt idx="7698">
                  <c:v>23</c:v>
                </c:pt>
                <c:pt idx="7699">
                  <c:v>21</c:v>
                </c:pt>
                <c:pt idx="7700">
                  <c:v>20</c:v>
                </c:pt>
                <c:pt idx="7701">
                  <c:v>19</c:v>
                </c:pt>
                <c:pt idx="7702">
                  <c:v>19</c:v>
                </c:pt>
                <c:pt idx="7703">
                  <c:v>18</c:v>
                </c:pt>
                <c:pt idx="7704">
                  <c:v>23</c:v>
                </c:pt>
                <c:pt idx="7705">
                  <c:v>22</c:v>
                </c:pt>
                <c:pt idx="7706">
                  <c:v>20</c:v>
                </c:pt>
                <c:pt idx="7707">
                  <c:v>20</c:v>
                </c:pt>
                <c:pt idx="7708">
                  <c:v>21</c:v>
                </c:pt>
                <c:pt idx="7709">
                  <c:v>21</c:v>
                </c:pt>
                <c:pt idx="7710">
                  <c:v>21</c:v>
                </c:pt>
                <c:pt idx="7711">
                  <c:v>21</c:v>
                </c:pt>
                <c:pt idx="7712">
                  <c:v>22</c:v>
                </c:pt>
                <c:pt idx="7713">
                  <c:v>20</c:v>
                </c:pt>
                <c:pt idx="7714">
                  <c:v>21</c:v>
                </c:pt>
                <c:pt idx="7715">
                  <c:v>21</c:v>
                </c:pt>
                <c:pt idx="7716">
                  <c:v>20</c:v>
                </c:pt>
                <c:pt idx="7717">
                  <c:v>21</c:v>
                </c:pt>
                <c:pt idx="7718">
                  <c:v>20</c:v>
                </c:pt>
                <c:pt idx="7719">
                  <c:v>21</c:v>
                </c:pt>
                <c:pt idx="7720">
                  <c:v>21</c:v>
                </c:pt>
                <c:pt idx="7721">
                  <c:v>21</c:v>
                </c:pt>
                <c:pt idx="7722">
                  <c:v>20</c:v>
                </c:pt>
                <c:pt idx="7723">
                  <c:v>19</c:v>
                </c:pt>
                <c:pt idx="7724">
                  <c:v>20</c:v>
                </c:pt>
                <c:pt idx="7725">
                  <c:v>20</c:v>
                </c:pt>
                <c:pt idx="7726">
                  <c:v>20</c:v>
                </c:pt>
                <c:pt idx="7727">
                  <c:v>20</c:v>
                </c:pt>
                <c:pt idx="7728">
                  <c:v>20</c:v>
                </c:pt>
                <c:pt idx="7729">
                  <c:v>21</c:v>
                </c:pt>
                <c:pt idx="7730">
                  <c:v>21</c:v>
                </c:pt>
                <c:pt idx="7731">
                  <c:v>23</c:v>
                </c:pt>
                <c:pt idx="7732">
                  <c:v>20</c:v>
                </c:pt>
                <c:pt idx="7733">
                  <c:v>21</c:v>
                </c:pt>
                <c:pt idx="7734">
                  <c:v>22</c:v>
                </c:pt>
                <c:pt idx="7735">
                  <c:v>19</c:v>
                </c:pt>
                <c:pt idx="7736">
                  <c:v>21</c:v>
                </c:pt>
                <c:pt idx="7737">
                  <c:v>21</c:v>
                </c:pt>
                <c:pt idx="7738">
                  <c:v>20</c:v>
                </c:pt>
                <c:pt idx="7739">
                  <c:v>20</c:v>
                </c:pt>
                <c:pt idx="7740">
                  <c:v>21</c:v>
                </c:pt>
                <c:pt idx="7741">
                  <c:v>21</c:v>
                </c:pt>
                <c:pt idx="7742">
                  <c:v>19</c:v>
                </c:pt>
                <c:pt idx="7743">
                  <c:v>20</c:v>
                </c:pt>
                <c:pt idx="7744">
                  <c:v>21</c:v>
                </c:pt>
                <c:pt idx="7745">
                  <c:v>22</c:v>
                </c:pt>
                <c:pt idx="7746">
                  <c:v>19</c:v>
                </c:pt>
                <c:pt idx="7747">
                  <c:v>18</c:v>
                </c:pt>
                <c:pt idx="7748">
                  <c:v>22</c:v>
                </c:pt>
                <c:pt idx="7749">
                  <c:v>21</c:v>
                </c:pt>
                <c:pt idx="7750">
                  <c:v>21</c:v>
                </c:pt>
                <c:pt idx="7751">
                  <c:v>20</c:v>
                </c:pt>
                <c:pt idx="7752">
                  <c:v>21</c:v>
                </c:pt>
                <c:pt idx="7753">
                  <c:v>23</c:v>
                </c:pt>
                <c:pt idx="7754">
                  <c:v>23</c:v>
                </c:pt>
                <c:pt idx="7755">
                  <c:v>23</c:v>
                </c:pt>
                <c:pt idx="7756">
                  <c:v>20</c:v>
                </c:pt>
                <c:pt idx="7757">
                  <c:v>20</c:v>
                </c:pt>
                <c:pt idx="7758">
                  <c:v>21</c:v>
                </c:pt>
                <c:pt idx="7759">
                  <c:v>17</c:v>
                </c:pt>
                <c:pt idx="7760">
                  <c:v>20</c:v>
                </c:pt>
                <c:pt idx="7761">
                  <c:v>22</c:v>
                </c:pt>
                <c:pt idx="7762">
                  <c:v>21</c:v>
                </c:pt>
                <c:pt idx="7763">
                  <c:v>22</c:v>
                </c:pt>
                <c:pt idx="7764">
                  <c:v>20</c:v>
                </c:pt>
                <c:pt idx="7765">
                  <c:v>20</c:v>
                </c:pt>
                <c:pt idx="7766">
                  <c:v>21</c:v>
                </c:pt>
                <c:pt idx="7767">
                  <c:v>21</c:v>
                </c:pt>
                <c:pt idx="7768">
                  <c:v>21</c:v>
                </c:pt>
                <c:pt idx="7769">
                  <c:v>20</c:v>
                </c:pt>
                <c:pt idx="7770">
                  <c:v>21</c:v>
                </c:pt>
                <c:pt idx="7771">
                  <c:v>20</c:v>
                </c:pt>
                <c:pt idx="7772">
                  <c:v>21</c:v>
                </c:pt>
                <c:pt idx="7773">
                  <c:v>20</c:v>
                </c:pt>
                <c:pt idx="7774">
                  <c:v>19</c:v>
                </c:pt>
                <c:pt idx="7775">
                  <c:v>22</c:v>
                </c:pt>
                <c:pt idx="7776">
                  <c:v>26</c:v>
                </c:pt>
                <c:pt idx="7777">
                  <c:v>21</c:v>
                </c:pt>
                <c:pt idx="7778">
                  <c:v>24</c:v>
                </c:pt>
                <c:pt idx="7779">
                  <c:v>20</c:v>
                </c:pt>
                <c:pt idx="7780">
                  <c:v>21</c:v>
                </c:pt>
                <c:pt idx="7781">
                  <c:v>21</c:v>
                </c:pt>
                <c:pt idx="7782">
                  <c:v>18</c:v>
                </c:pt>
                <c:pt idx="7783">
                  <c:v>21</c:v>
                </c:pt>
                <c:pt idx="7784">
                  <c:v>20</c:v>
                </c:pt>
                <c:pt idx="7785">
                  <c:v>20</c:v>
                </c:pt>
                <c:pt idx="7786">
                  <c:v>20</c:v>
                </c:pt>
                <c:pt idx="7787">
                  <c:v>20</c:v>
                </c:pt>
                <c:pt idx="7788">
                  <c:v>22</c:v>
                </c:pt>
                <c:pt idx="7789">
                  <c:v>22</c:v>
                </c:pt>
                <c:pt idx="7790">
                  <c:v>21</c:v>
                </c:pt>
                <c:pt idx="7791">
                  <c:v>21</c:v>
                </c:pt>
                <c:pt idx="7792">
                  <c:v>18</c:v>
                </c:pt>
                <c:pt idx="7793">
                  <c:v>20</c:v>
                </c:pt>
                <c:pt idx="7794">
                  <c:v>21</c:v>
                </c:pt>
                <c:pt idx="7795">
                  <c:v>18</c:v>
                </c:pt>
                <c:pt idx="7796">
                  <c:v>21</c:v>
                </c:pt>
                <c:pt idx="7797">
                  <c:v>20</c:v>
                </c:pt>
                <c:pt idx="7798">
                  <c:v>20</c:v>
                </c:pt>
                <c:pt idx="7799">
                  <c:v>20</c:v>
                </c:pt>
                <c:pt idx="7800">
                  <c:v>20</c:v>
                </c:pt>
                <c:pt idx="7801">
                  <c:v>21</c:v>
                </c:pt>
                <c:pt idx="7802">
                  <c:v>21</c:v>
                </c:pt>
                <c:pt idx="7803">
                  <c:v>21</c:v>
                </c:pt>
                <c:pt idx="7804">
                  <c:v>21</c:v>
                </c:pt>
                <c:pt idx="7805">
                  <c:v>19</c:v>
                </c:pt>
                <c:pt idx="7806">
                  <c:v>21</c:v>
                </c:pt>
                <c:pt idx="7807">
                  <c:v>20</c:v>
                </c:pt>
                <c:pt idx="7808">
                  <c:v>22</c:v>
                </c:pt>
                <c:pt idx="7809">
                  <c:v>20</c:v>
                </c:pt>
                <c:pt idx="7810">
                  <c:v>21</c:v>
                </c:pt>
                <c:pt idx="7811">
                  <c:v>19</c:v>
                </c:pt>
                <c:pt idx="7812">
                  <c:v>20</c:v>
                </c:pt>
                <c:pt idx="7813">
                  <c:v>19</c:v>
                </c:pt>
                <c:pt idx="7814">
                  <c:v>21</c:v>
                </c:pt>
                <c:pt idx="7815">
                  <c:v>20</c:v>
                </c:pt>
                <c:pt idx="7816">
                  <c:v>19</c:v>
                </c:pt>
                <c:pt idx="7817">
                  <c:v>21</c:v>
                </c:pt>
                <c:pt idx="7818">
                  <c:v>17</c:v>
                </c:pt>
                <c:pt idx="7819">
                  <c:v>20</c:v>
                </c:pt>
                <c:pt idx="7820">
                  <c:v>21</c:v>
                </c:pt>
                <c:pt idx="7821">
                  <c:v>20</c:v>
                </c:pt>
                <c:pt idx="7822">
                  <c:v>21</c:v>
                </c:pt>
                <c:pt idx="7823">
                  <c:v>21</c:v>
                </c:pt>
                <c:pt idx="7824">
                  <c:v>20</c:v>
                </c:pt>
                <c:pt idx="7825">
                  <c:v>22</c:v>
                </c:pt>
                <c:pt idx="7826">
                  <c:v>21</c:v>
                </c:pt>
                <c:pt idx="7827">
                  <c:v>21</c:v>
                </c:pt>
                <c:pt idx="7828">
                  <c:v>21</c:v>
                </c:pt>
                <c:pt idx="7829">
                  <c:v>21</c:v>
                </c:pt>
                <c:pt idx="7830">
                  <c:v>21</c:v>
                </c:pt>
                <c:pt idx="7831">
                  <c:v>20</c:v>
                </c:pt>
                <c:pt idx="7832">
                  <c:v>20</c:v>
                </c:pt>
                <c:pt idx="7833">
                  <c:v>21</c:v>
                </c:pt>
                <c:pt idx="7834">
                  <c:v>21</c:v>
                </c:pt>
                <c:pt idx="7835">
                  <c:v>21</c:v>
                </c:pt>
                <c:pt idx="7836">
                  <c:v>20</c:v>
                </c:pt>
                <c:pt idx="7837">
                  <c:v>22</c:v>
                </c:pt>
                <c:pt idx="7838">
                  <c:v>20</c:v>
                </c:pt>
                <c:pt idx="7839">
                  <c:v>21</c:v>
                </c:pt>
                <c:pt idx="7840">
                  <c:v>21</c:v>
                </c:pt>
                <c:pt idx="7841">
                  <c:v>21</c:v>
                </c:pt>
                <c:pt idx="7842">
                  <c:v>20</c:v>
                </c:pt>
                <c:pt idx="7843">
                  <c:v>20</c:v>
                </c:pt>
                <c:pt idx="7844">
                  <c:v>20</c:v>
                </c:pt>
                <c:pt idx="7845">
                  <c:v>20</c:v>
                </c:pt>
                <c:pt idx="7846">
                  <c:v>21</c:v>
                </c:pt>
                <c:pt idx="7847">
                  <c:v>20</c:v>
                </c:pt>
                <c:pt idx="7848">
                  <c:v>21</c:v>
                </c:pt>
                <c:pt idx="7849">
                  <c:v>20</c:v>
                </c:pt>
                <c:pt idx="7850">
                  <c:v>23</c:v>
                </c:pt>
                <c:pt idx="7851">
                  <c:v>22</c:v>
                </c:pt>
                <c:pt idx="7852">
                  <c:v>21</c:v>
                </c:pt>
                <c:pt idx="7853">
                  <c:v>23</c:v>
                </c:pt>
                <c:pt idx="7854">
                  <c:v>19</c:v>
                </c:pt>
                <c:pt idx="7855">
                  <c:v>21</c:v>
                </c:pt>
                <c:pt idx="7856">
                  <c:v>21</c:v>
                </c:pt>
                <c:pt idx="7857">
                  <c:v>22</c:v>
                </c:pt>
                <c:pt idx="7858">
                  <c:v>21</c:v>
                </c:pt>
                <c:pt idx="7859">
                  <c:v>21</c:v>
                </c:pt>
                <c:pt idx="7860">
                  <c:v>21</c:v>
                </c:pt>
                <c:pt idx="7861">
                  <c:v>22</c:v>
                </c:pt>
                <c:pt idx="7862">
                  <c:v>20</c:v>
                </c:pt>
                <c:pt idx="7863">
                  <c:v>21</c:v>
                </c:pt>
                <c:pt idx="7864">
                  <c:v>20</c:v>
                </c:pt>
                <c:pt idx="7865">
                  <c:v>23</c:v>
                </c:pt>
                <c:pt idx="7866">
                  <c:v>19</c:v>
                </c:pt>
                <c:pt idx="7867">
                  <c:v>18</c:v>
                </c:pt>
                <c:pt idx="7868">
                  <c:v>24</c:v>
                </c:pt>
                <c:pt idx="7869">
                  <c:v>22</c:v>
                </c:pt>
                <c:pt idx="7870">
                  <c:v>20</c:v>
                </c:pt>
                <c:pt idx="7871">
                  <c:v>19</c:v>
                </c:pt>
                <c:pt idx="7872">
                  <c:v>21</c:v>
                </c:pt>
                <c:pt idx="7873">
                  <c:v>20</c:v>
                </c:pt>
                <c:pt idx="7874">
                  <c:v>21</c:v>
                </c:pt>
                <c:pt idx="7875">
                  <c:v>21</c:v>
                </c:pt>
                <c:pt idx="7876">
                  <c:v>20</c:v>
                </c:pt>
                <c:pt idx="7877">
                  <c:v>20</c:v>
                </c:pt>
                <c:pt idx="7878">
                  <c:v>21</c:v>
                </c:pt>
                <c:pt idx="7879">
                  <c:v>21</c:v>
                </c:pt>
                <c:pt idx="7880">
                  <c:v>20</c:v>
                </c:pt>
                <c:pt idx="7881">
                  <c:v>21</c:v>
                </c:pt>
                <c:pt idx="7882">
                  <c:v>21</c:v>
                </c:pt>
                <c:pt idx="7883">
                  <c:v>21</c:v>
                </c:pt>
                <c:pt idx="7884">
                  <c:v>20</c:v>
                </c:pt>
                <c:pt idx="7885">
                  <c:v>22</c:v>
                </c:pt>
                <c:pt idx="7886">
                  <c:v>19</c:v>
                </c:pt>
                <c:pt idx="7887">
                  <c:v>20</c:v>
                </c:pt>
                <c:pt idx="7888">
                  <c:v>21</c:v>
                </c:pt>
                <c:pt idx="7889">
                  <c:v>21</c:v>
                </c:pt>
                <c:pt idx="7890">
                  <c:v>20</c:v>
                </c:pt>
                <c:pt idx="7891">
                  <c:v>20</c:v>
                </c:pt>
                <c:pt idx="7892">
                  <c:v>20</c:v>
                </c:pt>
                <c:pt idx="7893">
                  <c:v>20</c:v>
                </c:pt>
                <c:pt idx="7894">
                  <c:v>20</c:v>
                </c:pt>
                <c:pt idx="7895">
                  <c:v>19</c:v>
                </c:pt>
                <c:pt idx="7896">
                  <c:v>20</c:v>
                </c:pt>
                <c:pt idx="7897">
                  <c:v>22</c:v>
                </c:pt>
                <c:pt idx="7898">
                  <c:v>21</c:v>
                </c:pt>
                <c:pt idx="7899">
                  <c:v>20</c:v>
                </c:pt>
                <c:pt idx="7900">
                  <c:v>20</c:v>
                </c:pt>
                <c:pt idx="7901">
                  <c:v>22</c:v>
                </c:pt>
                <c:pt idx="7902">
                  <c:v>20</c:v>
                </c:pt>
                <c:pt idx="7903">
                  <c:v>19</c:v>
                </c:pt>
                <c:pt idx="7904">
                  <c:v>21</c:v>
                </c:pt>
                <c:pt idx="7905">
                  <c:v>21</c:v>
                </c:pt>
                <c:pt idx="7906">
                  <c:v>20</c:v>
                </c:pt>
                <c:pt idx="7907">
                  <c:v>20</c:v>
                </c:pt>
                <c:pt idx="7908">
                  <c:v>21</c:v>
                </c:pt>
                <c:pt idx="7909">
                  <c:v>22</c:v>
                </c:pt>
                <c:pt idx="7910">
                  <c:v>21</c:v>
                </c:pt>
                <c:pt idx="7911">
                  <c:v>20</c:v>
                </c:pt>
                <c:pt idx="7912">
                  <c:v>21</c:v>
                </c:pt>
                <c:pt idx="7913">
                  <c:v>22</c:v>
                </c:pt>
                <c:pt idx="7914">
                  <c:v>21</c:v>
                </c:pt>
                <c:pt idx="7915">
                  <c:v>22</c:v>
                </c:pt>
                <c:pt idx="7916">
                  <c:v>23</c:v>
                </c:pt>
                <c:pt idx="7917">
                  <c:v>20</c:v>
                </c:pt>
                <c:pt idx="7918">
                  <c:v>20</c:v>
                </c:pt>
                <c:pt idx="7919">
                  <c:v>21</c:v>
                </c:pt>
                <c:pt idx="7920">
                  <c:v>20</c:v>
                </c:pt>
                <c:pt idx="7921">
                  <c:v>20</c:v>
                </c:pt>
                <c:pt idx="7922">
                  <c:v>20</c:v>
                </c:pt>
                <c:pt idx="7923">
                  <c:v>19</c:v>
                </c:pt>
                <c:pt idx="7924">
                  <c:v>19</c:v>
                </c:pt>
                <c:pt idx="7925">
                  <c:v>19</c:v>
                </c:pt>
                <c:pt idx="7926">
                  <c:v>21</c:v>
                </c:pt>
                <c:pt idx="7927">
                  <c:v>20</c:v>
                </c:pt>
                <c:pt idx="7928">
                  <c:v>21</c:v>
                </c:pt>
                <c:pt idx="7929">
                  <c:v>20</c:v>
                </c:pt>
                <c:pt idx="7930">
                  <c:v>23</c:v>
                </c:pt>
                <c:pt idx="7931">
                  <c:v>21</c:v>
                </c:pt>
                <c:pt idx="7932">
                  <c:v>20</c:v>
                </c:pt>
                <c:pt idx="7933">
                  <c:v>21</c:v>
                </c:pt>
                <c:pt idx="7934">
                  <c:v>20</c:v>
                </c:pt>
                <c:pt idx="7935">
                  <c:v>20</c:v>
                </c:pt>
                <c:pt idx="7936">
                  <c:v>23</c:v>
                </c:pt>
                <c:pt idx="7937">
                  <c:v>20</c:v>
                </c:pt>
                <c:pt idx="7938">
                  <c:v>21</c:v>
                </c:pt>
                <c:pt idx="7939">
                  <c:v>21</c:v>
                </c:pt>
                <c:pt idx="7940">
                  <c:v>22</c:v>
                </c:pt>
                <c:pt idx="7941">
                  <c:v>22</c:v>
                </c:pt>
                <c:pt idx="7942">
                  <c:v>20</c:v>
                </c:pt>
                <c:pt idx="7943">
                  <c:v>21</c:v>
                </c:pt>
                <c:pt idx="7944">
                  <c:v>19</c:v>
                </c:pt>
                <c:pt idx="7945">
                  <c:v>21</c:v>
                </c:pt>
                <c:pt idx="7946">
                  <c:v>21</c:v>
                </c:pt>
                <c:pt idx="7947">
                  <c:v>20</c:v>
                </c:pt>
                <c:pt idx="7948">
                  <c:v>21</c:v>
                </c:pt>
                <c:pt idx="7949">
                  <c:v>17</c:v>
                </c:pt>
                <c:pt idx="7950">
                  <c:v>21</c:v>
                </c:pt>
                <c:pt idx="7951">
                  <c:v>19</c:v>
                </c:pt>
                <c:pt idx="7952">
                  <c:v>21</c:v>
                </c:pt>
                <c:pt idx="7953">
                  <c:v>22</c:v>
                </c:pt>
                <c:pt idx="7954">
                  <c:v>21</c:v>
                </c:pt>
                <c:pt idx="7955">
                  <c:v>20</c:v>
                </c:pt>
                <c:pt idx="7956">
                  <c:v>20</c:v>
                </c:pt>
                <c:pt idx="7957">
                  <c:v>21</c:v>
                </c:pt>
                <c:pt idx="7958">
                  <c:v>21</c:v>
                </c:pt>
                <c:pt idx="7959">
                  <c:v>22</c:v>
                </c:pt>
                <c:pt idx="7960">
                  <c:v>20</c:v>
                </c:pt>
                <c:pt idx="7961">
                  <c:v>20</c:v>
                </c:pt>
                <c:pt idx="7962">
                  <c:v>22</c:v>
                </c:pt>
                <c:pt idx="7963">
                  <c:v>18</c:v>
                </c:pt>
                <c:pt idx="7964">
                  <c:v>19</c:v>
                </c:pt>
                <c:pt idx="7965">
                  <c:v>22</c:v>
                </c:pt>
                <c:pt idx="7966">
                  <c:v>20</c:v>
                </c:pt>
                <c:pt idx="7967">
                  <c:v>19</c:v>
                </c:pt>
                <c:pt idx="7968">
                  <c:v>20</c:v>
                </c:pt>
                <c:pt idx="7969">
                  <c:v>21</c:v>
                </c:pt>
                <c:pt idx="7970">
                  <c:v>21</c:v>
                </c:pt>
                <c:pt idx="7971">
                  <c:v>22</c:v>
                </c:pt>
                <c:pt idx="7972">
                  <c:v>21</c:v>
                </c:pt>
                <c:pt idx="7973">
                  <c:v>21</c:v>
                </c:pt>
                <c:pt idx="7974">
                  <c:v>23</c:v>
                </c:pt>
                <c:pt idx="7975">
                  <c:v>19</c:v>
                </c:pt>
                <c:pt idx="7976">
                  <c:v>20</c:v>
                </c:pt>
                <c:pt idx="7977">
                  <c:v>18</c:v>
                </c:pt>
                <c:pt idx="7978">
                  <c:v>21</c:v>
                </c:pt>
                <c:pt idx="7979">
                  <c:v>21</c:v>
                </c:pt>
                <c:pt idx="7980">
                  <c:v>21</c:v>
                </c:pt>
                <c:pt idx="7981">
                  <c:v>21</c:v>
                </c:pt>
                <c:pt idx="7982">
                  <c:v>22</c:v>
                </c:pt>
                <c:pt idx="7983">
                  <c:v>21</c:v>
                </c:pt>
                <c:pt idx="7984">
                  <c:v>20</c:v>
                </c:pt>
                <c:pt idx="7985">
                  <c:v>22</c:v>
                </c:pt>
                <c:pt idx="7986">
                  <c:v>21</c:v>
                </c:pt>
                <c:pt idx="7987">
                  <c:v>20</c:v>
                </c:pt>
                <c:pt idx="7988">
                  <c:v>21</c:v>
                </c:pt>
                <c:pt idx="7989">
                  <c:v>19</c:v>
                </c:pt>
                <c:pt idx="7990">
                  <c:v>19</c:v>
                </c:pt>
                <c:pt idx="7991">
                  <c:v>20</c:v>
                </c:pt>
                <c:pt idx="7992">
                  <c:v>20</c:v>
                </c:pt>
                <c:pt idx="7993">
                  <c:v>20</c:v>
                </c:pt>
                <c:pt idx="7994">
                  <c:v>21</c:v>
                </c:pt>
                <c:pt idx="7995">
                  <c:v>20</c:v>
                </c:pt>
                <c:pt idx="7996">
                  <c:v>19</c:v>
                </c:pt>
                <c:pt idx="7997">
                  <c:v>22</c:v>
                </c:pt>
                <c:pt idx="7998">
                  <c:v>22</c:v>
                </c:pt>
                <c:pt idx="7999">
                  <c:v>21</c:v>
                </c:pt>
                <c:pt idx="8000">
                  <c:v>22</c:v>
                </c:pt>
                <c:pt idx="8001">
                  <c:v>21</c:v>
                </c:pt>
                <c:pt idx="8002">
                  <c:v>20</c:v>
                </c:pt>
                <c:pt idx="8003">
                  <c:v>20</c:v>
                </c:pt>
                <c:pt idx="8004">
                  <c:v>20</c:v>
                </c:pt>
                <c:pt idx="8005">
                  <c:v>22</c:v>
                </c:pt>
                <c:pt idx="8006">
                  <c:v>17</c:v>
                </c:pt>
                <c:pt idx="8007">
                  <c:v>21</c:v>
                </c:pt>
                <c:pt idx="8008">
                  <c:v>20</c:v>
                </c:pt>
                <c:pt idx="8009">
                  <c:v>21</c:v>
                </c:pt>
                <c:pt idx="8010">
                  <c:v>21</c:v>
                </c:pt>
                <c:pt idx="8011">
                  <c:v>22</c:v>
                </c:pt>
                <c:pt idx="8012">
                  <c:v>20</c:v>
                </c:pt>
                <c:pt idx="8013">
                  <c:v>20</c:v>
                </c:pt>
                <c:pt idx="8014">
                  <c:v>21</c:v>
                </c:pt>
                <c:pt idx="8015">
                  <c:v>20</c:v>
                </c:pt>
                <c:pt idx="8016">
                  <c:v>20</c:v>
                </c:pt>
                <c:pt idx="8017">
                  <c:v>20</c:v>
                </c:pt>
                <c:pt idx="8018">
                  <c:v>22</c:v>
                </c:pt>
                <c:pt idx="8019">
                  <c:v>20</c:v>
                </c:pt>
                <c:pt idx="8020">
                  <c:v>20</c:v>
                </c:pt>
                <c:pt idx="8021">
                  <c:v>19</c:v>
                </c:pt>
                <c:pt idx="8022">
                  <c:v>21</c:v>
                </c:pt>
                <c:pt idx="8023">
                  <c:v>22</c:v>
                </c:pt>
                <c:pt idx="8024">
                  <c:v>21</c:v>
                </c:pt>
                <c:pt idx="8025">
                  <c:v>20</c:v>
                </c:pt>
                <c:pt idx="8026">
                  <c:v>20</c:v>
                </c:pt>
                <c:pt idx="8027">
                  <c:v>20</c:v>
                </c:pt>
                <c:pt idx="8028">
                  <c:v>20</c:v>
                </c:pt>
                <c:pt idx="8029">
                  <c:v>21</c:v>
                </c:pt>
                <c:pt idx="8030">
                  <c:v>20</c:v>
                </c:pt>
                <c:pt idx="8031">
                  <c:v>20</c:v>
                </c:pt>
                <c:pt idx="8032">
                  <c:v>19</c:v>
                </c:pt>
                <c:pt idx="8033">
                  <c:v>19</c:v>
                </c:pt>
                <c:pt idx="8034">
                  <c:v>21</c:v>
                </c:pt>
                <c:pt idx="8035">
                  <c:v>20</c:v>
                </c:pt>
                <c:pt idx="8036">
                  <c:v>20</c:v>
                </c:pt>
                <c:pt idx="8037">
                  <c:v>22</c:v>
                </c:pt>
                <c:pt idx="8038">
                  <c:v>18</c:v>
                </c:pt>
                <c:pt idx="8039">
                  <c:v>20</c:v>
                </c:pt>
                <c:pt idx="8040">
                  <c:v>20</c:v>
                </c:pt>
                <c:pt idx="8041">
                  <c:v>20</c:v>
                </c:pt>
                <c:pt idx="8042">
                  <c:v>20</c:v>
                </c:pt>
                <c:pt idx="8043">
                  <c:v>21</c:v>
                </c:pt>
                <c:pt idx="8044">
                  <c:v>21</c:v>
                </c:pt>
                <c:pt idx="8045">
                  <c:v>21</c:v>
                </c:pt>
                <c:pt idx="8046">
                  <c:v>21</c:v>
                </c:pt>
                <c:pt idx="8047">
                  <c:v>19</c:v>
                </c:pt>
                <c:pt idx="8048">
                  <c:v>20</c:v>
                </c:pt>
                <c:pt idx="8049">
                  <c:v>20</c:v>
                </c:pt>
                <c:pt idx="8050">
                  <c:v>20</c:v>
                </c:pt>
                <c:pt idx="8051">
                  <c:v>20</c:v>
                </c:pt>
                <c:pt idx="8052">
                  <c:v>22</c:v>
                </c:pt>
                <c:pt idx="8053">
                  <c:v>19</c:v>
                </c:pt>
                <c:pt idx="8054">
                  <c:v>21</c:v>
                </c:pt>
                <c:pt idx="8055">
                  <c:v>20</c:v>
                </c:pt>
                <c:pt idx="8056">
                  <c:v>23</c:v>
                </c:pt>
                <c:pt idx="8057">
                  <c:v>20</c:v>
                </c:pt>
                <c:pt idx="8058">
                  <c:v>20</c:v>
                </c:pt>
                <c:pt idx="8059">
                  <c:v>21</c:v>
                </c:pt>
                <c:pt idx="8060">
                  <c:v>21</c:v>
                </c:pt>
                <c:pt idx="8061">
                  <c:v>21</c:v>
                </c:pt>
                <c:pt idx="8062">
                  <c:v>17</c:v>
                </c:pt>
                <c:pt idx="8063">
                  <c:v>21</c:v>
                </c:pt>
                <c:pt idx="8064">
                  <c:v>18</c:v>
                </c:pt>
                <c:pt idx="8065">
                  <c:v>23</c:v>
                </c:pt>
                <c:pt idx="8066">
                  <c:v>21</c:v>
                </c:pt>
                <c:pt idx="8067">
                  <c:v>20</c:v>
                </c:pt>
                <c:pt idx="8068">
                  <c:v>22</c:v>
                </c:pt>
                <c:pt idx="8069">
                  <c:v>20</c:v>
                </c:pt>
                <c:pt idx="8070">
                  <c:v>21</c:v>
                </c:pt>
                <c:pt idx="8071">
                  <c:v>20</c:v>
                </c:pt>
                <c:pt idx="8072">
                  <c:v>21</c:v>
                </c:pt>
                <c:pt idx="8073">
                  <c:v>20</c:v>
                </c:pt>
                <c:pt idx="8074">
                  <c:v>21</c:v>
                </c:pt>
                <c:pt idx="8075">
                  <c:v>20</c:v>
                </c:pt>
                <c:pt idx="8076">
                  <c:v>21</c:v>
                </c:pt>
                <c:pt idx="8077">
                  <c:v>17</c:v>
                </c:pt>
                <c:pt idx="8078">
                  <c:v>21</c:v>
                </c:pt>
                <c:pt idx="8079">
                  <c:v>15</c:v>
                </c:pt>
                <c:pt idx="8080">
                  <c:v>19</c:v>
                </c:pt>
                <c:pt idx="8081">
                  <c:v>20</c:v>
                </c:pt>
                <c:pt idx="8082">
                  <c:v>20</c:v>
                </c:pt>
                <c:pt idx="8083">
                  <c:v>21</c:v>
                </c:pt>
                <c:pt idx="8084">
                  <c:v>21</c:v>
                </c:pt>
                <c:pt idx="8085">
                  <c:v>21</c:v>
                </c:pt>
                <c:pt idx="8086">
                  <c:v>21</c:v>
                </c:pt>
                <c:pt idx="8087">
                  <c:v>20</c:v>
                </c:pt>
                <c:pt idx="8088">
                  <c:v>20</c:v>
                </c:pt>
                <c:pt idx="8089">
                  <c:v>20</c:v>
                </c:pt>
                <c:pt idx="8090">
                  <c:v>19</c:v>
                </c:pt>
                <c:pt idx="8091">
                  <c:v>20</c:v>
                </c:pt>
                <c:pt idx="8092">
                  <c:v>21</c:v>
                </c:pt>
                <c:pt idx="8093">
                  <c:v>18</c:v>
                </c:pt>
                <c:pt idx="8094">
                  <c:v>20</c:v>
                </c:pt>
                <c:pt idx="8095">
                  <c:v>20</c:v>
                </c:pt>
                <c:pt idx="8096">
                  <c:v>20</c:v>
                </c:pt>
                <c:pt idx="8097">
                  <c:v>16</c:v>
                </c:pt>
                <c:pt idx="8098">
                  <c:v>22</c:v>
                </c:pt>
                <c:pt idx="8099">
                  <c:v>22</c:v>
                </c:pt>
                <c:pt idx="8100">
                  <c:v>20</c:v>
                </c:pt>
                <c:pt idx="8101">
                  <c:v>21</c:v>
                </c:pt>
                <c:pt idx="8102">
                  <c:v>22</c:v>
                </c:pt>
                <c:pt idx="8103">
                  <c:v>22</c:v>
                </c:pt>
                <c:pt idx="8104">
                  <c:v>21</c:v>
                </c:pt>
                <c:pt idx="8105">
                  <c:v>22</c:v>
                </c:pt>
                <c:pt idx="8106">
                  <c:v>18</c:v>
                </c:pt>
                <c:pt idx="8107">
                  <c:v>21</c:v>
                </c:pt>
                <c:pt idx="8108">
                  <c:v>20</c:v>
                </c:pt>
                <c:pt idx="8109">
                  <c:v>24</c:v>
                </c:pt>
                <c:pt idx="8110">
                  <c:v>21</c:v>
                </c:pt>
                <c:pt idx="8111">
                  <c:v>20</c:v>
                </c:pt>
                <c:pt idx="8112">
                  <c:v>20</c:v>
                </c:pt>
                <c:pt idx="8113">
                  <c:v>21</c:v>
                </c:pt>
                <c:pt idx="8114">
                  <c:v>20</c:v>
                </c:pt>
                <c:pt idx="8115">
                  <c:v>20</c:v>
                </c:pt>
                <c:pt idx="8116">
                  <c:v>21</c:v>
                </c:pt>
                <c:pt idx="8117">
                  <c:v>22</c:v>
                </c:pt>
                <c:pt idx="8118">
                  <c:v>20</c:v>
                </c:pt>
                <c:pt idx="8119">
                  <c:v>21</c:v>
                </c:pt>
                <c:pt idx="8120">
                  <c:v>22</c:v>
                </c:pt>
                <c:pt idx="8121">
                  <c:v>21</c:v>
                </c:pt>
                <c:pt idx="8122">
                  <c:v>19</c:v>
                </c:pt>
                <c:pt idx="8123">
                  <c:v>19</c:v>
                </c:pt>
                <c:pt idx="8124">
                  <c:v>20</c:v>
                </c:pt>
                <c:pt idx="8125">
                  <c:v>22</c:v>
                </c:pt>
                <c:pt idx="8126">
                  <c:v>21</c:v>
                </c:pt>
                <c:pt idx="8127">
                  <c:v>23</c:v>
                </c:pt>
                <c:pt idx="8128">
                  <c:v>21</c:v>
                </c:pt>
                <c:pt idx="8129">
                  <c:v>21</c:v>
                </c:pt>
                <c:pt idx="8130">
                  <c:v>21</c:v>
                </c:pt>
                <c:pt idx="8131">
                  <c:v>21</c:v>
                </c:pt>
                <c:pt idx="8132">
                  <c:v>20</c:v>
                </c:pt>
                <c:pt idx="8133">
                  <c:v>20</c:v>
                </c:pt>
                <c:pt idx="8134">
                  <c:v>21</c:v>
                </c:pt>
                <c:pt idx="8135">
                  <c:v>20</c:v>
                </c:pt>
                <c:pt idx="8136">
                  <c:v>22</c:v>
                </c:pt>
                <c:pt idx="8137">
                  <c:v>21</c:v>
                </c:pt>
                <c:pt idx="8138">
                  <c:v>19</c:v>
                </c:pt>
                <c:pt idx="8139">
                  <c:v>20</c:v>
                </c:pt>
                <c:pt idx="8140">
                  <c:v>21</c:v>
                </c:pt>
                <c:pt idx="8141">
                  <c:v>20</c:v>
                </c:pt>
                <c:pt idx="8142">
                  <c:v>20</c:v>
                </c:pt>
                <c:pt idx="8143">
                  <c:v>20</c:v>
                </c:pt>
                <c:pt idx="8144">
                  <c:v>23</c:v>
                </c:pt>
                <c:pt idx="8145">
                  <c:v>22</c:v>
                </c:pt>
                <c:pt idx="8146">
                  <c:v>20</c:v>
                </c:pt>
                <c:pt idx="8147">
                  <c:v>19</c:v>
                </c:pt>
                <c:pt idx="8148">
                  <c:v>20</c:v>
                </c:pt>
                <c:pt idx="8149">
                  <c:v>21</c:v>
                </c:pt>
                <c:pt idx="8150">
                  <c:v>22</c:v>
                </c:pt>
                <c:pt idx="8151">
                  <c:v>21</c:v>
                </c:pt>
                <c:pt idx="8152">
                  <c:v>20</c:v>
                </c:pt>
                <c:pt idx="8153">
                  <c:v>20</c:v>
                </c:pt>
                <c:pt idx="8154">
                  <c:v>21</c:v>
                </c:pt>
                <c:pt idx="8155">
                  <c:v>20</c:v>
                </c:pt>
                <c:pt idx="8156">
                  <c:v>22</c:v>
                </c:pt>
                <c:pt idx="8157">
                  <c:v>20</c:v>
                </c:pt>
                <c:pt idx="8158">
                  <c:v>21</c:v>
                </c:pt>
                <c:pt idx="8159">
                  <c:v>20</c:v>
                </c:pt>
                <c:pt idx="8160">
                  <c:v>20</c:v>
                </c:pt>
                <c:pt idx="8161">
                  <c:v>21</c:v>
                </c:pt>
                <c:pt idx="8162">
                  <c:v>20</c:v>
                </c:pt>
                <c:pt idx="8163">
                  <c:v>21</c:v>
                </c:pt>
                <c:pt idx="8164">
                  <c:v>21</c:v>
                </c:pt>
                <c:pt idx="8165">
                  <c:v>21</c:v>
                </c:pt>
                <c:pt idx="8166">
                  <c:v>21</c:v>
                </c:pt>
                <c:pt idx="8167">
                  <c:v>21</c:v>
                </c:pt>
                <c:pt idx="8168">
                  <c:v>21</c:v>
                </c:pt>
                <c:pt idx="8169">
                  <c:v>21</c:v>
                </c:pt>
                <c:pt idx="8170">
                  <c:v>20</c:v>
                </c:pt>
                <c:pt idx="8171">
                  <c:v>21</c:v>
                </c:pt>
                <c:pt idx="8172">
                  <c:v>23</c:v>
                </c:pt>
                <c:pt idx="8173">
                  <c:v>20</c:v>
                </c:pt>
                <c:pt idx="8174">
                  <c:v>20</c:v>
                </c:pt>
                <c:pt idx="8175">
                  <c:v>20</c:v>
                </c:pt>
                <c:pt idx="8176">
                  <c:v>20</c:v>
                </c:pt>
                <c:pt idx="8177">
                  <c:v>21</c:v>
                </c:pt>
                <c:pt idx="8178">
                  <c:v>22</c:v>
                </c:pt>
                <c:pt idx="8179">
                  <c:v>21</c:v>
                </c:pt>
                <c:pt idx="8180">
                  <c:v>20</c:v>
                </c:pt>
                <c:pt idx="8181">
                  <c:v>20</c:v>
                </c:pt>
                <c:pt idx="8182">
                  <c:v>20</c:v>
                </c:pt>
                <c:pt idx="8183">
                  <c:v>22</c:v>
                </c:pt>
                <c:pt idx="8184">
                  <c:v>19</c:v>
                </c:pt>
                <c:pt idx="8185">
                  <c:v>21</c:v>
                </c:pt>
                <c:pt idx="8186">
                  <c:v>21</c:v>
                </c:pt>
                <c:pt idx="8187">
                  <c:v>20</c:v>
                </c:pt>
                <c:pt idx="8188">
                  <c:v>20</c:v>
                </c:pt>
                <c:pt idx="8189">
                  <c:v>22</c:v>
                </c:pt>
                <c:pt idx="8190">
                  <c:v>20</c:v>
                </c:pt>
                <c:pt idx="8191">
                  <c:v>20</c:v>
                </c:pt>
                <c:pt idx="8192">
                  <c:v>23</c:v>
                </c:pt>
                <c:pt idx="8193">
                  <c:v>21</c:v>
                </c:pt>
                <c:pt idx="8194">
                  <c:v>20</c:v>
                </c:pt>
                <c:pt idx="8195">
                  <c:v>20</c:v>
                </c:pt>
                <c:pt idx="8196">
                  <c:v>21</c:v>
                </c:pt>
                <c:pt idx="8197">
                  <c:v>20</c:v>
                </c:pt>
                <c:pt idx="8198">
                  <c:v>20</c:v>
                </c:pt>
                <c:pt idx="8199">
                  <c:v>20</c:v>
                </c:pt>
                <c:pt idx="8200">
                  <c:v>21</c:v>
                </c:pt>
                <c:pt idx="8201">
                  <c:v>21</c:v>
                </c:pt>
                <c:pt idx="8202">
                  <c:v>19</c:v>
                </c:pt>
                <c:pt idx="8203">
                  <c:v>20</c:v>
                </c:pt>
                <c:pt idx="8204">
                  <c:v>19</c:v>
                </c:pt>
                <c:pt idx="8205">
                  <c:v>21</c:v>
                </c:pt>
                <c:pt idx="8206">
                  <c:v>21</c:v>
                </c:pt>
                <c:pt idx="8207">
                  <c:v>22</c:v>
                </c:pt>
                <c:pt idx="8208">
                  <c:v>20</c:v>
                </c:pt>
                <c:pt idx="8209">
                  <c:v>20</c:v>
                </c:pt>
                <c:pt idx="8210">
                  <c:v>20</c:v>
                </c:pt>
                <c:pt idx="8211">
                  <c:v>21</c:v>
                </c:pt>
                <c:pt idx="8212">
                  <c:v>22</c:v>
                </c:pt>
                <c:pt idx="8213">
                  <c:v>21</c:v>
                </c:pt>
                <c:pt idx="8214">
                  <c:v>19</c:v>
                </c:pt>
                <c:pt idx="8215">
                  <c:v>19</c:v>
                </c:pt>
                <c:pt idx="8216">
                  <c:v>20</c:v>
                </c:pt>
                <c:pt idx="8217">
                  <c:v>21</c:v>
                </c:pt>
                <c:pt idx="8218">
                  <c:v>22</c:v>
                </c:pt>
                <c:pt idx="8219">
                  <c:v>20</c:v>
                </c:pt>
                <c:pt idx="8220">
                  <c:v>20</c:v>
                </c:pt>
                <c:pt idx="8221">
                  <c:v>20</c:v>
                </c:pt>
                <c:pt idx="8222">
                  <c:v>19</c:v>
                </c:pt>
                <c:pt idx="8223">
                  <c:v>23</c:v>
                </c:pt>
                <c:pt idx="8224">
                  <c:v>20</c:v>
                </c:pt>
                <c:pt idx="8225">
                  <c:v>21</c:v>
                </c:pt>
                <c:pt idx="8226">
                  <c:v>23</c:v>
                </c:pt>
                <c:pt idx="8227">
                  <c:v>19</c:v>
                </c:pt>
                <c:pt idx="8228">
                  <c:v>20</c:v>
                </c:pt>
                <c:pt idx="8229">
                  <c:v>21</c:v>
                </c:pt>
                <c:pt idx="8230">
                  <c:v>24</c:v>
                </c:pt>
                <c:pt idx="8231">
                  <c:v>20</c:v>
                </c:pt>
                <c:pt idx="8232">
                  <c:v>21</c:v>
                </c:pt>
                <c:pt idx="8233">
                  <c:v>17</c:v>
                </c:pt>
                <c:pt idx="8234">
                  <c:v>24</c:v>
                </c:pt>
                <c:pt idx="8235">
                  <c:v>21</c:v>
                </c:pt>
                <c:pt idx="8236">
                  <c:v>20</c:v>
                </c:pt>
                <c:pt idx="8237">
                  <c:v>15</c:v>
                </c:pt>
                <c:pt idx="8238">
                  <c:v>21</c:v>
                </c:pt>
                <c:pt idx="8239">
                  <c:v>21</c:v>
                </c:pt>
                <c:pt idx="8240">
                  <c:v>21</c:v>
                </c:pt>
                <c:pt idx="8241">
                  <c:v>21</c:v>
                </c:pt>
                <c:pt idx="8242">
                  <c:v>22</c:v>
                </c:pt>
                <c:pt idx="8243">
                  <c:v>14</c:v>
                </c:pt>
                <c:pt idx="8244">
                  <c:v>21</c:v>
                </c:pt>
                <c:pt idx="8245">
                  <c:v>24</c:v>
                </c:pt>
                <c:pt idx="8246">
                  <c:v>21</c:v>
                </c:pt>
                <c:pt idx="8247">
                  <c:v>19</c:v>
                </c:pt>
                <c:pt idx="8248">
                  <c:v>19</c:v>
                </c:pt>
                <c:pt idx="8249">
                  <c:v>18</c:v>
                </c:pt>
                <c:pt idx="8250">
                  <c:v>21</c:v>
                </c:pt>
                <c:pt idx="8251">
                  <c:v>20</c:v>
                </c:pt>
                <c:pt idx="8252">
                  <c:v>19</c:v>
                </c:pt>
                <c:pt idx="8253">
                  <c:v>21</c:v>
                </c:pt>
                <c:pt idx="8254">
                  <c:v>21</c:v>
                </c:pt>
                <c:pt idx="8255">
                  <c:v>21</c:v>
                </c:pt>
                <c:pt idx="8256">
                  <c:v>20</c:v>
                </c:pt>
                <c:pt idx="8257">
                  <c:v>19</c:v>
                </c:pt>
                <c:pt idx="8258">
                  <c:v>18</c:v>
                </c:pt>
                <c:pt idx="8259">
                  <c:v>25</c:v>
                </c:pt>
                <c:pt idx="8260">
                  <c:v>24</c:v>
                </c:pt>
                <c:pt idx="8261">
                  <c:v>19</c:v>
                </c:pt>
                <c:pt idx="8262">
                  <c:v>22</c:v>
                </c:pt>
                <c:pt idx="8263">
                  <c:v>21</c:v>
                </c:pt>
                <c:pt idx="8264">
                  <c:v>22</c:v>
                </c:pt>
                <c:pt idx="8265">
                  <c:v>22</c:v>
                </c:pt>
                <c:pt idx="8266">
                  <c:v>20</c:v>
                </c:pt>
                <c:pt idx="8267">
                  <c:v>22</c:v>
                </c:pt>
                <c:pt idx="8268">
                  <c:v>21</c:v>
                </c:pt>
                <c:pt idx="8269">
                  <c:v>19</c:v>
                </c:pt>
                <c:pt idx="8270">
                  <c:v>26</c:v>
                </c:pt>
                <c:pt idx="8271">
                  <c:v>19</c:v>
                </c:pt>
                <c:pt idx="8272">
                  <c:v>22</c:v>
                </c:pt>
                <c:pt idx="8273">
                  <c:v>20</c:v>
                </c:pt>
                <c:pt idx="8274">
                  <c:v>20</c:v>
                </c:pt>
                <c:pt idx="8275">
                  <c:v>20</c:v>
                </c:pt>
                <c:pt idx="8276">
                  <c:v>20</c:v>
                </c:pt>
                <c:pt idx="8277">
                  <c:v>19</c:v>
                </c:pt>
                <c:pt idx="8278">
                  <c:v>18</c:v>
                </c:pt>
                <c:pt idx="8279">
                  <c:v>19</c:v>
                </c:pt>
                <c:pt idx="8280">
                  <c:v>17</c:v>
                </c:pt>
                <c:pt idx="8281">
                  <c:v>22</c:v>
                </c:pt>
                <c:pt idx="8282">
                  <c:v>20</c:v>
                </c:pt>
                <c:pt idx="8283">
                  <c:v>20</c:v>
                </c:pt>
                <c:pt idx="8284">
                  <c:v>26</c:v>
                </c:pt>
                <c:pt idx="8285">
                  <c:v>21</c:v>
                </c:pt>
                <c:pt idx="8286">
                  <c:v>21</c:v>
                </c:pt>
                <c:pt idx="8287">
                  <c:v>21</c:v>
                </c:pt>
                <c:pt idx="8288">
                  <c:v>24</c:v>
                </c:pt>
                <c:pt idx="8289">
                  <c:v>23</c:v>
                </c:pt>
                <c:pt idx="8290">
                  <c:v>18</c:v>
                </c:pt>
                <c:pt idx="8291">
                  <c:v>26</c:v>
                </c:pt>
                <c:pt idx="8292">
                  <c:v>23</c:v>
                </c:pt>
                <c:pt idx="8293">
                  <c:v>20</c:v>
                </c:pt>
                <c:pt idx="8294">
                  <c:v>23</c:v>
                </c:pt>
                <c:pt idx="8295">
                  <c:v>20</c:v>
                </c:pt>
                <c:pt idx="8296">
                  <c:v>23</c:v>
                </c:pt>
                <c:pt idx="8297">
                  <c:v>25</c:v>
                </c:pt>
                <c:pt idx="8298">
                  <c:v>22</c:v>
                </c:pt>
                <c:pt idx="8299">
                  <c:v>19</c:v>
                </c:pt>
                <c:pt idx="8300">
                  <c:v>20</c:v>
                </c:pt>
                <c:pt idx="8301">
                  <c:v>20</c:v>
                </c:pt>
                <c:pt idx="8302">
                  <c:v>22</c:v>
                </c:pt>
                <c:pt idx="8303">
                  <c:v>19</c:v>
                </c:pt>
                <c:pt idx="8304">
                  <c:v>22</c:v>
                </c:pt>
                <c:pt idx="8305">
                  <c:v>21</c:v>
                </c:pt>
                <c:pt idx="8306">
                  <c:v>20</c:v>
                </c:pt>
                <c:pt idx="8307">
                  <c:v>20</c:v>
                </c:pt>
                <c:pt idx="8308">
                  <c:v>20</c:v>
                </c:pt>
                <c:pt idx="8309">
                  <c:v>21</c:v>
                </c:pt>
                <c:pt idx="8310">
                  <c:v>18</c:v>
                </c:pt>
                <c:pt idx="8311">
                  <c:v>20</c:v>
                </c:pt>
                <c:pt idx="8312">
                  <c:v>21</c:v>
                </c:pt>
                <c:pt idx="8313">
                  <c:v>22</c:v>
                </c:pt>
                <c:pt idx="8314">
                  <c:v>22</c:v>
                </c:pt>
                <c:pt idx="8315">
                  <c:v>21</c:v>
                </c:pt>
                <c:pt idx="8316">
                  <c:v>22</c:v>
                </c:pt>
                <c:pt idx="8317">
                  <c:v>19</c:v>
                </c:pt>
                <c:pt idx="8318">
                  <c:v>22</c:v>
                </c:pt>
                <c:pt idx="8319">
                  <c:v>22</c:v>
                </c:pt>
                <c:pt idx="8320">
                  <c:v>21</c:v>
                </c:pt>
                <c:pt idx="8321">
                  <c:v>20</c:v>
                </c:pt>
                <c:pt idx="8322">
                  <c:v>23</c:v>
                </c:pt>
                <c:pt idx="8323">
                  <c:v>23</c:v>
                </c:pt>
                <c:pt idx="8324">
                  <c:v>20</c:v>
                </c:pt>
                <c:pt idx="8325">
                  <c:v>21</c:v>
                </c:pt>
                <c:pt idx="8326">
                  <c:v>21</c:v>
                </c:pt>
                <c:pt idx="8327">
                  <c:v>20</c:v>
                </c:pt>
                <c:pt idx="8328">
                  <c:v>22</c:v>
                </c:pt>
                <c:pt idx="8329">
                  <c:v>22</c:v>
                </c:pt>
                <c:pt idx="8330">
                  <c:v>20</c:v>
                </c:pt>
                <c:pt idx="8331">
                  <c:v>20</c:v>
                </c:pt>
                <c:pt idx="8332">
                  <c:v>21</c:v>
                </c:pt>
                <c:pt idx="8333">
                  <c:v>20</c:v>
                </c:pt>
                <c:pt idx="8334">
                  <c:v>22</c:v>
                </c:pt>
                <c:pt idx="8335">
                  <c:v>21</c:v>
                </c:pt>
                <c:pt idx="8336">
                  <c:v>21</c:v>
                </c:pt>
                <c:pt idx="8337">
                  <c:v>21</c:v>
                </c:pt>
                <c:pt idx="8338">
                  <c:v>22</c:v>
                </c:pt>
                <c:pt idx="8339">
                  <c:v>20</c:v>
                </c:pt>
                <c:pt idx="8340">
                  <c:v>21</c:v>
                </c:pt>
                <c:pt idx="8341">
                  <c:v>21</c:v>
                </c:pt>
                <c:pt idx="8342">
                  <c:v>23</c:v>
                </c:pt>
                <c:pt idx="8343">
                  <c:v>19</c:v>
                </c:pt>
                <c:pt idx="8344">
                  <c:v>21</c:v>
                </c:pt>
                <c:pt idx="8345">
                  <c:v>20</c:v>
                </c:pt>
                <c:pt idx="8346">
                  <c:v>20</c:v>
                </c:pt>
                <c:pt idx="8347">
                  <c:v>23</c:v>
                </c:pt>
                <c:pt idx="8348">
                  <c:v>20</c:v>
                </c:pt>
                <c:pt idx="8349">
                  <c:v>17</c:v>
                </c:pt>
                <c:pt idx="8350">
                  <c:v>21</c:v>
                </c:pt>
                <c:pt idx="8351">
                  <c:v>21</c:v>
                </c:pt>
                <c:pt idx="8352">
                  <c:v>23</c:v>
                </c:pt>
                <c:pt idx="8353">
                  <c:v>21</c:v>
                </c:pt>
                <c:pt idx="8354">
                  <c:v>20</c:v>
                </c:pt>
                <c:pt idx="8355">
                  <c:v>19</c:v>
                </c:pt>
                <c:pt idx="8356">
                  <c:v>20</c:v>
                </c:pt>
                <c:pt idx="8357">
                  <c:v>20</c:v>
                </c:pt>
                <c:pt idx="8358">
                  <c:v>25</c:v>
                </c:pt>
                <c:pt idx="8359">
                  <c:v>23</c:v>
                </c:pt>
                <c:pt idx="8360">
                  <c:v>21</c:v>
                </c:pt>
                <c:pt idx="8361">
                  <c:v>19</c:v>
                </c:pt>
                <c:pt idx="8362">
                  <c:v>22</c:v>
                </c:pt>
                <c:pt idx="8363">
                  <c:v>20</c:v>
                </c:pt>
                <c:pt idx="8364">
                  <c:v>20</c:v>
                </c:pt>
                <c:pt idx="8365">
                  <c:v>21</c:v>
                </c:pt>
                <c:pt idx="8366">
                  <c:v>21</c:v>
                </c:pt>
                <c:pt idx="8367">
                  <c:v>21</c:v>
                </c:pt>
                <c:pt idx="8368">
                  <c:v>21</c:v>
                </c:pt>
                <c:pt idx="8369">
                  <c:v>22</c:v>
                </c:pt>
                <c:pt idx="8370">
                  <c:v>20</c:v>
                </c:pt>
                <c:pt idx="8371">
                  <c:v>19</c:v>
                </c:pt>
                <c:pt idx="8372">
                  <c:v>22</c:v>
                </c:pt>
                <c:pt idx="8373">
                  <c:v>22</c:v>
                </c:pt>
                <c:pt idx="8374">
                  <c:v>20</c:v>
                </c:pt>
                <c:pt idx="8375">
                  <c:v>19</c:v>
                </c:pt>
                <c:pt idx="8376">
                  <c:v>20</c:v>
                </c:pt>
                <c:pt idx="8377">
                  <c:v>19</c:v>
                </c:pt>
                <c:pt idx="8378">
                  <c:v>20</c:v>
                </c:pt>
                <c:pt idx="8379">
                  <c:v>21</c:v>
                </c:pt>
                <c:pt idx="8380">
                  <c:v>21</c:v>
                </c:pt>
                <c:pt idx="8381">
                  <c:v>20</c:v>
                </c:pt>
                <c:pt idx="8382">
                  <c:v>20</c:v>
                </c:pt>
                <c:pt idx="8383">
                  <c:v>22</c:v>
                </c:pt>
                <c:pt idx="8384">
                  <c:v>20</c:v>
                </c:pt>
                <c:pt idx="8385">
                  <c:v>19</c:v>
                </c:pt>
                <c:pt idx="8386">
                  <c:v>23</c:v>
                </c:pt>
                <c:pt idx="8387">
                  <c:v>18</c:v>
                </c:pt>
                <c:pt idx="8388">
                  <c:v>23</c:v>
                </c:pt>
                <c:pt idx="8389">
                  <c:v>21</c:v>
                </c:pt>
                <c:pt idx="8390">
                  <c:v>20</c:v>
                </c:pt>
                <c:pt idx="8391">
                  <c:v>20</c:v>
                </c:pt>
                <c:pt idx="8392">
                  <c:v>21</c:v>
                </c:pt>
                <c:pt idx="8393">
                  <c:v>20</c:v>
                </c:pt>
                <c:pt idx="8394">
                  <c:v>17</c:v>
                </c:pt>
                <c:pt idx="8395">
                  <c:v>20</c:v>
                </c:pt>
                <c:pt idx="8396">
                  <c:v>21</c:v>
                </c:pt>
                <c:pt idx="8397">
                  <c:v>20</c:v>
                </c:pt>
                <c:pt idx="8398">
                  <c:v>21</c:v>
                </c:pt>
                <c:pt idx="8399">
                  <c:v>19</c:v>
                </c:pt>
                <c:pt idx="8400">
                  <c:v>20</c:v>
                </c:pt>
                <c:pt idx="8401">
                  <c:v>27</c:v>
                </c:pt>
                <c:pt idx="8402">
                  <c:v>19</c:v>
                </c:pt>
                <c:pt idx="8403">
                  <c:v>21</c:v>
                </c:pt>
                <c:pt idx="8404">
                  <c:v>20</c:v>
                </c:pt>
                <c:pt idx="8405">
                  <c:v>22</c:v>
                </c:pt>
                <c:pt idx="8406">
                  <c:v>21</c:v>
                </c:pt>
                <c:pt idx="8407">
                  <c:v>20</c:v>
                </c:pt>
                <c:pt idx="8408">
                  <c:v>20</c:v>
                </c:pt>
                <c:pt idx="8409">
                  <c:v>23</c:v>
                </c:pt>
                <c:pt idx="8410">
                  <c:v>22</c:v>
                </c:pt>
                <c:pt idx="8411">
                  <c:v>20</c:v>
                </c:pt>
                <c:pt idx="8412">
                  <c:v>20</c:v>
                </c:pt>
                <c:pt idx="8413">
                  <c:v>20</c:v>
                </c:pt>
                <c:pt idx="8414">
                  <c:v>21</c:v>
                </c:pt>
                <c:pt idx="8415">
                  <c:v>21</c:v>
                </c:pt>
                <c:pt idx="8416">
                  <c:v>21</c:v>
                </c:pt>
                <c:pt idx="8417">
                  <c:v>22</c:v>
                </c:pt>
                <c:pt idx="8418">
                  <c:v>20</c:v>
                </c:pt>
                <c:pt idx="8419">
                  <c:v>20</c:v>
                </c:pt>
                <c:pt idx="8420">
                  <c:v>20</c:v>
                </c:pt>
                <c:pt idx="8421">
                  <c:v>21</c:v>
                </c:pt>
                <c:pt idx="8422">
                  <c:v>22</c:v>
                </c:pt>
                <c:pt idx="8423">
                  <c:v>20</c:v>
                </c:pt>
                <c:pt idx="8424">
                  <c:v>20</c:v>
                </c:pt>
                <c:pt idx="8425">
                  <c:v>21</c:v>
                </c:pt>
                <c:pt idx="8426">
                  <c:v>20</c:v>
                </c:pt>
                <c:pt idx="8427">
                  <c:v>22</c:v>
                </c:pt>
                <c:pt idx="8428">
                  <c:v>21</c:v>
                </c:pt>
                <c:pt idx="8429">
                  <c:v>20</c:v>
                </c:pt>
                <c:pt idx="8430">
                  <c:v>19</c:v>
                </c:pt>
                <c:pt idx="8431">
                  <c:v>20</c:v>
                </c:pt>
                <c:pt idx="8432">
                  <c:v>20</c:v>
                </c:pt>
                <c:pt idx="8433">
                  <c:v>21</c:v>
                </c:pt>
                <c:pt idx="8434">
                  <c:v>21</c:v>
                </c:pt>
                <c:pt idx="8435">
                  <c:v>20</c:v>
                </c:pt>
                <c:pt idx="8436">
                  <c:v>21</c:v>
                </c:pt>
                <c:pt idx="8437">
                  <c:v>19</c:v>
                </c:pt>
                <c:pt idx="8438">
                  <c:v>21</c:v>
                </c:pt>
                <c:pt idx="8439">
                  <c:v>21</c:v>
                </c:pt>
                <c:pt idx="8440">
                  <c:v>22</c:v>
                </c:pt>
                <c:pt idx="8441">
                  <c:v>23</c:v>
                </c:pt>
                <c:pt idx="8442">
                  <c:v>20</c:v>
                </c:pt>
                <c:pt idx="8443">
                  <c:v>21</c:v>
                </c:pt>
                <c:pt idx="8444">
                  <c:v>23</c:v>
                </c:pt>
                <c:pt idx="8445">
                  <c:v>25</c:v>
                </c:pt>
                <c:pt idx="8446">
                  <c:v>20</c:v>
                </c:pt>
                <c:pt idx="8447">
                  <c:v>20</c:v>
                </c:pt>
                <c:pt idx="8448">
                  <c:v>20</c:v>
                </c:pt>
                <c:pt idx="8449">
                  <c:v>21</c:v>
                </c:pt>
                <c:pt idx="8450">
                  <c:v>20</c:v>
                </c:pt>
                <c:pt idx="8451">
                  <c:v>19</c:v>
                </c:pt>
                <c:pt idx="8452">
                  <c:v>17</c:v>
                </c:pt>
                <c:pt idx="8453">
                  <c:v>20</c:v>
                </c:pt>
                <c:pt idx="8454">
                  <c:v>20</c:v>
                </c:pt>
                <c:pt idx="8455">
                  <c:v>20</c:v>
                </c:pt>
                <c:pt idx="8456">
                  <c:v>20</c:v>
                </c:pt>
                <c:pt idx="8457">
                  <c:v>20</c:v>
                </c:pt>
                <c:pt idx="8458">
                  <c:v>21</c:v>
                </c:pt>
                <c:pt idx="8459">
                  <c:v>20</c:v>
                </c:pt>
                <c:pt idx="8460">
                  <c:v>20</c:v>
                </c:pt>
                <c:pt idx="8461">
                  <c:v>20</c:v>
                </c:pt>
                <c:pt idx="8462">
                  <c:v>21</c:v>
                </c:pt>
                <c:pt idx="8463">
                  <c:v>20</c:v>
                </c:pt>
                <c:pt idx="8464">
                  <c:v>21</c:v>
                </c:pt>
                <c:pt idx="8465">
                  <c:v>20</c:v>
                </c:pt>
                <c:pt idx="8466">
                  <c:v>19</c:v>
                </c:pt>
                <c:pt idx="8467">
                  <c:v>22</c:v>
                </c:pt>
                <c:pt idx="8468">
                  <c:v>20</c:v>
                </c:pt>
                <c:pt idx="8469">
                  <c:v>22</c:v>
                </c:pt>
                <c:pt idx="8470">
                  <c:v>20</c:v>
                </c:pt>
                <c:pt idx="8471">
                  <c:v>19</c:v>
                </c:pt>
                <c:pt idx="8472">
                  <c:v>21</c:v>
                </c:pt>
                <c:pt idx="8473">
                  <c:v>22</c:v>
                </c:pt>
                <c:pt idx="8474">
                  <c:v>18</c:v>
                </c:pt>
                <c:pt idx="8475">
                  <c:v>26</c:v>
                </c:pt>
                <c:pt idx="8476">
                  <c:v>21</c:v>
                </c:pt>
                <c:pt idx="8477">
                  <c:v>20</c:v>
                </c:pt>
                <c:pt idx="8478">
                  <c:v>21</c:v>
                </c:pt>
                <c:pt idx="8479">
                  <c:v>22</c:v>
                </c:pt>
                <c:pt idx="8480">
                  <c:v>21</c:v>
                </c:pt>
                <c:pt idx="8481">
                  <c:v>21</c:v>
                </c:pt>
                <c:pt idx="8482">
                  <c:v>15</c:v>
                </c:pt>
                <c:pt idx="8483">
                  <c:v>22</c:v>
                </c:pt>
                <c:pt idx="8484">
                  <c:v>21</c:v>
                </c:pt>
                <c:pt idx="8485">
                  <c:v>23</c:v>
                </c:pt>
                <c:pt idx="8486">
                  <c:v>21</c:v>
                </c:pt>
                <c:pt idx="8487">
                  <c:v>21</c:v>
                </c:pt>
                <c:pt idx="8488">
                  <c:v>24</c:v>
                </c:pt>
                <c:pt idx="8489">
                  <c:v>20</c:v>
                </c:pt>
                <c:pt idx="8490">
                  <c:v>21</c:v>
                </c:pt>
                <c:pt idx="8491">
                  <c:v>21</c:v>
                </c:pt>
                <c:pt idx="8492">
                  <c:v>20</c:v>
                </c:pt>
                <c:pt idx="8493">
                  <c:v>20</c:v>
                </c:pt>
                <c:pt idx="8494">
                  <c:v>21</c:v>
                </c:pt>
                <c:pt idx="8495">
                  <c:v>20</c:v>
                </c:pt>
                <c:pt idx="8496">
                  <c:v>27</c:v>
                </c:pt>
                <c:pt idx="8497">
                  <c:v>21</c:v>
                </c:pt>
                <c:pt idx="8498">
                  <c:v>21</c:v>
                </c:pt>
                <c:pt idx="8499">
                  <c:v>21</c:v>
                </c:pt>
                <c:pt idx="8500">
                  <c:v>20</c:v>
                </c:pt>
                <c:pt idx="8501">
                  <c:v>19</c:v>
                </c:pt>
                <c:pt idx="8502">
                  <c:v>19</c:v>
                </c:pt>
                <c:pt idx="8503">
                  <c:v>21</c:v>
                </c:pt>
                <c:pt idx="8504">
                  <c:v>21</c:v>
                </c:pt>
                <c:pt idx="8505">
                  <c:v>20</c:v>
                </c:pt>
                <c:pt idx="8506">
                  <c:v>20</c:v>
                </c:pt>
                <c:pt idx="8507">
                  <c:v>20</c:v>
                </c:pt>
                <c:pt idx="8508">
                  <c:v>19</c:v>
                </c:pt>
                <c:pt idx="8509">
                  <c:v>19</c:v>
                </c:pt>
                <c:pt idx="8510">
                  <c:v>20</c:v>
                </c:pt>
                <c:pt idx="8511">
                  <c:v>22</c:v>
                </c:pt>
                <c:pt idx="8512">
                  <c:v>22</c:v>
                </c:pt>
                <c:pt idx="8513">
                  <c:v>21</c:v>
                </c:pt>
                <c:pt idx="8514">
                  <c:v>20</c:v>
                </c:pt>
                <c:pt idx="8515">
                  <c:v>21</c:v>
                </c:pt>
                <c:pt idx="8516">
                  <c:v>22</c:v>
                </c:pt>
                <c:pt idx="8517">
                  <c:v>23</c:v>
                </c:pt>
                <c:pt idx="8518">
                  <c:v>20</c:v>
                </c:pt>
                <c:pt idx="8519">
                  <c:v>16</c:v>
                </c:pt>
                <c:pt idx="8520">
                  <c:v>22</c:v>
                </c:pt>
                <c:pt idx="8521">
                  <c:v>21</c:v>
                </c:pt>
                <c:pt idx="8522">
                  <c:v>22</c:v>
                </c:pt>
                <c:pt idx="8523">
                  <c:v>19</c:v>
                </c:pt>
                <c:pt idx="8524">
                  <c:v>21</c:v>
                </c:pt>
                <c:pt idx="8525">
                  <c:v>20</c:v>
                </c:pt>
                <c:pt idx="8526">
                  <c:v>20</c:v>
                </c:pt>
                <c:pt idx="8527">
                  <c:v>20</c:v>
                </c:pt>
                <c:pt idx="8528">
                  <c:v>20</c:v>
                </c:pt>
                <c:pt idx="8529">
                  <c:v>21</c:v>
                </c:pt>
                <c:pt idx="8530">
                  <c:v>20</c:v>
                </c:pt>
                <c:pt idx="8531">
                  <c:v>20</c:v>
                </c:pt>
                <c:pt idx="8532">
                  <c:v>20</c:v>
                </c:pt>
                <c:pt idx="8533">
                  <c:v>17</c:v>
                </c:pt>
                <c:pt idx="8534">
                  <c:v>20</c:v>
                </c:pt>
                <c:pt idx="8535">
                  <c:v>21</c:v>
                </c:pt>
                <c:pt idx="8536">
                  <c:v>19</c:v>
                </c:pt>
                <c:pt idx="8537">
                  <c:v>27</c:v>
                </c:pt>
                <c:pt idx="8538">
                  <c:v>21</c:v>
                </c:pt>
                <c:pt idx="8539">
                  <c:v>20</c:v>
                </c:pt>
                <c:pt idx="8540">
                  <c:v>22</c:v>
                </c:pt>
                <c:pt idx="8541">
                  <c:v>21</c:v>
                </c:pt>
                <c:pt idx="8542">
                  <c:v>20</c:v>
                </c:pt>
                <c:pt idx="8543">
                  <c:v>20</c:v>
                </c:pt>
                <c:pt idx="8544">
                  <c:v>19</c:v>
                </c:pt>
                <c:pt idx="8545">
                  <c:v>21</c:v>
                </c:pt>
                <c:pt idx="8546">
                  <c:v>20</c:v>
                </c:pt>
                <c:pt idx="8547">
                  <c:v>20</c:v>
                </c:pt>
                <c:pt idx="8548">
                  <c:v>22</c:v>
                </c:pt>
                <c:pt idx="8549">
                  <c:v>21</c:v>
                </c:pt>
                <c:pt idx="8550">
                  <c:v>21</c:v>
                </c:pt>
                <c:pt idx="8551">
                  <c:v>20</c:v>
                </c:pt>
                <c:pt idx="8552">
                  <c:v>20</c:v>
                </c:pt>
                <c:pt idx="8553">
                  <c:v>20</c:v>
                </c:pt>
                <c:pt idx="8554">
                  <c:v>21</c:v>
                </c:pt>
                <c:pt idx="8555">
                  <c:v>18</c:v>
                </c:pt>
                <c:pt idx="8556">
                  <c:v>22</c:v>
                </c:pt>
                <c:pt idx="8557">
                  <c:v>21</c:v>
                </c:pt>
                <c:pt idx="8558">
                  <c:v>21</c:v>
                </c:pt>
                <c:pt idx="8559">
                  <c:v>14</c:v>
                </c:pt>
                <c:pt idx="8560">
                  <c:v>21</c:v>
                </c:pt>
                <c:pt idx="8561">
                  <c:v>20</c:v>
                </c:pt>
                <c:pt idx="8562">
                  <c:v>20</c:v>
                </c:pt>
                <c:pt idx="8563">
                  <c:v>21</c:v>
                </c:pt>
                <c:pt idx="8564">
                  <c:v>20</c:v>
                </c:pt>
                <c:pt idx="8565">
                  <c:v>21</c:v>
                </c:pt>
                <c:pt idx="8566">
                  <c:v>20</c:v>
                </c:pt>
                <c:pt idx="8567">
                  <c:v>19</c:v>
                </c:pt>
                <c:pt idx="8568">
                  <c:v>20</c:v>
                </c:pt>
                <c:pt idx="8569">
                  <c:v>22</c:v>
                </c:pt>
                <c:pt idx="8570">
                  <c:v>21</c:v>
                </c:pt>
                <c:pt idx="8571">
                  <c:v>21</c:v>
                </c:pt>
                <c:pt idx="8572">
                  <c:v>21</c:v>
                </c:pt>
                <c:pt idx="8573">
                  <c:v>21</c:v>
                </c:pt>
                <c:pt idx="8574">
                  <c:v>20</c:v>
                </c:pt>
                <c:pt idx="8575">
                  <c:v>21</c:v>
                </c:pt>
                <c:pt idx="8576">
                  <c:v>22</c:v>
                </c:pt>
                <c:pt idx="8577">
                  <c:v>21</c:v>
                </c:pt>
                <c:pt idx="8578">
                  <c:v>20</c:v>
                </c:pt>
                <c:pt idx="8579">
                  <c:v>21</c:v>
                </c:pt>
                <c:pt idx="8580">
                  <c:v>21</c:v>
                </c:pt>
                <c:pt idx="8581">
                  <c:v>20</c:v>
                </c:pt>
                <c:pt idx="8582">
                  <c:v>21</c:v>
                </c:pt>
                <c:pt idx="8583">
                  <c:v>22</c:v>
                </c:pt>
                <c:pt idx="8584">
                  <c:v>24</c:v>
                </c:pt>
                <c:pt idx="8585">
                  <c:v>21</c:v>
                </c:pt>
                <c:pt idx="8586">
                  <c:v>16</c:v>
                </c:pt>
                <c:pt idx="8587">
                  <c:v>20</c:v>
                </c:pt>
                <c:pt idx="8588">
                  <c:v>20</c:v>
                </c:pt>
                <c:pt idx="8589">
                  <c:v>21</c:v>
                </c:pt>
                <c:pt idx="8590">
                  <c:v>22</c:v>
                </c:pt>
                <c:pt idx="8591">
                  <c:v>21</c:v>
                </c:pt>
                <c:pt idx="8592">
                  <c:v>22</c:v>
                </c:pt>
                <c:pt idx="8593">
                  <c:v>20</c:v>
                </c:pt>
                <c:pt idx="8594">
                  <c:v>21</c:v>
                </c:pt>
                <c:pt idx="8595">
                  <c:v>21</c:v>
                </c:pt>
                <c:pt idx="8596">
                  <c:v>20</c:v>
                </c:pt>
                <c:pt idx="8597">
                  <c:v>22</c:v>
                </c:pt>
                <c:pt idx="8598">
                  <c:v>18</c:v>
                </c:pt>
                <c:pt idx="8599">
                  <c:v>20</c:v>
                </c:pt>
                <c:pt idx="8600">
                  <c:v>20</c:v>
                </c:pt>
                <c:pt idx="8601">
                  <c:v>21</c:v>
                </c:pt>
                <c:pt idx="8602">
                  <c:v>20</c:v>
                </c:pt>
                <c:pt idx="8603">
                  <c:v>21</c:v>
                </c:pt>
                <c:pt idx="8604">
                  <c:v>20</c:v>
                </c:pt>
                <c:pt idx="8605">
                  <c:v>19</c:v>
                </c:pt>
                <c:pt idx="8606">
                  <c:v>21</c:v>
                </c:pt>
                <c:pt idx="8607">
                  <c:v>19</c:v>
                </c:pt>
                <c:pt idx="8608">
                  <c:v>20</c:v>
                </c:pt>
                <c:pt idx="8609">
                  <c:v>19</c:v>
                </c:pt>
                <c:pt idx="8610">
                  <c:v>20</c:v>
                </c:pt>
                <c:pt idx="8611">
                  <c:v>21</c:v>
                </c:pt>
                <c:pt idx="8612">
                  <c:v>22</c:v>
                </c:pt>
                <c:pt idx="8613">
                  <c:v>20</c:v>
                </c:pt>
                <c:pt idx="8614">
                  <c:v>21</c:v>
                </c:pt>
                <c:pt idx="8615">
                  <c:v>22</c:v>
                </c:pt>
                <c:pt idx="8616">
                  <c:v>21</c:v>
                </c:pt>
                <c:pt idx="8617">
                  <c:v>20</c:v>
                </c:pt>
                <c:pt idx="8618">
                  <c:v>20</c:v>
                </c:pt>
                <c:pt idx="8619">
                  <c:v>21</c:v>
                </c:pt>
                <c:pt idx="8620">
                  <c:v>21</c:v>
                </c:pt>
                <c:pt idx="8621">
                  <c:v>20</c:v>
                </c:pt>
                <c:pt idx="8622">
                  <c:v>21</c:v>
                </c:pt>
                <c:pt idx="8623">
                  <c:v>18</c:v>
                </c:pt>
                <c:pt idx="8624">
                  <c:v>19</c:v>
                </c:pt>
                <c:pt idx="8625">
                  <c:v>20</c:v>
                </c:pt>
                <c:pt idx="8626">
                  <c:v>21</c:v>
                </c:pt>
                <c:pt idx="8627">
                  <c:v>21</c:v>
                </c:pt>
                <c:pt idx="8628">
                  <c:v>20</c:v>
                </c:pt>
                <c:pt idx="8629">
                  <c:v>20</c:v>
                </c:pt>
                <c:pt idx="8630">
                  <c:v>19</c:v>
                </c:pt>
                <c:pt idx="8631">
                  <c:v>22</c:v>
                </c:pt>
                <c:pt idx="8632">
                  <c:v>20</c:v>
                </c:pt>
                <c:pt idx="8633">
                  <c:v>22</c:v>
                </c:pt>
                <c:pt idx="8634">
                  <c:v>20</c:v>
                </c:pt>
                <c:pt idx="8635">
                  <c:v>21</c:v>
                </c:pt>
                <c:pt idx="8636">
                  <c:v>22</c:v>
                </c:pt>
                <c:pt idx="8637">
                  <c:v>21</c:v>
                </c:pt>
                <c:pt idx="8638">
                  <c:v>21</c:v>
                </c:pt>
                <c:pt idx="8639">
                  <c:v>21</c:v>
                </c:pt>
                <c:pt idx="8640">
                  <c:v>20</c:v>
                </c:pt>
                <c:pt idx="8641">
                  <c:v>19</c:v>
                </c:pt>
                <c:pt idx="8642">
                  <c:v>22</c:v>
                </c:pt>
                <c:pt idx="8643">
                  <c:v>20</c:v>
                </c:pt>
                <c:pt idx="8644">
                  <c:v>18</c:v>
                </c:pt>
                <c:pt idx="8645">
                  <c:v>19</c:v>
                </c:pt>
                <c:pt idx="8646">
                  <c:v>20</c:v>
                </c:pt>
                <c:pt idx="8647">
                  <c:v>20</c:v>
                </c:pt>
                <c:pt idx="8648">
                  <c:v>21</c:v>
                </c:pt>
                <c:pt idx="8649">
                  <c:v>20</c:v>
                </c:pt>
                <c:pt idx="8650">
                  <c:v>17</c:v>
                </c:pt>
                <c:pt idx="8651">
                  <c:v>20</c:v>
                </c:pt>
                <c:pt idx="8652">
                  <c:v>20</c:v>
                </c:pt>
                <c:pt idx="8653">
                  <c:v>21</c:v>
                </c:pt>
                <c:pt idx="8654">
                  <c:v>20</c:v>
                </c:pt>
                <c:pt idx="8655">
                  <c:v>19</c:v>
                </c:pt>
                <c:pt idx="8656">
                  <c:v>19</c:v>
                </c:pt>
                <c:pt idx="8657">
                  <c:v>21</c:v>
                </c:pt>
                <c:pt idx="8658">
                  <c:v>22</c:v>
                </c:pt>
                <c:pt idx="8659">
                  <c:v>20</c:v>
                </c:pt>
                <c:pt idx="8660">
                  <c:v>20</c:v>
                </c:pt>
                <c:pt idx="8661">
                  <c:v>21</c:v>
                </c:pt>
                <c:pt idx="8662">
                  <c:v>19</c:v>
                </c:pt>
                <c:pt idx="8663">
                  <c:v>20</c:v>
                </c:pt>
                <c:pt idx="8664">
                  <c:v>22</c:v>
                </c:pt>
                <c:pt idx="8665">
                  <c:v>21</c:v>
                </c:pt>
                <c:pt idx="8666">
                  <c:v>19</c:v>
                </c:pt>
                <c:pt idx="8667">
                  <c:v>21</c:v>
                </c:pt>
                <c:pt idx="8668">
                  <c:v>21</c:v>
                </c:pt>
                <c:pt idx="8669">
                  <c:v>20</c:v>
                </c:pt>
                <c:pt idx="8670">
                  <c:v>19</c:v>
                </c:pt>
                <c:pt idx="8671">
                  <c:v>19</c:v>
                </c:pt>
                <c:pt idx="8672">
                  <c:v>18</c:v>
                </c:pt>
                <c:pt idx="8673">
                  <c:v>18</c:v>
                </c:pt>
                <c:pt idx="8674">
                  <c:v>20</c:v>
                </c:pt>
                <c:pt idx="8675">
                  <c:v>21</c:v>
                </c:pt>
                <c:pt idx="8676">
                  <c:v>22</c:v>
                </c:pt>
                <c:pt idx="8677">
                  <c:v>22</c:v>
                </c:pt>
                <c:pt idx="8678">
                  <c:v>21</c:v>
                </c:pt>
                <c:pt idx="8679">
                  <c:v>22</c:v>
                </c:pt>
                <c:pt idx="8680">
                  <c:v>22</c:v>
                </c:pt>
                <c:pt idx="8681">
                  <c:v>16</c:v>
                </c:pt>
                <c:pt idx="8682">
                  <c:v>20</c:v>
                </c:pt>
                <c:pt idx="8683">
                  <c:v>20</c:v>
                </c:pt>
                <c:pt idx="8684">
                  <c:v>20</c:v>
                </c:pt>
                <c:pt idx="8685">
                  <c:v>22</c:v>
                </c:pt>
                <c:pt idx="8686">
                  <c:v>19</c:v>
                </c:pt>
                <c:pt idx="8687">
                  <c:v>20</c:v>
                </c:pt>
                <c:pt idx="8688">
                  <c:v>21</c:v>
                </c:pt>
                <c:pt idx="8689">
                  <c:v>21</c:v>
                </c:pt>
                <c:pt idx="8690">
                  <c:v>20</c:v>
                </c:pt>
                <c:pt idx="8691">
                  <c:v>22</c:v>
                </c:pt>
                <c:pt idx="8692">
                  <c:v>20</c:v>
                </c:pt>
                <c:pt idx="8693">
                  <c:v>21</c:v>
                </c:pt>
                <c:pt idx="8694">
                  <c:v>21</c:v>
                </c:pt>
                <c:pt idx="8695">
                  <c:v>21</c:v>
                </c:pt>
                <c:pt idx="8696">
                  <c:v>19</c:v>
                </c:pt>
                <c:pt idx="8697">
                  <c:v>19</c:v>
                </c:pt>
                <c:pt idx="8698">
                  <c:v>22</c:v>
                </c:pt>
                <c:pt idx="8699">
                  <c:v>20</c:v>
                </c:pt>
                <c:pt idx="8700">
                  <c:v>21</c:v>
                </c:pt>
                <c:pt idx="8701">
                  <c:v>17</c:v>
                </c:pt>
                <c:pt idx="8702">
                  <c:v>21</c:v>
                </c:pt>
                <c:pt idx="8703">
                  <c:v>21</c:v>
                </c:pt>
                <c:pt idx="8704">
                  <c:v>20</c:v>
                </c:pt>
                <c:pt idx="8705">
                  <c:v>21</c:v>
                </c:pt>
                <c:pt idx="8706">
                  <c:v>20</c:v>
                </c:pt>
                <c:pt idx="8707">
                  <c:v>20</c:v>
                </c:pt>
                <c:pt idx="8708">
                  <c:v>21</c:v>
                </c:pt>
                <c:pt idx="8709">
                  <c:v>19</c:v>
                </c:pt>
                <c:pt idx="8710">
                  <c:v>20</c:v>
                </c:pt>
                <c:pt idx="8711">
                  <c:v>20</c:v>
                </c:pt>
                <c:pt idx="8712">
                  <c:v>21</c:v>
                </c:pt>
                <c:pt idx="8713">
                  <c:v>22</c:v>
                </c:pt>
                <c:pt idx="8714">
                  <c:v>21</c:v>
                </c:pt>
                <c:pt idx="8715">
                  <c:v>20</c:v>
                </c:pt>
                <c:pt idx="8716">
                  <c:v>20</c:v>
                </c:pt>
                <c:pt idx="8717">
                  <c:v>20</c:v>
                </c:pt>
                <c:pt idx="8718">
                  <c:v>20</c:v>
                </c:pt>
                <c:pt idx="8719">
                  <c:v>21</c:v>
                </c:pt>
                <c:pt idx="8720">
                  <c:v>21</c:v>
                </c:pt>
                <c:pt idx="8721">
                  <c:v>19</c:v>
                </c:pt>
                <c:pt idx="8722">
                  <c:v>19</c:v>
                </c:pt>
                <c:pt idx="8723">
                  <c:v>21</c:v>
                </c:pt>
                <c:pt idx="8724">
                  <c:v>20</c:v>
                </c:pt>
                <c:pt idx="8725">
                  <c:v>20</c:v>
                </c:pt>
                <c:pt idx="8726">
                  <c:v>19</c:v>
                </c:pt>
                <c:pt idx="8727">
                  <c:v>22</c:v>
                </c:pt>
                <c:pt idx="8728">
                  <c:v>20</c:v>
                </c:pt>
                <c:pt idx="8729">
                  <c:v>19</c:v>
                </c:pt>
                <c:pt idx="8730">
                  <c:v>20</c:v>
                </c:pt>
                <c:pt idx="8731">
                  <c:v>20</c:v>
                </c:pt>
                <c:pt idx="8732">
                  <c:v>20</c:v>
                </c:pt>
                <c:pt idx="8733">
                  <c:v>21</c:v>
                </c:pt>
                <c:pt idx="8734">
                  <c:v>20</c:v>
                </c:pt>
                <c:pt idx="8735">
                  <c:v>21</c:v>
                </c:pt>
                <c:pt idx="8736">
                  <c:v>20</c:v>
                </c:pt>
                <c:pt idx="8737">
                  <c:v>20</c:v>
                </c:pt>
                <c:pt idx="8738">
                  <c:v>20</c:v>
                </c:pt>
                <c:pt idx="8739">
                  <c:v>20</c:v>
                </c:pt>
                <c:pt idx="8740">
                  <c:v>21</c:v>
                </c:pt>
                <c:pt idx="8741">
                  <c:v>21</c:v>
                </c:pt>
                <c:pt idx="8742">
                  <c:v>21</c:v>
                </c:pt>
                <c:pt idx="8743">
                  <c:v>20</c:v>
                </c:pt>
                <c:pt idx="8744">
                  <c:v>19</c:v>
                </c:pt>
                <c:pt idx="8745">
                  <c:v>23</c:v>
                </c:pt>
                <c:pt idx="8746">
                  <c:v>23</c:v>
                </c:pt>
                <c:pt idx="8747">
                  <c:v>21</c:v>
                </c:pt>
                <c:pt idx="8748">
                  <c:v>19</c:v>
                </c:pt>
                <c:pt idx="8749">
                  <c:v>24</c:v>
                </c:pt>
                <c:pt idx="8750">
                  <c:v>25</c:v>
                </c:pt>
                <c:pt idx="8751">
                  <c:v>26</c:v>
                </c:pt>
                <c:pt idx="8752">
                  <c:v>21</c:v>
                </c:pt>
                <c:pt idx="8753">
                  <c:v>17</c:v>
                </c:pt>
                <c:pt idx="8754">
                  <c:v>21</c:v>
                </c:pt>
                <c:pt idx="8755">
                  <c:v>22</c:v>
                </c:pt>
                <c:pt idx="8756">
                  <c:v>21</c:v>
                </c:pt>
                <c:pt idx="8757">
                  <c:v>21</c:v>
                </c:pt>
                <c:pt idx="8758">
                  <c:v>19</c:v>
                </c:pt>
                <c:pt idx="8759">
                  <c:v>20</c:v>
                </c:pt>
                <c:pt idx="8760">
                  <c:v>21</c:v>
                </c:pt>
                <c:pt idx="8761">
                  <c:v>18</c:v>
                </c:pt>
                <c:pt idx="8762">
                  <c:v>17</c:v>
                </c:pt>
                <c:pt idx="8763">
                  <c:v>20</c:v>
                </c:pt>
                <c:pt idx="8764">
                  <c:v>19</c:v>
                </c:pt>
                <c:pt idx="8765">
                  <c:v>19</c:v>
                </c:pt>
                <c:pt idx="8766">
                  <c:v>20</c:v>
                </c:pt>
                <c:pt idx="8767">
                  <c:v>21</c:v>
                </c:pt>
                <c:pt idx="8768">
                  <c:v>21</c:v>
                </c:pt>
                <c:pt idx="8769">
                  <c:v>20</c:v>
                </c:pt>
                <c:pt idx="8770">
                  <c:v>19</c:v>
                </c:pt>
                <c:pt idx="8771">
                  <c:v>21</c:v>
                </c:pt>
                <c:pt idx="8772">
                  <c:v>20</c:v>
                </c:pt>
                <c:pt idx="8773">
                  <c:v>20</c:v>
                </c:pt>
                <c:pt idx="8774">
                  <c:v>21</c:v>
                </c:pt>
                <c:pt idx="8775">
                  <c:v>20</c:v>
                </c:pt>
                <c:pt idx="8776">
                  <c:v>22</c:v>
                </c:pt>
                <c:pt idx="8777">
                  <c:v>19</c:v>
                </c:pt>
                <c:pt idx="8778">
                  <c:v>21</c:v>
                </c:pt>
                <c:pt idx="8779">
                  <c:v>21</c:v>
                </c:pt>
                <c:pt idx="8780">
                  <c:v>21</c:v>
                </c:pt>
                <c:pt idx="8781">
                  <c:v>20</c:v>
                </c:pt>
                <c:pt idx="8782">
                  <c:v>20</c:v>
                </c:pt>
                <c:pt idx="8783">
                  <c:v>20</c:v>
                </c:pt>
                <c:pt idx="8784">
                  <c:v>19</c:v>
                </c:pt>
                <c:pt idx="8785">
                  <c:v>20</c:v>
                </c:pt>
                <c:pt idx="8786">
                  <c:v>20</c:v>
                </c:pt>
                <c:pt idx="8787">
                  <c:v>23</c:v>
                </c:pt>
                <c:pt idx="8788">
                  <c:v>20</c:v>
                </c:pt>
                <c:pt idx="8789">
                  <c:v>21</c:v>
                </c:pt>
                <c:pt idx="8790">
                  <c:v>20</c:v>
                </c:pt>
                <c:pt idx="8791">
                  <c:v>20</c:v>
                </c:pt>
                <c:pt idx="8792">
                  <c:v>20</c:v>
                </c:pt>
                <c:pt idx="8793">
                  <c:v>23</c:v>
                </c:pt>
                <c:pt idx="8794">
                  <c:v>20</c:v>
                </c:pt>
                <c:pt idx="8795">
                  <c:v>19</c:v>
                </c:pt>
                <c:pt idx="8796">
                  <c:v>20</c:v>
                </c:pt>
                <c:pt idx="8797">
                  <c:v>22</c:v>
                </c:pt>
                <c:pt idx="8798">
                  <c:v>21</c:v>
                </c:pt>
                <c:pt idx="8799">
                  <c:v>20</c:v>
                </c:pt>
                <c:pt idx="8800">
                  <c:v>22</c:v>
                </c:pt>
                <c:pt idx="8801">
                  <c:v>20</c:v>
                </c:pt>
                <c:pt idx="8802">
                  <c:v>21</c:v>
                </c:pt>
                <c:pt idx="8803">
                  <c:v>21</c:v>
                </c:pt>
                <c:pt idx="8804">
                  <c:v>21</c:v>
                </c:pt>
                <c:pt idx="8805">
                  <c:v>19</c:v>
                </c:pt>
                <c:pt idx="8806">
                  <c:v>20</c:v>
                </c:pt>
                <c:pt idx="8807">
                  <c:v>19</c:v>
                </c:pt>
                <c:pt idx="8808">
                  <c:v>21</c:v>
                </c:pt>
                <c:pt idx="8809">
                  <c:v>22</c:v>
                </c:pt>
                <c:pt idx="8810">
                  <c:v>16</c:v>
                </c:pt>
                <c:pt idx="8811">
                  <c:v>20</c:v>
                </c:pt>
                <c:pt idx="8812">
                  <c:v>19</c:v>
                </c:pt>
                <c:pt idx="8813">
                  <c:v>17</c:v>
                </c:pt>
                <c:pt idx="8814">
                  <c:v>21</c:v>
                </c:pt>
                <c:pt idx="8815">
                  <c:v>19</c:v>
                </c:pt>
                <c:pt idx="8816">
                  <c:v>20</c:v>
                </c:pt>
                <c:pt idx="8817">
                  <c:v>20</c:v>
                </c:pt>
                <c:pt idx="8818">
                  <c:v>21</c:v>
                </c:pt>
                <c:pt idx="8819">
                  <c:v>21</c:v>
                </c:pt>
                <c:pt idx="8820">
                  <c:v>19</c:v>
                </c:pt>
                <c:pt idx="8821">
                  <c:v>22</c:v>
                </c:pt>
                <c:pt idx="8822">
                  <c:v>18</c:v>
                </c:pt>
                <c:pt idx="8823">
                  <c:v>20</c:v>
                </c:pt>
                <c:pt idx="8824">
                  <c:v>22</c:v>
                </c:pt>
                <c:pt idx="8825">
                  <c:v>21</c:v>
                </c:pt>
                <c:pt idx="8826">
                  <c:v>23</c:v>
                </c:pt>
                <c:pt idx="8827">
                  <c:v>24</c:v>
                </c:pt>
                <c:pt idx="8828">
                  <c:v>17</c:v>
                </c:pt>
                <c:pt idx="8829">
                  <c:v>21</c:v>
                </c:pt>
                <c:pt idx="8830">
                  <c:v>20</c:v>
                </c:pt>
                <c:pt idx="8831">
                  <c:v>20</c:v>
                </c:pt>
                <c:pt idx="8832">
                  <c:v>18</c:v>
                </c:pt>
                <c:pt idx="8833">
                  <c:v>20</c:v>
                </c:pt>
                <c:pt idx="8834">
                  <c:v>23</c:v>
                </c:pt>
                <c:pt idx="8835">
                  <c:v>19</c:v>
                </c:pt>
                <c:pt idx="8836">
                  <c:v>21</c:v>
                </c:pt>
                <c:pt idx="8837">
                  <c:v>18</c:v>
                </c:pt>
                <c:pt idx="8838">
                  <c:v>23</c:v>
                </c:pt>
                <c:pt idx="8839">
                  <c:v>20</c:v>
                </c:pt>
                <c:pt idx="8840">
                  <c:v>21</c:v>
                </c:pt>
                <c:pt idx="8841">
                  <c:v>22</c:v>
                </c:pt>
                <c:pt idx="8842">
                  <c:v>20</c:v>
                </c:pt>
                <c:pt idx="8843">
                  <c:v>23</c:v>
                </c:pt>
                <c:pt idx="8844">
                  <c:v>20</c:v>
                </c:pt>
                <c:pt idx="8845">
                  <c:v>24</c:v>
                </c:pt>
                <c:pt idx="8846">
                  <c:v>22</c:v>
                </c:pt>
                <c:pt idx="8847">
                  <c:v>21</c:v>
                </c:pt>
                <c:pt idx="8848">
                  <c:v>22</c:v>
                </c:pt>
                <c:pt idx="8849">
                  <c:v>21</c:v>
                </c:pt>
                <c:pt idx="8850">
                  <c:v>19</c:v>
                </c:pt>
                <c:pt idx="8851">
                  <c:v>20</c:v>
                </c:pt>
                <c:pt idx="8852">
                  <c:v>14</c:v>
                </c:pt>
                <c:pt idx="8853">
                  <c:v>21</c:v>
                </c:pt>
                <c:pt idx="8854">
                  <c:v>18</c:v>
                </c:pt>
                <c:pt idx="8855">
                  <c:v>19</c:v>
                </c:pt>
                <c:pt idx="8856">
                  <c:v>19</c:v>
                </c:pt>
                <c:pt idx="8857">
                  <c:v>21</c:v>
                </c:pt>
                <c:pt idx="8858">
                  <c:v>20</c:v>
                </c:pt>
                <c:pt idx="8859">
                  <c:v>21</c:v>
                </c:pt>
                <c:pt idx="8860">
                  <c:v>21</c:v>
                </c:pt>
                <c:pt idx="8861">
                  <c:v>18</c:v>
                </c:pt>
                <c:pt idx="8862">
                  <c:v>21</c:v>
                </c:pt>
                <c:pt idx="8863">
                  <c:v>27</c:v>
                </c:pt>
                <c:pt idx="8864">
                  <c:v>23</c:v>
                </c:pt>
                <c:pt idx="8865">
                  <c:v>21</c:v>
                </c:pt>
                <c:pt idx="8866">
                  <c:v>20</c:v>
                </c:pt>
                <c:pt idx="8867">
                  <c:v>20</c:v>
                </c:pt>
                <c:pt idx="8868">
                  <c:v>20</c:v>
                </c:pt>
                <c:pt idx="8869">
                  <c:v>23</c:v>
                </c:pt>
                <c:pt idx="8870">
                  <c:v>20</c:v>
                </c:pt>
                <c:pt idx="8871">
                  <c:v>19</c:v>
                </c:pt>
                <c:pt idx="8872">
                  <c:v>23</c:v>
                </c:pt>
                <c:pt idx="8873">
                  <c:v>21</c:v>
                </c:pt>
                <c:pt idx="8874">
                  <c:v>20</c:v>
                </c:pt>
                <c:pt idx="8875">
                  <c:v>19</c:v>
                </c:pt>
                <c:pt idx="8876">
                  <c:v>19</c:v>
                </c:pt>
                <c:pt idx="8877">
                  <c:v>20</c:v>
                </c:pt>
                <c:pt idx="8878">
                  <c:v>20</c:v>
                </c:pt>
                <c:pt idx="8879">
                  <c:v>15</c:v>
                </c:pt>
                <c:pt idx="8880">
                  <c:v>22</c:v>
                </c:pt>
                <c:pt idx="8881">
                  <c:v>21</c:v>
                </c:pt>
                <c:pt idx="8882">
                  <c:v>18</c:v>
                </c:pt>
                <c:pt idx="8883">
                  <c:v>20</c:v>
                </c:pt>
                <c:pt idx="8884">
                  <c:v>17</c:v>
                </c:pt>
                <c:pt idx="8885">
                  <c:v>19</c:v>
                </c:pt>
                <c:pt idx="8886">
                  <c:v>21</c:v>
                </c:pt>
                <c:pt idx="8887">
                  <c:v>20</c:v>
                </c:pt>
                <c:pt idx="8888">
                  <c:v>21</c:v>
                </c:pt>
                <c:pt idx="8889">
                  <c:v>19</c:v>
                </c:pt>
                <c:pt idx="8890">
                  <c:v>26</c:v>
                </c:pt>
                <c:pt idx="8891">
                  <c:v>22</c:v>
                </c:pt>
                <c:pt idx="8892">
                  <c:v>21</c:v>
                </c:pt>
                <c:pt idx="8893">
                  <c:v>21</c:v>
                </c:pt>
                <c:pt idx="8894">
                  <c:v>20</c:v>
                </c:pt>
                <c:pt idx="8895">
                  <c:v>22</c:v>
                </c:pt>
                <c:pt idx="8896">
                  <c:v>15</c:v>
                </c:pt>
                <c:pt idx="8897">
                  <c:v>22</c:v>
                </c:pt>
                <c:pt idx="8898">
                  <c:v>20</c:v>
                </c:pt>
                <c:pt idx="8899">
                  <c:v>20</c:v>
                </c:pt>
                <c:pt idx="8900">
                  <c:v>21</c:v>
                </c:pt>
                <c:pt idx="8901">
                  <c:v>13</c:v>
                </c:pt>
                <c:pt idx="8902">
                  <c:v>13</c:v>
                </c:pt>
                <c:pt idx="8903">
                  <c:v>21</c:v>
                </c:pt>
                <c:pt idx="8904">
                  <c:v>23</c:v>
                </c:pt>
                <c:pt idx="8905">
                  <c:v>21</c:v>
                </c:pt>
                <c:pt idx="8906">
                  <c:v>20</c:v>
                </c:pt>
                <c:pt idx="8907">
                  <c:v>21</c:v>
                </c:pt>
                <c:pt idx="8908">
                  <c:v>14</c:v>
                </c:pt>
                <c:pt idx="8909">
                  <c:v>21</c:v>
                </c:pt>
                <c:pt idx="8910">
                  <c:v>16</c:v>
                </c:pt>
                <c:pt idx="8911">
                  <c:v>20</c:v>
                </c:pt>
                <c:pt idx="8912">
                  <c:v>22</c:v>
                </c:pt>
                <c:pt idx="8913">
                  <c:v>16</c:v>
                </c:pt>
                <c:pt idx="8914">
                  <c:v>21</c:v>
                </c:pt>
                <c:pt idx="8915">
                  <c:v>21</c:v>
                </c:pt>
                <c:pt idx="8916">
                  <c:v>20</c:v>
                </c:pt>
                <c:pt idx="8917">
                  <c:v>21</c:v>
                </c:pt>
                <c:pt idx="8918">
                  <c:v>21</c:v>
                </c:pt>
                <c:pt idx="8919">
                  <c:v>19</c:v>
                </c:pt>
                <c:pt idx="8920">
                  <c:v>13</c:v>
                </c:pt>
                <c:pt idx="8921">
                  <c:v>13</c:v>
                </c:pt>
                <c:pt idx="8922">
                  <c:v>20</c:v>
                </c:pt>
                <c:pt idx="8923">
                  <c:v>31</c:v>
                </c:pt>
                <c:pt idx="8924">
                  <c:v>23</c:v>
                </c:pt>
                <c:pt idx="8925">
                  <c:v>19</c:v>
                </c:pt>
                <c:pt idx="8926">
                  <c:v>23</c:v>
                </c:pt>
                <c:pt idx="8927">
                  <c:v>18</c:v>
                </c:pt>
                <c:pt idx="8928">
                  <c:v>24</c:v>
                </c:pt>
                <c:pt idx="8929">
                  <c:v>19</c:v>
                </c:pt>
                <c:pt idx="8930">
                  <c:v>21</c:v>
                </c:pt>
                <c:pt idx="8931">
                  <c:v>20</c:v>
                </c:pt>
                <c:pt idx="8932">
                  <c:v>23</c:v>
                </c:pt>
                <c:pt idx="8933">
                  <c:v>22</c:v>
                </c:pt>
                <c:pt idx="8934">
                  <c:v>21</c:v>
                </c:pt>
                <c:pt idx="8935">
                  <c:v>20</c:v>
                </c:pt>
                <c:pt idx="8936">
                  <c:v>22</c:v>
                </c:pt>
                <c:pt idx="8937">
                  <c:v>19</c:v>
                </c:pt>
                <c:pt idx="8938">
                  <c:v>20</c:v>
                </c:pt>
                <c:pt idx="8939">
                  <c:v>21</c:v>
                </c:pt>
                <c:pt idx="8940">
                  <c:v>19</c:v>
                </c:pt>
                <c:pt idx="8941">
                  <c:v>21</c:v>
                </c:pt>
                <c:pt idx="8942">
                  <c:v>20</c:v>
                </c:pt>
                <c:pt idx="8943">
                  <c:v>20</c:v>
                </c:pt>
                <c:pt idx="8944">
                  <c:v>19</c:v>
                </c:pt>
                <c:pt idx="8945">
                  <c:v>20</c:v>
                </c:pt>
                <c:pt idx="8946">
                  <c:v>20</c:v>
                </c:pt>
                <c:pt idx="8947">
                  <c:v>13</c:v>
                </c:pt>
                <c:pt idx="8948">
                  <c:v>18</c:v>
                </c:pt>
                <c:pt idx="8949">
                  <c:v>13</c:v>
                </c:pt>
                <c:pt idx="8950">
                  <c:v>24</c:v>
                </c:pt>
                <c:pt idx="8951">
                  <c:v>18</c:v>
                </c:pt>
                <c:pt idx="8952">
                  <c:v>19</c:v>
                </c:pt>
                <c:pt idx="8953">
                  <c:v>21</c:v>
                </c:pt>
                <c:pt idx="8954">
                  <c:v>20</c:v>
                </c:pt>
                <c:pt idx="8955">
                  <c:v>20</c:v>
                </c:pt>
                <c:pt idx="8956">
                  <c:v>25</c:v>
                </c:pt>
                <c:pt idx="8957">
                  <c:v>21</c:v>
                </c:pt>
                <c:pt idx="8958">
                  <c:v>19</c:v>
                </c:pt>
                <c:pt idx="8959">
                  <c:v>19</c:v>
                </c:pt>
                <c:pt idx="8960">
                  <c:v>20</c:v>
                </c:pt>
                <c:pt idx="8961">
                  <c:v>21</c:v>
                </c:pt>
                <c:pt idx="8962">
                  <c:v>20</c:v>
                </c:pt>
                <c:pt idx="8963">
                  <c:v>12</c:v>
                </c:pt>
                <c:pt idx="8964">
                  <c:v>20</c:v>
                </c:pt>
                <c:pt idx="8965">
                  <c:v>19</c:v>
                </c:pt>
                <c:pt idx="8966">
                  <c:v>22</c:v>
                </c:pt>
                <c:pt idx="8967">
                  <c:v>29</c:v>
                </c:pt>
                <c:pt idx="8968">
                  <c:v>22</c:v>
                </c:pt>
                <c:pt idx="8969">
                  <c:v>21</c:v>
                </c:pt>
                <c:pt idx="8970">
                  <c:v>20</c:v>
                </c:pt>
                <c:pt idx="8971">
                  <c:v>19</c:v>
                </c:pt>
                <c:pt idx="8972">
                  <c:v>20</c:v>
                </c:pt>
                <c:pt idx="8973">
                  <c:v>20</c:v>
                </c:pt>
                <c:pt idx="8974">
                  <c:v>19</c:v>
                </c:pt>
                <c:pt idx="8975">
                  <c:v>20</c:v>
                </c:pt>
                <c:pt idx="8976">
                  <c:v>23</c:v>
                </c:pt>
                <c:pt idx="8977">
                  <c:v>21</c:v>
                </c:pt>
                <c:pt idx="8978">
                  <c:v>19</c:v>
                </c:pt>
                <c:pt idx="8979">
                  <c:v>21</c:v>
                </c:pt>
                <c:pt idx="8980">
                  <c:v>22</c:v>
                </c:pt>
                <c:pt idx="8981">
                  <c:v>22</c:v>
                </c:pt>
                <c:pt idx="8982">
                  <c:v>20</c:v>
                </c:pt>
                <c:pt idx="8983">
                  <c:v>15</c:v>
                </c:pt>
                <c:pt idx="8984">
                  <c:v>21</c:v>
                </c:pt>
                <c:pt idx="8985">
                  <c:v>14</c:v>
                </c:pt>
                <c:pt idx="8986">
                  <c:v>19</c:v>
                </c:pt>
                <c:pt idx="8987">
                  <c:v>20</c:v>
                </c:pt>
                <c:pt idx="8988">
                  <c:v>21</c:v>
                </c:pt>
                <c:pt idx="8989">
                  <c:v>23</c:v>
                </c:pt>
                <c:pt idx="8990">
                  <c:v>19</c:v>
                </c:pt>
                <c:pt idx="8991">
                  <c:v>14</c:v>
                </c:pt>
                <c:pt idx="8992">
                  <c:v>14</c:v>
                </c:pt>
                <c:pt idx="8993">
                  <c:v>21</c:v>
                </c:pt>
                <c:pt idx="8994">
                  <c:v>20</c:v>
                </c:pt>
                <c:pt idx="8995">
                  <c:v>21</c:v>
                </c:pt>
                <c:pt idx="8996">
                  <c:v>20</c:v>
                </c:pt>
                <c:pt idx="8997">
                  <c:v>21</c:v>
                </c:pt>
                <c:pt idx="8998">
                  <c:v>20</c:v>
                </c:pt>
                <c:pt idx="8999">
                  <c:v>21</c:v>
                </c:pt>
                <c:pt idx="9000">
                  <c:v>20</c:v>
                </c:pt>
                <c:pt idx="9001">
                  <c:v>22</c:v>
                </c:pt>
                <c:pt idx="9002">
                  <c:v>20</c:v>
                </c:pt>
                <c:pt idx="9003">
                  <c:v>23</c:v>
                </c:pt>
                <c:pt idx="9004">
                  <c:v>13</c:v>
                </c:pt>
                <c:pt idx="9005">
                  <c:v>15</c:v>
                </c:pt>
                <c:pt idx="9006">
                  <c:v>14</c:v>
                </c:pt>
                <c:pt idx="9007">
                  <c:v>26</c:v>
                </c:pt>
                <c:pt idx="9008">
                  <c:v>20</c:v>
                </c:pt>
                <c:pt idx="9009">
                  <c:v>20</c:v>
                </c:pt>
                <c:pt idx="9010">
                  <c:v>15</c:v>
                </c:pt>
                <c:pt idx="9011">
                  <c:v>19</c:v>
                </c:pt>
                <c:pt idx="9012">
                  <c:v>21</c:v>
                </c:pt>
                <c:pt idx="9013">
                  <c:v>20</c:v>
                </c:pt>
                <c:pt idx="9014">
                  <c:v>20</c:v>
                </c:pt>
                <c:pt idx="9015">
                  <c:v>17</c:v>
                </c:pt>
                <c:pt idx="9016">
                  <c:v>24</c:v>
                </c:pt>
                <c:pt idx="9017">
                  <c:v>20</c:v>
                </c:pt>
                <c:pt idx="9018">
                  <c:v>27</c:v>
                </c:pt>
                <c:pt idx="9019">
                  <c:v>18</c:v>
                </c:pt>
                <c:pt idx="9020">
                  <c:v>19</c:v>
                </c:pt>
                <c:pt idx="9021">
                  <c:v>14</c:v>
                </c:pt>
                <c:pt idx="9022">
                  <c:v>16</c:v>
                </c:pt>
                <c:pt idx="9023">
                  <c:v>17</c:v>
                </c:pt>
                <c:pt idx="9024">
                  <c:v>22</c:v>
                </c:pt>
                <c:pt idx="9025">
                  <c:v>23</c:v>
                </c:pt>
                <c:pt idx="9026">
                  <c:v>15</c:v>
                </c:pt>
                <c:pt idx="9027">
                  <c:v>14</c:v>
                </c:pt>
                <c:pt idx="9028">
                  <c:v>13</c:v>
                </c:pt>
                <c:pt idx="9029">
                  <c:v>17</c:v>
                </c:pt>
                <c:pt idx="9030">
                  <c:v>22</c:v>
                </c:pt>
                <c:pt idx="9031">
                  <c:v>20</c:v>
                </c:pt>
                <c:pt idx="9032">
                  <c:v>21</c:v>
                </c:pt>
                <c:pt idx="9033">
                  <c:v>20</c:v>
                </c:pt>
                <c:pt idx="9034">
                  <c:v>20</c:v>
                </c:pt>
                <c:pt idx="9035">
                  <c:v>21</c:v>
                </c:pt>
                <c:pt idx="9036">
                  <c:v>20</c:v>
                </c:pt>
                <c:pt idx="9037">
                  <c:v>21</c:v>
                </c:pt>
                <c:pt idx="9038">
                  <c:v>23</c:v>
                </c:pt>
                <c:pt idx="9039">
                  <c:v>20</c:v>
                </c:pt>
                <c:pt idx="9040">
                  <c:v>20</c:v>
                </c:pt>
                <c:pt idx="9041">
                  <c:v>20</c:v>
                </c:pt>
                <c:pt idx="9042">
                  <c:v>20</c:v>
                </c:pt>
                <c:pt idx="9043">
                  <c:v>21</c:v>
                </c:pt>
                <c:pt idx="9044">
                  <c:v>21</c:v>
                </c:pt>
                <c:pt idx="9045">
                  <c:v>19</c:v>
                </c:pt>
                <c:pt idx="9046">
                  <c:v>20</c:v>
                </c:pt>
                <c:pt idx="9047">
                  <c:v>13</c:v>
                </c:pt>
                <c:pt idx="9048">
                  <c:v>16</c:v>
                </c:pt>
                <c:pt idx="9049">
                  <c:v>19</c:v>
                </c:pt>
                <c:pt idx="9050">
                  <c:v>20</c:v>
                </c:pt>
                <c:pt idx="9051">
                  <c:v>20</c:v>
                </c:pt>
                <c:pt idx="9052">
                  <c:v>21</c:v>
                </c:pt>
                <c:pt idx="9053">
                  <c:v>19</c:v>
                </c:pt>
                <c:pt idx="9054">
                  <c:v>19</c:v>
                </c:pt>
                <c:pt idx="9055">
                  <c:v>14</c:v>
                </c:pt>
                <c:pt idx="9056">
                  <c:v>19</c:v>
                </c:pt>
                <c:pt idx="9057">
                  <c:v>19</c:v>
                </c:pt>
                <c:pt idx="9058">
                  <c:v>24</c:v>
                </c:pt>
                <c:pt idx="9059">
                  <c:v>26</c:v>
                </c:pt>
                <c:pt idx="9060">
                  <c:v>18</c:v>
                </c:pt>
                <c:pt idx="9061">
                  <c:v>20</c:v>
                </c:pt>
                <c:pt idx="9062">
                  <c:v>14</c:v>
                </c:pt>
                <c:pt idx="9063">
                  <c:v>22</c:v>
                </c:pt>
                <c:pt idx="9064">
                  <c:v>22</c:v>
                </c:pt>
                <c:pt idx="9065">
                  <c:v>20</c:v>
                </c:pt>
                <c:pt idx="9066">
                  <c:v>20</c:v>
                </c:pt>
                <c:pt idx="9067">
                  <c:v>20</c:v>
                </c:pt>
                <c:pt idx="9068">
                  <c:v>20</c:v>
                </c:pt>
                <c:pt idx="9069">
                  <c:v>22</c:v>
                </c:pt>
                <c:pt idx="9070">
                  <c:v>22</c:v>
                </c:pt>
                <c:pt idx="9071">
                  <c:v>18</c:v>
                </c:pt>
                <c:pt idx="9072">
                  <c:v>21</c:v>
                </c:pt>
                <c:pt idx="9073">
                  <c:v>20</c:v>
                </c:pt>
                <c:pt idx="9074">
                  <c:v>21</c:v>
                </c:pt>
                <c:pt idx="9075">
                  <c:v>17</c:v>
                </c:pt>
                <c:pt idx="9076">
                  <c:v>15</c:v>
                </c:pt>
                <c:pt idx="9077">
                  <c:v>18</c:v>
                </c:pt>
                <c:pt idx="9078">
                  <c:v>20</c:v>
                </c:pt>
                <c:pt idx="9079">
                  <c:v>19</c:v>
                </c:pt>
                <c:pt idx="9080">
                  <c:v>19</c:v>
                </c:pt>
                <c:pt idx="9081">
                  <c:v>20</c:v>
                </c:pt>
                <c:pt idx="9082">
                  <c:v>20</c:v>
                </c:pt>
                <c:pt idx="9083">
                  <c:v>21</c:v>
                </c:pt>
                <c:pt idx="9084">
                  <c:v>13</c:v>
                </c:pt>
                <c:pt idx="9085">
                  <c:v>22</c:v>
                </c:pt>
                <c:pt idx="9086">
                  <c:v>21</c:v>
                </c:pt>
                <c:pt idx="9087">
                  <c:v>24</c:v>
                </c:pt>
                <c:pt idx="9088">
                  <c:v>19</c:v>
                </c:pt>
                <c:pt idx="9089">
                  <c:v>23</c:v>
                </c:pt>
                <c:pt idx="9090">
                  <c:v>19</c:v>
                </c:pt>
                <c:pt idx="9091">
                  <c:v>19</c:v>
                </c:pt>
                <c:pt idx="9092">
                  <c:v>21</c:v>
                </c:pt>
                <c:pt idx="9093">
                  <c:v>14</c:v>
                </c:pt>
                <c:pt idx="9094">
                  <c:v>13</c:v>
                </c:pt>
                <c:pt idx="9095">
                  <c:v>14</c:v>
                </c:pt>
                <c:pt idx="9096">
                  <c:v>23</c:v>
                </c:pt>
                <c:pt idx="9097">
                  <c:v>15</c:v>
                </c:pt>
                <c:pt idx="9098">
                  <c:v>19</c:v>
                </c:pt>
                <c:pt idx="9099">
                  <c:v>22</c:v>
                </c:pt>
                <c:pt idx="9100">
                  <c:v>20</c:v>
                </c:pt>
                <c:pt idx="9101">
                  <c:v>20</c:v>
                </c:pt>
                <c:pt idx="9102">
                  <c:v>33</c:v>
                </c:pt>
                <c:pt idx="9103">
                  <c:v>21</c:v>
                </c:pt>
                <c:pt idx="9104">
                  <c:v>19</c:v>
                </c:pt>
                <c:pt idx="9105">
                  <c:v>20</c:v>
                </c:pt>
                <c:pt idx="9106">
                  <c:v>23</c:v>
                </c:pt>
                <c:pt idx="9107">
                  <c:v>21</c:v>
                </c:pt>
                <c:pt idx="9108">
                  <c:v>23</c:v>
                </c:pt>
                <c:pt idx="9109">
                  <c:v>22</c:v>
                </c:pt>
                <c:pt idx="9110">
                  <c:v>23</c:v>
                </c:pt>
                <c:pt idx="9111">
                  <c:v>21</c:v>
                </c:pt>
                <c:pt idx="9112">
                  <c:v>21</c:v>
                </c:pt>
                <c:pt idx="9113">
                  <c:v>21</c:v>
                </c:pt>
                <c:pt idx="9114">
                  <c:v>27</c:v>
                </c:pt>
                <c:pt idx="9115">
                  <c:v>20</c:v>
                </c:pt>
                <c:pt idx="9116">
                  <c:v>26</c:v>
                </c:pt>
                <c:pt idx="9117">
                  <c:v>16</c:v>
                </c:pt>
                <c:pt idx="9118">
                  <c:v>22</c:v>
                </c:pt>
                <c:pt idx="9119">
                  <c:v>18</c:v>
                </c:pt>
                <c:pt idx="9120">
                  <c:v>20</c:v>
                </c:pt>
                <c:pt idx="9121">
                  <c:v>22</c:v>
                </c:pt>
                <c:pt idx="9122">
                  <c:v>20</c:v>
                </c:pt>
                <c:pt idx="9123">
                  <c:v>22</c:v>
                </c:pt>
                <c:pt idx="9124">
                  <c:v>20</c:v>
                </c:pt>
                <c:pt idx="9125">
                  <c:v>16</c:v>
                </c:pt>
                <c:pt idx="9126">
                  <c:v>18</c:v>
                </c:pt>
                <c:pt idx="9127">
                  <c:v>22</c:v>
                </c:pt>
                <c:pt idx="9128">
                  <c:v>21</c:v>
                </c:pt>
                <c:pt idx="9129">
                  <c:v>21</c:v>
                </c:pt>
                <c:pt idx="9130">
                  <c:v>22</c:v>
                </c:pt>
                <c:pt idx="9131">
                  <c:v>19</c:v>
                </c:pt>
                <c:pt idx="9132">
                  <c:v>22</c:v>
                </c:pt>
                <c:pt idx="9133">
                  <c:v>22</c:v>
                </c:pt>
                <c:pt idx="9134">
                  <c:v>20</c:v>
                </c:pt>
                <c:pt idx="9135">
                  <c:v>20</c:v>
                </c:pt>
                <c:pt idx="9136">
                  <c:v>20</c:v>
                </c:pt>
                <c:pt idx="9137">
                  <c:v>20</c:v>
                </c:pt>
                <c:pt idx="9138">
                  <c:v>20</c:v>
                </c:pt>
                <c:pt idx="9139">
                  <c:v>20</c:v>
                </c:pt>
                <c:pt idx="9140">
                  <c:v>20</c:v>
                </c:pt>
                <c:pt idx="9141">
                  <c:v>21</c:v>
                </c:pt>
                <c:pt idx="9142">
                  <c:v>20</c:v>
                </c:pt>
                <c:pt idx="9143">
                  <c:v>20</c:v>
                </c:pt>
                <c:pt idx="9144">
                  <c:v>21</c:v>
                </c:pt>
                <c:pt idx="9145">
                  <c:v>19</c:v>
                </c:pt>
                <c:pt idx="9146">
                  <c:v>20</c:v>
                </c:pt>
                <c:pt idx="9147">
                  <c:v>18</c:v>
                </c:pt>
                <c:pt idx="9148">
                  <c:v>21</c:v>
                </c:pt>
                <c:pt idx="9149">
                  <c:v>15</c:v>
                </c:pt>
                <c:pt idx="9150">
                  <c:v>20</c:v>
                </c:pt>
                <c:pt idx="9151">
                  <c:v>21</c:v>
                </c:pt>
                <c:pt idx="9152">
                  <c:v>20</c:v>
                </c:pt>
                <c:pt idx="9153">
                  <c:v>21</c:v>
                </c:pt>
                <c:pt idx="9154">
                  <c:v>23</c:v>
                </c:pt>
                <c:pt idx="9155">
                  <c:v>20</c:v>
                </c:pt>
                <c:pt idx="9156">
                  <c:v>20</c:v>
                </c:pt>
                <c:pt idx="9157">
                  <c:v>20</c:v>
                </c:pt>
                <c:pt idx="9158">
                  <c:v>21</c:v>
                </c:pt>
                <c:pt idx="9159">
                  <c:v>20</c:v>
                </c:pt>
                <c:pt idx="9160">
                  <c:v>20</c:v>
                </c:pt>
                <c:pt idx="9161">
                  <c:v>20</c:v>
                </c:pt>
                <c:pt idx="9162">
                  <c:v>20</c:v>
                </c:pt>
                <c:pt idx="9163">
                  <c:v>20</c:v>
                </c:pt>
                <c:pt idx="9164">
                  <c:v>20</c:v>
                </c:pt>
                <c:pt idx="9165">
                  <c:v>20</c:v>
                </c:pt>
                <c:pt idx="9166">
                  <c:v>20</c:v>
                </c:pt>
                <c:pt idx="9167">
                  <c:v>20</c:v>
                </c:pt>
                <c:pt idx="9168">
                  <c:v>20</c:v>
                </c:pt>
                <c:pt idx="9169">
                  <c:v>20</c:v>
                </c:pt>
                <c:pt idx="9170">
                  <c:v>19</c:v>
                </c:pt>
                <c:pt idx="9171">
                  <c:v>20</c:v>
                </c:pt>
                <c:pt idx="9172">
                  <c:v>19</c:v>
                </c:pt>
                <c:pt idx="9173">
                  <c:v>20</c:v>
                </c:pt>
                <c:pt idx="9174">
                  <c:v>20</c:v>
                </c:pt>
                <c:pt idx="9175">
                  <c:v>21</c:v>
                </c:pt>
                <c:pt idx="9176">
                  <c:v>21</c:v>
                </c:pt>
                <c:pt idx="9177">
                  <c:v>21</c:v>
                </c:pt>
                <c:pt idx="9178">
                  <c:v>20</c:v>
                </c:pt>
                <c:pt idx="9179">
                  <c:v>20</c:v>
                </c:pt>
                <c:pt idx="9180">
                  <c:v>19</c:v>
                </c:pt>
                <c:pt idx="9181">
                  <c:v>24</c:v>
                </c:pt>
                <c:pt idx="9182">
                  <c:v>19</c:v>
                </c:pt>
                <c:pt idx="9183">
                  <c:v>16</c:v>
                </c:pt>
                <c:pt idx="9184">
                  <c:v>22</c:v>
                </c:pt>
                <c:pt idx="9185">
                  <c:v>18</c:v>
                </c:pt>
                <c:pt idx="9186">
                  <c:v>16</c:v>
                </c:pt>
                <c:pt idx="9187">
                  <c:v>21</c:v>
                </c:pt>
                <c:pt idx="9188">
                  <c:v>21</c:v>
                </c:pt>
                <c:pt idx="9189">
                  <c:v>21</c:v>
                </c:pt>
                <c:pt idx="9190">
                  <c:v>20</c:v>
                </c:pt>
                <c:pt idx="9191">
                  <c:v>19</c:v>
                </c:pt>
                <c:pt idx="9192">
                  <c:v>14</c:v>
                </c:pt>
                <c:pt idx="9193">
                  <c:v>21</c:v>
                </c:pt>
                <c:pt idx="9194">
                  <c:v>20</c:v>
                </c:pt>
                <c:pt idx="9195">
                  <c:v>21</c:v>
                </c:pt>
                <c:pt idx="9196">
                  <c:v>20</c:v>
                </c:pt>
                <c:pt idx="9197">
                  <c:v>20</c:v>
                </c:pt>
                <c:pt idx="9198">
                  <c:v>20</c:v>
                </c:pt>
                <c:pt idx="9199">
                  <c:v>20</c:v>
                </c:pt>
                <c:pt idx="9200">
                  <c:v>20</c:v>
                </c:pt>
                <c:pt idx="9201">
                  <c:v>21</c:v>
                </c:pt>
                <c:pt idx="9202">
                  <c:v>21</c:v>
                </c:pt>
                <c:pt idx="9203">
                  <c:v>19</c:v>
                </c:pt>
                <c:pt idx="9204">
                  <c:v>16</c:v>
                </c:pt>
                <c:pt idx="9205">
                  <c:v>13</c:v>
                </c:pt>
                <c:pt idx="9206">
                  <c:v>21</c:v>
                </c:pt>
                <c:pt idx="9207">
                  <c:v>18</c:v>
                </c:pt>
                <c:pt idx="9208">
                  <c:v>20</c:v>
                </c:pt>
                <c:pt idx="9209">
                  <c:v>20</c:v>
                </c:pt>
                <c:pt idx="9210">
                  <c:v>21</c:v>
                </c:pt>
                <c:pt idx="9211">
                  <c:v>21</c:v>
                </c:pt>
                <c:pt idx="9212">
                  <c:v>13</c:v>
                </c:pt>
                <c:pt idx="9213">
                  <c:v>17</c:v>
                </c:pt>
                <c:pt idx="9214">
                  <c:v>20</c:v>
                </c:pt>
                <c:pt idx="9215">
                  <c:v>21</c:v>
                </c:pt>
                <c:pt idx="9216">
                  <c:v>19</c:v>
                </c:pt>
                <c:pt idx="9217">
                  <c:v>21</c:v>
                </c:pt>
                <c:pt idx="9218">
                  <c:v>20</c:v>
                </c:pt>
                <c:pt idx="9219">
                  <c:v>23</c:v>
                </c:pt>
                <c:pt idx="9220">
                  <c:v>19</c:v>
                </c:pt>
                <c:pt idx="9221">
                  <c:v>21</c:v>
                </c:pt>
                <c:pt idx="9222">
                  <c:v>20</c:v>
                </c:pt>
                <c:pt idx="9223">
                  <c:v>18</c:v>
                </c:pt>
                <c:pt idx="9224">
                  <c:v>21</c:v>
                </c:pt>
                <c:pt idx="9225">
                  <c:v>21</c:v>
                </c:pt>
                <c:pt idx="9226">
                  <c:v>21</c:v>
                </c:pt>
                <c:pt idx="9227">
                  <c:v>22</c:v>
                </c:pt>
                <c:pt idx="9228">
                  <c:v>16</c:v>
                </c:pt>
                <c:pt idx="9229">
                  <c:v>20</c:v>
                </c:pt>
                <c:pt idx="9230">
                  <c:v>20</c:v>
                </c:pt>
                <c:pt idx="9231">
                  <c:v>19</c:v>
                </c:pt>
                <c:pt idx="9232">
                  <c:v>20</c:v>
                </c:pt>
                <c:pt idx="9233">
                  <c:v>16</c:v>
                </c:pt>
                <c:pt idx="9234">
                  <c:v>20</c:v>
                </c:pt>
                <c:pt idx="9235">
                  <c:v>14</c:v>
                </c:pt>
                <c:pt idx="9236">
                  <c:v>19</c:v>
                </c:pt>
                <c:pt idx="9237">
                  <c:v>21</c:v>
                </c:pt>
                <c:pt idx="9238">
                  <c:v>19</c:v>
                </c:pt>
                <c:pt idx="9239">
                  <c:v>21</c:v>
                </c:pt>
                <c:pt idx="9240">
                  <c:v>20</c:v>
                </c:pt>
                <c:pt idx="9241">
                  <c:v>22</c:v>
                </c:pt>
                <c:pt idx="9242">
                  <c:v>19</c:v>
                </c:pt>
                <c:pt idx="9243">
                  <c:v>20</c:v>
                </c:pt>
                <c:pt idx="9244">
                  <c:v>21</c:v>
                </c:pt>
                <c:pt idx="9245">
                  <c:v>17</c:v>
                </c:pt>
                <c:pt idx="9246">
                  <c:v>20</c:v>
                </c:pt>
                <c:pt idx="9247">
                  <c:v>17</c:v>
                </c:pt>
                <c:pt idx="9248">
                  <c:v>19</c:v>
                </c:pt>
                <c:pt idx="9249">
                  <c:v>21</c:v>
                </c:pt>
                <c:pt idx="9250">
                  <c:v>20</c:v>
                </c:pt>
                <c:pt idx="9251">
                  <c:v>21</c:v>
                </c:pt>
                <c:pt idx="9252">
                  <c:v>20</c:v>
                </c:pt>
                <c:pt idx="9253">
                  <c:v>19</c:v>
                </c:pt>
                <c:pt idx="9254">
                  <c:v>21</c:v>
                </c:pt>
                <c:pt idx="9255">
                  <c:v>21</c:v>
                </c:pt>
                <c:pt idx="9256">
                  <c:v>22</c:v>
                </c:pt>
                <c:pt idx="9257">
                  <c:v>21</c:v>
                </c:pt>
                <c:pt idx="9258">
                  <c:v>22</c:v>
                </c:pt>
                <c:pt idx="9259">
                  <c:v>19</c:v>
                </c:pt>
                <c:pt idx="9260">
                  <c:v>16</c:v>
                </c:pt>
                <c:pt idx="9261">
                  <c:v>15</c:v>
                </c:pt>
                <c:pt idx="9262">
                  <c:v>19</c:v>
                </c:pt>
                <c:pt idx="9263">
                  <c:v>17</c:v>
                </c:pt>
                <c:pt idx="9264">
                  <c:v>16</c:v>
                </c:pt>
                <c:pt idx="9265">
                  <c:v>22</c:v>
                </c:pt>
                <c:pt idx="9266">
                  <c:v>19</c:v>
                </c:pt>
                <c:pt idx="9267">
                  <c:v>22</c:v>
                </c:pt>
                <c:pt idx="9268">
                  <c:v>20</c:v>
                </c:pt>
                <c:pt idx="9269">
                  <c:v>20</c:v>
                </c:pt>
                <c:pt idx="9270">
                  <c:v>21</c:v>
                </c:pt>
                <c:pt idx="9271">
                  <c:v>22</c:v>
                </c:pt>
                <c:pt idx="9272">
                  <c:v>19</c:v>
                </c:pt>
                <c:pt idx="9273">
                  <c:v>24</c:v>
                </c:pt>
                <c:pt idx="9274">
                  <c:v>20</c:v>
                </c:pt>
                <c:pt idx="9275">
                  <c:v>20</c:v>
                </c:pt>
                <c:pt idx="9276">
                  <c:v>23</c:v>
                </c:pt>
                <c:pt idx="9277">
                  <c:v>19</c:v>
                </c:pt>
                <c:pt idx="9278">
                  <c:v>20</c:v>
                </c:pt>
                <c:pt idx="9279">
                  <c:v>20</c:v>
                </c:pt>
                <c:pt idx="9280">
                  <c:v>19</c:v>
                </c:pt>
                <c:pt idx="9281">
                  <c:v>20</c:v>
                </c:pt>
                <c:pt idx="9282">
                  <c:v>20</c:v>
                </c:pt>
                <c:pt idx="9283">
                  <c:v>22</c:v>
                </c:pt>
                <c:pt idx="9284">
                  <c:v>21</c:v>
                </c:pt>
                <c:pt idx="9285">
                  <c:v>21</c:v>
                </c:pt>
                <c:pt idx="9286">
                  <c:v>20</c:v>
                </c:pt>
                <c:pt idx="9287">
                  <c:v>21</c:v>
                </c:pt>
                <c:pt idx="9288">
                  <c:v>21</c:v>
                </c:pt>
                <c:pt idx="9289">
                  <c:v>20</c:v>
                </c:pt>
                <c:pt idx="9290">
                  <c:v>18</c:v>
                </c:pt>
                <c:pt idx="9291">
                  <c:v>20</c:v>
                </c:pt>
                <c:pt idx="9292">
                  <c:v>17</c:v>
                </c:pt>
                <c:pt idx="9293">
                  <c:v>18</c:v>
                </c:pt>
                <c:pt idx="9294">
                  <c:v>20</c:v>
                </c:pt>
                <c:pt idx="9295">
                  <c:v>20</c:v>
                </c:pt>
                <c:pt idx="9296">
                  <c:v>23</c:v>
                </c:pt>
                <c:pt idx="9297">
                  <c:v>20</c:v>
                </c:pt>
                <c:pt idx="9298">
                  <c:v>20</c:v>
                </c:pt>
                <c:pt idx="9299">
                  <c:v>22</c:v>
                </c:pt>
                <c:pt idx="9300">
                  <c:v>20</c:v>
                </c:pt>
                <c:pt idx="9301">
                  <c:v>22</c:v>
                </c:pt>
                <c:pt idx="9302">
                  <c:v>20</c:v>
                </c:pt>
                <c:pt idx="9303">
                  <c:v>13</c:v>
                </c:pt>
                <c:pt idx="9304">
                  <c:v>20</c:v>
                </c:pt>
                <c:pt idx="9305">
                  <c:v>20</c:v>
                </c:pt>
                <c:pt idx="9306">
                  <c:v>18</c:v>
                </c:pt>
                <c:pt idx="9307">
                  <c:v>20</c:v>
                </c:pt>
                <c:pt idx="9308">
                  <c:v>21</c:v>
                </c:pt>
                <c:pt idx="9309">
                  <c:v>19</c:v>
                </c:pt>
                <c:pt idx="9310">
                  <c:v>19</c:v>
                </c:pt>
                <c:pt idx="9311">
                  <c:v>20</c:v>
                </c:pt>
                <c:pt idx="9312">
                  <c:v>19</c:v>
                </c:pt>
                <c:pt idx="9313">
                  <c:v>20</c:v>
                </c:pt>
                <c:pt idx="9314">
                  <c:v>20</c:v>
                </c:pt>
                <c:pt idx="9315">
                  <c:v>20</c:v>
                </c:pt>
                <c:pt idx="9316">
                  <c:v>16</c:v>
                </c:pt>
                <c:pt idx="9317">
                  <c:v>20</c:v>
                </c:pt>
                <c:pt idx="9318">
                  <c:v>20</c:v>
                </c:pt>
                <c:pt idx="9319">
                  <c:v>19</c:v>
                </c:pt>
                <c:pt idx="9320">
                  <c:v>19</c:v>
                </c:pt>
                <c:pt idx="9321">
                  <c:v>21</c:v>
                </c:pt>
                <c:pt idx="9322">
                  <c:v>21</c:v>
                </c:pt>
                <c:pt idx="9323">
                  <c:v>20</c:v>
                </c:pt>
                <c:pt idx="9324">
                  <c:v>25</c:v>
                </c:pt>
                <c:pt idx="9325">
                  <c:v>22</c:v>
                </c:pt>
                <c:pt idx="9326">
                  <c:v>20</c:v>
                </c:pt>
                <c:pt idx="9327">
                  <c:v>21</c:v>
                </c:pt>
                <c:pt idx="9328">
                  <c:v>20</c:v>
                </c:pt>
                <c:pt idx="9329">
                  <c:v>21</c:v>
                </c:pt>
                <c:pt idx="9330">
                  <c:v>20</c:v>
                </c:pt>
                <c:pt idx="9331">
                  <c:v>21</c:v>
                </c:pt>
                <c:pt idx="9332">
                  <c:v>19</c:v>
                </c:pt>
                <c:pt idx="9333">
                  <c:v>21</c:v>
                </c:pt>
                <c:pt idx="9334">
                  <c:v>23</c:v>
                </c:pt>
                <c:pt idx="9335">
                  <c:v>24</c:v>
                </c:pt>
                <c:pt idx="9336">
                  <c:v>20</c:v>
                </c:pt>
                <c:pt idx="9337">
                  <c:v>20</c:v>
                </c:pt>
                <c:pt idx="9338">
                  <c:v>21</c:v>
                </c:pt>
                <c:pt idx="9339">
                  <c:v>21</c:v>
                </c:pt>
                <c:pt idx="9340">
                  <c:v>18</c:v>
                </c:pt>
                <c:pt idx="9341">
                  <c:v>22</c:v>
                </c:pt>
                <c:pt idx="9342">
                  <c:v>20</c:v>
                </c:pt>
                <c:pt idx="9343">
                  <c:v>19</c:v>
                </c:pt>
                <c:pt idx="9344">
                  <c:v>19</c:v>
                </c:pt>
                <c:pt idx="9345">
                  <c:v>19</c:v>
                </c:pt>
                <c:pt idx="9346">
                  <c:v>20</c:v>
                </c:pt>
                <c:pt idx="9347">
                  <c:v>20</c:v>
                </c:pt>
                <c:pt idx="9348">
                  <c:v>19</c:v>
                </c:pt>
                <c:pt idx="9349">
                  <c:v>19</c:v>
                </c:pt>
                <c:pt idx="9350">
                  <c:v>20</c:v>
                </c:pt>
                <c:pt idx="9351">
                  <c:v>20</c:v>
                </c:pt>
                <c:pt idx="9352">
                  <c:v>20</c:v>
                </c:pt>
                <c:pt idx="9353">
                  <c:v>19</c:v>
                </c:pt>
                <c:pt idx="9354">
                  <c:v>20</c:v>
                </c:pt>
                <c:pt idx="9355">
                  <c:v>20</c:v>
                </c:pt>
                <c:pt idx="9356">
                  <c:v>21</c:v>
                </c:pt>
                <c:pt idx="9357">
                  <c:v>21</c:v>
                </c:pt>
                <c:pt idx="9358">
                  <c:v>21</c:v>
                </c:pt>
                <c:pt idx="9359">
                  <c:v>20</c:v>
                </c:pt>
                <c:pt idx="9360">
                  <c:v>20</c:v>
                </c:pt>
                <c:pt idx="9361">
                  <c:v>20</c:v>
                </c:pt>
                <c:pt idx="9362">
                  <c:v>20</c:v>
                </c:pt>
                <c:pt idx="9363">
                  <c:v>14</c:v>
                </c:pt>
                <c:pt idx="9364">
                  <c:v>20</c:v>
                </c:pt>
                <c:pt idx="9365">
                  <c:v>21</c:v>
                </c:pt>
                <c:pt idx="9366">
                  <c:v>20</c:v>
                </c:pt>
                <c:pt idx="9367">
                  <c:v>17</c:v>
                </c:pt>
                <c:pt idx="9368">
                  <c:v>20</c:v>
                </c:pt>
                <c:pt idx="9369">
                  <c:v>20</c:v>
                </c:pt>
                <c:pt idx="9370">
                  <c:v>18</c:v>
                </c:pt>
                <c:pt idx="9371">
                  <c:v>20</c:v>
                </c:pt>
                <c:pt idx="9372">
                  <c:v>20</c:v>
                </c:pt>
                <c:pt idx="9373">
                  <c:v>19</c:v>
                </c:pt>
                <c:pt idx="9374">
                  <c:v>19</c:v>
                </c:pt>
                <c:pt idx="9375">
                  <c:v>15</c:v>
                </c:pt>
                <c:pt idx="9376">
                  <c:v>23</c:v>
                </c:pt>
                <c:pt idx="9377">
                  <c:v>23</c:v>
                </c:pt>
                <c:pt idx="9378">
                  <c:v>19</c:v>
                </c:pt>
                <c:pt idx="9379">
                  <c:v>19</c:v>
                </c:pt>
                <c:pt idx="9380">
                  <c:v>20</c:v>
                </c:pt>
                <c:pt idx="9381">
                  <c:v>22</c:v>
                </c:pt>
                <c:pt idx="9382">
                  <c:v>17</c:v>
                </c:pt>
                <c:pt idx="9383">
                  <c:v>22</c:v>
                </c:pt>
                <c:pt idx="9384">
                  <c:v>21</c:v>
                </c:pt>
                <c:pt idx="9385">
                  <c:v>19</c:v>
                </c:pt>
                <c:pt idx="9386">
                  <c:v>16</c:v>
                </c:pt>
                <c:pt idx="9387">
                  <c:v>21</c:v>
                </c:pt>
                <c:pt idx="9388">
                  <c:v>20</c:v>
                </c:pt>
                <c:pt idx="9389">
                  <c:v>22</c:v>
                </c:pt>
                <c:pt idx="9390">
                  <c:v>19</c:v>
                </c:pt>
                <c:pt idx="9391">
                  <c:v>23</c:v>
                </c:pt>
                <c:pt idx="9392">
                  <c:v>21</c:v>
                </c:pt>
                <c:pt idx="9393">
                  <c:v>20</c:v>
                </c:pt>
                <c:pt idx="9394">
                  <c:v>19</c:v>
                </c:pt>
                <c:pt idx="9395">
                  <c:v>20</c:v>
                </c:pt>
                <c:pt idx="9396">
                  <c:v>17</c:v>
                </c:pt>
                <c:pt idx="9397">
                  <c:v>19</c:v>
                </c:pt>
                <c:pt idx="9398">
                  <c:v>18</c:v>
                </c:pt>
                <c:pt idx="9399">
                  <c:v>21</c:v>
                </c:pt>
                <c:pt idx="9400">
                  <c:v>21</c:v>
                </c:pt>
                <c:pt idx="9401">
                  <c:v>19</c:v>
                </c:pt>
                <c:pt idx="9402">
                  <c:v>20</c:v>
                </c:pt>
                <c:pt idx="9403">
                  <c:v>21</c:v>
                </c:pt>
                <c:pt idx="9404">
                  <c:v>20</c:v>
                </c:pt>
                <c:pt idx="9405">
                  <c:v>20</c:v>
                </c:pt>
                <c:pt idx="9406">
                  <c:v>19</c:v>
                </c:pt>
                <c:pt idx="9407">
                  <c:v>19</c:v>
                </c:pt>
                <c:pt idx="9408">
                  <c:v>20</c:v>
                </c:pt>
                <c:pt idx="9409">
                  <c:v>22</c:v>
                </c:pt>
                <c:pt idx="9410">
                  <c:v>26</c:v>
                </c:pt>
                <c:pt idx="9411">
                  <c:v>23</c:v>
                </c:pt>
                <c:pt idx="9412">
                  <c:v>22</c:v>
                </c:pt>
                <c:pt idx="9413">
                  <c:v>19</c:v>
                </c:pt>
                <c:pt idx="9414">
                  <c:v>13</c:v>
                </c:pt>
                <c:pt idx="9415">
                  <c:v>20</c:v>
                </c:pt>
                <c:pt idx="9416">
                  <c:v>19</c:v>
                </c:pt>
                <c:pt idx="9417">
                  <c:v>21</c:v>
                </c:pt>
                <c:pt idx="9418">
                  <c:v>22</c:v>
                </c:pt>
                <c:pt idx="9419">
                  <c:v>19</c:v>
                </c:pt>
                <c:pt idx="9420">
                  <c:v>20</c:v>
                </c:pt>
                <c:pt idx="9421">
                  <c:v>21</c:v>
                </c:pt>
                <c:pt idx="9422">
                  <c:v>21</c:v>
                </c:pt>
                <c:pt idx="9423">
                  <c:v>20</c:v>
                </c:pt>
                <c:pt idx="9424">
                  <c:v>20</c:v>
                </c:pt>
                <c:pt idx="9425">
                  <c:v>20</c:v>
                </c:pt>
                <c:pt idx="9426">
                  <c:v>20</c:v>
                </c:pt>
                <c:pt idx="9427">
                  <c:v>20</c:v>
                </c:pt>
                <c:pt idx="9428">
                  <c:v>21</c:v>
                </c:pt>
                <c:pt idx="9429">
                  <c:v>21</c:v>
                </c:pt>
                <c:pt idx="9430">
                  <c:v>19</c:v>
                </c:pt>
                <c:pt idx="9431">
                  <c:v>21</c:v>
                </c:pt>
                <c:pt idx="9432">
                  <c:v>19</c:v>
                </c:pt>
                <c:pt idx="9433">
                  <c:v>19</c:v>
                </c:pt>
                <c:pt idx="9434">
                  <c:v>19</c:v>
                </c:pt>
                <c:pt idx="9435">
                  <c:v>20</c:v>
                </c:pt>
                <c:pt idx="9436">
                  <c:v>21</c:v>
                </c:pt>
                <c:pt idx="9437">
                  <c:v>20</c:v>
                </c:pt>
                <c:pt idx="9438">
                  <c:v>21</c:v>
                </c:pt>
                <c:pt idx="9439">
                  <c:v>19</c:v>
                </c:pt>
                <c:pt idx="9440">
                  <c:v>21</c:v>
                </c:pt>
                <c:pt idx="9441">
                  <c:v>22</c:v>
                </c:pt>
                <c:pt idx="9442">
                  <c:v>14</c:v>
                </c:pt>
                <c:pt idx="9443">
                  <c:v>23</c:v>
                </c:pt>
                <c:pt idx="9444">
                  <c:v>20</c:v>
                </c:pt>
                <c:pt idx="9445">
                  <c:v>21</c:v>
                </c:pt>
                <c:pt idx="9446">
                  <c:v>21</c:v>
                </c:pt>
                <c:pt idx="9447">
                  <c:v>21</c:v>
                </c:pt>
                <c:pt idx="9448">
                  <c:v>14</c:v>
                </c:pt>
                <c:pt idx="9449">
                  <c:v>19</c:v>
                </c:pt>
                <c:pt idx="9450">
                  <c:v>14</c:v>
                </c:pt>
                <c:pt idx="9451">
                  <c:v>21</c:v>
                </c:pt>
                <c:pt idx="9452">
                  <c:v>21</c:v>
                </c:pt>
                <c:pt idx="9453">
                  <c:v>21</c:v>
                </c:pt>
                <c:pt idx="9454">
                  <c:v>23</c:v>
                </c:pt>
                <c:pt idx="9455">
                  <c:v>16</c:v>
                </c:pt>
                <c:pt idx="9456">
                  <c:v>20</c:v>
                </c:pt>
                <c:pt idx="9457">
                  <c:v>22</c:v>
                </c:pt>
                <c:pt idx="9458">
                  <c:v>21</c:v>
                </c:pt>
                <c:pt idx="9459">
                  <c:v>20</c:v>
                </c:pt>
                <c:pt idx="9460">
                  <c:v>25</c:v>
                </c:pt>
                <c:pt idx="9461">
                  <c:v>19</c:v>
                </c:pt>
                <c:pt idx="9462">
                  <c:v>20</c:v>
                </c:pt>
                <c:pt idx="9463">
                  <c:v>20</c:v>
                </c:pt>
                <c:pt idx="9464">
                  <c:v>19</c:v>
                </c:pt>
                <c:pt idx="9465">
                  <c:v>18</c:v>
                </c:pt>
                <c:pt idx="9466">
                  <c:v>19</c:v>
                </c:pt>
                <c:pt idx="9467">
                  <c:v>22</c:v>
                </c:pt>
                <c:pt idx="9468">
                  <c:v>17</c:v>
                </c:pt>
                <c:pt idx="9469">
                  <c:v>14</c:v>
                </c:pt>
                <c:pt idx="9470">
                  <c:v>20</c:v>
                </c:pt>
                <c:pt idx="9471">
                  <c:v>20</c:v>
                </c:pt>
                <c:pt idx="9472">
                  <c:v>15</c:v>
                </c:pt>
                <c:pt idx="9473">
                  <c:v>21</c:v>
                </c:pt>
                <c:pt idx="9474">
                  <c:v>18</c:v>
                </c:pt>
                <c:pt idx="9475">
                  <c:v>13</c:v>
                </c:pt>
                <c:pt idx="9476">
                  <c:v>21</c:v>
                </c:pt>
                <c:pt idx="9477">
                  <c:v>20</c:v>
                </c:pt>
                <c:pt idx="9478">
                  <c:v>14</c:v>
                </c:pt>
                <c:pt idx="9479">
                  <c:v>24</c:v>
                </c:pt>
                <c:pt idx="9480">
                  <c:v>22</c:v>
                </c:pt>
                <c:pt idx="9481">
                  <c:v>20</c:v>
                </c:pt>
                <c:pt idx="9482">
                  <c:v>20</c:v>
                </c:pt>
                <c:pt idx="9483">
                  <c:v>20</c:v>
                </c:pt>
                <c:pt idx="9484">
                  <c:v>21</c:v>
                </c:pt>
                <c:pt idx="9485">
                  <c:v>16</c:v>
                </c:pt>
                <c:pt idx="9486">
                  <c:v>22</c:v>
                </c:pt>
                <c:pt idx="9487">
                  <c:v>21</c:v>
                </c:pt>
                <c:pt idx="9488">
                  <c:v>16</c:v>
                </c:pt>
                <c:pt idx="9489">
                  <c:v>22</c:v>
                </c:pt>
                <c:pt idx="9490">
                  <c:v>20</c:v>
                </c:pt>
                <c:pt idx="9491">
                  <c:v>18</c:v>
                </c:pt>
                <c:pt idx="9492">
                  <c:v>18</c:v>
                </c:pt>
                <c:pt idx="9493">
                  <c:v>20</c:v>
                </c:pt>
                <c:pt idx="9494">
                  <c:v>21</c:v>
                </c:pt>
                <c:pt idx="9495">
                  <c:v>20</c:v>
                </c:pt>
                <c:pt idx="9496">
                  <c:v>20</c:v>
                </c:pt>
                <c:pt idx="9497">
                  <c:v>18</c:v>
                </c:pt>
                <c:pt idx="9498">
                  <c:v>22</c:v>
                </c:pt>
                <c:pt idx="9499">
                  <c:v>21</c:v>
                </c:pt>
                <c:pt idx="9500">
                  <c:v>19</c:v>
                </c:pt>
                <c:pt idx="9501">
                  <c:v>22</c:v>
                </c:pt>
                <c:pt idx="9502">
                  <c:v>19</c:v>
                </c:pt>
                <c:pt idx="9503">
                  <c:v>21</c:v>
                </c:pt>
                <c:pt idx="9504">
                  <c:v>20</c:v>
                </c:pt>
                <c:pt idx="9505">
                  <c:v>20</c:v>
                </c:pt>
                <c:pt idx="9506">
                  <c:v>21</c:v>
                </c:pt>
                <c:pt idx="9507">
                  <c:v>20</c:v>
                </c:pt>
                <c:pt idx="9508">
                  <c:v>22</c:v>
                </c:pt>
                <c:pt idx="9509">
                  <c:v>20</c:v>
                </c:pt>
                <c:pt idx="9510">
                  <c:v>19</c:v>
                </c:pt>
                <c:pt idx="9511">
                  <c:v>20</c:v>
                </c:pt>
                <c:pt idx="9512">
                  <c:v>20</c:v>
                </c:pt>
                <c:pt idx="9513">
                  <c:v>19</c:v>
                </c:pt>
                <c:pt idx="9514">
                  <c:v>21</c:v>
                </c:pt>
                <c:pt idx="9515">
                  <c:v>20</c:v>
                </c:pt>
                <c:pt idx="9516">
                  <c:v>19</c:v>
                </c:pt>
                <c:pt idx="9517">
                  <c:v>21</c:v>
                </c:pt>
                <c:pt idx="9518">
                  <c:v>21</c:v>
                </c:pt>
                <c:pt idx="9519">
                  <c:v>21</c:v>
                </c:pt>
                <c:pt idx="9520">
                  <c:v>21</c:v>
                </c:pt>
                <c:pt idx="9521">
                  <c:v>21</c:v>
                </c:pt>
                <c:pt idx="9522">
                  <c:v>21</c:v>
                </c:pt>
                <c:pt idx="9523">
                  <c:v>20</c:v>
                </c:pt>
                <c:pt idx="9524">
                  <c:v>20</c:v>
                </c:pt>
                <c:pt idx="9525">
                  <c:v>21</c:v>
                </c:pt>
                <c:pt idx="9526">
                  <c:v>22</c:v>
                </c:pt>
                <c:pt idx="9527">
                  <c:v>19</c:v>
                </c:pt>
                <c:pt idx="9528">
                  <c:v>24</c:v>
                </c:pt>
                <c:pt idx="9529">
                  <c:v>23</c:v>
                </c:pt>
                <c:pt idx="9530">
                  <c:v>19</c:v>
                </c:pt>
                <c:pt idx="9531">
                  <c:v>21</c:v>
                </c:pt>
                <c:pt idx="9532">
                  <c:v>20</c:v>
                </c:pt>
                <c:pt idx="9533">
                  <c:v>22</c:v>
                </c:pt>
                <c:pt idx="9534">
                  <c:v>18</c:v>
                </c:pt>
                <c:pt idx="9535">
                  <c:v>20</c:v>
                </c:pt>
                <c:pt idx="9536">
                  <c:v>21</c:v>
                </c:pt>
                <c:pt idx="9537">
                  <c:v>20</c:v>
                </c:pt>
                <c:pt idx="9538">
                  <c:v>20</c:v>
                </c:pt>
                <c:pt idx="9539">
                  <c:v>19</c:v>
                </c:pt>
                <c:pt idx="9540">
                  <c:v>21</c:v>
                </c:pt>
                <c:pt idx="9541">
                  <c:v>21</c:v>
                </c:pt>
                <c:pt idx="9542">
                  <c:v>20</c:v>
                </c:pt>
                <c:pt idx="9543">
                  <c:v>20</c:v>
                </c:pt>
                <c:pt idx="9544">
                  <c:v>26</c:v>
                </c:pt>
                <c:pt idx="9545">
                  <c:v>22</c:v>
                </c:pt>
                <c:pt idx="9546">
                  <c:v>19</c:v>
                </c:pt>
                <c:pt idx="9547">
                  <c:v>20</c:v>
                </c:pt>
                <c:pt idx="9548">
                  <c:v>20</c:v>
                </c:pt>
                <c:pt idx="9549">
                  <c:v>21</c:v>
                </c:pt>
                <c:pt idx="9550">
                  <c:v>21</c:v>
                </c:pt>
                <c:pt idx="9551">
                  <c:v>20</c:v>
                </c:pt>
                <c:pt idx="9552">
                  <c:v>21</c:v>
                </c:pt>
                <c:pt idx="9553">
                  <c:v>20</c:v>
                </c:pt>
                <c:pt idx="9554">
                  <c:v>21</c:v>
                </c:pt>
                <c:pt idx="9555">
                  <c:v>24</c:v>
                </c:pt>
                <c:pt idx="9556">
                  <c:v>20</c:v>
                </c:pt>
                <c:pt idx="9557">
                  <c:v>20</c:v>
                </c:pt>
                <c:pt idx="9558">
                  <c:v>19</c:v>
                </c:pt>
                <c:pt idx="9559">
                  <c:v>23</c:v>
                </c:pt>
                <c:pt idx="9560">
                  <c:v>21</c:v>
                </c:pt>
                <c:pt idx="9561">
                  <c:v>21</c:v>
                </c:pt>
                <c:pt idx="9562">
                  <c:v>22</c:v>
                </c:pt>
                <c:pt idx="9563">
                  <c:v>21</c:v>
                </c:pt>
                <c:pt idx="9564">
                  <c:v>21</c:v>
                </c:pt>
                <c:pt idx="9565">
                  <c:v>20</c:v>
                </c:pt>
                <c:pt idx="9566">
                  <c:v>21</c:v>
                </c:pt>
                <c:pt idx="9567">
                  <c:v>19</c:v>
                </c:pt>
                <c:pt idx="9568">
                  <c:v>18</c:v>
                </c:pt>
                <c:pt idx="9569">
                  <c:v>19</c:v>
                </c:pt>
                <c:pt idx="9570">
                  <c:v>19</c:v>
                </c:pt>
                <c:pt idx="9571">
                  <c:v>21</c:v>
                </c:pt>
                <c:pt idx="9572">
                  <c:v>17</c:v>
                </c:pt>
                <c:pt idx="9573">
                  <c:v>20</c:v>
                </c:pt>
                <c:pt idx="9574">
                  <c:v>20</c:v>
                </c:pt>
                <c:pt idx="9575">
                  <c:v>22</c:v>
                </c:pt>
                <c:pt idx="9576">
                  <c:v>20</c:v>
                </c:pt>
                <c:pt idx="9577">
                  <c:v>20</c:v>
                </c:pt>
                <c:pt idx="9578">
                  <c:v>16</c:v>
                </c:pt>
                <c:pt idx="9579">
                  <c:v>20</c:v>
                </c:pt>
                <c:pt idx="9580">
                  <c:v>21</c:v>
                </c:pt>
                <c:pt idx="9581">
                  <c:v>23</c:v>
                </c:pt>
                <c:pt idx="9582">
                  <c:v>21</c:v>
                </c:pt>
                <c:pt idx="9583">
                  <c:v>20</c:v>
                </c:pt>
                <c:pt idx="9584">
                  <c:v>20</c:v>
                </c:pt>
                <c:pt idx="9585">
                  <c:v>20</c:v>
                </c:pt>
                <c:pt idx="9586">
                  <c:v>20</c:v>
                </c:pt>
                <c:pt idx="9587">
                  <c:v>21</c:v>
                </c:pt>
                <c:pt idx="9588">
                  <c:v>20</c:v>
                </c:pt>
                <c:pt idx="9589">
                  <c:v>19</c:v>
                </c:pt>
                <c:pt idx="9590">
                  <c:v>19</c:v>
                </c:pt>
                <c:pt idx="9591">
                  <c:v>19</c:v>
                </c:pt>
                <c:pt idx="9592">
                  <c:v>20</c:v>
                </c:pt>
                <c:pt idx="9593">
                  <c:v>23</c:v>
                </c:pt>
                <c:pt idx="9594">
                  <c:v>21</c:v>
                </c:pt>
                <c:pt idx="9595">
                  <c:v>22</c:v>
                </c:pt>
                <c:pt idx="9596">
                  <c:v>23</c:v>
                </c:pt>
                <c:pt idx="9597">
                  <c:v>20</c:v>
                </c:pt>
                <c:pt idx="9598">
                  <c:v>22</c:v>
                </c:pt>
                <c:pt idx="9599">
                  <c:v>17</c:v>
                </c:pt>
                <c:pt idx="9600">
                  <c:v>21</c:v>
                </c:pt>
                <c:pt idx="9601">
                  <c:v>21</c:v>
                </c:pt>
                <c:pt idx="9602">
                  <c:v>22</c:v>
                </c:pt>
                <c:pt idx="9603">
                  <c:v>21</c:v>
                </c:pt>
                <c:pt idx="9604">
                  <c:v>22</c:v>
                </c:pt>
                <c:pt idx="9605">
                  <c:v>19</c:v>
                </c:pt>
                <c:pt idx="9606">
                  <c:v>20</c:v>
                </c:pt>
                <c:pt idx="9607">
                  <c:v>21</c:v>
                </c:pt>
                <c:pt idx="9608">
                  <c:v>20</c:v>
                </c:pt>
                <c:pt idx="9609">
                  <c:v>22</c:v>
                </c:pt>
                <c:pt idx="9610">
                  <c:v>19</c:v>
                </c:pt>
                <c:pt idx="9611">
                  <c:v>21</c:v>
                </c:pt>
                <c:pt idx="9612">
                  <c:v>20</c:v>
                </c:pt>
                <c:pt idx="9613">
                  <c:v>19</c:v>
                </c:pt>
                <c:pt idx="9614">
                  <c:v>20</c:v>
                </c:pt>
                <c:pt idx="9615">
                  <c:v>20</c:v>
                </c:pt>
                <c:pt idx="9616">
                  <c:v>20</c:v>
                </c:pt>
                <c:pt idx="9617">
                  <c:v>19</c:v>
                </c:pt>
                <c:pt idx="9618">
                  <c:v>20</c:v>
                </c:pt>
                <c:pt idx="9619">
                  <c:v>21</c:v>
                </c:pt>
                <c:pt idx="9620">
                  <c:v>20</c:v>
                </c:pt>
                <c:pt idx="9621">
                  <c:v>20</c:v>
                </c:pt>
                <c:pt idx="9622">
                  <c:v>19</c:v>
                </c:pt>
                <c:pt idx="9623">
                  <c:v>20</c:v>
                </c:pt>
                <c:pt idx="9624">
                  <c:v>20</c:v>
                </c:pt>
                <c:pt idx="9625">
                  <c:v>21</c:v>
                </c:pt>
                <c:pt idx="9626">
                  <c:v>21</c:v>
                </c:pt>
                <c:pt idx="9627">
                  <c:v>20</c:v>
                </c:pt>
                <c:pt idx="9628">
                  <c:v>22</c:v>
                </c:pt>
                <c:pt idx="9629">
                  <c:v>20</c:v>
                </c:pt>
                <c:pt idx="9630">
                  <c:v>20</c:v>
                </c:pt>
                <c:pt idx="9631">
                  <c:v>20</c:v>
                </c:pt>
                <c:pt idx="9632">
                  <c:v>21</c:v>
                </c:pt>
                <c:pt idx="9633">
                  <c:v>19</c:v>
                </c:pt>
                <c:pt idx="9634">
                  <c:v>21</c:v>
                </c:pt>
                <c:pt idx="9635">
                  <c:v>22</c:v>
                </c:pt>
                <c:pt idx="9636">
                  <c:v>15</c:v>
                </c:pt>
                <c:pt idx="9637">
                  <c:v>21</c:v>
                </c:pt>
                <c:pt idx="9638">
                  <c:v>19</c:v>
                </c:pt>
                <c:pt idx="9639">
                  <c:v>20</c:v>
                </c:pt>
                <c:pt idx="9640">
                  <c:v>21</c:v>
                </c:pt>
                <c:pt idx="9641">
                  <c:v>19</c:v>
                </c:pt>
                <c:pt idx="9642">
                  <c:v>21</c:v>
                </c:pt>
                <c:pt idx="9643">
                  <c:v>18</c:v>
                </c:pt>
                <c:pt idx="9644">
                  <c:v>19</c:v>
                </c:pt>
                <c:pt idx="9645">
                  <c:v>21</c:v>
                </c:pt>
                <c:pt idx="9646">
                  <c:v>20</c:v>
                </c:pt>
                <c:pt idx="9647">
                  <c:v>19</c:v>
                </c:pt>
                <c:pt idx="9648">
                  <c:v>14</c:v>
                </c:pt>
                <c:pt idx="9649">
                  <c:v>19</c:v>
                </c:pt>
                <c:pt idx="9650">
                  <c:v>19</c:v>
                </c:pt>
                <c:pt idx="9651">
                  <c:v>21</c:v>
                </c:pt>
                <c:pt idx="9652">
                  <c:v>20</c:v>
                </c:pt>
                <c:pt idx="9653">
                  <c:v>20</c:v>
                </c:pt>
                <c:pt idx="9654">
                  <c:v>19</c:v>
                </c:pt>
                <c:pt idx="9655">
                  <c:v>19</c:v>
                </c:pt>
                <c:pt idx="9656">
                  <c:v>22</c:v>
                </c:pt>
                <c:pt idx="9657">
                  <c:v>20</c:v>
                </c:pt>
                <c:pt idx="9658">
                  <c:v>20</c:v>
                </c:pt>
                <c:pt idx="9659">
                  <c:v>20</c:v>
                </c:pt>
                <c:pt idx="9660">
                  <c:v>22</c:v>
                </c:pt>
                <c:pt idx="9661">
                  <c:v>20</c:v>
                </c:pt>
                <c:pt idx="9662">
                  <c:v>20</c:v>
                </c:pt>
                <c:pt idx="9663">
                  <c:v>20</c:v>
                </c:pt>
                <c:pt idx="9664">
                  <c:v>21</c:v>
                </c:pt>
                <c:pt idx="9665">
                  <c:v>20</c:v>
                </c:pt>
                <c:pt idx="9666">
                  <c:v>21</c:v>
                </c:pt>
                <c:pt idx="9667">
                  <c:v>21</c:v>
                </c:pt>
                <c:pt idx="9668">
                  <c:v>21</c:v>
                </c:pt>
                <c:pt idx="9669">
                  <c:v>16</c:v>
                </c:pt>
                <c:pt idx="9670">
                  <c:v>20</c:v>
                </c:pt>
                <c:pt idx="9671">
                  <c:v>20</c:v>
                </c:pt>
                <c:pt idx="9672">
                  <c:v>20</c:v>
                </c:pt>
                <c:pt idx="9673">
                  <c:v>20</c:v>
                </c:pt>
                <c:pt idx="9674">
                  <c:v>21</c:v>
                </c:pt>
                <c:pt idx="9675">
                  <c:v>21</c:v>
                </c:pt>
                <c:pt idx="9676">
                  <c:v>20</c:v>
                </c:pt>
                <c:pt idx="9677">
                  <c:v>20</c:v>
                </c:pt>
                <c:pt idx="9678">
                  <c:v>20</c:v>
                </c:pt>
                <c:pt idx="9679">
                  <c:v>20</c:v>
                </c:pt>
                <c:pt idx="9680">
                  <c:v>21</c:v>
                </c:pt>
                <c:pt idx="9681">
                  <c:v>20</c:v>
                </c:pt>
                <c:pt idx="9682">
                  <c:v>17</c:v>
                </c:pt>
                <c:pt idx="9683">
                  <c:v>21</c:v>
                </c:pt>
                <c:pt idx="9684">
                  <c:v>21</c:v>
                </c:pt>
                <c:pt idx="9685">
                  <c:v>20</c:v>
                </c:pt>
                <c:pt idx="9686">
                  <c:v>22</c:v>
                </c:pt>
                <c:pt idx="9687">
                  <c:v>20</c:v>
                </c:pt>
                <c:pt idx="9688">
                  <c:v>20</c:v>
                </c:pt>
                <c:pt idx="9689">
                  <c:v>18</c:v>
                </c:pt>
                <c:pt idx="9690">
                  <c:v>19</c:v>
                </c:pt>
                <c:pt idx="9691">
                  <c:v>20</c:v>
                </c:pt>
                <c:pt idx="9692">
                  <c:v>19</c:v>
                </c:pt>
                <c:pt idx="9693">
                  <c:v>20</c:v>
                </c:pt>
                <c:pt idx="9694">
                  <c:v>19</c:v>
                </c:pt>
                <c:pt idx="9695">
                  <c:v>20</c:v>
                </c:pt>
                <c:pt idx="9696">
                  <c:v>21</c:v>
                </c:pt>
                <c:pt idx="9697">
                  <c:v>20</c:v>
                </c:pt>
                <c:pt idx="9698">
                  <c:v>23</c:v>
                </c:pt>
                <c:pt idx="9699">
                  <c:v>22</c:v>
                </c:pt>
                <c:pt idx="9700">
                  <c:v>21</c:v>
                </c:pt>
                <c:pt idx="9701">
                  <c:v>19</c:v>
                </c:pt>
                <c:pt idx="9702">
                  <c:v>19</c:v>
                </c:pt>
                <c:pt idx="9703">
                  <c:v>23</c:v>
                </c:pt>
                <c:pt idx="9704">
                  <c:v>19</c:v>
                </c:pt>
                <c:pt idx="9705">
                  <c:v>21</c:v>
                </c:pt>
                <c:pt idx="9706">
                  <c:v>19</c:v>
                </c:pt>
                <c:pt idx="9707">
                  <c:v>20</c:v>
                </c:pt>
                <c:pt idx="9708">
                  <c:v>22</c:v>
                </c:pt>
                <c:pt idx="9709">
                  <c:v>21</c:v>
                </c:pt>
                <c:pt idx="9710">
                  <c:v>22</c:v>
                </c:pt>
                <c:pt idx="9711">
                  <c:v>20</c:v>
                </c:pt>
                <c:pt idx="9712">
                  <c:v>22</c:v>
                </c:pt>
                <c:pt idx="9713">
                  <c:v>23</c:v>
                </c:pt>
                <c:pt idx="9714">
                  <c:v>20</c:v>
                </c:pt>
                <c:pt idx="9715">
                  <c:v>20</c:v>
                </c:pt>
                <c:pt idx="9716">
                  <c:v>20</c:v>
                </c:pt>
                <c:pt idx="9717">
                  <c:v>20</c:v>
                </c:pt>
                <c:pt idx="9718">
                  <c:v>21</c:v>
                </c:pt>
                <c:pt idx="9719">
                  <c:v>20</c:v>
                </c:pt>
                <c:pt idx="9720">
                  <c:v>19</c:v>
                </c:pt>
                <c:pt idx="9721">
                  <c:v>21</c:v>
                </c:pt>
                <c:pt idx="9722">
                  <c:v>19</c:v>
                </c:pt>
                <c:pt idx="9723">
                  <c:v>20</c:v>
                </c:pt>
                <c:pt idx="9724">
                  <c:v>20</c:v>
                </c:pt>
                <c:pt idx="9725">
                  <c:v>22</c:v>
                </c:pt>
                <c:pt idx="9726">
                  <c:v>20</c:v>
                </c:pt>
                <c:pt idx="9727">
                  <c:v>21</c:v>
                </c:pt>
                <c:pt idx="9728">
                  <c:v>20</c:v>
                </c:pt>
                <c:pt idx="9729">
                  <c:v>18</c:v>
                </c:pt>
                <c:pt idx="9730">
                  <c:v>20</c:v>
                </c:pt>
                <c:pt idx="9731">
                  <c:v>20</c:v>
                </c:pt>
                <c:pt idx="9732">
                  <c:v>20</c:v>
                </c:pt>
                <c:pt idx="9733">
                  <c:v>21</c:v>
                </c:pt>
                <c:pt idx="9734">
                  <c:v>19</c:v>
                </c:pt>
                <c:pt idx="9735">
                  <c:v>19</c:v>
                </c:pt>
                <c:pt idx="9736">
                  <c:v>20</c:v>
                </c:pt>
                <c:pt idx="9737">
                  <c:v>20</c:v>
                </c:pt>
                <c:pt idx="9738">
                  <c:v>19</c:v>
                </c:pt>
                <c:pt idx="9739">
                  <c:v>20</c:v>
                </c:pt>
                <c:pt idx="9740">
                  <c:v>19</c:v>
                </c:pt>
                <c:pt idx="9741">
                  <c:v>20</c:v>
                </c:pt>
                <c:pt idx="9742">
                  <c:v>22</c:v>
                </c:pt>
                <c:pt idx="9743">
                  <c:v>16</c:v>
                </c:pt>
                <c:pt idx="9744">
                  <c:v>23</c:v>
                </c:pt>
                <c:pt idx="9745">
                  <c:v>20</c:v>
                </c:pt>
                <c:pt idx="9746">
                  <c:v>21</c:v>
                </c:pt>
                <c:pt idx="9747">
                  <c:v>13</c:v>
                </c:pt>
                <c:pt idx="9748">
                  <c:v>23</c:v>
                </c:pt>
                <c:pt idx="9749">
                  <c:v>20</c:v>
                </c:pt>
                <c:pt idx="9750">
                  <c:v>21</c:v>
                </c:pt>
                <c:pt idx="9751">
                  <c:v>21</c:v>
                </c:pt>
                <c:pt idx="9752">
                  <c:v>18</c:v>
                </c:pt>
                <c:pt idx="9753">
                  <c:v>19</c:v>
                </c:pt>
                <c:pt idx="9754">
                  <c:v>20</c:v>
                </c:pt>
                <c:pt idx="9755">
                  <c:v>17</c:v>
                </c:pt>
                <c:pt idx="9756">
                  <c:v>23</c:v>
                </c:pt>
                <c:pt idx="9757">
                  <c:v>21</c:v>
                </c:pt>
                <c:pt idx="9758">
                  <c:v>19</c:v>
                </c:pt>
                <c:pt idx="9759">
                  <c:v>20</c:v>
                </c:pt>
                <c:pt idx="9760">
                  <c:v>18</c:v>
                </c:pt>
                <c:pt idx="9761">
                  <c:v>20</c:v>
                </c:pt>
                <c:pt idx="9762">
                  <c:v>20</c:v>
                </c:pt>
                <c:pt idx="9763">
                  <c:v>24</c:v>
                </c:pt>
                <c:pt idx="9764">
                  <c:v>20</c:v>
                </c:pt>
                <c:pt idx="9765">
                  <c:v>21</c:v>
                </c:pt>
                <c:pt idx="9766">
                  <c:v>16</c:v>
                </c:pt>
                <c:pt idx="9767">
                  <c:v>20</c:v>
                </c:pt>
                <c:pt idx="9768">
                  <c:v>18</c:v>
                </c:pt>
                <c:pt idx="9769">
                  <c:v>20</c:v>
                </c:pt>
                <c:pt idx="9770">
                  <c:v>21</c:v>
                </c:pt>
                <c:pt idx="9771">
                  <c:v>20</c:v>
                </c:pt>
                <c:pt idx="9772">
                  <c:v>22</c:v>
                </c:pt>
                <c:pt idx="9773">
                  <c:v>20</c:v>
                </c:pt>
                <c:pt idx="9774">
                  <c:v>18</c:v>
                </c:pt>
                <c:pt idx="9775">
                  <c:v>22</c:v>
                </c:pt>
                <c:pt idx="9776">
                  <c:v>19</c:v>
                </c:pt>
                <c:pt idx="9777">
                  <c:v>19</c:v>
                </c:pt>
                <c:pt idx="9778">
                  <c:v>21</c:v>
                </c:pt>
                <c:pt idx="9779">
                  <c:v>21</c:v>
                </c:pt>
                <c:pt idx="9780">
                  <c:v>18</c:v>
                </c:pt>
                <c:pt idx="9781">
                  <c:v>20</c:v>
                </c:pt>
                <c:pt idx="9782">
                  <c:v>19</c:v>
                </c:pt>
                <c:pt idx="9783">
                  <c:v>16</c:v>
                </c:pt>
                <c:pt idx="9784">
                  <c:v>20</c:v>
                </c:pt>
                <c:pt idx="9785">
                  <c:v>22</c:v>
                </c:pt>
                <c:pt idx="9786">
                  <c:v>22</c:v>
                </c:pt>
                <c:pt idx="9787">
                  <c:v>20</c:v>
                </c:pt>
                <c:pt idx="9788">
                  <c:v>20</c:v>
                </c:pt>
                <c:pt idx="9789">
                  <c:v>17</c:v>
                </c:pt>
                <c:pt idx="9790">
                  <c:v>20</c:v>
                </c:pt>
                <c:pt idx="9791">
                  <c:v>21</c:v>
                </c:pt>
                <c:pt idx="9792">
                  <c:v>28</c:v>
                </c:pt>
                <c:pt idx="9793">
                  <c:v>23</c:v>
                </c:pt>
                <c:pt idx="9794">
                  <c:v>20</c:v>
                </c:pt>
                <c:pt idx="9795">
                  <c:v>19</c:v>
                </c:pt>
                <c:pt idx="9796">
                  <c:v>26</c:v>
                </c:pt>
                <c:pt idx="9797">
                  <c:v>22</c:v>
                </c:pt>
                <c:pt idx="9798">
                  <c:v>25</c:v>
                </c:pt>
                <c:pt idx="9799">
                  <c:v>21</c:v>
                </c:pt>
                <c:pt idx="9800">
                  <c:v>19</c:v>
                </c:pt>
                <c:pt idx="9801">
                  <c:v>21</c:v>
                </c:pt>
                <c:pt idx="9802">
                  <c:v>22</c:v>
                </c:pt>
                <c:pt idx="9803">
                  <c:v>20</c:v>
                </c:pt>
                <c:pt idx="9804">
                  <c:v>23</c:v>
                </c:pt>
                <c:pt idx="9805">
                  <c:v>18</c:v>
                </c:pt>
                <c:pt idx="9806">
                  <c:v>18</c:v>
                </c:pt>
                <c:pt idx="9807">
                  <c:v>23</c:v>
                </c:pt>
                <c:pt idx="9808">
                  <c:v>19</c:v>
                </c:pt>
                <c:pt idx="9809">
                  <c:v>20</c:v>
                </c:pt>
                <c:pt idx="9810">
                  <c:v>13</c:v>
                </c:pt>
                <c:pt idx="9811">
                  <c:v>21</c:v>
                </c:pt>
                <c:pt idx="9812">
                  <c:v>20</c:v>
                </c:pt>
                <c:pt idx="9813">
                  <c:v>18</c:v>
                </c:pt>
                <c:pt idx="9814">
                  <c:v>18</c:v>
                </c:pt>
                <c:pt idx="9815">
                  <c:v>22</c:v>
                </c:pt>
                <c:pt idx="9816">
                  <c:v>20</c:v>
                </c:pt>
                <c:pt idx="9817">
                  <c:v>20</c:v>
                </c:pt>
                <c:pt idx="9818">
                  <c:v>15</c:v>
                </c:pt>
                <c:pt idx="9819">
                  <c:v>25</c:v>
                </c:pt>
                <c:pt idx="9820">
                  <c:v>18</c:v>
                </c:pt>
                <c:pt idx="9821">
                  <c:v>20</c:v>
                </c:pt>
                <c:pt idx="9822">
                  <c:v>15</c:v>
                </c:pt>
                <c:pt idx="9823">
                  <c:v>20</c:v>
                </c:pt>
                <c:pt idx="9824">
                  <c:v>29</c:v>
                </c:pt>
                <c:pt idx="9825">
                  <c:v>24</c:v>
                </c:pt>
                <c:pt idx="9826">
                  <c:v>15</c:v>
                </c:pt>
                <c:pt idx="9827">
                  <c:v>20</c:v>
                </c:pt>
                <c:pt idx="9828">
                  <c:v>18</c:v>
                </c:pt>
                <c:pt idx="9829">
                  <c:v>20</c:v>
                </c:pt>
                <c:pt idx="9830">
                  <c:v>21</c:v>
                </c:pt>
                <c:pt idx="9831">
                  <c:v>19</c:v>
                </c:pt>
                <c:pt idx="9832">
                  <c:v>19</c:v>
                </c:pt>
                <c:pt idx="9833">
                  <c:v>19</c:v>
                </c:pt>
                <c:pt idx="9834">
                  <c:v>21</c:v>
                </c:pt>
                <c:pt idx="9835">
                  <c:v>20</c:v>
                </c:pt>
                <c:pt idx="9836">
                  <c:v>20</c:v>
                </c:pt>
                <c:pt idx="9837">
                  <c:v>23</c:v>
                </c:pt>
                <c:pt idx="9838">
                  <c:v>21</c:v>
                </c:pt>
                <c:pt idx="9839">
                  <c:v>20</c:v>
                </c:pt>
                <c:pt idx="9840">
                  <c:v>14</c:v>
                </c:pt>
                <c:pt idx="9841">
                  <c:v>20</c:v>
                </c:pt>
                <c:pt idx="9842">
                  <c:v>20</c:v>
                </c:pt>
                <c:pt idx="9843">
                  <c:v>19</c:v>
                </c:pt>
                <c:pt idx="9844">
                  <c:v>21</c:v>
                </c:pt>
                <c:pt idx="9845">
                  <c:v>15</c:v>
                </c:pt>
                <c:pt idx="9846">
                  <c:v>14</c:v>
                </c:pt>
                <c:pt idx="9847">
                  <c:v>20</c:v>
                </c:pt>
                <c:pt idx="9848">
                  <c:v>22</c:v>
                </c:pt>
                <c:pt idx="9849">
                  <c:v>18</c:v>
                </c:pt>
                <c:pt idx="9850">
                  <c:v>22</c:v>
                </c:pt>
                <c:pt idx="9851">
                  <c:v>20</c:v>
                </c:pt>
                <c:pt idx="9852">
                  <c:v>21</c:v>
                </c:pt>
                <c:pt idx="9853">
                  <c:v>20</c:v>
                </c:pt>
                <c:pt idx="9854">
                  <c:v>20</c:v>
                </c:pt>
                <c:pt idx="9855">
                  <c:v>21</c:v>
                </c:pt>
                <c:pt idx="9856">
                  <c:v>21</c:v>
                </c:pt>
                <c:pt idx="9857">
                  <c:v>22</c:v>
                </c:pt>
                <c:pt idx="9858">
                  <c:v>19</c:v>
                </c:pt>
                <c:pt idx="9859">
                  <c:v>18</c:v>
                </c:pt>
                <c:pt idx="9860">
                  <c:v>20</c:v>
                </c:pt>
                <c:pt idx="9861">
                  <c:v>21</c:v>
                </c:pt>
                <c:pt idx="9862">
                  <c:v>20</c:v>
                </c:pt>
                <c:pt idx="9863">
                  <c:v>19</c:v>
                </c:pt>
                <c:pt idx="9864">
                  <c:v>21</c:v>
                </c:pt>
                <c:pt idx="9865">
                  <c:v>19</c:v>
                </c:pt>
                <c:pt idx="9866">
                  <c:v>23</c:v>
                </c:pt>
                <c:pt idx="9867">
                  <c:v>20</c:v>
                </c:pt>
                <c:pt idx="9868">
                  <c:v>20</c:v>
                </c:pt>
                <c:pt idx="9869">
                  <c:v>20</c:v>
                </c:pt>
                <c:pt idx="9870">
                  <c:v>21</c:v>
                </c:pt>
                <c:pt idx="9871">
                  <c:v>18</c:v>
                </c:pt>
                <c:pt idx="9872">
                  <c:v>24</c:v>
                </c:pt>
                <c:pt idx="9873">
                  <c:v>20</c:v>
                </c:pt>
                <c:pt idx="9874">
                  <c:v>20</c:v>
                </c:pt>
                <c:pt idx="9875">
                  <c:v>21</c:v>
                </c:pt>
                <c:pt idx="9876">
                  <c:v>22</c:v>
                </c:pt>
                <c:pt idx="9877">
                  <c:v>24</c:v>
                </c:pt>
                <c:pt idx="9878">
                  <c:v>20</c:v>
                </c:pt>
                <c:pt idx="9879">
                  <c:v>22</c:v>
                </c:pt>
                <c:pt idx="9880">
                  <c:v>21</c:v>
                </c:pt>
                <c:pt idx="9881">
                  <c:v>20</c:v>
                </c:pt>
                <c:pt idx="9882">
                  <c:v>21</c:v>
                </c:pt>
                <c:pt idx="9883">
                  <c:v>21</c:v>
                </c:pt>
                <c:pt idx="9884">
                  <c:v>18</c:v>
                </c:pt>
                <c:pt idx="9885">
                  <c:v>20</c:v>
                </c:pt>
                <c:pt idx="9886">
                  <c:v>19</c:v>
                </c:pt>
                <c:pt idx="9887">
                  <c:v>21</c:v>
                </c:pt>
                <c:pt idx="9888">
                  <c:v>20</c:v>
                </c:pt>
                <c:pt idx="9889">
                  <c:v>21</c:v>
                </c:pt>
                <c:pt idx="9890">
                  <c:v>20</c:v>
                </c:pt>
                <c:pt idx="9891">
                  <c:v>20</c:v>
                </c:pt>
                <c:pt idx="9892">
                  <c:v>19</c:v>
                </c:pt>
                <c:pt idx="9893">
                  <c:v>21</c:v>
                </c:pt>
                <c:pt idx="9894">
                  <c:v>20</c:v>
                </c:pt>
                <c:pt idx="9895">
                  <c:v>27</c:v>
                </c:pt>
                <c:pt idx="9896">
                  <c:v>20</c:v>
                </c:pt>
                <c:pt idx="9897">
                  <c:v>21</c:v>
                </c:pt>
                <c:pt idx="9898">
                  <c:v>16</c:v>
                </c:pt>
                <c:pt idx="9899">
                  <c:v>22</c:v>
                </c:pt>
                <c:pt idx="9900">
                  <c:v>19</c:v>
                </c:pt>
                <c:pt idx="9901">
                  <c:v>19</c:v>
                </c:pt>
                <c:pt idx="9902">
                  <c:v>20</c:v>
                </c:pt>
                <c:pt idx="9903">
                  <c:v>20</c:v>
                </c:pt>
                <c:pt idx="9904">
                  <c:v>20</c:v>
                </c:pt>
                <c:pt idx="9905">
                  <c:v>20</c:v>
                </c:pt>
                <c:pt idx="9906">
                  <c:v>21</c:v>
                </c:pt>
                <c:pt idx="9907">
                  <c:v>21</c:v>
                </c:pt>
                <c:pt idx="9908">
                  <c:v>21</c:v>
                </c:pt>
                <c:pt idx="9909">
                  <c:v>19</c:v>
                </c:pt>
                <c:pt idx="9910">
                  <c:v>19</c:v>
                </c:pt>
                <c:pt idx="9911">
                  <c:v>20</c:v>
                </c:pt>
                <c:pt idx="9912">
                  <c:v>19</c:v>
                </c:pt>
                <c:pt idx="9913">
                  <c:v>20</c:v>
                </c:pt>
                <c:pt idx="9914">
                  <c:v>19</c:v>
                </c:pt>
                <c:pt idx="9915">
                  <c:v>19</c:v>
                </c:pt>
                <c:pt idx="9916">
                  <c:v>21</c:v>
                </c:pt>
                <c:pt idx="9917">
                  <c:v>21</c:v>
                </c:pt>
                <c:pt idx="9918">
                  <c:v>20</c:v>
                </c:pt>
                <c:pt idx="9919">
                  <c:v>19</c:v>
                </c:pt>
                <c:pt idx="9920">
                  <c:v>21</c:v>
                </c:pt>
                <c:pt idx="9921">
                  <c:v>20</c:v>
                </c:pt>
                <c:pt idx="9922">
                  <c:v>20</c:v>
                </c:pt>
                <c:pt idx="9923">
                  <c:v>19</c:v>
                </c:pt>
                <c:pt idx="9924">
                  <c:v>19</c:v>
                </c:pt>
                <c:pt idx="9925">
                  <c:v>21</c:v>
                </c:pt>
                <c:pt idx="9926">
                  <c:v>21</c:v>
                </c:pt>
                <c:pt idx="9927">
                  <c:v>19</c:v>
                </c:pt>
                <c:pt idx="9928">
                  <c:v>21</c:v>
                </c:pt>
                <c:pt idx="9929">
                  <c:v>19</c:v>
                </c:pt>
                <c:pt idx="9930">
                  <c:v>20</c:v>
                </c:pt>
                <c:pt idx="9931">
                  <c:v>21</c:v>
                </c:pt>
                <c:pt idx="9932">
                  <c:v>20</c:v>
                </c:pt>
                <c:pt idx="9933">
                  <c:v>21</c:v>
                </c:pt>
                <c:pt idx="9934">
                  <c:v>22</c:v>
                </c:pt>
                <c:pt idx="9935">
                  <c:v>19</c:v>
                </c:pt>
                <c:pt idx="9936">
                  <c:v>20</c:v>
                </c:pt>
                <c:pt idx="9937">
                  <c:v>21</c:v>
                </c:pt>
                <c:pt idx="9938">
                  <c:v>21</c:v>
                </c:pt>
                <c:pt idx="9939">
                  <c:v>21</c:v>
                </c:pt>
                <c:pt idx="9940">
                  <c:v>20</c:v>
                </c:pt>
                <c:pt idx="9941">
                  <c:v>22</c:v>
                </c:pt>
                <c:pt idx="9942">
                  <c:v>18</c:v>
                </c:pt>
                <c:pt idx="9943">
                  <c:v>21</c:v>
                </c:pt>
                <c:pt idx="9944">
                  <c:v>21</c:v>
                </c:pt>
                <c:pt idx="9945">
                  <c:v>19</c:v>
                </c:pt>
                <c:pt idx="9946">
                  <c:v>18</c:v>
                </c:pt>
                <c:pt idx="9947">
                  <c:v>13</c:v>
                </c:pt>
                <c:pt idx="9948">
                  <c:v>21</c:v>
                </c:pt>
                <c:pt idx="9949">
                  <c:v>22</c:v>
                </c:pt>
                <c:pt idx="9950">
                  <c:v>20</c:v>
                </c:pt>
                <c:pt idx="9951">
                  <c:v>19</c:v>
                </c:pt>
                <c:pt idx="9952">
                  <c:v>19</c:v>
                </c:pt>
                <c:pt idx="9953">
                  <c:v>21</c:v>
                </c:pt>
                <c:pt idx="9954">
                  <c:v>20</c:v>
                </c:pt>
                <c:pt idx="9955">
                  <c:v>21</c:v>
                </c:pt>
                <c:pt idx="9956">
                  <c:v>20</c:v>
                </c:pt>
                <c:pt idx="9957">
                  <c:v>16</c:v>
                </c:pt>
                <c:pt idx="9958">
                  <c:v>19</c:v>
                </c:pt>
                <c:pt idx="9959">
                  <c:v>25</c:v>
                </c:pt>
                <c:pt idx="9960">
                  <c:v>17</c:v>
                </c:pt>
                <c:pt idx="9961">
                  <c:v>21</c:v>
                </c:pt>
                <c:pt idx="9962">
                  <c:v>20</c:v>
                </c:pt>
                <c:pt idx="9963">
                  <c:v>19</c:v>
                </c:pt>
                <c:pt idx="9964">
                  <c:v>20</c:v>
                </c:pt>
                <c:pt idx="9965">
                  <c:v>20</c:v>
                </c:pt>
                <c:pt idx="9966">
                  <c:v>20</c:v>
                </c:pt>
                <c:pt idx="9967">
                  <c:v>20</c:v>
                </c:pt>
                <c:pt idx="9968">
                  <c:v>17</c:v>
                </c:pt>
                <c:pt idx="9969">
                  <c:v>20</c:v>
                </c:pt>
                <c:pt idx="9970">
                  <c:v>21</c:v>
                </c:pt>
                <c:pt idx="9971">
                  <c:v>21</c:v>
                </c:pt>
                <c:pt idx="9972">
                  <c:v>21</c:v>
                </c:pt>
                <c:pt idx="9973">
                  <c:v>22</c:v>
                </c:pt>
                <c:pt idx="9974">
                  <c:v>21</c:v>
                </c:pt>
                <c:pt idx="9975">
                  <c:v>21</c:v>
                </c:pt>
                <c:pt idx="9976">
                  <c:v>21</c:v>
                </c:pt>
                <c:pt idx="9977">
                  <c:v>19</c:v>
                </c:pt>
                <c:pt idx="9978">
                  <c:v>22</c:v>
                </c:pt>
                <c:pt idx="9979">
                  <c:v>21</c:v>
                </c:pt>
                <c:pt idx="9980">
                  <c:v>33</c:v>
                </c:pt>
                <c:pt idx="9981">
                  <c:v>16</c:v>
                </c:pt>
                <c:pt idx="9982">
                  <c:v>25</c:v>
                </c:pt>
                <c:pt idx="9983">
                  <c:v>26</c:v>
                </c:pt>
                <c:pt idx="9984">
                  <c:v>21</c:v>
                </c:pt>
                <c:pt idx="9985">
                  <c:v>44</c:v>
                </c:pt>
                <c:pt idx="9986">
                  <c:v>21</c:v>
                </c:pt>
                <c:pt idx="9987">
                  <c:v>22</c:v>
                </c:pt>
                <c:pt idx="9988">
                  <c:v>21</c:v>
                </c:pt>
                <c:pt idx="9989">
                  <c:v>20</c:v>
                </c:pt>
                <c:pt idx="9990">
                  <c:v>21</c:v>
                </c:pt>
                <c:pt idx="9991">
                  <c:v>21</c:v>
                </c:pt>
                <c:pt idx="9992">
                  <c:v>21</c:v>
                </c:pt>
                <c:pt idx="9993">
                  <c:v>22</c:v>
                </c:pt>
                <c:pt idx="9994">
                  <c:v>20</c:v>
                </c:pt>
                <c:pt idx="9995">
                  <c:v>21</c:v>
                </c:pt>
                <c:pt idx="9996">
                  <c:v>20</c:v>
                </c:pt>
                <c:pt idx="9997">
                  <c:v>19</c:v>
                </c:pt>
                <c:pt idx="9998">
                  <c:v>22</c:v>
                </c:pt>
                <c:pt idx="9999">
                  <c:v>22</c:v>
                </c:pt>
              </c:numCache>
            </c:numRef>
          </c:yVal>
          <c:smooth val="0"/>
          <c:extLst>
            <c:ext xmlns:c16="http://schemas.microsoft.com/office/drawing/2014/chart" uri="{C3380CC4-5D6E-409C-BE32-E72D297353CC}">
              <c16:uniqueId val="{00000000-4706-A746-93FD-B45400D3AE37}"/>
            </c:ext>
          </c:extLst>
        </c:ser>
        <c:dLbls>
          <c:showLegendKey val="0"/>
          <c:showVal val="0"/>
          <c:showCatName val="0"/>
          <c:showSerName val="0"/>
          <c:showPercent val="0"/>
          <c:showBubbleSize val="0"/>
        </c:dLbls>
        <c:axId val="1704250047"/>
        <c:axId val="1704123423"/>
      </c:scatterChart>
      <c:valAx>
        <c:axId val="1704250047"/>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sse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123423"/>
        <c:crosses val="autoZero"/>
        <c:crossBetween val="midCat"/>
      </c:valAx>
      <c:valAx>
        <c:axId val="1704123423"/>
        <c:scaling>
          <c:orientation val="minMax"/>
          <c:max val="45"/>
          <c:min val="1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2500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Fflonk</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93187889799724"/>
          <c:y val="8.8327382660163434E-2"/>
          <c:w val="0.8615184644770616"/>
          <c:h val="0.76261542712019292"/>
        </c:manualLayout>
      </c:layout>
      <c:barChart>
        <c:barDir val="col"/>
        <c:grouping val="clustered"/>
        <c:varyColors val="0"/>
        <c:ser>
          <c:idx val="0"/>
          <c:order val="0"/>
          <c:tx>
            <c:v>Percentage</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C$43:$C$75</c:f>
              <c:numCache>
                <c:formatCode>General</c:formatCode>
                <c:ptCount val="33"/>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numCache>
            </c:numRef>
          </c:cat>
          <c:val>
            <c:numRef>
              <c:f>Sheet1!$A$43:$A$75</c:f>
              <c:numCache>
                <c:formatCode>General</c:formatCode>
                <c:ptCount val="33"/>
                <c:pt idx="0">
                  <c:v>0.09</c:v>
                </c:pt>
                <c:pt idx="1">
                  <c:v>0.31</c:v>
                </c:pt>
                <c:pt idx="2">
                  <c:v>0.35000000000000003</c:v>
                </c:pt>
                <c:pt idx="3">
                  <c:v>0.22</c:v>
                </c:pt>
                <c:pt idx="4">
                  <c:v>0.48</c:v>
                </c:pt>
                <c:pt idx="5">
                  <c:v>0.86</c:v>
                </c:pt>
                <c:pt idx="6">
                  <c:v>2.0500000000000003</c:v>
                </c:pt>
                <c:pt idx="7">
                  <c:v>9.7900000000000009</c:v>
                </c:pt>
                <c:pt idx="8">
                  <c:v>34.729999999999997</c:v>
                </c:pt>
                <c:pt idx="9">
                  <c:v>32.76</c:v>
                </c:pt>
                <c:pt idx="10">
                  <c:v>13.139999999999999</c:v>
                </c:pt>
                <c:pt idx="11">
                  <c:v>3.81</c:v>
                </c:pt>
                <c:pt idx="12">
                  <c:v>0.72</c:v>
                </c:pt>
                <c:pt idx="13">
                  <c:v>0.26</c:v>
                </c:pt>
                <c:pt idx="14">
                  <c:v>0.2</c:v>
                </c:pt>
                <c:pt idx="15">
                  <c:v>0.12</c:v>
                </c:pt>
                <c:pt idx="16">
                  <c:v>0.01</c:v>
                </c:pt>
                <c:pt idx="17">
                  <c:v>0.05</c:v>
                </c:pt>
                <c:pt idx="18">
                  <c:v>0</c:v>
                </c:pt>
                <c:pt idx="19">
                  <c:v>0.01</c:v>
                </c:pt>
                <c:pt idx="20">
                  <c:v>0</c:v>
                </c:pt>
                <c:pt idx="21">
                  <c:v>0.02</c:v>
                </c:pt>
                <c:pt idx="22">
                  <c:v>0</c:v>
                </c:pt>
                <c:pt idx="23">
                  <c:v>0</c:v>
                </c:pt>
                <c:pt idx="24">
                  <c:v>0</c:v>
                </c:pt>
                <c:pt idx="25">
                  <c:v>0</c:v>
                </c:pt>
                <c:pt idx="26">
                  <c:v>0</c:v>
                </c:pt>
                <c:pt idx="27">
                  <c:v>0</c:v>
                </c:pt>
                <c:pt idx="28">
                  <c:v>0</c:v>
                </c:pt>
                <c:pt idx="29">
                  <c:v>0</c:v>
                </c:pt>
                <c:pt idx="30">
                  <c:v>0</c:v>
                </c:pt>
                <c:pt idx="31">
                  <c:v>0.01</c:v>
                </c:pt>
                <c:pt idx="32">
                  <c:v>0.01</c:v>
                </c:pt>
              </c:numCache>
            </c:numRef>
          </c:val>
          <c:extLst>
            <c:ext xmlns:c16="http://schemas.microsoft.com/office/drawing/2014/chart" uri="{C3380CC4-5D6E-409C-BE32-E72D297353CC}">
              <c16:uniqueId val="{00000000-F2C2-294E-999A-9ED35CA63B62}"/>
            </c:ext>
          </c:extLst>
        </c:ser>
        <c:dLbls>
          <c:dLblPos val="outEnd"/>
          <c:showLegendKey val="0"/>
          <c:showVal val="1"/>
          <c:showCatName val="0"/>
          <c:showSerName val="0"/>
          <c:showPercent val="0"/>
          <c:showBubbleSize val="0"/>
        </c:dLbls>
        <c:gapWidth val="444"/>
        <c:overlap val="-90"/>
        <c:axId val="194313135"/>
        <c:axId val="1226420320"/>
      </c:barChart>
      <c:catAx>
        <c:axId val="19431313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ime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26420320"/>
        <c:crosses val="autoZero"/>
        <c:auto val="1"/>
        <c:lblAlgn val="ctr"/>
        <c:lblOffset val="100"/>
        <c:noMultiLvlLbl val="0"/>
      </c:catAx>
      <c:valAx>
        <c:axId val="1226420320"/>
        <c:scaling>
          <c:orientation val="minMax"/>
          <c:max val="35"/>
          <c:min val="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sset percentage</a:t>
                </a:r>
              </a:p>
            </c:rich>
          </c:tx>
          <c:layout>
            <c:manualLayout>
              <c:xMode val="edge"/>
              <c:yMode val="edge"/>
              <c:x val="1.9415437253783818E-2"/>
              <c:y val="0.3225618179306534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94313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k082</b:Tag>
    <b:SourceType>DocumentFromInternetSite</b:SourceType>
    <b:Guid>{1471B9B8-CFD9-E146-BB6C-988B58A466B7}</b:Guid>
    <b:Title>Bitcoin: A peer-to-peer electronic cash system</b:Title>
    <b:Year>2008</b:Year>
    <b:InternetSiteTitle>https://assets.pubpub.org/</b:InternetSiteTitle>
    <b:URL>https://assets.pubpub.org/d8wct41f/31611263538139.pdf</b:URL>
    <b:Author>
      <b:Author>
        <b:NameList>
          <b:Person>
            <b:Last>Nakamoto</b:Last>
            <b:First>Satoshi</b:First>
          </b:Person>
        </b:NameList>
      </b:Author>
    </b:Author>
    <b:RefOrder>1</b:RefOrder>
  </b:Source>
  <b:Source>
    <b:Tag>Chr20</b:Tag>
    <b:SourceType>JournalArticle</b:SourceType>
    <b:Guid>{41C57635-D794-744A-8859-71CB534CFA0D}</b:Guid>
    <b:Author>
      <b:Author>
        <b:NameList>
          <b:Person>
            <b:Last>Christodoulou</b:Last>
            <b:First>K.</b:First>
          </b:Person>
          <b:Person>
            <b:Last>Iosif</b:Last>
            <b:First>E.</b:First>
          </b:Person>
          <b:Person>
            <b:Last>Inglezakis</b:Last>
            <b:First>A.</b:First>
          </b:Person>
          <b:Person>
            <b:Last>Themistocleous</b:Last>
            <b:First>M</b:First>
          </b:Person>
        </b:NameList>
      </b:Author>
    </b:Author>
    <b:Title>Consensus Crash Testing: Exploring Ripple’s Decentralization Degree in Adversarial Environments</b:Title>
    <b:Year>2020</b:Year>
    <b:Pages>12-15</b:Pages>
    <b:JournalName>Future Internet</b:JournalName>
    <b:RefOrder>2</b:RefOrder>
  </b:Source>
  <b:Source>
    <b:Tag>Bel191</b:Tag>
    <b:SourceType>JournalArticle</b:SourceType>
    <b:Guid>{D828B808-2EBA-8E41-8F53-F19CD1C31231}</b:Guid>
    <b:Author>
      <b:Author>
        <b:NameList>
          <b:Person>
            <b:Last>Belotti</b:Last>
            <b:First>Marianna</b:First>
          </b:Person>
          <b:Person>
            <b:Last>Božić</b:Last>
            <b:First>Nikola</b:First>
          </b:Person>
          <b:Person>
            <b:Last>Pujolle</b:Last>
            <b:First>Guy</b:First>
          </b:Person>
          <b:Person>
            <b:Last>Secci</b:Last>
            <b:First>Stefano</b:First>
          </b:Person>
        </b:NameList>
      </b:Author>
    </b:Author>
    <b:Title>A Vademecum on Blockchain Technologies: When, Which, and How</b:Title>
    <b:JournalName>IEEE Communications Surveys &amp; Tutorials</b:JournalName>
    <b:Year>2019</b:Year>
    <b:Pages>3796-3838</b:Pages>
    <b:RefOrder>3</b:RefOrder>
  </b:Source>
  <b:Source>
    <b:Tag>Abo19</b:Tag>
    <b:SourceType>JournalArticle</b:SourceType>
    <b:Guid>{5551943C-EE9E-7249-8AAC-D17576BDA189}</b:Guid>
    <b:Author>
      <b:Author>
        <b:NameList>
          <b:Person>
            <b:Last>Houda</b:Last>
            <b:First>Abou</b:First>
            <b:Middle>El</b:Middle>
          </b:Person>
          <b:Person>
            <b:Last>Hafid</b:Last>
            <b:First>Zakaria</b:First>
          </b:Person>
          <b:Person>
            <b:Last>Khoukhi</b:Last>
            <b:First>Abdelhakim</b:First>
            <b:Middle>Senhaji</b:Middle>
          </b:Person>
          <b:Person>
            <b:Last>Lyes</b:Last>
          </b:Person>
        </b:NameList>
      </b:Author>
    </b:Author>
    <b:Title>Cochain-SC: An Intra- and Inter-Domain Ddos Mitigation Scheme Based on Blockchain Using SDN and Smart Contract</b:Title>
    <b:JournalName>IEEE Access</b:JournalName>
    <b:Year>2019</b:Year>
    <b:Pages>98893-98907</b:Pages>
    <b:RefOrder>4</b:RefOrder>
  </b:Source>
  <b:Source>
    <b:Tag>Asa231</b:Tag>
    <b:SourceType>JournalArticle</b:SourceType>
    <b:Guid>{D8D7C837-6097-2348-B85A-AB9C80F33C6D}</b:Guid>
    <b:Title>Distributed Ledger Technologies in Supply Chain Security Management: A Comprehensive Survey</b:Title>
    <b:Year>2023</b:Year>
    <b:Pages>713-739</b:Pages>
    <b:Author>
      <b:Author>
        <b:NameList>
          <b:Person>
            <b:Last>Asante</b:Last>
            <b:First>Mary</b:First>
          </b:Person>
          <b:Person>
            <b:Last>Epiphaniou</b:Last>
            <b:First>Gregory</b:First>
          </b:Person>
          <b:Person>
            <b:Last>Maple</b:Last>
            <b:First>Carsten</b:First>
          </b:Person>
          <b:Person>
            <b:Last>Al-Khateeb</b:Last>
            <b:First>Haider</b:First>
          </b:Person>
          <b:Person>
            <b:Last>Bottarelli</b:Last>
            <b:First>Mirko</b:First>
          </b:Person>
          <b:Person>
            <b:Last>Ghafoor</b:Last>
            <b:First>Kayhan</b:First>
            <b:Middle>Zrar</b:Middle>
          </b:Person>
        </b:NameList>
      </b:Author>
    </b:Author>
    <b:JournalName>IEEE Transactions on Engineering Management</b:JournalName>
    <b:RefOrder>5</b:RefOrder>
  </b:Source>
  <b:Source>
    <b:Tag>Zha201</b:Tag>
    <b:SourceType>ConferenceProceedings</b:SourceType>
    <b:Guid>{55AF30DB-2F29-E340-9323-ECB7771A95E9}</b:Guid>
    <b:Author>
      <b:Author>
        <b:NameList>
          <b:Person>
            <b:Last>Zhang</b:Last>
            <b:First>Mengqian</b:First>
          </b:Person>
          <b:Person>
            <b:Last>Li</b:Last>
            <b:First>Jichen</b:First>
          </b:Person>
          <b:Person>
            <b:Last>Chen</b:Last>
            <b:First>Zhaohua</b:First>
          </b:Person>
          <b:Person>
            <b:Last>Chen</b:Last>
            <b:First>Hongyin</b:First>
          </b:Person>
          <b:Person>
            <b:Last>Deng</b:Last>
            <b:First>Xiaotie</b:First>
          </b:Person>
        </b:NameList>
      </b:Author>
    </b:Author>
    <b:Title>CycLedger: A Scalable and Secure Parallel Protocol for Distributed Ledger via Sharding</b:Title>
    <b:ConferenceName>2020 IEEE International Parallel and Distributed Processing Symposium (IPDPS)</b:ConferenceName>
    <b:Publisher>IEEE</b:Publisher>
    <b:City>New Orleans, LA, USA</b:City>
    <b:Year>2020</b:Year>
    <b:Pages>358-367</b:Pages>
    <b:RefOrder>6</b:RefOrder>
  </b:Source>
  <b:Source>
    <b:Tag>LiC20</b:Tag>
    <b:SourceType>ConferenceProceedings</b:SourceType>
    <b:Guid>{D02E9C90-ED0D-A84B-B4D9-B921951AE3D1}</b:Guid>
    <b:Title>Android-based Cryptocurrency Wallets: Attacks and Countermeasures</b:Title>
    <b:Year>2020</b:Year>
    <b:Pages>9-16</b:Pages>
    <b:Author>
      <b:Author>
        <b:NameList>
          <b:Person>
            <b:Last>Li</b:Last>
            <b:First>Cong</b:First>
          </b:Person>
          <b:Person>
            <b:Last>He</b:Last>
            <b:First>Daojing</b:First>
          </b:Person>
          <b:Person>
            <b:Last>Li</b:Last>
            <b:First>Shihao</b:First>
          </b:Person>
          <b:Person>
            <b:Last>Zhu</b:Last>
            <b:First>Sencun</b:First>
          </b:Person>
          <b:Person>
            <b:Last>Chan</b:Last>
            <b:First>Sammy</b:First>
          </b:Person>
          <b:Person>
            <b:Last>Cheng</b:Last>
            <b:First>Yao</b:First>
          </b:Person>
        </b:NameList>
      </b:Author>
    </b:Author>
    <b:ConferenceName>2020 IEEE International Conference on Blockchain (Blockchain)</b:ConferenceName>
    <b:Publisher>IEEE</b:Publisher>
    <b:City>Rhodes, Greece</b:City>
    <b:RefOrder>7</b:RefOrder>
  </b:Source>
  <b:Source>
    <b:Tag>Cha221</b:Tag>
    <b:SourceType>JournalArticle</b:SourceType>
    <b:Guid>{D52E65EE-3FCD-EC49-BE9A-D42263CF3D76}</b:Guid>
    <b:Author>
      <b:Author>
        <b:NameList>
          <b:Person>
            <b:Last>Chaganti</b:Last>
            <b:First>Rajasekhar</b:First>
          </b:Person>
          <b:Person>
            <b:Last>Boppana</b:Last>
            <b:First>Rajendra</b:First>
            <b:Middle>V.</b:Middle>
          </b:Person>
          <b:Person>
            <b:Last>Ravi</b:Last>
            <b:First>Vinayakumar</b:First>
          </b:Person>
          <b:Person>
            <b:Last>Munir</b:Last>
            <b:First>Kashif</b:First>
          </b:Person>
          <b:Person>
            <b:Last>Almutairi</b:Last>
            <b:First>Mubarak</b:First>
          </b:Person>
          <b:Person>
            <b:Last>Rustam</b:Last>
            <b:First>Furqan</b:First>
          </b:Person>
          <b:Person>
            <b:Last>Lee</b:Last>
            <b:First>Ernesto</b:First>
          </b:Person>
          <b:Person>
            <b:Last>Ashraf</b:Last>
            <b:First>Imran</b:First>
          </b:Person>
        </b:NameList>
      </b:Author>
    </b:Author>
    <b:Title>A Comprehensive Review of Denial of Service Attacks in Blockchain Ecosystem and Open Challenges</b:Title>
    <b:Year>2022</b:Year>
    <b:JournalName>IEEE Access</b:JournalName>
    <b:Pages>96538-96555</b:Pages>
    <b:RefOrder>8</b:RefOrder>
  </b:Source>
  <b:Source>
    <b:Tag>Kim22</b:Tag>
    <b:SourceType>ConferenceProceedings</b:SourceType>
    <b:Guid>{71088C91-218B-5044-9A2B-7989D25D0782}</b:Guid>
    <b:Author>
      <b:Author>
        <b:NameList>
          <b:Person>
            <b:Last>Kim</b:Last>
            <b:First>Jaehyeon</b:First>
          </b:Person>
          <b:Person>
            <b:Last>Lee</b:Last>
            <b:First>Sejong</b:First>
          </b:Person>
          <b:Person>
            <b:Last>Kim</b:Last>
            <b:First>Yushin</b:First>
          </b:Person>
          <b:Person>
            <b:Last>Cho</b:Last>
            <b:First>Sunghyun</b:First>
          </b:Person>
        </b:NameList>
      </b:Author>
    </b:Author>
    <b:Title>A Graph Embedding-based Identity Inference Attack on Blockchain Systems</b:Title>
    <b:Year>2022</b:Year>
    <b:Pages>1-3</b:Pages>
    <b:ConferenceName>2022 International Conference on Electronics, Information, and Communication (ICEIC)</b:ConferenceName>
    <b:Publisher>IEEE</b:Publisher>
    <b:City>Jeju, Korea, Republic of</b:City>
    <b:RefOrder>9</b:RefOrder>
  </b:Source>
  <b:Source>
    <b:Tag>ELu23</b:Tag>
    <b:SourceType>ConferenceProceedings</b:SourceType>
    <b:Guid>{13B619EC-CC0E-3547-B526-F3E0124E659D}</b:Guid>
    <b:Author>
      <b:Author>
        <b:NameList>
          <b:Person>
            <b:Last>Lubes</b:Last>
            <b:First>Emma</b:First>
          </b:Person>
          <b:Person>
            <b:Last>Pelletier</b:Last>
            <b:First>Justin</b:First>
            <b:Middle>M.</b:Middle>
          </b:Person>
        </b:NameList>
      </b:Author>
    </b:Author>
    <b:Title>A Tree-Mapped Taxonomy of Blockchain Attacks</b:Title>
    <b:ConferenceName>2023 7th Cyber Security in Networking Conference (CSNet)</b:ConferenceName>
    <b:Publisher>IEEE</b:Publisher>
    <b:City>Montreal, QC, Canada</b:City>
    <b:Year>2023</b:Year>
    <b:Pages>233-237</b:Pages>
    <b:RefOrder>10</b:RefOrder>
  </b:Source>
  <b:Source>
    <b:Tag>Rot191</b:Tag>
    <b:SourceType>ConferenceProceedings</b:SourceType>
    <b:Guid>{1FCE125A-069E-604B-8198-ACC0FAA59653}</b:Guid>
    <b:Author>
      <b:Author>
        <b:NameList>
          <b:Person>
            <b:Last>Rot</b:Last>
            <b:First>Artur</b:First>
          </b:Person>
          <b:Person>
            <b:Last>Blaicke</b:Last>
            <b:First>Bartosz</b:First>
          </b:Person>
        </b:NameList>
      </b:Author>
    </b:Author>
    <b:Title>Blockchain’s Future Role in Cybersecurity. Analysis of Defensive and Offensive Potential Leveraging Blockchain-Based Platforms</b:Title>
    <b:ConferenceName>2019 9th International Conference on Advanced Computer Information Technologies (ACIT)</b:ConferenceName>
    <b:Publisher>IEEE</b:Publisher>
    <b:City>Ceske Budejovice, Czech Republic</b:City>
    <b:Year>2019</b:Year>
    <b:Pages>447-451</b:Pages>
    <b:RefOrder>11</b:RefOrder>
  </b:Source>
  <b:Source>
    <b:Tag>Alh201</b:Tag>
    <b:SourceType>JournalArticle</b:SourceType>
    <b:Guid>{31DE4415-BB8F-1941-9E3D-010AA2E7C1BF}</b:Guid>
    <b:Author>
      <b:Author>
        <b:NameList>
          <b:Person>
            <b:Last>Alharbi</b:Last>
            <b:First>Talal</b:First>
          </b:Person>
        </b:NameList>
      </b:Author>
    </b:Author>
    <b:Title>Deployment of Blockchain Technology in Software Defined Networks: A Survey</b:Title>
    <b:JournalName>IEEE Access</b:JournalName>
    <b:Year>2020</b:Year>
    <b:Pages>9146-9156</b:Pages>
    <b:RefOrder>12</b:RefOrder>
  </b:Source>
  <b:Source>
    <b:Tag>Hal221</b:Tag>
    <b:SourceType>JournalArticle</b:SourceType>
    <b:Guid>{7304D3BF-5ECB-6345-86F5-84796D7F559E}</b:Guid>
    <b:Author>
      <b:Author>
        <b:NameList>
          <b:Person>
            <b:Last>Halgamuge</b:Last>
            <b:First>Malka</b:First>
            <b:Middle>N.</b:Middle>
          </b:Person>
        </b:NameList>
      </b:Author>
    </b:Author>
    <b:Title>Estimation of the success probability of a malicious attacker on blockchain-based edge network</b:Title>
    <b:JournalName>Computer Networks</b:JournalName>
    <b:Year>2022</b:Year>
    <b:Pages>Volume 219</b:Pages>
    <b:RefOrder>13</b:RefOrder>
  </b:Source>
  <b:Source>
    <b:Tag>Mia221</b:Tag>
    <b:SourceType>JournalArticle</b:SourceType>
    <b:Guid>{CC2BED11-A567-1848-B658-2C7B0F7EB5B6}</b:Guid>
    <b:Author>
      <b:Author>
        <b:NameList>
          <b:Person>
            <b:Last>Miao</b:Last>
            <b:First>Yinbin</b:First>
          </b:Person>
          <b:Person>
            <b:Last>Liu</b:Last>
            <b:First>Ziteng</b:First>
          </b:Person>
          <b:Person>
            <b:Last>Li</b:Last>
            <b:First>Hongwei</b:First>
          </b:Person>
          <b:Person>
            <b:Last>Choo</b:Last>
            <b:First>Kim-Kwang</b:First>
            <b:Middle>Raymond</b:Middle>
          </b:Person>
          <b:Person>
            <b:Last>Deng</b:Last>
            <b:First>Robert</b:First>
            <b:Middle>H.</b:Middle>
          </b:Person>
        </b:NameList>
      </b:Author>
    </b:Author>
    <b:Title>Privacy-Preserving Byzantine-Robust Federated Learning via Blockchain Systems</b:Title>
    <b:JournalName>IEEE Transactions on Information Forensics and Security</b:JournalName>
    <b:Year>2022</b:Year>
    <b:Pages>2848-2861</b:Pages>
    <b:RefOrder>14</b:RefOrder>
  </b:Source>
  <b:Source>
    <b:Tag>LiG20</b:Tag>
    <b:SourceType>JournalArticle</b:SourceType>
    <b:Guid>{A30E7B7F-5E09-CD45-B520-A955A9364029}</b:Guid>
    <b:Author>
      <b:Author>
        <b:NameList>
          <b:Person>
            <b:Last>Li</b:Last>
            <b:First>Gaolei</b:First>
          </b:Person>
          <b:Person>
            <b:Last>Dong</b:Last>
            <b:First>Mianxiong</b:First>
          </b:Person>
          <b:Person>
            <b:Last>Yang</b:Last>
            <b:First>Laurence</b:First>
            <b:Middle>T.</b:Middle>
          </b:Person>
          <b:Person>
            <b:Last>Ota</b:Last>
            <b:First>Kaoru</b:First>
          </b:Person>
          <b:Person>
            <b:Last>Wu</b:Last>
            <b:First>Jun</b:First>
          </b:Person>
          <b:Person>
            <b:Last>Li</b:Last>
            <b:First>Jianhua</b:First>
          </b:Person>
        </b:NameList>
      </b:Author>
    </b:Author>
    <b:Title>Preserving Edge Knowledge Sharing Among IoT Services: A Blockchain-Based Approach</b:Title>
    <b:JournalName>IEEE Transactions on Emerging Topics in Computational Intelligence</b:JournalName>
    <b:Year>2020</b:Year>
    <b:Pages>653-665</b:Pages>
    <b:RefOrder>15</b:RefOrder>
  </b:Source>
  <b:Source>
    <b:Tag>Liu20</b:Tag>
    <b:SourceType>ConferenceProceedings</b:SourceType>
    <b:Guid>{FD98455A-257F-D448-B9C5-A918FF9C3A06}</b:Guid>
    <b:Author>
      <b:Author>
        <b:NameList>
          <b:Person>
            <b:Last>Liu</b:Last>
            <b:First>Si</b:First>
          </b:Person>
          <b:Person>
            <b:Last>Liu</b:Last>
            <b:First>Yunxia</b:First>
          </b:Person>
          <b:Person>
            <b:Last>Feng</b:Last>
            <b:First>Cong</b:First>
          </b:Person>
          <b:Person>
            <b:Last>Zhao</b:Last>
            <b:First>Hongguo</b:First>
          </b:Person>
          <b:Person>
            <b:Last>Huang</b:Last>
            <b:First>Yu</b:First>
          </b:Person>
        </b:NameList>
      </b:Author>
    </b:Author>
    <b:Title>Blockchain Privacy Data Protection Method Based on HEVC Video Steganography</b:Title>
    <b:Year>2020</b:Year>
    <b:Pages>1-6</b:Pages>
    <b:ConferenceName>2020 3rd International Conference on Smart BlockChain (SmartBlock)</b:ConferenceName>
    <b:Publisher>IEEE</b:Publisher>
    <b:City>Zhengzhou, China</b:City>
    <b:RefOrder>16</b:RefOrder>
  </b:Source>
  <b:Source>
    <b:Tag>Jal19</b:Tag>
    <b:SourceType>ConferenceProceedings</b:SourceType>
    <b:Guid>{93FA83A9-8765-464D-8631-DC5503A238BB}</b:Guid>
    <b:Author>
      <b:Author>
        <b:NameList>
          <b:Person>
            <b:Last>Jalalzai</b:Last>
            <b:First>Mohammad</b:First>
            <b:Middle>M.</b:Middle>
          </b:Person>
          <b:Person>
            <b:Last>Busch</b:Last>
            <b:First>Costas</b:First>
          </b:Person>
          <b:Person>
            <b:Last>Richard</b:Last>
            <b:First>Golden</b:First>
            <b:Middle>G.</b:Middle>
          </b:Person>
        </b:NameList>
      </b:Author>
    </b:Author>
    <b:Title>Proteus: A Scalable BFT Consensus Protocol for Blockchains</b:Title>
    <b:ConferenceName>2019 IEEE International Conference on Blockchain (Blockchain)</b:ConferenceName>
    <b:Publisher>IEEE</b:Publisher>
    <b:City>Atlanta, GA, USA</b:City>
    <b:Year>2019</b:Year>
    <b:Pages>308-313</b:Pages>
    <b:RefOrder>17</b:RefOrder>
  </b:Source>
</b:Sources>
</file>

<file path=customXml/itemProps1.xml><?xml version="1.0" encoding="utf-8"?>
<ds:datastoreItem xmlns:ds="http://schemas.openxmlformats.org/officeDocument/2006/customXml" ds:itemID="{A96FCBAF-3563-9048-96F7-5A82E14C3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9405</Words>
  <Characters>110614</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oholeguydeveloper@gmail.com</dc:creator>
  <cp:keywords/>
  <dc:description/>
  <cp:lastModifiedBy>benjaoholeguydeveloper@gmail.com</cp:lastModifiedBy>
  <cp:revision>2</cp:revision>
  <dcterms:created xsi:type="dcterms:W3CDTF">2024-10-16T10:03:00Z</dcterms:created>
  <dcterms:modified xsi:type="dcterms:W3CDTF">2024-10-16T10:03:00Z</dcterms:modified>
</cp:coreProperties>
</file>